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2B3929" w14:textId="77777777" w:rsidR="00D640F1" w:rsidRDefault="00000000">
      <w:pPr>
        <w:ind w:left="360"/>
        <w:jc w:val="both"/>
        <w:rPr>
          <w:sz w:val="48"/>
          <w:szCs w:val="48"/>
        </w:rPr>
      </w:pPr>
      <w:r>
        <w:rPr>
          <w:noProof/>
          <w:sz w:val="48"/>
          <w:szCs w:val="48"/>
        </w:rPr>
        <w:drawing>
          <wp:inline distT="114300" distB="114300" distL="114300" distR="114300" wp14:anchorId="28D0B903" wp14:editId="7BBFAAF8">
            <wp:extent cx="3279175" cy="1179054"/>
            <wp:effectExtent l="0" t="0" r="0" b="2540"/>
            <wp:docPr id="4" name="image1.png"/>
            <wp:cNvGraphicFramePr/>
            <a:graphic xmlns:a="http://schemas.openxmlformats.org/drawingml/2006/main">
              <a:graphicData uri="http://schemas.openxmlformats.org/drawingml/2006/picture">
                <pic:pic xmlns:pic="http://schemas.openxmlformats.org/drawingml/2006/picture">
                  <pic:nvPicPr>
                    <pic:cNvPr id="4" name="image1.png"/>
                    <pic:cNvPicPr preferRelativeResize="0"/>
                  </pic:nvPicPr>
                  <pic:blipFill>
                    <a:blip r:embed="rId7" cstate="print">
                      <a:extLst>
                        <a:ext uri="{28A0092B-C50C-407E-A947-70E740481C1C}">
                          <a14:useLocalDpi xmlns:a14="http://schemas.microsoft.com/office/drawing/2010/main" val="0"/>
                        </a:ext>
                      </a:extLst>
                    </a:blip>
                    <a:stretch>
                      <a:fillRect/>
                    </a:stretch>
                  </pic:blipFill>
                  <pic:spPr>
                    <a:xfrm>
                      <a:off x="0" y="0"/>
                      <a:ext cx="3279175" cy="1179054"/>
                    </a:xfrm>
                    <a:prstGeom prst="rect">
                      <a:avLst/>
                    </a:prstGeom>
                    <a:ln/>
                  </pic:spPr>
                </pic:pic>
              </a:graphicData>
            </a:graphic>
          </wp:inline>
        </w:drawing>
      </w:r>
    </w:p>
    <w:p w14:paraId="603CBDD9" w14:textId="77777777" w:rsidR="00D640F1" w:rsidRPr="00C612AD" w:rsidRDefault="00D640F1">
      <w:pPr>
        <w:ind w:left="360"/>
        <w:jc w:val="both"/>
        <w:rPr>
          <w:sz w:val="48"/>
          <w:szCs w:val="48"/>
        </w:rPr>
      </w:pPr>
    </w:p>
    <w:p w14:paraId="154C1383" w14:textId="77777777" w:rsidR="00D640F1" w:rsidRPr="00C612AD" w:rsidRDefault="00D640F1">
      <w:pPr>
        <w:ind w:left="360"/>
        <w:jc w:val="both"/>
        <w:rPr>
          <w:sz w:val="48"/>
          <w:szCs w:val="48"/>
        </w:rPr>
      </w:pPr>
    </w:p>
    <w:p w14:paraId="22954EBA" w14:textId="77777777" w:rsidR="00D640F1" w:rsidRDefault="00D640F1">
      <w:pPr>
        <w:ind w:left="360"/>
        <w:jc w:val="both"/>
        <w:rPr>
          <w:sz w:val="48"/>
          <w:szCs w:val="48"/>
        </w:rPr>
      </w:pPr>
    </w:p>
    <w:p w14:paraId="2BC40D97" w14:textId="77777777" w:rsidR="009767AA" w:rsidRDefault="009767AA">
      <w:pPr>
        <w:ind w:left="360"/>
        <w:jc w:val="both"/>
        <w:rPr>
          <w:sz w:val="48"/>
          <w:szCs w:val="48"/>
        </w:rPr>
      </w:pPr>
    </w:p>
    <w:p w14:paraId="7E6D6266" w14:textId="77777777" w:rsidR="009C491F" w:rsidRPr="00C612AD" w:rsidRDefault="009C491F">
      <w:pPr>
        <w:ind w:left="360"/>
        <w:jc w:val="both"/>
        <w:rPr>
          <w:sz w:val="48"/>
          <w:szCs w:val="48"/>
        </w:rPr>
      </w:pPr>
    </w:p>
    <w:p w14:paraId="54F9E9A5" w14:textId="77777777" w:rsidR="00D640F1" w:rsidRDefault="00000000" w:rsidP="00BB30BF">
      <w:pPr>
        <w:jc w:val="center"/>
        <w:rPr>
          <w:sz w:val="48"/>
          <w:szCs w:val="48"/>
        </w:rPr>
      </w:pPr>
      <w:r>
        <w:rPr>
          <w:sz w:val="48"/>
          <w:szCs w:val="48"/>
        </w:rPr>
        <w:t>Time-varying Commodity Portfolio Optimization</w:t>
      </w:r>
    </w:p>
    <w:p w14:paraId="12854200" w14:textId="77777777" w:rsidR="00D640F1" w:rsidRPr="00C612AD" w:rsidRDefault="00D640F1">
      <w:pPr>
        <w:ind w:left="360"/>
        <w:jc w:val="both"/>
        <w:rPr>
          <w:b/>
          <w:sz w:val="48"/>
          <w:szCs w:val="48"/>
        </w:rPr>
      </w:pPr>
    </w:p>
    <w:p w14:paraId="1D41B26C" w14:textId="77777777" w:rsidR="00D640F1" w:rsidRDefault="00D640F1">
      <w:pPr>
        <w:ind w:left="360"/>
        <w:jc w:val="both"/>
        <w:rPr>
          <w:b/>
          <w:sz w:val="48"/>
          <w:szCs w:val="48"/>
        </w:rPr>
      </w:pPr>
    </w:p>
    <w:p w14:paraId="4DC6CAD2" w14:textId="77777777" w:rsidR="00C612AD" w:rsidRDefault="00C612AD">
      <w:pPr>
        <w:ind w:left="360"/>
        <w:jc w:val="both"/>
        <w:rPr>
          <w:b/>
          <w:sz w:val="48"/>
          <w:szCs w:val="48"/>
        </w:rPr>
      </w:pPr>
    </w:p>
    <w:p w14:paraId="1AF54BFD" w14:textId="77777777" w:rsidR="00C612AD" w:rsidRPr="00C612AD" w:rsidRDefault="00C612AD">
      <w:pPr>
        <w:ind w:left="360"/>
        <w:jc w:val="both"/>
        <w:rPr>
          <w:b/>
          <w:sz w:val="48"/>
          <w:szCs w:val="48"/>
        </w:rPr>
      </w:pPr>
    </w:p>
    <w:p w14:paraId="7C66AA74" w14:textId="77777777" w:rsidR="00D640F1" w:rsidRPr="00C612AD" w:rsidRDefault="00D640F1">
      <w:pPr>
        <w:ind w:left="360"/>
        <w:jc w:val="both"/>
        <w:rPr>
          <w:b/>
          <w:sz w:val="48"/>
          <w:szCs w:val="48"/>
        </w:rPr>
      </w:pPr>
    </w:p>
    <w:p w14:paraId="09A62073" w14:textId="77777777" w:rsidR="00D640F1" w:rsidRDefault="00000000">
      <w:pPr>
        <w:ind w:left="360"/>
        <w:jc w:val="center"/>
        <w:rPr>
          <w:sz w:val="32"/>
          <w:szCs w:val="32"/>
        </w:rPr>
      </w:pPr>
      <w:r>
        <w:rPr>
          <w:sz w:val="32"/>
          <w:szCs w:val="32"/>
        </w:rPr>
        <w:t>by</w:t>
      </w:r>
    </w:p>
    <w:p w14:paraId="45379C71" w14:textId="77777777" w:rsidR="00D640F1" w:rsidRDefault="00000000">
      <w:pPr>
        <w:ind w:left="360"/>
        <w:jc w:val="center"/>
        <w:rPr>
          <w:sz w:val="32"/>
          <w:szCs w:val="32"/>
        </w:rPr>
      </w:pPr>
      <w:r>
        <w:rPr>
          <w:sz w:val="32"/>
          <w:szCs w:val="32"/>
        </w:rPr>
        <w:t>Qianqian Yang</w:t>
      </w:r>
    </w:p>
    <w:p w14:paraId="01796B87" w14:textId="77777777" w:rsidR="00D640F1" w:rsidRDefault="00D640F1">
      <w:pPr>
        <w:ind w:left="360"/>
        <w:jc w:val="center"/>
        <w:rPr>
          <w:sz w:val="32"/>
          <w:szCs w:val="32"/>
        </w:rPr>
      </w:pPr>
    </w:p>
    <w:p w14:paraId="2A1ED0AB" w14:textId="77777777" w:rsidR="00D640F1" w:rsidRDefault="00D640F1">
      <w:pPr>
        <w:ind w:left="360"/>
        <w:jc w:val="center"/>
        <w:rPr>
          <w:sz w:val="32"/>
          <w:szCs w:val="32"/>
        </w:rPr>
      </w:pPr>
    </w:p>
    <w:p w14:paraId="7B37F38E" w14:textId="77777777" w:rsidR="00D640F1" w:rsidRDefault="00000000">
      <w:pPr>
        <w:ind w:left="360"/>
        <w:jc w:val="center"/>
        <w:rPr>
          <w:sz w:val="32"/>
          <w:szCs w:val="32"/>
        </w:rPr>
      </w:pPr>
      <w:r>
        <w:rPr>
          <w:sz w:val="32"/>
          <w:szCs w:val="32"/>
        </w:rPr>
        <w:t>May 2023</w:t>
      </w:r>
    </w:p>
    <w:p w14:paraId="2C878636" w14:textId="77777777" w:rsidR="00D640F1" w:rsidRDefault="00D640F1">
      <w:pPr>
        <w:ind w:left="360"/>
        <w:jc w:val="center"/>
        <w:rPr>
          <w:sz w:val="32"/>
          <w:szCs w:val="32"/>
        </w:rPr>
      </w:pPr>
    </w:p>
    <w:p w14:paraId="66348BF9" w14:textId="77777777" w:rsidR="00D640F1" w:rsidRDefault="00000000">
      <w:pPr>
        <w:ind w:left="360" w:right="120"/>
        <w:jc w:val="center"/>
        <w:rPr>
          <w:sz w:val="32"/>
          <w:szCs w:val="32"/>
        </w:rPr>
      </w:pPr>
      <w:r>
        <w:rPr>
          <w:sz w:val="32"/>
          <w:szCs w:val="32"/>
        </w:rPr>
        <w:t>Master’s Programme in Finance</w:t>
      </w:r>
    </w:p>
    <w:p w14:paraId="08EABECE" w14:textId="77777777" w:rsidR="00D640F1" w:rsidRDefault="00D640F1">
      <w:pPr>
        <w:ind w:left="360"/>
        <w:jc w:val="both"/>
        <w:rPr>
          <w:b/>
          <w:sz w:val="32"/>
          <w:szCs w:val="32"/>
        </w:rPr>
      </w:pPr>
    </w:p>
    <w:p w14:paraId="01B54C2C" w14:textId="77777777" w:rsidR="00D640F1" w:rsidRDefault="00D640F1">
      <w:pPr>
        <w:ind w:left="360"/>
        <w:jc w:val="both"/>
        <w:rPr>
          <w:b/>
          <w:sz w:val="32"/>
          <w:szCs w:val="32"/>
        </w:rPr>
      </w:pPr>
    </w:p>
    <w:p w14:paraId="52F40DD4" w14:textId="77777777" w:rsidR="00053244" w:rsidRDefault="00053244">
      <w:pPr>
        <w:ind w:left="360"/>
        <w:jc w:val="both"/>
        <w:rPr>
          <w:b/>
          <w:sz w:val="32"/>
          <w:szCs w:val="32"/>
        </w:rPr>
      </w:pPr>
    </w:p>
    <w:p w14:paraId="576D1868" w14:textId="77777777" w:rsidR="00053244" w:rsidRDefault="00053244">
      <w:pPr>
        <w:ind w:left="360"/>
        <w:jc w:val="both"/>
        <w:rPr>
          <w:b/>
          <w:sz w:val="32"/>
          <w:szCs w:val="32"/>
        </w:rPr>
      </w:pPr>
    </w:p>
    <w:p w14:paraId="7B6BA08F" w14:textId="77777777" w:rsidR="00855A93" w:rsidRDefault="00855A93">
      <w:pPr>
        <w:ind w:left="360"/>
        <w:jc w:val="both"/>
        <w:rPr>
          <w:b/>
          <w:sz w:val="32"/>
          <w:szCs w:val="32"/>
        </w:rPr>
      </w:pPr>
    </w:p>
    <w:p w14:paraId="4EDCC7AC" w14:textId="77777777" w:rsidR="00855A93" w:rsidRDefault="00855A93">
      <w:pPr>
        <w:ind w:left="360"/>
        <w:jc w:val="both"/>
        <w:rPr>
          <w:b/>
          <w:sz w:val="32"/>
          <w:szCs w:val="32"/>
        </w:rPr>
      </w:pPr>
    </w:p>
    <w:p w14:paraId="455584CB" w14:textId="77777777" w:rsidR="00053244" w:rsidRDefault="00053244">
      <w:pPr>
        <w:ind w:left="360"/>
        <w:jc w:val="both"/>
        <w:rPr>
          <w:b/>
          <w:sz w:val="32"/>
          <w:szCs w:val="32"/>
        </w:rPr>
      </w:pPr>
    </w:p>
    <w:p w14:paraId="2337D448" w14:textId="74601667" w:rsidR="00694BA4" w:rsidRDefault="00000000">
      <w:pPr>
        <w:widowControl w:val="0"/>
        <w:spacing w:before="90"/>
        <w:ind w:right="118"/>
        <w:jc w:val="right"/>
      </w:pPr>
      <w:r>
        <w:t xml:space="preserve">           Supervisor: Thomas Fischer</w:t>
      </w:r>
    </w:p>
    <w:p w14:paraId="25485A11" w14:textId="77777777" w:rsidR="00694BA4" w:rsidRDefault="00694BA4">
      <w:r>
        <w:br w:type="page"/>
      </w:r>
    </w:p>
    <w:p w14:paraId="357C15E1" w14:textId="77777777" w:rsidR="00D640F1" w:rsidRDefault="00D640F1">
      <w:pPr>
        <w:widowControl w:val="0"/>
        <w:spacing w:before="90"/>
        <w:ind w:right="118"/>
        <w:jc w:val="right"/>
        <w:rPr>
          <w:b/>
          <w:sz w:val="32"/>
          <w:szCs w:val="32"/>
        </w:rPr>
        <w:sectPr w:rsidR="00D640F1">
          <w:footerReference w:type="default" r:id="rId8"/>
          <w:footerReference w:type="first" r:id="rId9"/>
          <w:pgSz w:w="12240" w:h="15840"/>
          <w:pgMar w:top="566" w:right="566" w:bottom="566" w:left="566" w:header="720" w:footer="720" w:gutter="0"/>
          <w:pgNumType w:start="0"/>
          <w:cols w:space="720"/>
        </w:sectPr>
      </w:pPr>
    </w:p>
    <w:p w14:paraId="2FD78CA6" w14:textId="77777777" w:rsidR="00D640F1" w:rsidRDefault="00000000" w:rsidP="00355017">
      <w:pPr>
        <w:widowControl w:val="0"/>
        <w:spacing w:before="55"/>
        <w:jc w:val="both"/>
        <w:rPr>
          <w:sz w:val="48"/>
          <w:szCs w:val="48"/>
        </w:rPr>
      </w:pPr>
      <w:r>
        <w:rPr>
          <w:sz w:val="48"/>
          <w:szCs w:val="48"/>
        </w:rPr>
        <w:lastRenderedPageBreak/>
        <w:t>Abstract</w:t>
      </w:r>
    </w:p>
    <w:p w14:paraId="7B3B9983" w14:textId="77777777" w:rsidR="00D640F1" w:rsidRPr="003A07F0" w:rsidRDefault="00D640F1">
      <w:pPr>
        <w:widowControl w:val="0"/>
        <w:spacing w:before="320" w:line="261" w:lineRule="auto"/>
        <w:ind w:right="118"/>
        <w:jc w:val="both"/>
        <w:rPr>
          <w:sz w:val="12"/>
          <w:szCs w:val="12"/>
        </w:rPr>
      </w:pPr>
    </w:p>
    <w:p w14:paraId="7001ABD2" w14:textId="2EEF942D" w:rsidR="00355017" w:rsidRDefault="00682CA3" w:rsidP="00355017">
      <w:pPr>
        <w:widowControl w:val="0"/>
        <w:spacing w:before="320" w:line="261" w:lineRule="auto"/>
        <w:ind w:right="118"/>
        <w:jc w:val="both"/>
      </w:pPr>
      <w:r>
        <w:t>The commodity</w:t>
      </w:r>
      <w:r w:rsidR="00355017">
        <w:t xml:space="preserve"> </w:t>
      </w:r>
      <w:r w:rsidR="008F7838">
        <w:t>market</w:t>
      </w:r>
      <w:r w:rsidR="00355017">
        <w:t xml:space="preserve"> is basically </w:t>
      </w:r>
      <w:r w:rsidR="00DA5CA8">
        <w:t>used for</w:t>
      </w:r>
      <w:r w:rsidR="00355017">
        <w:t xml:space="preserve"> hedging against physical products. However, commodity portfolios alone can be an investment choice based on their return and risk characteristics. In order to analyze the interconnectedness among commodities, this </w:t>
      </w:r>
      <w:r w:rsidR="00007922">
        <w:t>study</w:t>
      </w:r>
      <w:r w:rsidR="00355017">
        <w:t xml:space="preserve"> applies multivariate GARCH models of diagonal VECH, diagonal BEKK, and CCC to model the volatility among the selected commodity groups of metal, energy, and agriculture from 1991 to 2023. The empirical results show that the diagonal VECH model </w:t>
      </w:r>
      <w:r w:rsidR="00D94BCA">
        <w:t xml:space="preserve">with student t distribution </w:t>
      </w:r>
      <w:r w:rsidR="00355017">
        <w:t>is the fittest model. By doing portfolio optimization based on the time-varying conditional statistics of the empirical results, the optimal commodity weights are obtained and then</w:t>
      </w:r>
      <w:r w:rsidR="00355017" w:rsidRPr="003A43B9">
        <w:t xml:space="preserve"> </w:t>
      </w:r>
      <w:r w:rsidR="00355017">
        <w:t xml:space="preserve">the </w:t>
      </w:r>
      <w:r w:rsidR="00355017" w:rsidRPr="003A43B9">
        <w:t xml:space="preserve">performance </w:t>
      </w:r>
      <w:r w:rsidR="00355017">
        <w:t>is</w:t>
      </w:r>
      <w:r w:rsidR="00355017" w:rsidRPr="003A43B9">
        <w:t xml:space="preserve"> </w:t>
      </w:r>
      <w:r w:rsidR="00355017" w:rsidRPr="00566E41">
        <w:t xml:space="preserve">evaluated </w:t>
      </w:r>
      <w:r w:rsidR="00355017" w:rsidRPr="003A43B9">
        <w:t>over time</w:t>
      </w:r>
      <w:r w:rsidR="00355017">
        <w:t xml:space="preserve">. </w:t>
      </w:r>
      <w:r w:rsidR="00355017" w:rsidRPr="00050BF8">
        <w:t>Diversified portfolios of metal, energy, and agricultural commodities generally outperform portfolios focusing on mitigating extreme risk which allocates the majority of the proportion to energy commodities.</w:t>
      </w:r>
      <w:r w:rsidR="00CE7D85">
        <w:t xml:space="preserve"> </w:t>
      </w:r>
      <w:r w:rsidR="00CE7D85" w:rsidRPr="00CE7D85">
        <w:t>This study emphasizes the importance of diversification in the commodity market to balance return and risk, and the need to adjust risk based on hedge ratios.</w:t>
      </w:r>
      <w:r w:rsidR="009E63D5">
        <w:t xml:space="preserve"> </w:t>
      </w:r>
    </w:p>
    <w:p w14:paraId="2CA7A7AC" w14:textId="77777777" w:rsidR="000663DC" w:rsidRDefault="000663DC" w:rsidP="00355017">
      <w:pPr>
        <w:widowControl w:val="0"/>
        <w:spacing w:before="320" w:line="261" w:lineRule="auto"/>
        <w:ind w:right="118"/>
        <w:jc w:val="both"/>
      </w:pPr>
    </w:p>
    <w:p w14:paraId="18CF4D73" w14:textId="77777777" w:rsidR="004B5541" w:rsidRDefault="00000000" w:rsidP="00355017">
      <w:pPr>
        <w:widowControl w:val="0"/>
        <w:spacing w:before="320" w:line="261" w:lineRule="auto"/>
        <w:ind w:right="118"/>
        <w:jc w:val="both"/>
      </w:pPr>
      <w:r>
        <w:t>Keywords: commodity, portfolio optimization, time-varying volatility</w:t>
      </w:r>
    </w:p>
    <w:p w14:paraId="7926CF56" w14:textId="51EDBE0A" w:rsidR="000C3FB5" w:rsidRDefault="000C3FB5">
      <w:pPr>
        <w:spacing w:after="240"/>
      </w:pPr>
      <w:r>
        <w:br w:type="page"/>
      </w:r>
    </w:p>
    <w:p w14:paraId="7996F3F0" w14:textId="78E343AE" w:rsidR="000C3FB5" w:rsidRDefault="00B60E37" w:rsidP="000C3FB5">
      <w:pPr>
        <w:widowControl w:val="0"/>
        <w:spacing w:before="55"/>
        <w:jc w:val="both"/>
        <w:rPr>
          <w:sz w:val="48"/>
          <w:szCs w:val="48"/>
        </w:rPr>
      </w:pPr>
      <w:r w:rsidRPr="00B60E37">
        <w:rPr>
          <w:sz w:val="48"/>
          <w:szCs w:val="48"/>
        </w:rPr>
        <w:t>Acknowledgments</w:t>
      </w:r>
    </w:p>
    <w:p w14:paraId="2F193686" w14:textId="77777777" w:rsidR="000C3FB5" w:rsidRPr="003A07F0" w:rsidRDefault="000C3FB5" w:rsidP="000C3FB5">
      <w:pPr>
        <w:widowControl w:val="0"/>
        <w:spacing w:before="320" w:line="261" w:lineRule="auto"/>
        <w:ind w:right="118"/>
        <w:jc w:val="both"/>
        <w:rPr>
          <w:sz w:val="12"/>
          <w:szCs w:val="12"/>
        </w:rPr>
      </w:pPr>
    </w:p>
    <w:p w14:paraId="25B78865" w14:textId="3572A4A6" w:rsidR="00D31FD9" w:rsidRDefault="00D31FD9" w:rsidP="00D31FD9">
      <w:pPr>
        <w:widowControl w:val="0"/>
        <w:spacing w:before="320" w:line="261" w:lineRule="auto"/>
        <w:ind w:right="118"/>
        <w:jc w:val="both"/>
      </w:pPr>
      <w:r>
        <w:t xml:space="preserve">I want to express my gratitude to the people who </w:t>
      </w:r>
      <w:r w:rsidR="00655BF9">
        <w:t>were</w:t>
      </w:r>
      <w:r>
        <w:t xml:space="preserve"> engaged in completing this thesis, including my supervisor, classmates, and professors. Specifically, I would like to thank Dr. </w:t>
      </w:r>
      <w:r w:rsidR="005213D6" w:rsidRPr="005213D6">
        <w:t xml:space="preserve">Thomas Fischer </w:t>
      </w:r>
      <w:r>
        <w:t xml:space="preserve">for his valuable suggestions, which helped me expand the aspects of the topic and identify parts needing correction. My previous groupmate suggested the topic of portfolios in the commodity market, and </w:t>
      </w:r>
      <w:r w:rsidR="00DA191E">
        <w:t xml:space="preserve">all the </w:t>
      </w:r>
      <w:r>
        <w:t>discussants in the seminars provided helpful comments. Additionally, I am thankful to my family, friends, and pets for their emotional support throughout the process.</w:t>
      </w:r>
    </w:p>
    <w:p w14:paraId="2DEB2176" w14:textId="77777777" w:rsidR="00D31FD9" w:rsidRDefault="00D31FD9" w:rsidP="00D31FD9">
      <w:pPr>
        <w:widowControl w:val="0"/>
        <w:spacing w:before="320" w:line="261" w:lineRule="auto"/>
        <w:ind w:right="118"/>
        <w:jc w:val="both"/>
      </w:pPr>
    </w:p>
    <w:p w14:paraId="306F81F6" w14:textId="77777777" w:rsidR="00D31FD9" w:rsidRDefault="00D31FD9" w:rsidP="002C2FF6">
      <w:pPr>
        <w:widowControl w:val="0"/>
        <w:spacing w:line="262" w:lineRule="auto"/>
        <w:ind w:right="119"/>
        <w:jc w:val="both"/>
      </w:pPr>
      <w:r>
        <w:t>Qianqian Yang</w:t>
      </w:r>
    </w:p>
    <w:p w14:paraId="40D988E4" w14:textId="033DBD03" w:rsidR="00D31FD9" w:rsidRDefault="00D31FD9" w:rsidP="002C2FF6">
      <w:pPr>
        <w:widowControl w:val="0"/>
        <w:spacing w:line="262" w:lineRule="auto"/>
        <w:ind w:right="119"/>
        <w:jc w:val="both"/>
      </w:pPr>
      <w:r>
        <w:t>30th May</w:t>
      </w:r>
      <w:r w:rsidR="00AA7617">
        <w:t>, 2024</w:t>
      </w:r>
    </w:p>
    <w:p w14:paraId="4E5F2595" w14:textId="77777777" w:rsidR="00B739D3" w:rsidRDefault="00B739D3" w:rsidP="00355017">
      <w:pPr>
        <w:widowControl w:val="0"/>
        <w:spacing w:before="320" w:line="261" w:lineRule="auto"/>
        <w:ind w:right="118"/>
        <w:jc w:val="both"/>
      </w:pPr>
    </w:p>
    <w:p w14:paraId="36725E15" w14:textId="3D43AE24" w:rsidR="00D640F1" w:rsidRDefault="00000000" w:rsidP="00355017">
      <w:pPr>
        <w:widowControl w:val="0"/>
        <w:spacing w:before="320" w:line="261" w:lineRule="auto"/>
        <w:ind w:right="118"/>
        <w:jc w:val="both"/>
      </w:pPr>
      <w:r>
        <w:br w:type="page"/>
      </w:r>
    </w:p>
    <w:p w14:paraId="5C900B51" w14:textId="77777777" w:rsidR="00D640F1" w:rsidRDefault="00000000" w:rsidP="005E6A2B">
      <w:pPr>
        <w:widowControl w:val="0"/>
        <w:spacing w:before="55"/>
        <w:jc w:val="both"/>
        <w:rPr>
          <w:sz w:val="48"/>
          <w:szCs w:val="48"/>
        </w:rPr>
      </w:pPr>
      <w:r>
        <w:rPr>
          <w:sz w:val="48"/>
          <w:szCs w:val="48"/>
        </w:rPr>
        <w:t>Table of Contents</w:t>
      </w:r>
    </w:p>
    <w:p w14:paraId="1D0F0B67" w14:textId="77777777" w:rsidR="00D640F1" w:rsidRPr="00005DB0" w:rsidRDefault="00D640F1" w:rsidP="00570236">
      <w:pPr>
        <w:widowControl w:val="0"/>
        <w:spacing w:before="320" w:line="261" w:lineRule="auto"/>
        <w:ind w:right="118"/>
        <w:jc w:val="both"/>
        <w:rPr>
          <w:sz w:val="32"/>
          <w:szCs w:val="32"/>
        </w:rPr>
      </w:pPr>
    </w:p>
    <w:sdt>
      <w:sdtPr>
        <w:id w:val="-1307234310"/>
        <w:docPartObj>
          <w:docPartGallery w:val="Table of Contents"/>
          <w:docPartUnique/>
        </w:docPartObj>
      </w:sdtPr>
      <w:sdtContent>
        <w:p w14:paraId="20D4E7E3" w14:textId="283A1712" w:rsidR="00075542" w:rsidRDefault="00775969">
          <w:pPr>
            <w:pStyle w:val="TOC1"/>
            <w:tabs>
              <w:tab w:val="right" w:leader="dot" w:pos="9350"/>
            </w:tabs>
            <w:rPr>
              <w:rFonts w:asciiTheme="minorHAnsi" w:hAnsiTheme="minorHAnsi" w:cstheme="minorBidi"/>
              <w:noProof/>
              <w:kern w:val="2"/>
              <w:lang w:val="en-US"/>
              <w14:ligatures w14:val="standardContextual"/>
            </w:rPr>
          </w:pPr>
          <w:r>
            <w:fldChar w:fldCharType="begin"/>
          </w:r>
          <w:r>
            <w:instrText xml:space="preserve"> TOC \o "1-2" \h \z \u </w:instrText>
          </w:r>
          <w:r>
            <w:fldChar w:fldCharType="separate"/>
          </w:r>
          <w:hyperlink w:anchor="_Toc167478281" w:history="1">
            <w:r w:rsidR="00075542" w:rsidRPr="00033410">
              <w:rPr>
                <w:rStyle w:val="Hyperlink"/>
                <w:noProof/>
              </w:rPr>
              <w:t>1. Introduction</w:t>
            </w:r>
            <w:r w:rsidR="00075542">
              <w:rPr>
                <w:noProof/>
                <w:webHidden/>
              </w:rPr>
              <w:tab/>
            </w:r>
            <w:r w:rsidR="00075542">
              <w:rPr>
                <w:noProof/>
                <w:webHidden/>
              </w:rPr>
              <w:fldChar w:fldCharType="begin"/>
            </w:r>
            <w:r w:rsidR="00075542">
              <w:rPr>
                <w:noProof/>
                <w:webHidden/>
              </w:rPr>
              <w:instrText xml:space="preserve"> PAGEREF _Toc167478281 \h </w:instrText>
            </w:r>
            <w:r w:rsidR="00075542">
              <w:rPr>
                <w:noProof/>
                <w:webHidden/>
              </w:rPr>
            </w:r>
            <w:r w:rsidR="00075542">
              <w:rPr>
                <w:noProof/>
                <w:webHidden/>
              </w:rPr>
              <w:fldChar w:fldCharType="separate"/>
            </w:r>
            <w:r w:rsidR="002B0F19">
              <w:rPr>
                <w:noProof/>
                <w:webHidden/>
              </w:rPr>
              <w:t>1</w:t>
            </w:r>
            <w:r w:rsidR="00075542">
              <w:rPr>
                <w:noProof/>
                <w:webHidden/>
              </w:rPr>
              <w:fldChar w:fldCharType="end"/>
            </w:r>
          </w:hyperlink>
        </w:p>
        <w:p w14:paraId="22D0BD51" w14:textId="16E0AC93" w:rsidR="00075542" w:rsidRDefault="00000000">
          <w:pPr>
            <w:pStyle w:val="TOC1"/>
            <w:tabs>
              <w:tab w:val="right" w:leader="dot" w:pos="9350"/>
            </w:tabs>
            <w:rPr>
              <w:rFonts w:asciiTheme="minorHAnsi" w:hAnsiTheme="minorHAnsi" w:cstheme="minorBidi"/>
              <w:noProof/>
              <w:kern w:val="2"/>
              <w:lang w:val="en-US"/>
              <w14:ligatures w14:val="standardContextual"/>
            </w:rPr>
          </w:pPr>
          <w:hyperlink w:anchor="_Toc167478282" w:history="1">
            <w:r w:rsidR="00075542" w:rsidRPr="00033410">
              <w:rPr>
                <w:rStyle w:val="Hyperlink"/>
                <w:noProof/>
              </w:rPr>
              <w:t>2. Literature Review</w:t>
            </w:r>
            <w:r w:rsidR="00075542">
              <w:rPr>
                <w:noProof/>
                <w:webHidden/>
              </w:rPr>
              <w:tab/>
            </w:r>
            <w:r w:rsidR="00075542">
              <w:rPr>
                <w:noProof/>
                <w:webHidden/>
              </w:rPr>
              <w:fldChar w:fldCharType="begin"/>
            </w:r>
            <w:r w:rsidR="00075542">
              <w:rPr>
                <w:noProof/>
                <w:webHidden/>
              </w:rPr>
              <w:instrText xml:space="preserve"> PAGEREF _Toc167478282 \h </w:instrText>
            </w:r>
            <w:r w:rsidR="00075542">
              <w:rPr>
                <w:noProof/>
                <w:webHidden/>
              </w:rPr>
            </w:r>
            <w:r w:rsidR="00075542">
              <w:rPr>
                <w:noProof/>
                <w:webHidden/>
              </w:rPr>
              <w:fldChar w:fldCharType="separate"/>
            </w:r>
            <w:r w:rsidR="002B0F19">
              <w:rPr>
                <w:noProof/>
                <w:webHidden/>
              </w:rPr>
              <w:t>3</w:t>
            </w:r>
            <w:r w:rsidR="00075542">
              <w:rPr>
                <w:noProof/>
                <w:webHidden/>
              </w:rPr>
              <w:fldChar w:fldCharType="end"/>
            </w:r>
          </w:hyperlink>
        </w:p>
        <w:p w14:paraId="3CFB9BB3" w14:textId="47F64578"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83" w:history="1">
            <w:r w:rsidR="00075542" w:rsidRPr="00033410">
              <w:rPr>
                <w:rStyle w:val="Hyperlink"/>
                <w:noProof/>
              </w:rPr>
              <w:t>2.1 Interconnectedness among Commodities</w:t>
            </w:r>
            <w:r w:rsidR="00075542">
              <w:rPr>
                <w:noProof/>
                <w:webHidden/>
              </w:rPr>
              <w:tab/>
            </w:r>
            <w:r w:rsidR="00075542">
              <w:rPr>
                <w:noProof/>
                <w:webHidden/>
              </w:rPr>
              <w:fldChar w:fldCharType="begin"/>
            </w:r>
            <w:r w:rsidR="00075542">
              <w:rPr>
                <w:noProof/>
                <w:webHidden/>
              </w:rPr>
              <w:instrText xml:space="preserve"> PAGEREF _Toc167478283 \h </w:instrText>
            </w:r>
            <w:r w:rsidR="00075542">
              <w:rPr>
                <w:noProof/>
                <w:webHidden/>
              </w:rPr>
            </w:r>
            <w:r w:rsidR="00075542">
              <w:rPr>
                <w:noProof/>
                <w:webHidden/>
              </w:rPr>
              <w:fldChar w:fldCharType="separate"/>
            </w:r>
            <w:r w:rsidR="002B0F19">
              <w:rPr>
                <w:noProof/>
                <w:webHidden/>
              </w:rPr>
              <w:t>3</w:t>
            </w:r>
            <w:r w:rsidR="00075542">
              <w:rPr>
                <w:noProof/>
                <w:webHidden/>
              </w:rPr>
              <w:fldChar w:fldCharType="end"/>
            </w:r>
          </w:hyperlink>
        </w:p>
        <w:p w14:paraId="1B91029D" w14:textId="5766C909"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84" w:history="1">
            <w:r w:rsidR="00075542" w:rsidRPr="00033410">
              <w:rPr>
                <w:rStyle w:val="Hyperlink"/>
                <w:noProof/>
              </w:rPr>
              <w:t>2.2 Models for Interconnectedness</w:t>
            </w:r>
            <w:r w:rsidR="00075542">
              <w:rPr>
                <w:noProof/>
                <w:webHidden/>
              </w:rPr>
              <w:tab/>
            </w:r>
            <w:r w:rsidR="00075542">
              <w:rPr>
                <w:noProof/>
                <w:webHidden/>
              </w:rPr>
              <w:fldChar w:fldCharType="begin"/>
            </w:r>
            <w:r w:rsidR="00075542">
              <w:rPr>
                <w:noProof/>
                <w:webHidden/>
              </w:rPr>
              <w:instrText xml:space="preserve"> PAGEREF _Toc167478284 \h </w:instrText>
            </w:r>
            <w:r w:rsidR="00075542">
              <w:rPr>
                <w:noProof/>
                <w:webHidden/>
              </w:rPr>
            </w:r>
            <w:r w:rsidR="00075542">
              <w:rPr>
                <w:noProof/>
                <w:webHidden/>
              </w:rPr>
              <w:fldChar w:fldCharType="separate"/>
            </w:r>
            <w:r w:rsidR="002B0F19">
              <w:rPr>
                <w:noProof/>
                <w:webHidden/>
              </w:rPr>
              <w:t>4</w:t>
            </w:r>
            <w:r w:rsidR="00075542">
              <w:rPr>
                <w:noProof/>
                <w:webHidden/>
              </w:rPr>
              <w:fldChar w:fldCharType="end"/>
            </w:r>
          </w:hyperlink>
        </w:p>
        <w:p w14:paraId="251DF9AF" w14:textId="055CEAE8"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85" w:history="1">
            <w:r w:rsidR="00075542" w:rsidRPr="00033410">
              <w:rPr>
                <w:rStyle w:val="Hyperlink"/>
                <w:noProof/>
              </w:rPr>
              <w:t>2.3 Time-varying Portfolio Optimization</w:t>
            </w:r>
            <w:r w:rsidR="00075542">
              <w:rPr>
                <w:noProof/>
                <w:webHidden/>
              </w:rPr>
              <w:tab/>
            </w:r>
            <w:r w:rsidR="00075542">
              <w:rPr>
                <w:noProof/>
                <w:webHidden/>
              </w:rPr>
              <w:fldChar w:fldCharType="begin"/>
            </w:r>
            <w:r w:rsidR="00075542">
              <w:rPr>
                <w:noProof/>
                <w:webHidden/>
              </w:rPr>
              <w:instrText xml:space="preserve"> PAGEREF _Toc167478285 \h </w:instrText>
            </w:r>
            <w:r w:rsidR="00075542">
              <w:rPr>
                <w:noProof/>
                <w:webHidden/>
              </w:rPr>
            </w:r>
            <w:r w:rsidR="00075542">
              <w:rPr>
                <w:noProof/>
                <w:webHidden/>
              </w:rPr>
              <w:fldChar w:fldCharType="separate"/>
            </w:r>
            <w:r w:rsidR="002B0F19">
              <w:rPr>
                <w:noProof/>
                <w:webHidden/>
              </w:rPr>
              <w:t>7</w:t>
            </w:r>
            <w:r w:rsidR="00075542">
              <w:rPr>
                <w:noProof/>
                <w:webHidden/>
              </w:rPr>
              <w:fldChar w:fldCharType="end"/>
            </w:r>
          </w:hyperlink>
        </w:p>
        <w:p w14:paraId="0A006E58" w14:textId="6B4C3EB5" w:rsidR="00075542" w:rsidRDefault="00000000">
          <w:pPr>
            <w:pStyle w:val="TOC1"/>
            <w:tabs>
              <w:tab w:val="right" w:leader="dot" w:pos="9350"/>
            </w:tabs>
            <w:rPr>
              <w:rFonts w:asciiTheme="minorHAnsi" w:hAnsiTheme="minorHAnsi" w:cstheme="minorBidi"/>
              <w:noProof/>
              <w:kern w:val="2"/>
              <w:lang w:val="en-US"/>
              <w14:ligatures w14:val="standardContextual"/>
            </w:rPr>
          </w:pPr>
          <w:hyperlink w:anchor="_Toc167478286" w:history="1">
            <w:r w:rsidR="00075542" w:rsidRPr="00033410">
              <w:rPr>
                <w:rStyle w:val="Hyperlink"/>
                <w:noProof/>
              </w:rPr>
              <w:t>3. Methodology</w:t>
            </w:r>
            <w:r w:rsidR="00075542">
              <w:rPr>
                <w:noProof/>
                <w:webHidden/>
              </w:rPr>
              <w:tab/>
            </w:r>
            <w:r w:rsidR="00075542">
              <w:rPr>
                <w:noProof/>
                <w:webHidden/>
              </w:rPr>
              <w:fldChar w:fldCharType="begin"/>
            </w:r>
            <w:r w:rsidR="00075542">
              <w:rPr>
                <w:noProof/>
                <w:webHidden/>
              </w:rPr>
              <w:instrText xml:space="preserve"> PAGEREF _Toc167478286 \h </w:instrText>
            </w:r>
            <w:r w:rsidR="00075542">
              <w:rPr>
                <w:noProof/>
                <w:webHidden/>
              </w:rPr>
            </w:r>
            <w:r w:rsidR="00075542">
              <w:rPr>
                <w:noProof/>
                <w:webHidden/>
              </w:rPr>
              <w:fldChar w:fldCharType="separate"/>
            </w:r>
            <w:r w:rsidR="002B0F19">
              <w:rPr>
                <w:noProof/>
                <w:webHidden/>
              </w:rPr>
              <w:t>8</w:t>
            </w:r>
            <w:r w:rsidR="00075542">
              <w:rPr>
                <w:noProof/>
                <w:webHidden/>
              </w:rPr>
              <w:fldChar w:fldCharType="end"/>
            </w:r>
          </w:hyperlink>
        </w:p>
        <w:p w14:paraId="4D95C92F" w14:textId="35BFB3D2"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87" w:history="1">
            <w:r w:rsidR="00075542" w:rsidRPr="00033410">
              <w:rPr>
                <w:rStyle w:val="Hyperlink"/>
                <w:noProof/>
              </w:rPr>
              <w:t>3.1 Data</w:t>
            </w:r>
            <w:r w:rsidR="00075542">
              <w:rPr>
                <w:noProof/>
                <w:webHidden/>
              </w:rPr>
              <w:tab/>
            </w:r>
            <w:r w:rsidR="00075542">
              <w:rPr>
                <w:noProof/>
                <w:webHidden/>
              </w:rPr>
              <w:fldChar w:fldCharType="begin"/>
            </w:r>
            <w:r w:rsidR="00075542">
              <w:rPr>
                <w:noProof/>
                <w:webHidden/>
              </w:rPr>
              <w:instrText xml:space="preserve"> PAGEREF _Toc167478287 \h </w:instrText>
            </w:r>
            <w:r w:rsidR="00075542">
              <w:rPr>
                <w:noProof/>
                <w:webHidden/>
              </w:rPr>
            </w:r>
            <w:r w:rsidR="00075542">
              <w:rPr>
                <w:noProof/>
                <w:webHidden/>
              </w:rPr>
              <w:fldChar w:fldCharType="separate"/>
            </w:r>
            <w:r w:rsidR="002B0F19">
              <w:rPr>
                <w:noProof/>
                <w:webHidden/>
              </w:rPr>
              <w:t>8</w:t>
            </w:r>
            <w:r w:rsidR="00075542">
              <w:rPr>
                <w:noProof/>
                <w:webHidden/>
              </w:rPr>
              <w:fldChar w:fldCharType="end"/>
            </w:r>
          </w:hyperlink>
        </w:p>
        <w:p w14:paraId="0653F827" w14:textId="55AEBC69"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88" w:history="1">
            <w:r w:rsidR="00075542" w:rsidRPr="00033410">
              <w:rPr>
                <w:rStyle w:val="Hyperlink"/>
                <w:noProof/>
              </w:rPr>
              <w:t>3.2 Descriptive Statistic</w:t>
            </w:r>
            <w:r w:rsidR="00075542">
              <w:rPr>
                <w:noProof/>
                <w:webHidden/>
              </w:rPr>
              <w:tab/>
            </w:r>
            <w:r w:rsidR="00075542">
              <w:rPr>
                <w:noProof/>
                <w:webHidden/>
              </w:rPr>
              <w:fldChar w:fldCharType="begin"/>
            </w:r>
            <w:r w:rsidR="00075542">
              <w:rPr>
                <w:noProof/>
                <w:webHidden/>
              </w:rPr>
              <w:instrText xml:space="preserve"> PAGEREF _Toc167478288 \h </w:instrText>
            </w:r>
            <w:r w:rsidR="00075542">
              <w:rPr>
                <w:noProof/>
                <w:webHidden/>
              </w:rPr>
            </w:r>
            <w:r w:rsidR="00075542">
              <w:rPr>
                <w:noProof/>
                <w:webHidden/>
              </w:rPr>
              <w:fldChar w:fldCharType="separate"/>
            </w:r>
            <w:r w:rsidR="002B0F19">
              <w:rPr>
                <w:noProof/>
                <w:webHidden/>
              </w:rPr>
              <w:t>9</w:t>
            </w:r>
            <w:r w:rsidR="00075542">
              <w:rPr>
                <w:noProof/>
                <w:webHidden/>
              </w:rPr>
              <w:fldChar w:fldCharType="end"/>
            </w:r>
          </w:hyperlink>
        </w:p>
        <w:p w14:paraId="5E63AF1B" w14:textId="3E48AB5D"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89" w:history="1">
            <w:r w:rsidR="00075542" w:rsidRPr="00033410">
              <w:rPr>
                <w:rStyle w:val="Hyperlink"/>
                <w:noProof/>
              </w:rPr>
              <w:t>3.3 Multivariate GARCH Models</w:t>
            </w:r>
            <w:r w:rsidR="00075542">
              <w:rPr>
                <w:noProof/>
                <w:webHidden/>
              </w:rPr>
              <w:tab/>
            </w:r>
            <w:r w:rsidR="00075542">
              <w:rPr>
                <w:noProof/>
                <w:webHidden/>
              </w:rPr>
              <w:fldChar w:fldCharType="begin"/>
            </w:r>
            <w:r w:rsidR="00075542">
              <w:rPr>
                <w:noProof/>
                <w:webHidden/>
              </w:rPr>
              <w:instrText xml:space="preserve"> PAGEREF _Toc167478289 \h </w:instrText>
            </w:r>
            <w:r w:rsidR="00075542">
              <w:rPr>
                <w:noProof/>
                <w:webHidden/>
              </w:rPr>
            </w:r>
            <w:r w:rsidR="00075542">
              <w:rPr>
                <w:noProof/>
                <w:webHidden/>
              </w:rPr>
              <w:fldChar w:fldCharType="separate"/>
            </w:r>
            <w:r w:rsidR="002B0F19">
              <w:rPr>
                <w:noProof/>
                <w:webHidden/>
              </w:rPr>
              <w:t>11</w:t>
            </w:r>
            <w:r w:rsidR="00075542">
              <w:rPr>
                <w:noProof/>
                <w:webHidden/>
              </w:rPr>
              <w:fldChar w:fldCharType="end"/>
            </w:r>
          </w:hyperlink>
        </w:p>
        <w:p w14:paraId="31418ED4" w14:textId="11B52046"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90" w:history="1">
            <w:r w:rsidR="00075542" w:rsidRPr="00033410">
              <w:rPr>
                <w:rStyle w:val="Hyperlink"/>
                <w:noProof/>
              </w:rPr>
              <w:t>3.4 Time-varying Portfolio Optimization</w:t>
            </w:r>
            <w:r w:rsidR="00075542">
              <w:rPr>
                <w:noProof/>
                <w:webHidden/>
              </w:rPr>
              <w:tab/>
            </w:r>
            <w:r w:rsidR="00075542">
              <w:rPr>
                <w:noProof/>
                <w:webHidden/>
              </w:rPr>
              <w:fldChar w:fldCharType="begin"/>
            </w:r>
            <w:r w:rsidR="00075542">
              <w:rPr>
                <w:noProof/>
                <w:webHidden/>
              </w:rPr>
              <w:instrText xml:space="preserve"> PAGEREF _Toc167478290 \h </w:instrText>
            </w:r>
            <w:r w:rsidR="00075542">
              <w:rPr>
                <w:noProof/>
                <w:webHidden/>
              </w:rPr>
            </w:r>
            <w:r w:rsidR="00075542">
              <w:rPr>
                <w:noProof/>
                <w:webHidden/>
              </w:rPr>
              <w:fldChar w:fldCharType="separate"/>
            </w:r>
            <w:r w:rsidR="002B0F19">
              <w:rPr>
                <w:noProof/>
                <w:webHidden/>
              </w:rPr>
              <w:t>14</w:t>
            </w:r>
            <w:r w:rsidR="00075542">
              <w:rPr>
                <w:noProof/>
                <w:webHidden/>
              </w:rPr>
              <w:fldChar w:fldCharType="end"/>
            </w:r>
          </w:hyperlink>
        </w:p>
        <w:p w14:paraId="3B1123B2" w14:textId="623C1557"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91" w:history="1">
            <w:r w:rsidR="00075542" w:rsidRPr="00033410">
              <w:rPr>
                <w:rStyle w:val="Hyperlink"/>
                <w:noProof/>
              </w:rPr>
              <w:t>3.5 Hedge Ratios</w:t>
            </w:r>
            <w:r w:rsidR="00075542">
              <w:rPr>
                <w:noProof/>
                <w:webHidden/>
              </w:rPr>
              <w:tab/>
            </w:r>
            <w:r w:rsidR="00075542">
              <w:rPr>
                <w:noProof/>
                <w:webHidden/>
              </w:rPr>
              <w:fldChar w:fldCharType="begin"/>
            </w:r>
            <w:r w:rsidR="00075542">
              <w:rPr>
                <w:noProof/>
                <w:webHidden/>
              </w:rPr>
              <w:instrText xml:space="preserve"> PAGEREF _Toc167478291 \h </w:instrText>
            </w:r>
            <w:r w:rsidR="00075542">
              <w:rPr>
                <w:noProof/>
                <w:webHidden/>
              </w:rPr>
            </w:r>
            <w:r w:rsidR="00075542">
              <w:rPr>
                <w:noProof/>
                <w:webHidden/>
              </w:rPr>
              <w:fldChar w:fldCharType="separate"/>
            </w:r>
            <w:r w:rsidR="002B0F19">
              <w:rPr>
                <w:noProof/>
                <w:webHidden/>
              </w:rPr>
              <w:t>16</w:t>
            </w:r>
            <w:r w:rsidR="00075542">
              <w:rPr>
                <w:noProof/>
                <w:webHidden/>
              </w:rPr>
              <w:fldChar w:fldCharType="end"/>
            </w:r>
          </w:hyperlink>
        </w:p>
        <w:p w14:paraId="1B9344D9" w14:textId="775727DF" w:rsidR="00075542" w:rsidRDefault="00000000">
          <w:pPr>
            <w:pStyle w:val="TOC1"/>
            <w:tabs>
              <w:tab w:val="right" w:leader="dot" w:pos="9350"/>
            </w:tabs>
            <w:rPr>
              <w:rFonts w:asciiTheme="minorHAnsi" w:hAnsiTheme="minorHAnsi" w:cstheme="minorBidi"/>
              <w:noProof/>
              <w:kern w:val="2"/>
              <w:lang w:val="en-US"/>
              <w14:ligatures w14:val="standardContextual"/>
            </w:rPr>
          </w:pPr>
          <w:hyperlink w:anchor="_Toc167478292" w:history="1">
            <w:r w:rsidR="00075542" w:rsidRPr="00033410">
              <w:rPr>
                <w:rStyle w:val="Hyperlink"/>
                <w:noProof/>
              </w:rPr>
              <w:t>4. Results</w:t>
            </w:r>
            <w:r w:rsidR="00075542">
              <w:rPr>
                <w:noProof/>
                <w:webHidden/>
              </w:rPr>
              <w:tab/>
            </w:r>
            <w:r w:rsidR="00075542">
              <w:rPr>
                <w:noProof/>
                <w:webHidden/>
              </w:rPr>
              <w:fldChar w:fldCharType="begin"/>
            </w:r>
            <w:r w:rsidR="00075542">
              <w:rPr>
                <w:noProof/>
                <w:webHidden/>
              </w:rPr>
              <w:instrText xml:space="preserve"> PAGEREF _Toc167478292 \h </w:instrText>
            </w:r>
            <w:r w:rsidR="00075542">
              <w:rPr>
                <w:noProof/>
                <w:webHidden/>
              </w:rPr>
            </w:r>
            <w:r w:rsidR="00075542">
              <w:rPr>
                <w:noProof/>
                <w:webHidden/>
              </w:rPr>
              <w:fldChar w:fldCharType="separate"/>
            </w:r>
            <w:r w:rsidR="002B0F19">
              <w:rPr>
                <w:noProof/>
                <w:webHidden/>
              </w:rPr>
              <w:t>18</w:t>
            </w:r>
            <w:r w:rsidR="00075542">
              <w:rPr>
                <w:noProof/>
                <w:webHidden/>
              </w:rPr>
              <w:fldChar w:fldCharType="end"/>
            </w:r>
          </w:hyperlink>
        </w:p>
        <w:p w14:paraId="7BC502DC" w14:textId="7FE1F232"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93" w:history="1">
            <w:r w:rsidR="00075542" w:rsidRPr="00033410">
              <w:rPr>
                <w:rStyle w:val="Hyperlink"/>
                <w:noProof/>
              </w:rPr>
              <w:t>4.1 Multivariate GARCH Models</w:t>
            </w:r>
            <w:r w:rsidR="00075542">
              <w:rPr>
                <w:noProof/>
                <w:webHidden/>
              </w:rPr>
              <w:tab/>
            </w:r>
            <w:r w:rsidR="00075542">
              <w:rPr>
                <w:noProof/>
                <w:webHidden/>
              </w:rPr>
              <w:fldChar w:fldCharType="begin"/>
            </w:r>
            <w:r w:rsidR="00075542">
              <w:rPr>
                <w:noProof/>
                <w:webHidden/>
              </w:rPr>
              <w:instrText xml:space="preserve"> PAGEREF _Toc167478293 \h </w:instrText>
            </w:r>
            <w:r w:rsidR="00075542">
              <w:rPr>
                <w:noProof/>
                <w:webHidden/>
              </w:rPr>
            </w:r>
            <w:r w:rsidR="00075542">
              <w:rPr>
                <w:noProof/>
                <w:webHidden/>
              </w:rPr>
              <w:fldChar w:fldCharType="separate"/>
            </w:r>
            <w:r w:rsidR="002B0F19">
              <w:rPr>
                <w:noProof/>
                <w:webHidden/>
              </w:rPr>
              <w:t>18</w:t>
            </w:r>
            <w:r w:rsidR="00075542">
              <w:rPr>
                <w:noProof/>
                <w:webHidden/>
              </w:rPr>
              <w:fldChar w:fldCharType="end"/>
            </w:r>
          </w:hyperlink>
        </w:p>
        <w:p w14:paraId="500B9D71" w14:textId="3F3B3363"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94" w:history="1">
            <w:r w:rsidR="00075542" w:rsidRPr="00033410">
              <w:rPr>
                <w:rStyle w:val="Hyperlink"/>
                <w:noProof/>
              </w:rPr>
              <w:t>4.2 Optimal Portfolio Weights</w:t>
            </w:r>
            <w:r w:rsidR="00075542">
              <w:rPr>
                <w:noProof/>
                <w:webHidden/>
              </w:rPr>
              <w:tab/>
            </w:r>
            <w:r w:rsidR="00075542">
              <w:rPr>
                <w:noProof/>
                <w:webHidden/>
              </w:rPr>
              <w:fldChar w:fldCharType="begin"/>
            </w:r>
            <w:r w:rsidR="00075542">
              <w:rPr>
                <w:noProof/>
                <w:webHidden/>
              </w:rPr>
              <w:instrText xml:space="preserve"> PAGEREF _Toc167478294 \h </w:instrText>
            </w:r>
            <w:r w:rsidR="00075542">
              <w:rPr>
                <w:noProof/>
                <w:webHidden/>
              </w:rPr>
            </w:r>
            <w:r w:rsidR="00075542">
              <w:rPr>
                <w:noProof/>
                <w:webHidden/>
              </w:rPr>
              <w:fldChar w:fldCharType="separate"/>
            </w:r>
            <w:r w:rsidR="002B0F19">
              <w:rPr>
                <w:noProof/>
                <w:webHidden/>
              </w:rPr>
              <w:t>20</w:t>
            </w:r>
            <w:r w:rsidR="00075542">
              <w:rPr>
                <w:noProof/>
                <w:webHidden/>
              </w:rPr>
              <w:fldChar w:fldCharType="end"/>
            </w:r>
          </w:hyperlink>
        </w:p>
        <w:p w14:paraId="68A3EB10" w14:textId="74A18DAC"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95" w:history="1">
            <w:r w:rsidR="00075542" w:rsidRPr="00033410">
              <w:rPr>
                <w:rStyle w:val="Hyperlink"/>
                <w:noProof/>
              </w:rPr>
              <w:t>4.3 Portfolio Performance</w:t>
            </w:r>
            <w:r w:rsidR="00075542">
              <w:rPr>
                <w:noProof/>
                <w:webHidden/>
              </w:rPr>
              <w:tab/>
            </w:r>
            <w:r w:rsidR="00075542">
              <w:rPr>
                <w:noProof/>
                <w:webHidden/>
              </w:rPr>
              <w:fldChar w:fldCharType="begin"/>
            </w:r>
            <w:r w:rsidR="00075542">
              <w:rPr>
                <w:noProof/>
                <w:webHidden/>
              </w:rPr>
              <w:instrText xml:space="preserve"> PAGEREF _Toc167478295 \h </w:instrText>
            </w:r>
            <w:r w:rsidR="00075542">
              <w:rPr>
                <w:noProof/>
                <w:webHidden/>
              </w:rPr>
            </w:r>
            <w:r w:rsidR="00075542">
              <w:rPr>
                <w:noProof/>
                <w:webHidden/>
              </w:rPr>
              <w:fldChar w:fldCharType="separate"/>
            </w:r>
            <w:r w:rsidR="002B0F19">
              <w:rPr>
                <w:noProof/>
                <w:webHidden/>
              </w:rPr>
              <w:t>23</w:t>
            </w:r>
            <w:r w:rsidR="00075542">
              <w:rPr>
                <w:noProof/>
                <w:webHidden/>
              </w:rPr>
              <w:fldChar w:fldCharType="end"/>
            </w:r>
          </w:hyperlink>
        </w:p>
        <w:p w14:paraId="737DBE0B" w14:textId="43DCBCC2"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96" w:history="1">
            <w:r w:rsidR="00075542" w:rsidRPr="00033410">
              <w:rPr>
                <w:rStyle w:val="Hyperlink"/>
                <w:noProof/>
              </w:rPr>
              <w:t>4.4 Hedge against Risk</w:t>
            </w:r>
            <w:r w:rsidR="00075542">
              <w:rPr>
                <w:noProof/>
                <w:webHidden/>
              </w:rPr>
              <w:tab/>
            </w:r>
            <w:r w:rsidR="00075542">
              <w:rPr>
                <w:noProof/>
                <w:webHidden/>
              </w:rPr>
              <w:fldChar w:fldCharType="begin"/>
            </w:r>
            <w:r w:rsidR="00075542">
              <w:rPr>
                <w:noProof/>
                <w:webHidden/>
              </w:rPr>
              <w:instrText xml:space="preserve"> PAGEREF _Toc167478296 \h </w:instrText>
            </w:r>
            <w:r w:rsidR="00075542">
              <w:rPr>
                <w:noProof/>
                <w:webHidden/>
              </w:rPr>
            </w:r>
            <w:r w:rsidR="00075542">
              <w:rPr>
                <w:noProof/>
                <w:webHidden/>
              </w:rPr>
              <w:fldChar w:fldCharType="separate"/>
            </w:r>
            <w:r w:rsidR="002B0F19">
              <w:rPr>
                <w:noProof/>
                <w:webHidden/>
              </w:rPr>
              <w:t>24</w:t>
            </w:r>
            <w:r w:rsidR="00075542">
              <w:rPr>
                <w:noProof/>
                <w:webHidden/>
              </w:rPr>
              <w:fldChar w:fldCharType="end"/>
            </w:r>
          </w:hyperlink>
        </w:p>
        <w:p w14:paraId="39F0A827" w14:textId="3412DD23"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97" w:history="1">
            <w:r w:rsidR="00075542" w:rsidRPr="00033410">
              <w:rPr>
                <w:rStyle w:val="Hyperlink"/>
                <w:noProof/>
              </w:rPr>
              <w:t>4.5 Empirical Results Summary</w:t>
            </w:r>
            <w:r w:rsidR="00075542">
              <w:rPr>
                <w:noProof/>
                <w:webHidden/>
              </w:rPr>
              <w:tab/>
            </w:r>
            <w:r w:rsidR="00075542">
              <w:rPr>
                <w:noProof/>
                <w:webHidden/>
              </w:rPr>
              <w:fldChar w:fldCharType="begin"/>
            </w:r>
            <w:r w:rsidR="00075542">
              <w:rPr>
                <w:noProof/>
                <w:webHidden/>
              </w:rPr>
              <w:instrText xml:space="preserve"> PAGEREF _Toc167478297 \h </w:instrText>
            </w:r>
            <w:r w:rsidR="00075542">
              <w:rPr>
                <w:noProof/>
                <w:webHidden/>
              </w:rPr>
            </w:r>
            <w:r w:rsidR="00075542">
              <w:rPr>
                <w:noProof/>
                <w:webHidden/>
              </w:rPr>
              <w:fldChar w:fldCharType="separate"/>
            </w:r>
            <w:r w:rsidR="002B0F19">
              <w:rPr>
                <w:noProof/>
                <w:webHidden/>
              </w:rPr>
              <w:t>25</w:t>
            </w:r>
            <w:r w:rsidR="00075542">
              <w:rPr>
                <w:noProof/>
                <w:webHidden/>
              </w:rPr>
              <w:fldChar w:fldCharType="end"/>
            </w:r>
          </w:hyperlink>
        </w:p>
        <w:p w14:paraId="606FB942" w14:textId="4F43C40A" w:rsidR="00075542" w:rsidRDefault="00000000">
          <w:pPr>
            <w:pStyle w:val="TOC1"/>
            <w:tabs>
              <w:tab w:val="right" w:leader="dot" w:pos="9350"/>
            </w:tabs>
            <w:rPr>
              <w:rFonts w:asciiTheme="minorHAnsi" w:hAnsiTheme="minorHAnsi" w:cstheme="minorBidi"/>
              <w:noProof/>
              <w:kern w:val="2"/>
              <w:lang w:val="en-US"/>
              <w14:ligatures w14:val="standardContextual"/>
            </w:rPr>
          </w:pPr>
          <w:hyperlink w:anchor="_Toc167478298" w:history="1">
            <w:r w:rsidR="00075542" w:rsidRPr="00033410">
              <w:rPr>
                <w:rStyle w:val="Hyperlink"/>
                <w:noProof/>
              </w:rPr>
              <w:t>5. Conclusion</w:t>
            </w:r>
            <w:r w:rsidR="00075542">
              <w:rPr>
                <w:noProof/>
                <w:webHidden/>
              </w:rPr>
              <w:tab/>
            </w:r>
            <w:r w:rsidR="00075542">
              <w:rPr>
                <w:noProof/>
                <w:webHidden/>
              </w:rPr>
              <w:fldChar w:fldCharType="begin"/>
            </w:r>
            <w:r w:rsidR="00075542">
              <w:rPr>
                <w:noProof/>
                <w:webHidden/>
              </w:rPr>
              <w:instrText xml:space="preserve"> PAGEREF _Toc167478298 \h </w:instrText>
            </w:r>
            <w:r w:rsidR="00075542">
              <w:rPr>
                <w:noProof/>
                <w:webHidden/>
              </w:rPr>
            </w:r>
            <w:r w:rsidR="00075542">
              <w:rPr>
                <w:noProof/>
                <w:webHidden/>
              </w:rPr>
              <w:fldChar w:fldCharType="separate"/>
            </w:r>
            <w:r w:rsidR="002B0F19">
              <w:rPr>
                <w:noProof/>
                <w:webHidden/>
              </w:rPr>
              <w:t>27</w:t>
            </w:r>
            <w:r w:rsidR="00075542">
              <w:rPr>
                <w:noProof/>
                <w:webHidden/>
              </w:rPr>
              <w:fldChar w:fldCharType="end"/>
            </w:r>
          </w:hyperlink>
        </w:p>
        <w:p w14:paraId="3922F1B1" w14:textId="108B2B99" w:rsidR="00075542" w:rsidRDefault="00000000">
          <w:pPr>
            <w:pStyle w:val="TOC1"/>
            <w:tabs>
              <w:tab w:val="right" w:leader="dot" w:pos="9350"/>
            </w:tabs>
            <w:rPr>
              <w:rFonts w:asciiTheme="minorHAnsi" w:hAnsiTheme="minorHAnsi" w:cstheme="minorBidi"/>
              <w:noProof/>
              <w:kern w:val="2"/>
              <w:lang w:val="en-US"/>
              <w14:ligatures w14:val="standardContextual"/>
            </w:rPr>
          </w:pPr>
          <w:hyperlink w:anchor="_Toc167478299" w:history="1">
            <w:r w:rsidR="00075542" w:rsidRPr="00033410">
              <w:rPr>
                <w:rStyle w:val="Hyperlink"/>
                <w:noProof/>
              </w:rPr>
              <w:t>References</w:t>
            </w:r>
            <w:r w:rsidR="00075542">
              <w:rPr>
                <w:noProof/>
                <w:webHidden/>
              </w:rPr>
              <w:tab/>
            </w:r>
            <w:r w:rsidR="00075542">
              <w:rPr>
                <w:noProof/>
                <w:webHidden/>
              </w:rPr>
              <w:fldChar w:fldCharType="begin"/>
            </w:r>
            <w:r w:rsidR="00075542">
              <w:rPr>
                <w:noProof/>
                <w:webHidden/>
              </w:rPr>
              <w:instrText xml:space="preserve"> PAGEREF _Toc167478299 \h </w:instrText>
            </w:r>
            <w:r w:rsidR="00075542">
              <w:rPr>
                <w:noProof/>
                <w:webHidden/>
              </w:rPr>
            </w:r>
            <w:r w:rsidR="00075542">
              <w:rPr>
                <w:noProof/>
                <w:webHidden/>
              </w:rPr>
              <w:fldChar w:fldCharType="separate"/>
            </w:r>
            <w:r w:rsidR="002B0F19">
              <w:rPr>
                <w:noProof/>
                <w:webHidden/>
              </w:rPr>
              <w:t>28</w:t>
            </w:r>
            <w:r w:rsidR="00075542">
              <w:rPr>
                <w:noProof/>
                <w:webHidden/>
              </w:rPr>
              <w:fldChar w:fldCharType="end"/>
            </w:r>
          </w:hyperlink>
        </w:p>
        <w:p w14:paraId="0C9EEF8A" w14:textId="12ADC854" w:rsidR="00075542" w:rsidRDefault="00000000">
          <w:pPr>
            <w:pStyle w:val="TOC1"/>
            <w:tabs>
              <w:tab w:val="right" w:leader="dot" w:pos="9350"/>
            </w:tabs>
            <w:rPr>
              <w:rFonts w:asciiTheme="minorHAnsi" w:hAnsiTheme="minorHAnsi" w:cstheme="minorBidi"/>
              <w:noProof/>
              <w:kern w:val="2"/>
              <w:lang w:val="en-US"/>
              <w14:ligatures w14:val="standardContextual"/>
            </w:rPr>
          </w:pPr>
          <w:hyperlink w:anchor="_Toc167478300" w:history="1">
            <w:r w:rsidR="00075542" w:rsidRPr="00033410">
              <w:rPr>
                <w:rStyle w:val="Hyperlink"/>
                <w:noProof/>
              </w:rPr>
              <w:t>Appendixes</w:t>
            </w:r>
            <w:r w:rsidR="00075542">
              <w:rPr>
                <w:noProof/>
                <w:webHidden/>
              </w:rPr>
              <w:tab/>
            </w:r>
            <w:r w:rsidR="00075542">
              <w:rPr>
                <w:noProof/>
                <w:webHidden/>
              </w:rPr>
              <w:fldChar w:fldCharType="begin"/>
            </w:r>
            <w:r w:rsidR="00075542">
              <w:rPr>
                <w:noProof/>
                <w:webHidden/>
              </w:rPr>
              <w:instrText xml:space="preserve"> PAGEREF _Toc167478300 \h </w:instrText>
            </w:r>
            <w:r w:rsidR="00075542">
              <w:rPr>
                <w:noProof/>
                <w:webHidden/>
              </w:rPr>
            </w:r>
            <w:r w:rsidR="00075542">
              <w:rPr>
                <w:noProof/>
                <w:webHidden/>
              </w:rPr>
              <w:fldChar w:fldCharType="separate"/>
            </w:r>
            <w:r w:rsidR="002B0F19">
              <w:rPr>
                <w:noProof/>
                <w:webHidden/>
              </w:rPr>
              <w:t>32</w:t>
            </w:r>
            <w:r w:rsidR="00075542">
              <w:rPr>
                <w:noProof/>
                <w:webHidden/>
              </w:rPr>
              <w:fldChar w:fldCharType="end"/>
            </w:r>
          </w:hyperlink>
        </w:p>
        <w:p w14:paraId="48584B9D" w14:textId="674081AE" w:rsidR="00075542" w:rsidRDefault="00000000">
          <w:pPr>
            <w:pStyle w:val="TOC1"/>
            <w:tabs>
              <w:tab w:val="right" w:leader="dot" w:pos="9350"/>
            </w:tabs>
            <w:rPr>
              <w:rFonts w:asciiTheme="minorHAnsi" w:hAnsiTheme="minorHAnsi" w:cstheme="minorBidi"/>
              <w:noProof/>
              <w:kern w:val="2"/>
              <w:lang w:val="en-US"/>
              <w14:ligatures w14:val="standardContextual"/>
            </w:rPr>
          </w:pPr>
          <w:hyperlink w:anchor="_Toc167478301" w:history="1">
            <w:r w:rsidR="00075542" w:rsidRPr="00033410">
              <w:rPr>
                <w:rStyle w:val="Hyperlink"/>
                <w:noProof/>
              </w:rPr>
              <w:t>Declaration of Generative AI</w:t>
            </w:r>
            <w:r w:rsidR="00075542">
              <w:rPr>
                <w:noProof/>
                <w:webHidden/>
              </w:rPr>
              <w:tab/>
            </w:r>
            <w:r w:rsidR="00075542">
              <w:rPr>
                <w:noProof/>
                <w:webHidden/>
              </w:rPr>
              <w:fldChar w:fldCharType="begin"/>
            </w:r>
            <w:r w:rsidR="00075542">
              <w:rPr>
                <w:noProof/>
                <w:webHidden/>
              </w:rPr>
              <w:instrText xml:space="preserve"> PAGEREF _Toc167478301 \h </w:instrText>
            </w:r>
            <w:r w:rsidR="00075542">
              <w:rPr>
                <w:noProof/>
                <w:webHidden/>
              </w:rPr>
            </w:r>
            <w:r w:rsidR="00075542">
              <w:rPr>
                <w:noProof/>
                <w:webHidden/>
              </w:rPr>
              <w:fldChar w:fldCharType="separate"/>
            </w:r>
            <w:r w:rsidR="002B0F19">
              <w:rPr>
                <w:noProof/>
                <w:webHidden/>
              </w:rPr>
              <w:t>36</w:t>
            </w:r>
            <w:r w:rsidR="00075542">
              <w:rPr>
                <w:noProof/>
                <w:webHidden/>
              </w:rPr>
              <w:fldChar w:fldCharType="end"/>
            </w:r>
          </w:hyperlink>
        </w:p>
        <w:p w14:paraId="7CB913C3" w14:textId="7E598EA3" w:rsidR="00D640F1" w:rsidRDefault="00775969" w:rsidP="00775969">
          <w:pPr>
            <w:pStyle w:val="TOC1"/>
            <w:tabs>
              <w:tab w:val="right" w:leader="dot" w:pos="9350"/>
            </w:tabs>
            <w:rPr>
              <w:rFonts w:ascii="Arial" w:eastAsia="Arial" w:hAnsi="Arial" w:cs="Arial"/>
              <w:b/>
              <w:color w:val="000000"/>
              <w:sz w:val="22"/>
              <w:szCs w:val="22"/>
            </w:rPr>
          </w:pPr>
          <w:r>
            <w:fldChar w:fldCharType="end"/>
          </w:r>
        </w:p>
      </w:sdtContent>
    </w:sdt>
    <w:p w14:paraId="633814E0" w14:textId="77777777" w:rsidR="00D640F1" w:rsidRDefault="00D640F1" w:rsidP="00E701CC">
      <w:pPr>
        <w:widowControl w:val="0"/>
        <w:spacing w:before="320" w:line="261" w:lineRule="auto"/>
        <w:ind w:right="118"/>
        <w:jc w:val="both"/>
      </w:pPr>
    </w:p>
    <w:p w14:paraId="7985CB16" w14:textId="77777777" w:rsidR="00D640F1" w:rsidRDefault="00000000">
      <w:pPr>
        <w:pStyle w:val="Heading1"/>
        <w:keepNext w:val="0"/>
        <w:keepLines w:val="0"/>
        <w:jc w:val="both"/>
      </w:pPr>
      <w:bookmarkStart w:id="0" w:name="_1fhd9gaoblgg" w:colFirst="0" w:colLast="0"/>
      <w:bookmarkEnd w:id="0"/>
      <w:r>
        <w:br w:type="page"/>
      </w:r>
    </w:p>
    <w:p w14:paraId="3BBE188E" w14:textId="77777777" w:rsidR="0038173F" w:rsidRDefault="0038173F">
      <w:pPr>
        <w:pStyle w:val="Heading1"/>
        <w:keepNext w:val="0"/>
        <w:keepLines w:val="0"/>
        <w:jc w:val="both"/>
        <w:sectPr w:rsidR="0038173F">
          <w:footerReference w:type="default" r:id="rId10"/>
          <w:pgSz w:w="12240" w:h="15840"/>
          <w:pgMar w:top="1440" w:right="1440" w:bottom="1440" w:left="1440" w:header="720" w:footer="720" w:gutter="0"/>
          <w:pgNumType w:start="1"/>
          <w:cols w:space="720"/>
          <w:titlePg/>
        </w:sectPr>
      </w:pPr>
    </w:p>
    <w:p w14:paraId="1CCCF28C" w14:textId="77777777" w:rsidR="00D640F1" w:rsidRDefault="00000000" w:rsidP="005274E2">
      <w:pPr>
        <w:pStyle w:val="Heading1"/>
        <w:keepNext w:val="0"/>
        <w:keepLines w:val="0"/>
        <w:jc w:val="both"/>
      </w:pPr>
      <w:bookmarkStart w:id="1" w:name="_Toc167478281"/>
      <w:r>
        <w:t>1. Introduction</w:t>
      </w:r>
      <w:bookmarkEnd w:id="1"/>
    </w:p>
    <w:p w14:paraId="4798B7BF" w14:textId="696C431F" w:rsidR="00F7277F" w:rsidRDefault="00000000" w:rsidP="005274E2">
      <w:pPr>
        <w:tabs>
          <w:tab w:val="left" w:pos="1165"/>
          <w:tab w:val="left" w:pos="1167"/>
        </w:tabs>
        <w:spacing w:after="240"/>
        <w:jc w:val="both"/>
      </w:pPr>
      <w:r>
        <w:t xml:space="preserve">Commodities are raw materials that can be classified </w:t>
      </w:r>
      <w:r w:rsidR="003D4692">
        <w:t>into</w:t>
      </w:r>
      <w:r>
        <w:t xml:space="preserve"> </w:t>
      </w:r>
      <w:r w:rsidR="00B925A2">
        <w:t>metal</w:t>
      </w:r>
      <w:r>
        <w:t>, energy, and agricultural products</w:t>
      </w:r>
      <w:r w:rsidR="00B83ED5">
        <w:t>.</w:t>
      </w:r>
      <w:r w:rsidR="005C471A">
        <w:t xml:space="preserve"> </w:t>
      </w:r>
      <w:r w:rsidR="00F62E3E">
        <w:t xml:space="preserve">Metal commodities include </w:t>
      </w:r>
      <w:r w:rsidR="00247651">
        <w:t xml:space="preserve">precious metals and </w:t>
      </w:r>
      <w:r w:rsidR="00F62E3E">
        <w:t xml:space="preserve">industrial metals. Precious metals, such as gold and silver, </w:t>
      </w:r>
      <w:r w:rsidR="00E14863">
        <w:t>have their intrinsic value</w:t>
      </w:r>
      <w:r w:rsidR="00F62E3E">
        <w:t xml:space="preserve"> and</w:t>
      </w:r>
      <w:r w:rsidR="00E14863">
        <w:t xml:space="preserve"> are often</w:t>
      </w:r>
      <w:r w:rsidR="00F62E3E">
        <w:t xml:space="preserve"> use</w:t>
      </w:r>
      <w:r w:rsidR="00E14863">
        <w:t>d</w:t>
      </w:r>
      <w:r w:rsidR="00F62E3E">
        <w:t xml:space="preserve"> </w:t>
      </w:r>
      <w:r w:rsidR="00202C39">
        <w:t>for</w:t>
      </w:r>
      <w:r w:rsidR="00F62E3E">
        <w:t xml:space="preserve"> </w:t>
      </w:r>
      <w:r w:rsidR="00C50A7A" w:rsidRPr="00C50A7A">
        <w:t>maintaining value over time</w:t>
      </w:r>
      <w:r w:rsidR="00F05AA0">
        <w:t>, while i</w:t>
      </w:r>
      <w:r w:rsidR="00F62E3E">
        <w:t>ndustrial metals</w:t>
      </w:r>
      <w:r w:rsidR="002C2A77">
        <w:t>,</w:t>
      </w:r>
      <w:r w:rsidR="00F62E3E">
        <w:t xml:space="preserve"> </w:t>
      </w:r>
      <w:r w:rsidR="00274893">
        <w:t>such as copper and iron</w:t>
      </w:r>
      <w:r w:rsidR="000310C9">
        <w:t xml:space="preserve">, </w:t>
      </w:r>
      <w:r w:rsidR="00F62E3E">
        <w:t>are used for industrial purposes</w:t>
      </w:r>
      <w:r w:rsidR="00202C39">
        <w:t xml:space="preserve">. Energy commodities often </w:t>
      </w:r>
      <w:r w:rsidR="003C091F">
        <w:t>refer to</w:t>
      </w:r>
      <w:r w:rsidR="00202C39">
        <w:t xml:space="preserve"> crude oil and its refinements.</w:t>
      </w:r>
      <w:r w:rsidR="00F62E3E">
        <w:t xml:space="preserve"> </w:t>
      </w:r>
      <w:r w:rsidR="001B634D">
        <w:t>Also, agricultural commodities</w:t>
      </w:r>
      <w:r w:rsidR="001F3328">
        <w:t xml:space="preserve"> generally</w:t>
      </w:r>
      <w:r w:rsidR="001B634D">
        <w:t xml:space="preserve"> include</w:t>
      </w:r>
      <w:r w:rsidR="001F3328">
        <w:t xml:space="preserve"> two types</w:t>
      </w:r>
      <w:r w:rsidR="009C7177">
        <w:t>, which are</w:t>
      </w:r>
      <w:r w:rsidR="001B634D" w:rsidRPr="00202C39">
        <w:t xml:space="preserve"> crops</w:t>
      </w:r>
      <w:r w:rsidR="001B634D">
        <w:t xml:space="preserve"> and </w:t>
      </w:r>
      <w:r w:rsidR="001F3328">
        <w:t>livestock</w:t>
      </w:r>
      <w:r w:rsidR="009C7177">
        <w:t xml:space="preserve"> commodities</w:t>
      </w:r>
      <w:r w:rsidR="001B634D">
        <w:t xml:space="preserve"> </w:t>
      </w:r>
      <w:r w:rsidR="00050003">
        <w:fldChar w:fldCharType="begin"/>
      </w:r>
      <w:r w:rsidR="00050003">
        <w:instrText xml:space="preserve"> ADDIN ZOTERO_ITEM CSL_CITATION {"citationID":"hgjt8E0H","properties":{"formattedCitation":"(Ielpo, 2018)","plainCitation":"(Ielpo, 2018)","noteIndex":0},"citationItems":[{"id":174,"uris":["http://zotero.org/users/13925666/items/2LNLPBKV"],"itemData":{"id":174,"type":"book","abstract":"This chapter covers the economic fundamentals of commodity markets (i.e., what shapes the evolution of the price of raw materials) in three steps. First, it covers the theories explaining why the futures curve can be upward or downward sloping, an essential element for commodity producing companies. The evolution of inventories and hedging pressures are the two dominant sources of explanation. Second, the chapter reviews the fundamentals of commodity spot prices: technologies, supply, demand, and speculation. Production costs draw the long-term evolution of prices, but demand and supply shocks can trigger substantial variations in commodity prices. Third, the chapter presents how commodity prices interact with the business cycle. Commodities are influenced by the world activity but can also have a material impact on it.","collection-title":"Commodities : Markets, Performance, and Strategies","event-place":"New York","ISBN":"978-0-19-065604-1","note":"DOI: 10.1093/oso/9780190656010.003.0002","publisher":"Oxford University Press","publisher-place":"New York","source":"EBSCOhost","title":"The Economics of Commodities and Commodity Markets","author":[{"family":"Ielpo","given":"Florian"}],"issued":{"date-parts":[["2018",8,30]]}}}],"schema":"https://github.com/citation-style-language/schema/raw/master/csl-citation.json"} </w:instrText>
      </w:r>
      <w:r w:rsidR="00050003">
        <w:fldChar w:fldCharType="separate"/>
      </w:r>
      <w:r w:rsidR="00050003" w:rsidRPr="00050003">
        <w:t>(Ielpo, 2018)</w:t>
      </w:r>
      <w:r w:rsidR="00050003">
        <w:fldChar w:fldCharType="end"/>
      </w:r>
      <w:r>
        <w:t xml:space="preserve">. </w:t>
      </w:r>
      <w:r w:rsidR="00202C39">
        <w:t>These commodities’</w:t>
      </w:r>
      <w:r>
        <w:t xml:space="preserve"> prices are easily influenced by various factors. For example, energy commodities are influenced by heating while agricultural commodities are </w:t>
      </w:r>
      <w:r w:rsidR="00837D5C">
        <w:t>affected</w:t>
      </w:r>
      <w:r>
        <w:t xml:space="preserve"> by weather conditions and seasonal demand. In order to avoid the associated risk of these factors, the first commodity futures trading exchange was established in Japan for trading rice futures in 1730 </w:t>
      </w:r>
      <w:r w:rsidR="00B0055A">
        <w:fldChar w:fldCharType="begin"/>
      </w:r>
      <w:r w:rsidR="00B0055A">
        <w:instrText xml:space="preserve"> ADDIN ZOTERO_ITEM CSL_CITATION {"citationID":"KuEtcuNg","properties":{"formattedCitation":"(Dojima Rice Exchange, 2024)","plainCitation":"(Dojima Rice Exchange, 2024)","noteIndex":0},"citationItems":[{"id":124,"uris":["http://zotero.org/users/13925666/items/GS3SNCYC"],"itemData":{"id":124,"type":"webpage","abstract":"This marked the inception of an official market known as Dojima Rice Exchange, which was equipped with a membership system and clearing function similar to exchanges in the modern era and is widely known as the forerunner to organized futures exchanges in the world.","container-title":"Dojima Rice Exchange","language":"en","title":"Dojima Rice Exchange","URL":"https://www.jpx.co.jp/dojima/en/index.html","accessed":{"date-parts":[["2024",4,15]]}}}],"schema":"https://github.com/citation-style-language/schema/raw/master/csl-citation.json"} </w:instrText>
      </w:r>
      <w:r w:rsidR="00B0055A">
        <w:fldChar w:fldCharType="separate"/>
      </w:r>
      <w:r w:rsidR="00B0055A" w:rsidRPr="00B0055A">
        <w:t>(Dojima Rice Exchange, 2024)</w:t>
      </w:r>
      <w:r w:rsidR="00B0055A">
        <w:fldChar w:fldCharType="end"/>
      </w:r>
      <w:r>
        <w:t xml:space="preserve">. The original commodity trading of futures serves as a risk management tool for producers, allowing them to avoid the impact of price changes by transferring risk to speculators. </w:t>
      </w:r>
    </w:p>
    <w:p w14:paraId="1E480C98" w14:textId="69FDED9D" w:rsidR="00977ECC" w:rsidRDefault="00000000" w:rsidP="005274E2">
      <w:pPr>
        <w:tabs>
          <w:tab w:val="left" w:pos="1165"/>
          <w:tab w:val="left" w:pos="1167"/>
        </w:tabs>
        <w:spacing w:after="240"/>
        <w:jc w:val="both"/>
      </w:pPr>
      <w:r>
        <w:t>In modern times,</w:t>
      </w:r>
      <w:r w:rsidR="000A29C9">
        <w:t xml:space="preserve"> the commodity market has become more like a </w:t>
      </w:r>
      <w:r w:rsidR="001F15BA">
        <w:t>financial mark</w:t>
      </w:r>
      <w:r w:rsidR="00F94322">
        <w:t xml:space="preserve">et based on </w:t>
      </w:r>
      <w:r w:rsidR="00AB5F60">
        <w:t>participants</w:t>
      </w:r>
      <w:r w:rsidR="008563B5">
        <w:t xml:space="preserve">’ </w:t>
      </w:r>
      <w:r w:rsidR="00F94322">
        <w:t xml:space="preserve">motivation and </w:t>
      </w:r>
      <w:r w:rsidR="00D25E22">
        <w:t>strategies</w:t>
      </w:r>
      <w:r w:rsidR="002B681F">
        <w:t xml:space="preserve"> </w:t>
      </w:r>
      <w:r w:rsidR="002B681F">
        <w:fldChar w:fldCharType="begin"/>
      </w:r>
      <w:r w:rsidR="002B681F">
        <w:instrText xml:space="preserve"> ADDIN ZOTERO_ITEM CSL_CITATION {"citationID":"DQU3dZn5","properties":{"formattedCitation":"(Domanski &amp; Heath, 2007)","plainCitation":"(Domanski &amp; Heath, 2007)","noteIndex":0},"citationItems":[{"id":178,"uris":["http://zotero.org/users/13925666/items/HS763GU8"],"itemData":{"id":178,"type":"article","abstract":"Commodities have attracted considerable interest as a financial investment in recent years. This article discusses the factors behind their growing appeal and assesses the extent to which market characteristics, such as price volatility, have changed as a result. The feature concludes that commodity markets have become more like financial markets in terms of the motivations and strategies of participants, but that the physical characteristics of commodity markets are still important.","event-place":"Rochester, NY","genre":"SSRN Scholarly Paper","language":"en","number":"1600058","publisher-place":"Rochester, NY","source":"Social Science Research Network","title":"Financial Investors and Commodity Markets","URL":"https://papers.ssrn.com/abstract=1600058","author":[{"family":"Domanski","given":"Dietrich"},{"family":"Heath","given":"Alexandra"}],"accessed":{"date-parts":[["2024",5,20]]},"issued":{"date-parts":[["2007",3,1]]}}}],"schema":"https://github.com/citation-style-language/schema/raw/master/csl-citation.json"} </w:instrText>
      </w:r>
      <w:r w:rsidR="002B681F">
        <w:fldChar w:fldCharType="separate"/>
      </w:r>
      <w:r w:rsidR="002B681F" w:rsidRPr="002B681F">
        <w:t>(Domanski &amp; Heath, 2007)</w:t>
      </w:r>
      <w:r w:rsidR="002B681F">
        <w:fldChar w:fldCharType="end"/>
      </w:r>
      <w:r w:rsidR="00CB5EA7">
        <w:t xml:space="preserve">. </w:t>
      </w:r>
      <w:r w:rsidR="00B97033">
        <w:t xml:space="preserve">While the original commodity market only has two sides of </w:t>
      </w:r>
      <w:r w:rsidR="0048284F">
        <w:t>participants called</w:t>
      </w:r>
      <w:r w:rsidR="00B97033">
        <w:t xml:space="preserve"> hedgers and speculators</w:t>
      </w:r>
      <w:r w:rsidR="00E735B8">
        <w:t xml:space="preserve">, </w:t>
      </w:r>
      <w:r>
        <w:t>a third group of transactors</w:t>
      </w:r>
      <w:r w:rsidR="008B2A17">
        <w:t xml:space="preserve"> which can be viewed as </w:t>
      </w:r>
      <w:r w:rsidR="00037D6F">
        <w:t xml:space="preserve">financial </w:t>
      </w:r>
      <w:r w:rsidR="008B2A17">
        <w:t>investors</w:t>
      </w:r>
      <w:r>
        <w:t xml:space="preserve"> has emerged and become increasingly important </w:t>
      </w:r>
      <w:r w:rsidR="00B0055A">
        <w:fldChar w:fldCharType="begin"/>
      </w:r>
      <w:r w:rsidR="00B0055A">
        <w:instrText xml:space="preserve"> ADDIN ZOTERO_ITEM CSL_CITATION {"citationID":"r9kECUuV","properties":{"formattedCitation":"(Gilbert, 2008)","plainCitation":"(Gilbert, 2008)","noteIndex":0},"citationItems":[{"id":130,"uris":["http://zotero.org/users/13925666/items/MUJGY2HE"],"itemData":{"id":130,"type":"report","abstract":"I distinguish between speculation and index-based investment in commodity futures stressing the differing motivations of the two groups and the differing instruments that they use. I discuss the amounts of money deployed in these activities. I document evidence of extrapolative behaviour in metals prices, consistent with speculation affecting prices, and show that in at least one market (soybeans) index-based investment has a significant and persistent price impact.","genre":"Department of Economics Working Paper","number":"0820","publisher":"Department of Economics, University of Trento, Italia","source":"RePEc - Econpapers","title":"Commodity Speculation and Commodity Investment","URL":"https://econpapers.repec.org/paper/trnutwpde/0820.htm","author":[{"family":"Gilbert","given":"Christopher L."}],"accessed":{"date-parts":[["2024",4,16]]},"issued":{"date-parts":[["2008"]]}}}],"schema":"https://github.com/citation-style-language/schema/raw/master/csl-citation.json"} </w:instrText>
      </w:r>
      <w:r w:rsidR="00B0055A">
        <w:fldChar w:fldCharType="separate"/>
      </w:r>
      <w:r w:rsidR="00B0055A" w:rsidRPr="00B0055A">
        <w:t>(Gilbert, 2008)</w:t>
      </w:r>
      <w:r w:rsidR="00B0055A">
        <w:fldChar w:fldCharType="end"/>
      </w:r>
      <w:r>
        <w:t>. Th</w:t>
      </w:r>
      <w:r w:rsidR="00B43AB7">
        <w:t>is</w:t>
      </w:r>
      <w:r>
        <w:t xml:space="preserve"> kind of </w:t>
      </w:r>
      <w:r w:rsidR="00D1050E">
        <w:t>investor</w:t>
      </w:r>
      <w:r>
        <w:t xml:space="preserve"> </w:t>
      </w:r>
      <w:r w:rsidR="00E24D1D">
        <w:t>views</w:t>
      </w:r>
      <w:r>
        <w:t xml:space="preserve"> commodity </w:t>
      </w:r>
      <w:r w:rsidR="00DB60F2">
        <w:t>derivatives</w:t>
      </w:r>
      <w:r>
        <w:t xml:space="preserve"> as one kind of </w:t>
      </w:r>
      <w:r w:rsidR="0036732D">
        <w:t>asset</w:t>
      </w:r>
      <w:r>
        <w:t xml:space="preserve"> based on </w:t>
      </w:r>
      <w:r w:rsidR="00B8111E">
        <w:t>their</w:t>
      </w:r>
      <w:r>
        <w:t xml:space="preserve"> return and risk nature. </w:t>
      </w:r>
      <w:r w:rsidR="00D33955">
        <w:t>Financial</w:t>
      </w:r>
      <w:r w:rsidR="006D6A29">
        <w:t xml:space="preserve"> </w:t>
      </w:r>
      <w:r w:rsidR="0086743F">
        <w:t>investors</w:t>
      </w:r>
      <w:r w:rsidR="0070578F" w:rsidRPr="0070578F">
        <w:t xml:space="preserve"> often </w:t>
      </w:r>
      <w:r w:rsidR="005D741B">
        <w:t>hold</w:t>
      </w:r>
      <w:r w:rsidR="0070578F" w:rsidRPr="0070578F">
        <w:t xml:space="preserve"> long positions</w:t>
      </w:r>
      <w:r w:rsidR="00C50A7A">
        <w:t xml:space="preserve"> </w:t>
      </w:r>
      <w:r w:rsidR="00570371">
        <w:t xml:space="preserve">and </w:t>
      </w:r>
      <w:r w:rsidR="00290FF6">
        <w:t>focus</w:t>
      </w:r>
      <w:r w:rsidR="00570371">
        <w:t xml:space="preserve"> on investing </w:t>
      </w:r>
      <w:r w:rsidR="0075202C">
        <w:t xml:space="preserve">in </w:t>
      </w:r>
      <w:r w:rsidR="005F1C08">
        <w:t>commodity futures</w:t>
      </w:r>
      <w:r w:rsidR="00DD71ED">
        <w:t>.</w:t>
      </w:r>
      <w:r w:rsidR="0086743F">
        <w:t xml:space="preserve"> </w:t>
      </w:r>
      <w:r w:rsidR="00CA038D">
        <w:t xml:space="preserve">This is because </w:t>
      </w:r>
      <w:r w:rsidR="00175738">
        <w:t>commodity futures have the advantage of their liquidity and standardized contracts, along with minimal counterparty risk</w:t>
      </w:r>
      <w:r w:rsidR="00085A81">
        <w:t>, despite other commodity trading ways such as physical commodity purchases, commodities stocks, commodities ETFs,</w:t>
      </w:r>
      <w:r w:rsidR="00FA5455">
        <w:t xml:space="preserve"> and</w:t>
      </w:r>
      <w:r w:rsidR="00085A81">
        <w:t xml:space="preserve"> </w:t>
      </w:r>
      <w:r w:rsidR="00EF4C09">
        <w:t>m</w:t>
      </w:r>
      <w:r w:rsidR="00085A81">
        <w:t xml:space="preserve">utual </w:t>
      </w:r>
      <w:r w:rsidR="00EF4C09">
        <w:t>f</w:t>
      </w:r>
      <w:r w:rsidR="00085A81">
        <w:t xml:space="preserve">unds </w:t>
      </w:r>
      <w:r w:rsidR="008A11B0">
        <w:fldChar w:fldCharType="begin"/>
      </w:r>
      <w:r w:rsidR="008A11B0">
        <w:instrText xml:space="preserve"> ADDIN ZOTERO_ITEM CSL_CITATION {"citationID":"i0WBCTBD","properties":{"formattedCitation":"(Ruano &amp; Barros, 2022)","plainCitation":"(Ruano &amp; Barros, 2022)","noteIndex":0},"citationItems":[{"id":136,"uris":["http://zotero.org/users/13925666/items/EUJ2E9TG"],"itemData":{"id":136,"type":"article-journal","abstract":"This study investigates whether commodities yield diversification benefits to stock portfolios for loss-averse investors using a sample of 16 individual futures contracts and one index of commodity futures. We confirm that commodities are extremely sensitive to market economic conditions. While the energy sector performs better under economic expansion periods, precious metals yield diversification benefits at most times. Livestock commodities display a high potential to reduce risk, especially during recessions. The role of commodities is similar during the global financial and European sovereign debt crises. Commodities are also relevant in the uncertain period of 2020–2022, although patterns are changing. During the COVID-19 period, precious metals do not increase performance, while at the beginning of the 2022 war in Eastern Europe, we find a generalized improvement in portfolios that outperforms all the other subperiods. Overall, this is not a myth, as there remains a diversification benefit, albeit a time-dependent one with a decreasing trend.","container-title":"The Quarterly Review of Economics and Finance","DOI":"10.1016/j.qref.2022.08.003","ISSN":"1062-9769","journalAbbreviation":"The Quarterly Review of Economics and Finance","page":"281-295","source":"ScienceDirect","title":"Commodities and portfolio diversification: Myth or fact?","title-short":"Commodities and portfolio diversification","volume":"86","author":[{"family":"Ruano","given":"Fábio"},{"family":"Barros","given":"Victor"}],"issued":{"date-parts":[["2022",11,1]]}}}],"schema":"https://github.com/citation-style-language/schema/raw/master/csl-citation.json"} </w:instrText>
      </w:r>
      <w:r w:rsidR="008A11B0">
        <w:fldChar w:fldCharType="separate"/>
      </w:r>
      <w:r w:rsidR="008A11B0" w:rsidRPr="00B0055A">
        <w:t>(Ruano &amp; Barros, 2022)</w:t>
      </w:r>
      <w:r w:rsidR="008A11B0">
        <w:fldChar w:fldCharType="end"/>
      </w:r>
      <w:r w:rsidR="00085A81">
        <w:t xml:space="preserve">. </w:t>
      </w:r>
      <w:r w:rsidR="00D66CD0">
        <w:t xml:space="preserve">Moreover, many investors use commodity futures as a way of hedging the stock market </w:t>
      </w:r>
      <w:r w:rsidR="00D66CD0">
        <w:fldChar w:fldCharType="begin"/>
      </w:r>
      <w:r w:rsidR="00D66CD0">
        <w:instrText xml:space="preserve"> ADDIN ZOTERO_ITEM CSL_CITATION {"citationID":"u17QVplT","properties":{"formattedCitation":"(Alshammari &amp; Obeid, 2023)","plainCitation":"(Alshammari &amp; Obeid, 2023)","noteIndex":0},"citationItems":[{"id":76,"uris":["http://zotero.org/users/13925666/items/7TIVIC77"],"itemData":{"id":76,"type":"article-journal","abstract":"The focus of this paper is on analyzing the behavior of commodity futures indices and stock market indices in terms of price volatility and hedging. Specifically, we explore the weekly hedging strategies generated by two types of asymmetric dynamic conditional correlation (DCC) processes: return-based and range-based. We evaluate the effectiveness of these strategies for both short and long hedgers, using measures such as semi-variance, low partial moment, and conditional value-at-risk. Our findings reveal that, in general, the range-based DCC model is more effective than the return-based DCC model for hedging purposes.","container-title":"Finance Research Letters","DOI":"10.1016/j.frl.2023.104081","ISSN":"1544-6123","journalAbbreviation":"Finance Research Letters","page":"104081","source":"ScienceDirect","title":"Analyzing commodity futures and stock market indices: Hedging strategies using asymmetric dynamic conditional correlation models","title-short":"Analyzing commodity futures and stock market indices","volume":"56","author":[{"family":"Alshammari","given":"Saad"},{"family":"Obeid","given":"Hassan"}],"issued":{"date-parts":[["2023",9,1]]}}}],"schema":"https://github.com/citation-style-language/schema/raw/master/csl-citation.json"} </w:instrText>
      </w:r>
      <w:r w:rsidR="00D66CD0">
        <w:fldChar w:fldCharType="separate"/>
      </w:r>
      <w:r w:rsidR="00D66CD0" w:rsidRPr="00B0055A">
        <w:t>(Alshammari &amp; Obeid, 2023)</w:t>
      </w:r>
      <w:r w:rsidR="00D66CD0">
        <w:fldChar w:fldCharType="end"/>
      </w:r>
      <w:r w:rsidR="00D66CD0">
        <w:t xml:space="preserve">, real estate risk </w:t>
      </w:r>
      <w:r w:rsidR="00D66CD0">
        <w:fldChar w:fldCharType="begin"/>
      </w:r>
      <w:r w:rsidR="00D66CD0">
        <w:instrText xml:space="preserve"> ADDIN ZOTERO_ITEM CSL_CITATION {"citationID":"BeQNqBZC","properties":{"formattedCitation":"(Raza et al., 2018)","plainCitation":"(Raza et al., 2018)","noteIndex":0},"citationItems":[{"id":74,"uris":["http://zotero.org/users/13925666/items/F4UR2TH6"],"itemData":{"id":74,"type":"article-journal","abstract":"We examine the hedging performance of commodities futures for US real estate portfolios in a multi-scale setting. Dynamic asymmetric conditional correlations and thereafter optimal hedge ratios of real estate stock returns with commodities index, gold, oil and bond returns are estimated to examine hedge effectiveness under heterogeneous market expectations. Rolling window based out-of-sample one-step-ahead forecasts show that commodities index (gold) provide the best hedge to US real estate stocks for short-term (long-term) investments. The results are robust to the choice of model refits and rolling window sizes and provide useful implications for alternate markets’ investors.","container-title":"Resources Policy","DOI":"10.1016/j.resourpol.2018.01.001","ISSN":"0301-4207","journalAbbreviation":"Resources Policy","page":"10-29","source":"ScienceDirect","title":"Do commodities effectively hedge real estate risk? A multi-scale asymmetric DCC approach","title-short":"Do commodities effectively hedge real estate risk?","volume":"57","author":[{"family":"Raza","given":"Naveed"},{"family":"Ali","given":"Sajid"},{"family":"Shahzad","given":"Syed Jawad Hussain"},{"family":"Raza","given":"Syed Ali"}],"issued":{"date-parts":[["2018",8,1]]}}}],"schema":"https://github.com/citation-style-language/schema/raw/master/csl-citation.json"} </w:instrText>
      </w:r>
      <w:r w:rsidR="00D66CD0">
        <w:fldChar w:fldCharType="separate"/>
      </w:r>
      <w:r w:rsidR="00D66CD0" w:rsidRPr="00B0055A">
        <w:t>(Raza et al., 2018)</w:t>
      </w:r>
      <w:r w:rsidR="00D66CD0">
        <w:fldChar w:fldCharType="end"/>
      </w:r>
      <w:r w:rsidR="00D66CD0">
        <w:t xml:space="preserve">, or Bitcoin </w:t>
      </w:r>
      <w:r w:rsidR="00D66CD0">
        <w:fldChar w:fldCharType="begin"/>
      </w:r>
      <w:r w:rsidR="00D66CD0">
        <w:instrText xml:space="preserve"> ADDIN ZOTERO_ITEM CSL_CITATION {"citationID":"y0jNm6YE","properties":{"formattedCitation":"(Joo &amp; Park, 2024)","plainCitation":"(Joo &amp; Park, 2024)","noteIndex":0},"citationItems":[{"id":132,"uris":["http://zotero.org/users/13925666/items/33MBUWFI"],"itemData":{"id":132,"type":"article-journal","abstract":"There is increased interest in the dynamic relationships between cryptocurrency and commodity futures. This study examines the hedging performance of four well-known commodity futures against fluctuations in Bitcoin prices. Furthermore, this study used the DCC- and ADCC-MGARCH models to estimate conditional correlations and time-varying optimal hedge ratios between the returns of copper, gas, gold, and crude oil futures, and Bitcoin. We use a rolling window method to calculate one-step-ahead time-varying optimal hedge ratios and evaluate hedging performance. The empirical results show that gas and gold have hedge benefits to Bitcoin. However, crude oil shows poor hedge performance. From the results of one-step-ahead hedge ratios, for copper and oil, we find that hedge ratios increased and hedge effectiveness improved since the COVID-19 outbreak.","container-title":"The North American Journal of Economics and Finance","DOI":"10.1016/j.najef.2024.102127","ISSN":"1062-9408","journalAbbreviation":"The North American Journal of Economics and Finance","page":"102127","source":"ScienceDirect","title":"Hedging Bitcoin with commodity futures: An analysis with copper, gas, gold, and crude oil futures","title-short":"Hedging Bitcoin with commodity futures","volume":"72","author":[{"family":"Joo","given":"Young C."},{"family":"Park","given":"Sung Y."}],"issued":{"date-parts":[["2024",5,1]]}}}],"schema":"https://github.com/citation-style-language/schema/raw/master/csl-citation.json"} </w:instrText>
      </w:r>
      <w:r w:rsidR="00D66CD0">
        <w:fldChar w:fldCharType="separate"/>
      </w:r>
      <w:r w:rsidR="00D66CD0" w:rsidRPr="00B0055A">
        <w:t>(Joo &amp; Park, 2024)</w:t>
      </w:r>
      <w:r w:rsidR="00D66CD0">
        <w:fldChar w:fldCharType="end"/>
      </w:r>
      <w:r w:rsidR="00D66CD0">
        <w:t xml:space="preserve">. </w:t>
      </w:r>
    </w:p>
    <w:p w14:paraId="3FD50BE4" w14:textId="7428D2A3" w:rsidR="00AB35FA" w:rsidRDefault="00975AE1" w:rsidP="005274E2">
      <w:pPr>
        <w:tabs>
          <w:tab w:val="left" w:pos="1165"/>
          <w:tab w:val="left" w:pos="1167"/>
        </w:tabs>
        <w:spacing w:after="240"/>
        <w:jc w:val="both"/>
      </w:pPr>
      <w:r>
        <w:t>Focusing</w:t>
      </w:r>
      <w:r w:rsidR="00171E94">
        <w:t xml:space="preserve"> on the commodity market, </w:t>
      </w:r>
      <w:r w:rsidR="00B60CBF">
        <w:t xml:space="preserve">this </w:t>
      </w:r>
      <w:r w:rsidR="00A61B81">
        <w:t>study</w:t>
      </w:r>
      <w:r w:rsidR="00171E94">
        <w:t xml:space="preserve"> </w:t>
      </w:r>
      <w:r w:rsidR="009A56E9">
        <w:t>aims</w:t>
      </w:r>
      <w:r w:rsidR="00171E94">
        <w:t xml:space="preserve"> to </w:t>
      </w:r>
      <w:r w:rsidR="002060A6">
        <w:t>get</w:t>
      </w:r>
      <w:r w:rsidR="00171E94">
        <w:t xml:space="preserve"> the </w:t>
      </w:r>
      <w:r>
        <w:t xml:space="preserve">optimal commodity </w:t>
      </w:r>
      <w:r w:rsidR="005800C9">
        <w:t>portfolio</w:t>
      </w:r>
      <w:r w:rsidR="00676BC4">
        <w:t xml:space="preserve"> weights </w:t>
      </w:r>
      <w:r w:rsidR="004A48C0">
        <w:t xml:space="preserve">for </w:t>
      </w:r>
      <w:r w:rsidR="00A707AA">
        <w:t>financial investors</w:t>
      </w:r>
      <w:r w:rsidR="000F6EDD">
        <w:t xml:space="preserve"> by </w:t>
      </w:r>
      <w:r w:rsidR="00834594">
        <w:t xml:space="preserve">considering </w:t>
      </w:r>
      <w:r w:rsidR="00834594" w:rsidRPr="00834594">
        <w:t xml:space="preserve">investment </w:t>
      </w:r>
      <w:r w:rsidR="008167D4">
        <w:t>objectives</w:t>
      </w:r>
      <w:r w:rsidR="00834594">
        <w:t xml:space="preserve"> and risk </w:t>
      </w:r>
      <w:r w:rsidR="0002626E">
        <w:t>tolerance</w:t>
      </w:r>
      <w:r w:rsidR="00027166">
        <w:t>.</w:t>
      </w:r>
      <w:r w:rsidR="00B15BA0">
        <w:t xml:space="preserve"> Economically, the </w:t>
      </w:r>
      <w:r w:rsidR="00217AE4">
        <w:t xml:space="preserve">optimization of commodity portfolios </w:t>
      </w:r>
      <w:r w:rsidR="009E287D" w:rsidRPr="009E287D">
        <w:t>facilitat</w:t>
      </w:r>
      <w:r w:rsidR="00217AE4">
        <w:t xml:space="preserve">es </w:t>
      </w:r>
      <w:r w:rsidR="009E287D" w:rsidRPr="009E287D">
        <w:t xml:space="preserve">effective </w:t>
      </w:r>
      <w:r w:rsidR="00217AE4">
        <w:t>investment</w:t>
      </w:r>
      <w:r w:rsidR="009E287D" w:rsidRPr="009E287D">
        <w:t xml:space="preserve"> allocation within the commodity market</w:t>
      </w:r>
      <w:r w:rsidR="002C4216">
        <w:t>.</w:t>
      </w:r>
      <w:r w:rsidR="00023B5E">
        <w:t xml:space="preserve"> </w:t>
      </w:r>
      <w:r w:rsidR="008E1B0F">
        <w:fldChar w:fldCharType="begin"/>
      </w:r>
      <w:r w:rsidR="008E1B0F">
        <w:instrText xml:space="preserve"> REF _Ref167227139 \h </w:instrText>
      </w:r>
      <w:r w:rsidR="008E1B0F">
        <w:fldChar w:fldCharType="separate"/>
      </w:r>
      <w:r w:rsidR="002B0F19">
        <w:t xml:space="preserve">Figure </w:t>
      </w:r>
      <w:r w:rsidR="002B0F19">
        <w:rPr>
          <w:noProof/>
        </w:rPr>
        <w:t>1</w:t>
      </w:r>
      <w:r w:rsidR="008E1B0F">
        <w:fldChar w:fldCharType="end"/>
      </w:r>
      <w:r w:rsidR="00023B5E">
        <w:t xml:space="preserve"> presents the structure of the thesis.</w:t>
      </w:r>
      <w:r w:rsidR="007F4F23">
        <w:t xml:space="preserve"> </w:t>
      </w:r>
      <w:r w:rsidR="005965DB">
        <w:t xml:space="preserve">As for the </w:t>
      </w:r>
      <w:r w:rsidR="007F4F23">
        <w:t>empirical</w:t>
      </w:r>
      <w:r w:rsidR="005965DB">
        <w:t xml:space="preserve"> part of </w:t>
      </w:r>
      <w:r w:rsidR="007F4F23">
        <w:t>the</w:t>
      </w:r>
      <w:r w:rsidR="005965DB">
        <w:t xml:space="preserve"> analysis,</w:t>
      </w:r>
      <w:r w:rsidR="00C93940">
        <w:t xml:space="preserve"> </w:t>
      </w:r>
      <w:r w:rsidR="006A135A">
        <w:t xml:space="preserve">this </w:t>
      </w:r>
      <w:r w:rsidR="00F65516">
        <w:t>study</w:t>
      </w:r>
      <w:r w:rsidR="00AB35FA">
        <w:t xml:space="preserve"> begin</w:t>
      </w:r>
      <w:r w:rsidR="00F5061F">
        <w:t>s</w:t>
      </w:r>
      <w:r w:rsidR="00AB35FA">
        <w:t xml:space="preserve"> by studying the interconnectedness </w:t>
      </w:r>
      <w:r w:rsidR="00D21708">
        <w:t>among</w:t>
      </w:r>
      <w:r w:rsidR="00AB35FA">
        <w:t xml:space="preserve"> commodities, which are classified into three categories: metal, energy, and agricultural. This is done by plotting the returns and analyzing the descriptive statistics</w:t>
      </w:r>
      <w:r w:rsidR="00E96097">
        <w:t xml:space="preserve">. </w:t>
      </w:r>
      <w:r w:rsidR="00B60138">
        <w:t>Analyzing</w:t>
      </w:r>
      <w:r w:rsidR="00E96097" w:rsidRPr="00E96097">
        <w:t xml:space="preserve"> th</w:t>
      </w:r>
      <w:r w:rsidR="00E8149F">
        <w:t>ese</w:t>
      </w:r>
      <w:r w:rsidR="00E96097" w:rsidRPr="00E96097">
        <w:t xml:space="preserve"> data features is crucial for the subsequent analysis</w:t>
      </w:r>
      <w:r w:rsidR="006A0788">
        <w:t xml:space="preserve"> of applying models and constructing portfolios</w:t>
      </w:r>
      <w:r w:rsidR="00AB35FA">
        <w:t xml:space="preserve">. The </w:t>
      </w:r>
      <w:r w:rsidR="00B112B9">
        <w:t>second</w:t>
      </w:r>
      <w:r w:rsidR="00AB35FA">
        <w:t xml:space="preserve"> part of </w:t>
      </w:r>
      <w:r w:rsidR="00F65516">
        <w:t>the</w:t>
      </w:r>
      <w:r w:rsidR="00AB35FA">
        <w:t xml:space="preserve"> </w:t>
      </w:r>
      <w:r w:rsidR="00581F6C">
        <w:t>analysis</w:t>
      </w:r>
      <w:r w:rsidR="00AB35FA">
        <w:t xml:space="preserve"> starts by </w:t>
      </w:r>
      <w:r w:rsidR="00504B38">
        <w:t>using</w:t>
      </w:r>
      <w:r w:rsidR="00AB35FA">
        <w:t xml:space="preserve"> the multivariate GARCH model</w:t>
      </w:r>
      <w:r w:rsidR="00D805FE">
        <w:t>s</w:t>
      </w:r>
      <w:r w:rsidR="00AB35FA">
        <w:t xml:space="preserve">, which </w:t>
      </w:r>
      <w:r w:rsidR="00E23967">
        <w:t xml:space="preserve">can </w:t>
      </w:r>
      <w:r w:rsidR="00792970">
        <w:t>model</w:t>
      </w:r>
      <w:r w:rsidR="00AB35FA">
        <w:t xml:space="preserve"> the time-varying </w:t>
      </w:r>
      <w:r w:rsidR="003B0F42">
        <w:t xml:space="preserve">volatility </w:t>
      </w:r>
      <w:r w:rsidR="00AB35FA">
        <w:t xml:space="preserve">during the period from 1991 to 2023. Next, </w:t>
      </w:r>
      <w:r w:rsidR="007472AD">
        <w:t xml:space="preserve">this </w:t>
      </w:r>
      <w:r w:rsidR="009E7FB9">
        <w:t>study</w:t>
      </w:r>
      <w:r w:rsidR="00AB35FA">
        <w:t xml:space="preserve"> build</w:t>
      </w:r>
      <w:r w:rsidR="007472AD">
        <w:t>s</w:t>
      </w:r>
      <w:r w:rsidR="00AB35FA">
        <w:t xml:space="preserve"> seven portfolios of equal weight, mean-variance, minimum variance, minimum correlation, maximum </w:t>
      </w:r>
      <w:r w:rsidR="00327D09">
        <w:t>S</w:t>
      </w:r>
      <w:r w:rsidR="00AB35FA">
        <w:t xml:space="preserve">harpe ratio, maximum </w:t>
      </w:r>
      <w:r w:rsidR="00327D09">
        <w:t>So</w:t>
      </w:r>
      <w:r w:rsidR="00AB35FA">
        <w:t xml:space="preserve">rtino ratio, and </w:t>
      </w:r>
      <w:r w:rsidR="00F655DD">
        <w:rPr>
          <w:highlight w:val="white"/>
        </w:rPr>
        <w:t xml:space="preserve">minimum </w:t>
      </w:r>
      <w:r w:rsidR="00AB35FA">
        <w:t>CVaR, which can help</w:t>
      </w:r>
      <w:r w:rsidR="009F29D5">
        <w:t xml:space="preserve"> financial investors</w:t>
      </w:r>
      <w:r w:rsidR="00AB35FA">
        <w:t xml:space="preserve"> get a comprehensive understanding of different investment strategies. By </w:t>
      </w:r>
      <w:r w:rsidR="00DF47C4">
        <w:t>considering</w:t>
      </w:r>
      <w:r w:rsidR="00AB35FA">
        <w:t xml:space="preserve"> </w:t>
      </w:r>
      <w:r w:rsidR="006A1632">
        <w:t>different</w:t>
      </w:r>
      <w:r w:rsidR="00995817">
        <w:t xml:space="preserve"> short-sell</w:t>
      </w:r>
      <w:r w:rsidR="00AB35FA">
        <w:t xml:space="preserve"> opportunities and thus using the optimization process, the time-varying weight</w:t>
      </w:r>
      <w:r w:rsidR="000B0E94">
        <w:t>s</w:t>
      </w:r>
      <w:r w:rsidR="00AB35FA">
        <w:t xml:space="preserve"> for different portfolios</w:t>
      </w:r>
      <w:r w:rsidR="000B0E94">
        <w:t xml:space="preserve"> are obtained</w:t>
      </w:r>
      <w:r w:rsidR="00AB35FA">
        <w:t xml:space="preserve">. </w:t>
      </w:r>
      <w:r w:rsidR="008355BC">
        <w:t>Finally, b</w:t>
      </w:r>
      <w:r w:rsidR="00AB35FA">
        <w:t xml:space="preserve">ased on the </w:t>
      </w:r>
      <w:r w:rsidR="00DA4BD9">
        <w:t xml:space="preserve">time-varying </w:t>
      </w:r>
      <w:r w:rsidR="00AB35FA">
        <w:t xml:space="preserve">performance metrics of the seven </w:t>
      </w:r>
      <w:r w:rsidR="009443F4">
        <w:t xml:space="preserve">optimal </w:t>
      </w:r>
      <w:r w:rsidR="00AB35FA">
        <w:t xml:space="preserve">portfolios, </w:t>
      </w:r>
      <w:r w:rsidR="007472AD">
        <w:t>investors</w:t>
      </w:r>
      <w:r w:rsidR="00AB35FA">
        <w:t xml:space="preserve"> can make investment decisions and adjust accordingly</w:t>
      </w:r>
      <w:r w:rsidR="00C24B1F">
        <w:t xml:space="preserve"> to reduce risk</w:t>
      </w:r>
      <w:r w:rsidR="00AB35FA">
        <w:t xml:space="preserve"> based on </w:t>
      </w:r>
      <w:r w:rsidR="001B3F94">
        <w:t>different</w:t>
      </w:r>
      <w:r w:rsidR="009F492F">
        <w:t xml:space="preserve"> market </w:t>
      </w:r>
      <w:r w:rsidR="00AB35FA">
        <w:t xml:space="preserve">times. </w:t>
      </w:r>
    </w:p>
    <w:p w14:paraId="5A1A6473" w14:textId="40FD2681" w:rsidR="0091332E" w:rsidRDefault="006937A7" w:rsidP="005274E2">
      <w:pPr>
        <w:tabs>
          <w:tab w:val="left" w:pos="1165"/>
          <w:tab w:val="left" w:pos="1167"/>
        </w:tabs>
        <w:spacing w:after="240"/>
        <w:jc w:val="center"/>
        <w:rPr>
          <w:noProof/>
        </w:rPr>
      </w:pPr>
      <w:r>
        <w:rPr>
          <w:noProof/>
        </w:rPr>
        <w:drawing>
          <wp:anchor distT="0" distB="0" distL="114300" distR="114300" simplePos="0" relativeHeight="251658240" behindDoc="0" locked="0" layoutInCell="1" allowOverlap="1" wp14:anchorId="64179531" wp14:editId="35768703">
            <wp:simplePos x="0" y="0"/>
            <wp:positionH relativeFrom="column">
              <wp:posOffset>-286679</wp:posOffset>
            </wp:positionH>
            <wp:positionV relativeFrom="paragraph">
              <wp:posOffset>268605</wp:posOffset>
            </wp:positionV>
            <wp:extent cx="6503035" cy="4527550"/>
            <wp:effectExtent l="0" t="0" r="0" b="6350"/>
            <wp:wrapTopAndBottom/>
            <wp:docPr id="608547633"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47633" name="Picture 1" descr="A diagram of a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503035" cy="4527550"/>
                    </a:xfrm>
                    <a:prstGeom prst="rect">
                      <a:avLst/>
                    </a:prstGeom>
                  </pic:spPr>
                </pic:pic>
              </a:graphicData>
            </a:graphic>
            <wp14:sizeRelH relativeFrom="margin">
              <wp14:pctWidth>0</wp14:pctWidth>
            </wp14:sizeRelH>
            <wp14:sizeRelV relativeFrom="margin">
              <wp14:pctHeight>0</wp14:pctHeight>
            </wp14:sizeRelV>
          </wp:anchor>
        </w:drawing>
      </w:r>
    </w:p>
    <w:p w14:paraId="0C33303F" w14:textId="693F6B1D" w:rsidR="006F2132" w:rsidRDefault="006F2132" w:rsidP="00C35B24">
      <w:pPr>
        <w:tabs>
          <w:tab w:val="left" w:pos="1165"/>
          <w:tab w:val="left" w:pos="1167"/>
        </w:tabs>
        <w:spacing w:after="240"/>
      </w:pPr>
    </w:p>
    <w:p w14:paraId="374BB830" w14:textId="60B8562A" w:rsidR="00DF5952" w:rsidRDefault="00715C1A" w:rsidP="00955401">
      <w:pPr>
        <w:pStyle w:val="Caption"/>
      </w:pPr>
      <w:bookmarkStart w:id="2" w:name="_Ref167227139"/>
      <w:r>
        <w:t xml:space="preserve">Figure </w:t>
      </w:r>
      <w:r>
        <w:fldChar w:fldCharType="begin"/>
      </w:r>
      <w:r>
        <w:instrText xml:space="preserve"> SEQ Figure \* ARABIC </w:instrText>
      </w:r>
      <w:r>
        <w:fldChar w:fldCharType="separate"/>
      </w:r>
      <w:r w:rsidR="002B0F19">
        <w:rPr>
          <w:noProof/>
        </w:rPr>
        <w:t>1</w:t>
      </w:r>
      <w:r>
        <w:fldChar w:fldCharType="end"/>
      </w:r>
      <w:bookmarkEnd w:id="2"/>
      <w:r w:rsidR="00DF5952">
        <w:t xml:space="preserve">: </w:t>
      </w:r>
      <w:r w:rsidR="00AD1F7B">
        <w:t xml:space="preserve">Thesis </w:t>
      </w:r>
      <w:r w:rsidR="00F0319F">
        <w:t>Structure</w:t>
      </w:r>
    </w:p>
    <w:p w14:paraId="2D08A600" w14:textId="18A80A4D" w:rsidR="00374927" w:rsidRDefault="00374927" w:rsidP="005274E2">
      <w:pPr>
        <w:spacing w:after="240"/>
      </w:pPr>
      <w:r>
        <w:br w:type="page"/>
      </w:r>
    </w:p>
    <w:p w14:paraId="54652857" w14:textId="77777777" w:rsidR="00D640F1" w:rsidRDefault="00000000" w:rsidP="005274E2">
      <w:pPr>
        <w:pStyle w:val="Heading1"/>
        <w:jc w:val="both"/>
      </w:pPr>
      <w:bookmarkStart w:id="3" w:name="_Toc167478282"/>
      <w:r>
        <w:t>2. Literature Review</w:t>
      </w:r>
      <w:bookmarkEnd w:id="3"/>
    </w:p>
    <w:p w14:paraId="47C97077" w14:textId="77777777" w:rsidR="00D640F1" w:rsidRDefault="00000000" w:rsidP="005274E2">
      <w:pPr>
        <w:pStyle w:val="Heading2"/>
        <w:jc w:val="both"/>
      </w:pPr>
      <w:bookmarkStart w:id="4" w:name="_Toc167478283"/>
      <w:r>
        <w:t>2.1 Interconnectedness among Commodities</w:t>
      </w:r>
      <w:bookmarkEnd w:id="4"/>
    </w:p>
    <w:p w14:paraId="15EC5D6D" w14:textId="69FBFE20" w:rsidR="00D640F1" w:rsidRDefault="00000000" w:rsidP="005274E2">
      <w:pPr>
        <w:spacing w:after="240"/>
        <w:jc w:val="both"/>
      </w:pPr>
      <w:r>
        <w:t xml:space="preserve">Commodity portfolios can be used for hedging purposes, as different commodities have varying levels of risk and returns. Therefore, analyzing the interconnections between commodity markets and implementing portfolio optimization strategies can help investors optimize their portfolio allocations and mitigate risk. </w:t>
      </w:r>
      <w:r w:rsidR="002D24F1">
        <w:t xml:space="preserve">This </w:t>
      </w:r>
      <w:r w:rsidR="00BF48E2">
        <w:t>study</w:t>
      </w:r>
      <w:r>
        <w:t xml:space="preserve"> focus</w:t>
      </w:r>
      <w:r w:rsidR="002D24F1">
        <w:t>es</w:t>
      </w:r>
      <w:r>
        <w:t xml:space="preserve"> on three commodity </w:t>
      </w:r>
      <w:r w:rsidR="003F2BB1">
        <w:t>groups</w:t>
      </w:r>
      <w:r>
        <w:t xml:space="preserve">: metal, energy, and agricultural commodities. </w:t>
      </w:r>
      <w:r w:rsidR="007B7E30">
        <w:t>T</w:t>
      </w:r>
      <w:r w:rsidR="00412656">
        <w:t>he</w:t>
      </w:r>
      <w:r>
        <w:t xml:space="preserve"> aim </w:t>
      </w:r>
      <w:r w:rsidR="002D24F1">
        <w:t xml:space="preserve">is </w:t>
      </w:r>
      <w:r>
        <w:t xml:space="preserve">to explore </w:t>
      </w:r>
      <w:r w:rsidR="002D24F1">
        <w:t>the commodities’</w:t>
      </w:r>
      <w:r>
        <w:t xml:space="preserve"> interrelationships, including metal-energy, metal-agricultural, and energy-agricultural connections</w:t>
      </w:r>
      <w:r w:rsidR="00CB0C60">
        <w:t>, and facilitate the effectiveness of optimal portfolios</w:t>
      </w:r>
      <w:r>
        <w:t xml:space="preserve">. </w:t>
      </w:r>
    </w:p>
    <w:p w14:paraId="27C8CA0F" w14:textId="77777777" w:rsidR="00D640F1" w:rsidRDefault="00000000" w:rsidP="005274E2">
      <w:pPr>
        <w:pStyle w:val="Heading3"/>
        <w:jc w:val="both"/>
      </w:pPr>
      <w:r>
        <w:t>2.1.1 Metal and Energy Commodities</w:t>
      </w:r>
    </w:p>
    <w:p w14:paraId="5CFC6269" w14:textId="0BD8B6FA" w:rsidR="00D640F1" w:rsidRDefault="00000000" w:rsidP="005274E2">
      <w:pPr>
        <w:spacing w:after="240"/>
        <w:jc w:val="both"/>
      </w:pPr>
      <w:r>
        <w:t>Gold has been recognized as a safe haven asset in hedging against risk and serving as a reliable source of maintaining value during volatile times. Investors often use precious metals such as gold as a hedge to protect against currency depreciation during the slowing down</w:t>
      </w:r>
      <w:r w:rsidR="00F036FF">
        <w:t xml:space="preserve"> of</w:t>
      </w:r>
      <w:r w:rsidR="00A7375F">
        <w:t xml:space="preserve"> the</w:t>
      </w:r>
      <w:r>
        <w:t xml:space="preserve"> economy which is indicated by the increasing oil price </w:t>
      </w:r>
      <w:r w:rsidR="00B0055A">
        <w:fldChar w:fldCharType="begin"/>
      </w:r>
      <w:r w:rsidR="00B0055A">
        <w:instrText xml:space="preserve"> ADDIN ZOTERO_ITEM CSL_CITATION {"citationID":"pllAzvBP","properties":{"formattedCitation":"(Bedoui et al., 2023)","plainCitation":"(Bedoui et al., 2023)","noteIndex":0},"citationItems":[{"id":14,"uris":["http://zotero.org/users/13925666/items/TVF5V7WZ"],"itemData":{"id":14,"type":"article-journal","abstract":"This study investigates the potential benefits of using the Conditional Value at Risk (CVaR) portfolio optimization approach with a GARCH model, Extreme Value Theory (EVT), and Vine Copula to obtain the optimal allocation decision for a portfolio consisting of Bitcoin, gold, oil, and stock indices. First, we fit a suitable GARCH model to the return series for each asset, followed by employing the Generalized Pareto Distribution (GPD) to model the innovation tails. Next, we construct a Vine Copula-GARCH-EVT model to capture the interdependence structure between the assets. To refine risk assessment, we combine our model with a Monte Carlo simulation and Mean-CVaR model to optimize the portfolio. In addition, we utilize a novel version of deep machine learning's genetic algorithm to address the optimization decision. This research contributes new evidence to the CVaR portfolio optimization approach and provides insights for portfolio managers seeking to optimize multi-asset portfolios.","container-title":"Technological Forecasting and Social Change","DOI":"10.1016/j.techfore.2023.122887","ISSN":"0040-1625","journalAbbreviation":"Technological Forecasting and Social Change","page":"122887","source":"ScienceDirect","title":"Portfolio optimization through hybrid deep learning and genetic algorithms vine Copula-GARCH-EVT-CVaR model","volume":"197","author":[{"family":"Bedoui","given":"Rihab"},{"family":"Benkraiem","given":"Ramzi"},{"family":"Guesmi","given":"Khaled"},{"family":"Kedidi","given":"Islem"}],"issued":{"date-parts":[["2023",12,1]]}}}],"schema":"https://github.com/citation-style-language/schema/raw/master/csl-citation.json"} </w:instrText>
      </w:r>
      <w:r w:rsidR="00B0055A">
        <w:fldChar w:fldCharType="separate"/>
      </w:r>
      <w:r w:rsidR="00B0055A" w:rsidRPr="00B0055A">
        <w:t>(Bedoui et al., 2023)</w:t>
      </w:r>
      <w:r w:rsidR="00B0055A">
        <w:fldChar w:fldCharType="end"/>
      </w:r>
      <w:r>
        <w:t xml:space="preserve">. </w:t>
      </w:r>
      <w:r w:rsidR="00B0055A">
        <w:fldChar w:fldCharType="begin"/>
      </w:r>
      <w:r w:rsidR="00B0055A">
        <w:instrText xml:space="preserve"> ADDIN ZOTERO_ITEM CSL_CITATION {"citationID":"l21rijzd","properties":{"custom":"Hammoudeh and Yuan (2008)","formattedCitation":"Hammoudeh and Yuan (2008)","plainCitation":"Hammoudeh and Yuan (2008)","noteIndex":0},"citationItems":[{"id":161,"uris":["http://zotero.org/users/13925666/items/7HDF69MC"],"itemData":{"id":161,"type":"article-journal","abstract":"This study uses three “two factor” volatility models of the GARCH family to examine the volatility behavior of three strategic commodities: gold, silver and copper, in the presence of crude oil and interest rate shocks. The results of the standard GARCH models suggest that gold and silver have almost the same volatility persistence which is greater than that of copper. The CGARCH estimates indicate that the (short-run) transitory component of volatility converges to zero much faster for copper than for gold and silver in this sequence. However, the permanent volatility component demonstrates equally strong persistence in the long-run for all three metals. The EGARCH results suggest that the leverage effect is present and significant for copper only, implying that gold and silver can be good investment in anticipation of bad times. Past oil shock does not impact all three metals similarly. Monetary policy and to leaser extent the oil shocks have calming effects on precious metals but not on copper if the T bill rate is used. Crises such as the 2003 Iraq war heighten metal volatility. These results have implications for derivatives valuations, using gold as a reserve asset, risk analysis, and for the commodity-exporting countries and commodity-producing firms.","container-title":"Energy Economics","DOI":"10.1016/j.eneco.2007.09.004","ISSN":"0140-9883","issue":"2","journalAbbreviation":"Energy Economics","page":"606-620","source":"ScienceDirect","title":"Metal volatility in presence of oil and interest rate shocks","volume":"30","author":[{"family":"Hammoudeh","given":"Shawkat"},{"family":"Yuan","given":"Yuan"}],"issued":{"date-parts":[["2008",3,1]]}}}],"schema":"https://github.com/citation-style-language/schema/raw/master/csl-citation.json"} </w:instrText>
      </w:r>
      <w:r w:rsidR="00B0055A">
        <w:fldChar w:fldCharType="separate"/>
      </w:r>
      <w:r w:rsidR="00B0055A" w:rsidRPr="00B0055A">
        <w:t>Hammoudeh and Yuan (2008)</w:t>
      </w:r>
      <w:r w:rsidR="00B0055A">
        <w:fldChar w:fldCharType="end"/>
      </w:r>
      <w:r>
        <w:t xml:space="preserve"> find that gold and silver may be partial substitutes for hedgers under volatile times. Instead, copper is not suitable for hedging as the transitory volatility vanishes much more rapidly for copper commodities. Also, the comovement of metal and energy commodities becomes negative during financial booms, which brings out the possibility of portfolio diversification </w:t>
      </w:r>
      <w:r w:rsidR="00B0055A">
        <w:fldChar w:fldCharType="begin"/>
      </w:r>
      <w:r w:rsidR="00B0055A">
        <w:instrText xml:space="preserve"> ADDIN ZOTERO_ITEM CSL_CITATION {"citationID":"nnXtjENO","properties":{"formattedCitation":"(Albulescu et al., 2020)","plainCitation":"(Albulescu et al., 2020)","noteIndex":0},"citationItems":[{"id":32,"uris":["http://zotero.org/users/13925666/items/ZYD8TRGA"],"itemData":{"id":32,"type":"article-journal","abstract":"This paper studies the extreme dependencies among energy, agriculture and metal commodities markets, with an emphasis on local co-movements. By applying a novel, copula-based, local Kendall’s tau approach to measure nonlinear local dependence in regions, we identified asymmetric co-movements in and between bull and bear markets, as well as the changing trend in the degree of co-movements. Starting from a non-parametric mixture copula, we found that commodities markets’ co-movements increase in extreme situations. In addition, we found a stronger dependence between energy and other commodities markets at lower tails. Therefore, we showed that the energy market can offer diversification solutions for risk management in the case of extreme bull market events.","container-title":"Energy","DOI":"10.1016/j.energy.2020.117762","ISSN":"0360-5442","journalAbbreviation":"Energy","page":"117762","source":"ScienceDirect","title":"Copula-based local dependence among energy, agriculture and metal commodities markets","volume":"202","author":[{"family":"Albulescu","given":"Claudiu Tiberiu"},{"family":"Tiwari","given":"Aviral Kumar"},{"family":"Ji","given":"Qiang"}],"issued":{"date-parts":[["2020",7,1]]}}}],"schema":"https://github.com/citation-style-language/schema/raw/master/csl-citation.json"} </w:instrText>
      </w:r>
      <w:r w:rsidR="00B0055A">
        <w:fldChar w:fldCharType="separate"/>
      </w:r>
      <w:r w:rsidR="00B0055A" w:rsidRPr="00B0055A">
        <w:t>(Albulescu et al., 2020)</w:t>
      </w:r>
      <w:r w:rsidR="00B0055A">
        <w:fldChar w:fldCharType="end"/>
      </w:r>
      <w:r>
        <w:t xml:space="preserve">. In contrast, </w:t>
      </w:r>
      <w:r w:rsidR="00B0055A">
        <w:fldChar w:fldCharType="begin"/>
      </w:r>
      <w:r w:rsidR="00B0055A">
        <w:instrText xml:space="preserve"> ADDIN ZOTERO_ITEM CSL_CITATION {"citationID":"lWGYR3p9","properties":{"custom":"Reboredo (2013)","formattedCitation":"Reboredo (2013)","plainCitation":"Reboredo (2013)","noteIndex":0},"citationItems":[{"id":59,"uris":["http://zotero.org/users/13925666/items/G9IWZPY8"],"itemData":{"id":59,"type":"article-journal","abstract":"This paper assesses the role of gold as a hedge or safe haven against oil price movements. We use an approach based on copulas to analyse the dependence structure between these two markets. Empirical evidence for weekly data from January 2000 to September 2011 revealed the following: (a) there is positive and significant average dependence between gold and oil, which would indicate that gold cannot hedge against oil price movements; and (b) there is tail independence between the two markets, indicating that gold can act as an effective safe haven against extreme oil price movements. These results are useful for both portfolio risk managers and designers of policies aimed at using gold to preserve or stabilise oil exporter purchasing power.","container-title":"Resources Policy","DOI":"10.1016/j.resourpol.2013.02.003","ISSN":"0301-4207","issue":"2","journalAbbreviation":"Resources Policy","page":"130-137","source":"ScienceDirect","title":"Is gold a hedge or safe haven against oil price movements?","volume":"38","author":[{"family":"Reboredo","given":"Juan C."}],"issued":{"date-parts":[["2013",6,1]]}}}],"schema":"https://github.com/citation-style-language/schema/raw/master/csl-citation.json"} </w:instrText>
      </w:r>
      <w:r w:rsidR="00B0055A">
        <w:fldChar w:fldCharType="separate"/>
      </w:r>
      <w:r w:rsidR="00B0055A" w:rsidRPr="00B0055A">
        <w:t>Reboredo (2013)</w:t>
      </w:r>
      <w:r w:rsidR="00B0055A">
        <w:fldChar w:fldCharType="end"/>
      </w:r>
      <w:r>
        <w:t xml:space="preserve"> finds that gold and oil show a strong positive dependence, suggesting that gold might not effectively hedge against oil price movements. However, they </w:t>
      </w:r>
      <w:r w:rsidR="00204C5D">
        <w:t xml:space="preserve">also </w:t>
      </w:r>
      <w:r w:rsidR="00A12F63">
        <w:t xml:space="preserve">find </w:t>
      </w:r>
      <w:r>
        <w:t xml:space="preserve">tail independence, which suggests that the hedge </w:t>
      </w:r>
      <w:r w:rsidR="000843F5">
        <w:t xml:space="preserve">is </w:t>
      </w:r>
      <w:r>
        <w:t>effect</w:t>
      </w:r>
      <w:r w:rsidR="004409E3">
        <w:t>ive</w:t>
      </w:r>
      <w:r>
        <w:t xml:space="preserve"> under bad market times. </w:t>
      </w:r>
      <w:r w:rsidR="00B0055A">
        <w:fldChar w:fldCharType="begin"/>
      </w:r>
      <w:r w:rsidR="00B0055A">
        <w:instrText xml:space="preserve"> ADDIN ZOTERO_ITEM CSL_CITATION {"citationID":"Ut2Bejme","properties":{"custom":"Sari et al. (2010)","formattedCitation":"Sari et al. (2010)","plainCitation":"Sari et al. (2010)","noteIndex":0},"citationItems":[{"id":160,"uris":["http://zotero.org/users/13925666/items/X6IISL4Z"],"itemData":{"id":160,"type":"article-journal","abstract":"This study examines the co-movements and information transmission among the spot prices of four precious metals (gold, silver, platinum, and palladium), oil price, and the US dollar/euro exchange rate. We find evidence of a weak long-run equilibrium relationship but strong feedbacks in the short run. The spot precious metal markets respond significantly (but temporarily) to a shock in any of the prices of the other metal prices and the exchange rate. Furthermore, we discover some evidence of market overreactions in the palladium and platinum cases as well as in the exchange rate market. In conclusion, whether there are overreactions and re-adjustments or not, investors may diversify at least a portion of the risk away by investing in precious metals, oil, and the euro. Policy implications are provided.","container-title":"Energy Economics","DOI":"10.1016/j.eneco.2009.08.010","ISSN":"0140-9883","issue":"2","journalAbbreviation":"Energy Economics","page":"351-362","source":"ScienceDirect","title":"Dynamics of oil price, precious metal prices, and exchange rate","volume":"32","author":[{"family":"Sari","given":"Ramazan"},{"family":"Hammoudeh","given":"Shawkat"},{"family":"Soytas","given":"Ugur"}],"issued":{"date-parts":[["2010",3,1]]}}}],"schema":"https://github.com/citation-style-language/schema/raw/master/csl-citation.json"} </w:instrText>
      </w:r>
      <w:r w:rsidR="00B0055A">
        <w:fldChar w:fldCharType="separate"/>
      </w:r>
      <w:r w:rsidR="00B0055A" w:rsidRPr="00B0055A">
        <w:t>Sari et al. (2010)</w:t>
      </w:r>
      <w:r w:rsidR="00B0055A">
        <w:fldChar w:fldCharType="end"/>
      </w:r>
      <w:r>
        <w:t xml:space="preserve"> also find that there are minor</w:t>
      </w:r>
      <w:r w:rsidR="00DE3864">
        <w:t>,</w:t>
      </w:r>
      <w:r>
        <w:t xml:space="preserve"> but positive effects between precious metals and oil. Specifically, if the commodity price of silver increases, it may signal that the price of oil will also increase because silver is highly volatile like oil within days. Similarly, </w:t>
      </w:r>
      <w:r w:rsidR="00B0055A">
        <w:fldChar w:fldCharType="begin"/>
      </w:r>
      <w:r w:rsidR="00B0055A">
        <w:instrText xml:space="preserve"> ADDIN ZOTERO_ITEM CSL_CITATION {"citationID":"GUXlkMcu","properties":{"custom":"Rehman and Vo (2021)","formattedCitation":"Rehman and Vo (2021)","plainCitation":"Rehman and Vo (2021)","noteIndex":0},"citationItems":[{"id":61,"uris":["http://zotero.org/users/13925666/items/5NMRZIP6"],"itemData":{"id":61,"type":"article-journal","abstract":"We investigate the presence of returns integration between energy commodities, precious metal commodities, and industrial metal commodities. We sample WTI crude oil, WTI Brent oil, natural gas, gas oil, gasoline, diesel as energy commodities, gold and silver as precious metal commodities, and copper, aluminum, zinc and nickel as industrial metal commodities. The sampling period of our study is based on the daily frequency and ranges from July 31, 2000 to July 31, 2020. Our methodology comprises a novel quantile cross-spectral approach proposed by Barunık and Kley (2015), which is capable to identify varying magnitude of connectedness between any two returns under different market conditions. Furthermore, this approach provides results under a short-, medium- and long-run investment perspective. Our results highlight low to moderate level integration among three commodity classes in the short- and medium-run investment periods however coherence level increases in the long-run periods under bearish and normal market conditions. These results are important for investors in terms of the suitability of different commodities regarding different investment periods and dynamic market conditions.","container-title":"Resources Policy","DOI":"10.1016/j.resourpol.2020.101843","ISSN":"0301-4207","journalAbbreviation":"Resources Policy","page":"101843","source":"ScienceDirect","title":"Energy commodities, precious metals and industrial metal markets: A nexus across different investment horizons and market conditions","title-short":"Energy commodities, precious metals and industrial metal markets","volume":"70","author":[{"family":"Rehman","given":"Mobeen Ur"},{"family":"Vo","given":"Xuan Vinh"}],"issued":{"date-parts":[["2021",3,1]]}}}],"schema":"https://github.com/citation-style-language/schema/raw/master/csl-citation.json"} </w:instrText>
      </w:r>
      <w:r w:rsidR="00B0055A">
        <w:fldChar w:fldCharType="separate"/>
      </w:r>
      <w:r w:rsidR="00B0055A" w:rsidRPr="00B0055A">
        <w:t>Rehman and Vo (2021)</w:t>
      </w:r>
      <w:r w:rsidR="00B0055A">
        <w:fldChar w:fldCharType="end"/>
      </w:r>
      <w:r>
        <w:t xml:space="preserve"> study the cointegration of precious metals and oil, and they find that precious metals and oil prices tend to move together in the long run under both bearish and normal market conditions. As a result, they suggest that investors should avoid building portfolios focusing solely on energy and precious metal commodities due to their high interdependence, especially during extreme market conditions.</w:t>
      </w:r>
    </w:p>
    <w:p w14:paraId="5958427D" w14:textId="77777777" w:rsidR="00D640F1" w:rsidRDefault="00000000" w:rsidP="005274E2">
      <w:pPr>
        <w:pStyle w:val="Heading3"/>
        <w:jc w:val="both"/>
      </w:pPr>
      <w:r>
        <w:t>2.1.2 Metal and Agricultural Commodities</w:t>
      </w:r>
    </w:p>
    <w:p w14:paraId="59BCEC58" w14:textId="22F22CE9" w:rsidR="005D3405" w:rsidRDefault="00000000" w:rsidP="005274E2">
      <w:pPr>
        <w:spacing w:after="240"/>
        <w:jc w:val="both"/>
      </w:pPr>
      <w:r>
        <w:t xml:space="preserve">A large number of researchers study the relationship between metal and agricultural commodities. </w:t>
      </w:r>
      <w:r w:rsidR="00665EC8" w:rsidRPr="00A927C9">
        <w:t>By studying the dependence structure among energy, agriculture, and metal commodit</w:t>
      </w:r>
      <w:r w:rsidR="00020828">
        <w:t>y</w:t>
      </w:r>
      <w:r w:rsidR="00665EC8" w:rsidRPr="00A927C9">
        <w:t xml:space="preserve"> markets,</w:t>
      </w:r>
      <w:r w:rsidR="00AD3E5B">
        <w:t xml:space="preserve"> </w:t>
      </w:r>
      <w:r w:rsidR="00AD3E5B">
        <w:fldChar w:fldCharType="begin"/>
      </w:r>
      <w:r w:rsidR="00797B55">
        <w:instrText xml:space="preserve"> ADDIN ZOTERO_ITEM CSL_CITATION {"citationID":"VuQk79nH","properties":{"formattedCitation":"(Albulescu et al., 2020)","plainCitation":"(Albulescu et al., 2020)","dontUpdate":true,"noteIndex":0},"citationItems":[{"id":32,"uris":["http://zotero.org/users/13925666/items/ZYD8TRGA"],"itemData":{"id":32,"type":"article-journal","abstract":"This paper studies the extreme dependencies among energy, agriculture and metal commodities markets, with an emphasis on local co-movements. By applying a novel, copula-based, local Kendall’s tau approach to measure nonlinear local dependence in regions, we identified asymmetric co-movements in and between bull and bear markets, as well as the changing trend in the degree of co-movements. Starting from a non-parametric mixture copula, we found that commodities markets’ co-movements increase in extreme situations. In addition, we found a stronger dependence between energy and other commodities markets at lower tails. Therefore, we showed that the energy market can offer diversification solutions for risk management in the case of extreme bull market events.","container-title":"Energy","DOI":"10.1016/j.energy.2020.117762","ISSN":"0360-5442","journalAbbreviation":"Energy","page":"117762","source":"ScienceDirect","title":"Copula-based local dependence among energy, agriculture and metal commodities markets","volume":"202","author":[{"family":"Albulescu","given":"Claudiu Tiberiu"},{"family":"Tiwari","given":"Aviral Kumar"},{"family":"Ji","given":"Qiang"}],"issued":{"date-parts":[["2020",7,1]]}}}],"schema":"https://github.com/citation-style-language/schema/raw/master/csl-citation.json"} </w:instrText>
      </w:r>
      <w:r w:rsidR="00AD3E5B">
        <w:fldChar w:fldCharType="separate"/>
      </w:r>
      <w:r w:rsidR="00AD3E5B" w:rsidRPr="00AD3E5B">
        <w:t xml:space="preserve">Albulescu et al. </w:t>
      </w:r>
      <w:r w:rsidR="00D17981">
        <w:t>(</w:t>
      </w:r>
      <w:r w:rsidR="00AD3E5B" w:rsidRPr="00AD3E5B">
        <w:t>2020)</w:t>
      </w:r>
      <w:r w:rsidR="00AD3E5B">
        <w:fldChar w:fldCharType="end"/>
      </w:r>
      <w:r w:rsidR="00665EC8" w:rsidRPr="00A927C9">
        <w:t xml:space="preserve"> </w:t>
      </w:r>
      <w:r w:rsidR="00C20D3C">
        <w:t>find</w:t>
      </w:r>
      <w:r w:rsidR="00665EC8" w:rsidRPr="00A927C9">
        <w:t xml:space="preserve"> asymmetric, high-tail, and low-tail dependence between commodity pairs. Specifically, they find that the relationship between metal and agricultural commodity prices is a V-shape local dependence, which means there are extreme co-movements in both lower and upper tails. This can be explained by the close linkage between metal and agricultural commodities. For example, when the agriculture demand increases, the demand for metal farming equipment will also increase.</w:t>
      </w:r>
      <w:r w:rsidR="007258B9">
        <w:t xml:space="preserve"> </w:t>
      </w:r>
      <w:r w:rsidR="003A42C9">
        <w:t xml:space="preserve">Similarly, </w:t>
      </w:r>
      <w:r w:rsidR="009A02A9">
        <w:fldChar w:fldCharType="begin"/>
      </w:r>
      <w:r w:rsidR="00797B55">
        <w:instrText xml:space="preserve"> ADDIN ZOTERO_ITEM CSL_CITATION {"citationID":"3AAIoJo9","properties":{"formattedCitation":"(Naeem et al., 2022)","plainCitation":"(Naeem et al., 2022)","dontUpdate":true,"noteIndex":0},"citationItems":[{"id":12,"uris":["http://zotero.org/users/13925666/items/AKUME8PT"],"itemData":{"id":12,"type":"article-journal","abstract":"This paper examines the safe-haven and hedging potential of oil and gold against industrial metals and agricultural commodities using a novel approach of quantile-on-quantile regression (QQR). For empirical analysis, we use the data on these commodities from January 2000 to December 2018, which further splits up into two sub-periods based on the global financial crisis (GFC). The results from the time-varying correlation of oil (gold) with metals and agriculture commodities suggest that oil (gold) has a lower correlation with metals and agriculture in the pre-GFC period than post-GFC. Further, the QQR model for two time periods (pre-GFC and post-GFC) was used to examine whether oil (gold) serves as a hedge (safe-haven) during the two periods. We conclude that oil was a safe-haven for metals and agricultural commodities pre-GFC but lost that ability post-GFC. Finally, we analyze the hedge ratio and hedge effectiveness pre- and post-GFC and confirm that oil had higher hedge effectiveness than gold during the pre-GFC period.","container-title":"Energy Economics","DOI":"10.1016/j.eneco.2021.105758","ISSN":"0140-9883","journalAbbreviation":"Energy Economics","page":"105758","source":"ScienceDirect","title":"Oil and gold as a hedge and safe-haven for metals and agricultural commodities with portfolio implications","volume":"105","author":[{"family":"Naeem","given":"Muhammad Abubakr"},{"family":"Hasan","given":"Mudassar"},{"family":"Arif","given":"Muhammad"},{"family":"Suleman","given":"Muhammad Tahir"},{"family":"Kang","given":"Sang Hoon"}],"issued":{"date-parts":[["2022",1,1]]}}}],"schema":"https://github.com/citation-style-language/schema/raw/master/csl-citation.json"} </w:instrText>
      </w:r>
      <w:r w:rsidR="009A02A9">
        <w:fldChar w:fldCharType="separate"/>
      </w:r>
      <w:r w:rsidR="009A02A9" w:rsidRPr="009A02A9">
        <w:t xml:space="preserve">Naeem et al. </w:t>
      </w:r>
      <w:r w:rsidR="00F374A9">
        <w:t>(</w:t>
      </w:r>
      <w:r w:rsidR="009A02A9" w:rsidRPr="009A02A9">
        <w:t>2022)</w:t>
      </w:r>
      <w:r w:rsidR="009A02A9">
        <w:fldChar w:fldCharType="end"/>
      </w:r>
      <w:r w:rsidR="009A02A9">
        <w:t xml:space="preserve"> </w:t>
      </w:r>
      <w:r w:rsidR="003A42C9">
        <w:t xml:space="preserve">study the </w:t>
      </w:r>
      <w:r w:rsidR="003A42C9" w:rsidRPr="003A42C9">
        <w:t>dynamic pattern</w:t>
      </w:r>
      <w:r w:rsidR="003A42C9">
        <w:t>s</w:t>
      </w:r>
      <w:r w:rsidR="003A42C9" w:rsidRPr="003A42C9">
        <w:t xml:space="preserve"> of correlation</w:t>
      </w:r>
      <w:r w:rsidR="003A42C9">
        <w:t xml:space="preserve"> between </w:t>
      </w:r>
      <w:r w:rsidR="00CB7EED">
        <w:t>metal and agricultural commodities</w:t>
      </w:r>
      <w:r w:rsidR="000436BA">
        <w:t>.</w:t>
      </w:r>
      <w:r w:rsidR="00CB7EED">
        <w:t xml:space="preserve"> </w:t>
      </w:r>
      <w:r w:rsidR="00D70771">
        <w:t>They find that</w:t>
      </w:r>
      <w:r w:rsidR="001900AB">
        <w:t xml:space="preserve">, before the </w:t>
      </w:r>
      <w:r w:rsidR="00CB2816">
        <w:t xml:space="preserve">global financial crisis in 2008, </w:t>
      </w:r>
      <w:r w:rsidR="007B4460">
        <w:t>the correl</w:t>
      </w:r>
      <w:r w:rsidR="00886C88">
        <w:t>a</w:t>
      </w:r>
      <w:r w:rsidR="007B4460">
        <w:t>tion be</w:t>
      </w:r>
      <w:r w:rsidR="00C20D3C">
        <w:t>twe</w:t>
      </w:r>
      <w:r w:rsidR="007B4460">
        <w:t xml:space="preserve">en the two commodities </w:t>
      </w:r>
      <w:r w:rsidR="008D7A22">
        <w:t xml:space="preserve">is low. However, </w:t>
      </w:r>
      <w:r w:rsidR="00B420A1">
        <w:t xml:space="preserve">there are high </w:t>
      </w:r>
      <w:r w:rsidR="002370C9">
        <w:t>correlations</w:t>
      </w:r>
      <w:r w:rsidR="00B420A1">
        <w:t xml:space="preserve"> during that </w:t>
      </w:r>
      <w:r w:rsidR="009C4707">
        <w:t>financially</w:t>
      </w:r>
      <w:r w:rsidR="00B420A1">
        <w:t xml:space="preserve"> volatile </w:t>
      </w:r>
      <w:r w:rsidR="00BC6683">
        <w:t>period</w:t>
      </w:r>
      <w:r w:rsidR="00B420A1">
        <w:t xml:space="preserve">, and the </w:t>
      </w:r>
      <w:r w:rsidR="002370C9">
        <w:t>correlation</w:t>
      </w:r>
      <w:r w:rsidR="00B420A1">
        <w:t xml:space="preserve"> still remains high </w:t>
      </w:r>
      <w:r w:rsidR="00AF1D2F">
        <w:t>after</w:t>
      </w:r>
      <w:r w:rsidR="002370C9">
        <w:t xml:space="preserve"> the global</w:t>
      </w:r>
      <w:r w:rsidR="00B420A1">
        <w:t xml:space="preserve"> financial </w:t>
      </w:r>
      <w:r w:rsidR="00251727">
        <w:t>crisis</w:t>
      </w:r>
      <w:r w:rsidR="003A42C9">
        <w:t xml:space="preserve">. </w:t>
      </w:r>
      <w:r w:rsidR="00463F11">
        <w:t>With the goal of analyz</w:t>
      </w:r>
      <w:r w:rsidR="00DB2E51">
        <w:t>ing</w:t>
      </w:r>
      <w:r w:rsidR="00463F11">
        <w:t xml:space="preserve"> </w:t>
      </w:r>
      <w:r w:rsidR="00BD4EB7">
        <w:t xml:space="preserve">investment </w:t>
      </w:r>
      <w:r w:rsidR="00463F11">
        <w:t xml:space="preserve">allocation proportion in the commodity market, </w:t>
      </w:r>
      <w:r w:rsidR="00B0055A">
        <w:fldChar w:fldCharType="begin"/>
      </w:r>
      <w:r w:rsidR="00B0055A">
        <w:instrText xml:space="preserve"> ADDIN ZOTERO_ITEM CSL_CITATION {"citationID":"IC1GlwOI","properties":{"custom":"Hanif et al. (2023)","formattedCitation":"Hanif et al. (2023)","plainCitation":"Hanif et al. (2023)","noteIndex":0},"citationItems":[{"id":47,"uris":["http://zotero.org/users/13925666/items/YFXZ45H4"],"itemData":{"id":47,"type":"article-journal","abstract":"This paper examines the dependence structure and the portfolio allocation characteristics of a main industrial portfolio metals (gold, platinum, palladium, aluminum, silver, copper, zinc, lead, and nickel), and of an agricultural commodities portfolio (wheat, corn, soybeans, coffee, sugar cane, sugar beets, cocoa, cotton, and lumber). Our methodology is based on regular vine copulas and the conditional Value-at-Risk. The motivation to investigate the dependence structure and connectedness between agricultural, and metal commodities is to identify ways in which agricultural and metal commodities can hedge each other and to explore the possibilities of parallel investments. The results indicate that the dependence dynamics of the main metals portfolio are characterized by symmetric features. However, the dependence dynamics of the agricultural commodities portfolio are characterized by symmetric and asymmetric features; symmetric dynamics are predominant. Finally, the metal commodities portfolio is observed to be less risky for financial resource allocation during the global financial crisis.","container-title":"Resources Policy","DOI":"10.1016/j.resourpol.2023.103567","ISSN":"0301-4207","journalAbbreviation":"Resources Policy","page":"103567","source":"ScienceDirect","title":"Dependence and risk management of portfolios of metals and agricultural commodity futures","volume":"82","author":[{"family":"Hanif","given":"Waqas"},{"family":"Mensi","given":"Walid"},{"family":"Vo","given":"Xuan Vinh"},{"family":"BenSaïda","given":"Ahmed"},{"family":"Hernandez","given":"Jose Arreola"},{"family":"Kang","given":"Sang Hoon"}],"issued":{"date-parts":[["2023",5,1]]}}}],"schema":"https://github.com/citation-style-language/schema/raw/master/csl-citation.json"} </w:instrText>
      </w:r>
      <w:r w:rsidR="00B0055A">
        <w:fldChar w:fldCharType="separate"/>
      </w:r>
      <w:r w:rsidR="00B0055A" w:rsidRPr="00B0055A">
        <w:t>Hanif et al. (2023)</w:t>
      </w:r>
      <w:r w:rsidR="00B0055A">
        <w:fldChar w:fldCharType="end"/>
      </w:r>
      <w:r>
        <w:t xml:space="preserve"> study the time-varying relationship among commodity markets and find that the metal commodities portfolio is less risky compared to the agricultural commodities portfolio. According to their portfolio optimization result</w:t>
      </w:r>
      <w:r w:rsidR="00F37DBC">
        <w:t>s</w:t>
      </w:r>
      <w:r>
        <w:t xml:space="preserve">, investors in metal markets should allocate the majority of the commodities to gold, followed by aluminum, platinum, and lead. While for the agricultural market, the greatest amount should be allocated to timber, followed by wheat, cocoa, and soybeans. </w:t>
      </w:r>
    </w:p>
    <w:p w14:paraId="367370BA" w14:textId="77777777" w:rsidR="00D640F1" w:rsidRDefault="00000000" w:rsidP="005274E2">
      <w:pPr>
        <w:pStyle w:val="Heading3"/>
        <w:jc w:val="both"/>
      </w:pPr>
      <w:r>
        <w:t>2.1.3 Energy and Agricultural Commodities</w:t>
      </w:r>
    </w:p>
    <w:p w14:paraId="05B86D9C" w14:textId="2B6E27BF" w:rsidR="00D640F1" w:rsidRDefault="00000000" w:rsidP="005274E2">
      <w:pPr>
        <w:spacing w:after="240"/>
        <w:jc w:val="both"/>
      </w:pPr>
      <w:r>
        <w:t xml:space="preserve">In recent years, there has been significant cross-market linkage between energy and agricultural markets. This is due to the substitute of bio-fuel for the traditional fossil fuel. Studies show that energy-agricultural commodities connectedness is time-varying and thus there are times that exhibit limited causal effects, such as post-1980s </w:t>
      </w:r>
      <w:r w:rsidR="00B0055A">
        <w:fldChar w:fldCharType="begin"/>
      </w:r>
      <w:r w:rsidR="00797B55">
        <w:instrText xml:space="preserve"> ADDIN ZOTERO_ITEM CSL_CITATION {"citationID":"umRnh8Ux","properties":{"formattedCitation":"(Shahzad et al., 2021)","plainCitation":"(Shahzad et al., 2021)","noteIndex":0},"citationItems":[{"id":"8uaVsHOq/YoK4ZaBU","uris":["http://zotero.org/users/13925666/items/T4H4YYCX"],"itemData":{"id":"uTOIEUZq/HBgEq9R0","type":"article-journal","container-title":"Resources Policy","DOI":"10.1016/j.resourpol.2021.102298","ISSN":"0301-4207","journalAbbreviation":"Resources Policy","page":"102298","source":"ScienceDirect","title":"Energy, agriculture, and precious metals: Evidence from time-varying Granger causal relationships for both return and volatility","title-short":"Energy, agriculture, and precious metals","volume":"74","author":[{"family":"Shahzad","given":"Farrukh"},{"family":"Bouri","given":"Elie"},{"family":"Mokni","given":"Khaled"},{"family":"Ajmi","given":"Ahdi Noomen"}],"issued":{"date-parts":[["2021",12,1]]}}}],"schema":"https://github.com/citation-style-language/schema/raw/master/csl-citation.json"} </w:instrText>
      </w:r>
      <w:r w:rsidR="00B0055A">
        <w:fldChar w:fldCharType="separate"/>
      </w:r>
      <w:r w:rsidR="00B0055A" w:rsidRPr="00B0055A">
        <w:t>(Shahzad et al., 2021)</w:t>
      </w:r>
      <w:r w:rsidR="00B0055A">
        <w:fldChar w:fldCharType="end"/>
      </w:r>
      <w:r>
        <w:t xml:space="preserve"> or during the COVID-19 pandemic times </w:t>
      </w:r>
      <w:r w:rsidR="00CD7403">
        <w:fldChar w:fldCharType="begin"/>
      </w:r>
      <w:r w:rsidR="00CD7403">
        <w:instrText xml:space="preserve"> ADDIN ZOTERO_ITEM CSL_CITATION {"citationID":"IdFxz9rI","properties":{"formattedCitation":"(Furuoka et al., 2023)","plainCitation":"(Furuoka et al., 2023)","noteIndex":0},"citationItems":[{"id":65,"uris":["http://zotero.org/users/13925666/items/PPLTKT6B"],"itemData":{"id":65,"type":"article-journal","abstract":"This paper examines energy and agricultural commodities' short-run and long-run connectedness by using the Time-varying parameter vector autoregressions (TVP-VAR). It applies the frequency version of the TVP-VAR model, which is a modified version of the dynamic TVP-VAR model. The frequency decomposition definition also decomposes into short-run and long-run connectedness. We further the analysis by investigating the effect of asymmetry in returns on connectedness. It also examines how portfolio management strategies would lead to a maximization of profits with minimal risks. Empirical evidence indicates that only 32.52% and 31.38% of connectedness in oil and gas, respectively, are transmitted to agricultural commodities, which suggests their weak tendencies in influencing agricultural commodities; the total connectedness index hovers around 40–60% in the 2018–2019 period; however, it dropped below 40% in 2020–2021 when the COVID-19 pandemic contributed to disintegrate the connectedness between energy and agricultural commodities but increased further during the 2022 Russia-Ukraine saga. The findings also indicate that corn, wheat, and flour are net transmitters of risks to oil and natural gas in the long and short-run, and wheat-flour pairwise connectedness is the strongest in the connectedness. Asymmetry is also pronounced in the network of connectedness. Portfolio analyses indicate that investors require a low proportion of energy in a portfolio of energy-agricultural commodities to achieve an optimum profit. The findings will offer exciting insights into the connectedness of agricultural and energy commodities, particularly during periods of high price uncertainty.","container-title":"Resources Policy","DOI":"10.1016/j.resourpol.2023.103339","ISSN":"0301-4207","journalAbbreviation":"Resources Policy","page":"103339","source":"ScienceDirect","title":"Transmission of risks between energy and agricultural commodities: Frequency time-varying VAR, asymmetry and portfolio management","title-short":"Transmission of risks between energy and agricultural commodities","volume":"81","author":[{"family":"Furuoka","given":"Fumitaka"},{"family":"Yaya","given":"OlaOluwa Simon"},{"family":"Ling","given":"Pui Kiew"},{"family":"Al-Faryan","given":"Mamdouh Abdulaziz Saleh"},{"family":"Islam","given":"M. Nazmul"}],"issued":{"date-parts":[["2023",3,1]]}}}],"schema":"https://github.com/citation-style-language/schema/raw/master/csl-citation.json"} </w:instrText>
      </w:r>
      <w:r w:rsidR="00CD7403">
        <w:fldChar w:fldCharType="separate"/>
      </w:r>
      <w:r w:rsidR="00CD7403" w:rsidRPr="00CD7403">
        <w:t>(Furuoka et al., 2023)</w:t>
      </w:r>
      <w:r w:rsidR="00CD7403">
        <w:fldChar w:fldCharType="end"/>
      </w:r>
      <w:r>
        <w:t xml:space="preserve">. </w:t>
      </w:r>
      <w:r w:rsidR="00CD7403">
        <w:t>By</w:t>
      </w:r>
      <w:r>
        <w:t xml:space="preserve"> analyzing the systematic risk across markets, </w:t>
      </w:r>
      <w:r w:rsidR="00B0055A">
        <w:fldChar w:fldCharType="begin"/>
      </w:r>
      <w:r w:rsidR="00FD7676">
        <w:instrText xml:space="preserve"> ADDIN ZOTERO_ITEM CSL_CITATION {"citationID":"PtcnTUtJ","properties":{"formattedCitation":"(Kumar et al., 2021)","plainCitation":"(Kumar et al., 2021)","dontUpdate":true,"noteIndex":0},"citationItems":[{"id":35,"uris":["http://zotero.org/users/13925666/items/3A6D7VTT"],"itemData":{"id":35,"type":"article-journal","abstract":"We examine the energy-food nexus using the dependence-switching copula model. Specifically, we look at the dependence for four distinct market states, such as, increasing oil–increasing commodity, declining oil–declining commodity, increasing oil–declining commodity, as well as declining oil–increasing commodity markets. Our results support the argument that the crash of oil markets and agricultural commodities happen at the same time, especially during crisis period. However, the same is not true during times of normal economic conditions, implying that investors cannot make excess profits in both agricultural and oil markets at once. Furthermore, our analysis suggests that the return chasing effect dominates for all commodities on maximum occasions. The CoVaR and ΔCoVaR results indicate important risk spillover from oil to agricultural markets, especially around the financial crisis.","container-title":"Resources Policy","DOI":"10.1016/j.resourpol.2021.102049","ISSN":"0301-4207","journalAbbreviation":"Resources Policy","page":"102049","source":"ScienceDirect","title":"Time-varying dependence structure between oil and agricultural commodity markets: A dependence-switching CoVaR copula approach","title-short":"Time-varying dependence structure between oil and agricultural commodity markets","volume":"72","author":[{"family":"Kumar","given":"Satish"},{"family":"Tiwari","given":"Aviral Kumar"},{"family":"Raheem","given":"Ibrahim Dolapo"},{"family":"Hille","given":"Erik"}],"issued":{"date-parts":[["2021",8,1]]}}}],"schema":"https://github.com/citation-style-language/schema/raw/master/csl-citation.json"} </w:instrText>
      </w:r>
      <w:r w:rsidR="00B0055A">
        <w:fldChar w:fldCharType="separate"/>
      </w:r>
      <w:r w:rsidR="00B0055A" w:rsidRPr="00B0055A">
        <w:t xml:space="preserve">Kumar et al. </w:t>
      </w:r>
      <w:r w:rsidR="00AF24A9">
        <w:t>(</w:t>
      </w:r>
      <w:r w:rsidR="00B0055A" w:rsidRPr="00B0055A">
        <w:t>2021)</w:t>
      </w:r>
      <w:r w:rsidR="00B0055A">
        <w:fldChar w:fldCharType="end"/>
      </w:r>
      <w:r>
        <w:t xml:space="preserve"> recommend that investors consider choos</w:t>
      </w:r>
      <w:r w:rsidR="00461C70">
        <w:t>ing</w:t>
      </w:r>
      <w:r>
        <w:t xml:space="preserve"> other commodities when the energy and agricultural commodity market collapse due to regime-switching risk spillovers. Moreover, when both oil and agricultural commodity markets are going up or </w:t>
      </w:r>
      <w:r w:rsidR="002A07A5">
        <w:t>declin</w:t>
      </w:r>
      <w:r w:rsidR="00CE3C1E">
        <w:t>ing</w:t>
      </w:r>
      <w:r>
        <w:t>, it</w:t>
      </w:r>
      <w:r w:rsidR="00144B08">
        <w:t xml:space="preserve"> i</w:t>
      </w:r>
      <w:r>
        <w:t xml:space="preserve">s more likely to experience losses than gains simultaneously. As for the energy and agricultural commodity portfolios, researchers suggest that investors should allocate a lower proportion of energy commodities in order to achieve higher profits based on the performance of dynamic optimal portfolio weights for energy-agricultural commodities portfolios </w:t>
      </w:r>
      <w:r w:rsidR="000A4E55">
        <w:fldChar w:fldCharType="begin"/>
      </w:r>
      <w:r w:rsidR="000A4E55">
        <w:instrText xml:space="preserve"> ADDIN ZOTERO_ITEM CSL_CITATION {"citationID":"yabHBy5c","properties":{"formattedCitation":"(Furuoka et al., 2023)","plainCitation":"(Furuoka et al., 2023)","noteIndex":0},"citationItems":[{"id":65,"uris":["http://zotero.org/users/13925666/items/PPLTKT6B"],"itemData":{"id":65,"type":"article-journal","abstract":"This paper examines energy and agricultural commodities' short-run and long-run connectedness by using the Time-varying parameter vector autoregressions (TVP-VAR). It applies the frequency version of the TVP-VAR model, which is a modified version of the dynamic TVP-VAR model. The frequency decomposition definition also decomposes into short-run and long-run connectedness. We further the analysis by investigating the effect of asymmetry in returns on connectedness. It also examines how portfolio management strategies would lead to a maximization of profits with minimal risks. Empirical evidence indicates that only 32.52% and 31.38% of connectedness in oil and gas, respectively, are transmitted to agricultural commodities, which suggests their weak tendencies in influencing agricultural commodities; the total connectedness index hovers around 40–60% in the 2018–2019 period; however, it dropped below 40% in 2020–2021 when the COVID-19 pandemic contributed to dis</w:instrText>
      </w:r>
      <w:r w:rsidR="000A4E55" w:rsidRPr="00614915">
        <w:rPr>
          <w:lang w:val="sv-SE"/>
        </w:rPr>
        <w:instrText xml:space="preserve">integrate the connectedness between energy and agricultural commodities but increased further during the 2022 Russia-Ukraine saga. The findings also indicate that corn, wheat, and flour are net transmitters of risks to oil and natural gas in the long and short-run, and wheat-flour pairwise connectedness is the strongest in the connectedness. Asymmetry is also pronounced in the network of connectedness. Portfolio analyses indicate that investors require a low proportion of energy in a portfolio of energy-agricultural commodities to achieve an optimum profit. The findings will offer exciting insights into the connectedness of agricultural and energy commodities, particularly during periods of high price uncertainty.","container-title":"Resources Policy","DOI":"10.1016/j.resourpol.2023.103339","ISSN":"0301-4207","journalAbbreviation":"Resources Policy","page":"103339","source":"ScienceDirect","title":"Transmission of risks between energy and agricultural commodities: Frequency time-varying VAR, asymmetry and portfolio management","title-short":"Transmission of risks between energy and agricultural commodities","volume":"81","author":[{"family":"Furuoka","given":"Fumitaka"},{"family":"Yaya","given":"OlaOluwa Simon"},{"family":"Ling","given":"Pui Kiew"},{"family":"Al-Faryan","given":"Mamdouh Abdulaziz Saleh"},{"family":"Islam","given":"M. Nazmul"}],"issued":{"date-parts":[["2023",3,1]]}}}],"schema":"https://github.com/citation-style-language/schema/raw/master/csl-citation.json"} </w:instrText>
      </w:r>
      <w:r w:rsidR="000A4E55">
        <w:fldChar w:fldCharType="separate"/>
      </w:r>
      <w:r w:rsidR="000A4E55" w:rsidRPr="00614915">
        <w:rPr>
          <w:lang w:val="sv-SE"/>
        </w:rPr>
        <w:t>(Furuoka et al., 2023)</w:t>
      </w:r>
      <w:r w:rsidR="000A4E55">
        <w:fldChar w:fldCharType="end"/>
      </w:r>
      <w:r w:rsidRPr="00614915">
        <w:rPr>
          <w:lang w:val="sv-SE"/>
        </w:rPr>
        <w:t xml:space="preserve">. </w:t>
      </w:r>
      <w:r w:rsidR="00B0055A">
        <w:fldChar w:fldCharType="begin"/>
      </w:r>
      <w:r w:rsidR="00797B55">
        <w:rPr>
          <w:lang w:val="sv-SE"/>
        </w:rPr>
        <w:instrText xml:space="preserve"> ADDIN ZOTERO_ITEM CSL_CITATION {"citationID":"bDXDvLif","properties":{"formattedCitation":"(Shiferaw, 2019)","plainCitation":"(Shiferaw, 2019)","dontUpdate":true,"noteIndex":0},"citationItems":[{"id":80,"uris":["http://zotero.org/users/13925666/items/NH4TMB3B"],"itemData":{"id":80,"type":"article-journal","abstract":"This article investigates the dependence structure b</w:instrText>
      </w:r>
      <w:r w:rsidR="00797B55" w:rsidRPr="00582170">
        <w:rPr>
          <w:lang w:val="sv-SE"/>
        </w:rPr>
        <w:instrText xml:space="preserve">etween the agricultural commodity prices (white maize, yellow maize, wheat, sunflower and soya) and energy prices (oil, natural gas and coal) dynamics of South Africa based on the Bayesian multivariate GARCH (MGARCH) model with skewness and heavy tails. A computationally intensive Markov chain Monte Carlo (MCMC) algorithm was adopted and implemented for both parameter estimation and model comparison. Based on the information criteria, the Bayesian DCC-MGARCH model with the error skewed-mvt distribution assumption performed better than other competitive methods. Moreover, the correlation between the agricultural commodity and energy price returns is dynamic (time-varying) in South Africa, indicating that the prices of agricultural commodities and energy prices exhibit strong co-movement. The findings have significant implications in the domain of agricultural commodity policy and financial sector.","container-title":"Physica A: Statistical Mechanics and its Applications","DOI":"10.1016/j.physa.2019.04.043","ISSN":"0378-4371","journalAbbreviation":"Physica A: Statistical Mechanics and its Applications","page":"120807","source":"ScienceDirect","title":"Time-varying correlation between agricultural commodity and energy price dynamics with Bayesian multivariate DCC-GARCH models","volume":"526","author":[{"family":"Shiferaw","given":"Yegnanew A."}],"issued":{"date-parts":[["2019",7,15]]}}}],"schema":"https://github.com/citation-style-language/schema/raw/master/csl-citation.json"} </w:instrText>
      </w:r>
      <w:r w:rsidR="00B0055A">
        <w:fldChar w:fldCharType="separate"/>
      </w:r>
      <w:r w:rsidR="00B0055A" w:rsidRPr="00582170">
        <w:rPr>
          <w:lang w:val="sv-SE"/>
        </w:rPr>
        <w:t xml:space="preserve">Shiferaw </w:t>
      </w:r>
      <w:r w:rsidR="00614915" w:rsidRPr="00582170">
        <w:rPr>
          <w:lang w:val="sv-SE"/>
        </w:rPr>
        <w:t>(</w:t>
      </w:r>
      <w:r w:rsidR="00B0055A" w:rsidRPr="00582170">
        <w:rPr>
          <w:lang w:val="sv-SE"/>
        </w:rPr>
        <w:t>2019)</w:t>
      </w:r>
      <w:r w:rsidR="00B0055A">
        <w:fldChar w:fldCharType="end"/>
      </w:r>
      <w:r w:rsidRPr="00582170">
        <w:rPr>
          <w:lang w:val="sv-SE"/>
        </w:rPr>
        <w:t xml:space="preserve"> studies the relationship between energy prices and agricultural commodity prices </w:t>
      </w:r>
      <w:r w:rsidR="005F68DE" w:rsidRPr="00582170">
        <w:rPr>
          <w:lang w:val="sv-SE"/>
        </w:rPr>
        <w:t>focusing</w:t>
      </w:r>
      <w:r w:rsidRPr="00582170">
        <w:rPr>
          <w:lang w:val="sv-SE"/>
        </w:rPr>
        <w:t xml:space="preserve"> on South Africa and finds that the cost of agricultural products is directly impacted by the volatile global oil prices. </w:t>
      </w:r>
      <w:r>
        <w:t xml:space="preserve">As a result, the changing oil price causes fluctuations </w:t>
      </w:r>
      <w:r w:rsidR="00536203">
        <w:t xml:space="preserve">in </w:t>
      </w:r>
      <w:r>
        <w:t xml:space="preserve">agricultural commodity prices. Recently, </w:t>
      </w:r>
      <w:r w:rsidR="00B0055A">
        <w:fldChar w:fldCharType="begin"/>
      </w:r>
      <w:r w:rsidR="00B0055A">
        <w:instrText xml:space="preserve"> ADDIN ZOTERO_ITEM CSL_CITATION {"citationID":"QX3uUpE4","properties":{"custom":"Miljkovic and Vatsa (2023)","formattedCitation":"Miljkovic and Vatsa (2023)","plainCitation":"Miljkovic and Vatsa (2023)","noteIndex":0},"citationItems":[{"id":63,"uris":["http://zotero.org/users/13925666/items/TE44LWCX"],"itemData":{"id":63,"type":"article-journal","abstract":"We use dynamic time warping, a non-parametric pattern recognition method, to study interlinkages between major energy and agricultural commodity prices. Cluster analysis is conducted to group commodity prices based on their behavioral likeness by maximizing the differences between groups while minimizing the differences within groups. Two clusters emerge: one comprises the prices of crude oil and six major agricultural commodities, whereas the other contains coal and natural gas prices. Regarding lead-lag associations, oil prices generally lag crop prices; however, there are periods during which the former lead the latter. Furthermore, the duration with which oil prices lead or lag crop prices changes frequently.","container-title":"International Review of Financial Analysis","DOI":"10.1016/j.irfa.2023.102834","ISSN":"1057-5219","journalAbbreviation":"International Review of Financial Analysis","page":"102834","source":"ScienceDirect","title":"On the linkages between energy and agricultural commodity prices: A dynamic time warping analysis","title-short":"On the linkages between energy and agricultural commodity prices","volume":"90","author":[{"family":"Miljkovic","given":"Dragan"},{"family":"Vatsa","given":"Puneet"}],"issued":{"date-parts":[["2023",11,1]]}}}],"schema":"https://github.com/citation-style-language/schema/raw/master/csl-citation.json"} </w:instrText>
      </w:r>
      <w:r w:rsidR="00B0055A">
        <w:fldChar w:fldCharType="separate"/>
      </w:r>
      <w:r w:rsidR="00B0055A" w:rsidRPr="00B0055A">
        <w:t>Miljkovic and Vatsa (2023)</w:t>
      </w:r>
      <w:r w:rsidR="00B0055A">
        <w:fldChar w:fldCharType="end"/>
      </w:r>
      <w:r>
        <w:t xml:space="preserve"> have shown that crop prices typically exhibit lags to oil prices, although there are times that the reverse is observed. Also, they group similar commodity price movements, which helps them </w:t>
      </w:r>
      <w:r w:rsidR="005F68DE">
        <w:t>identify</w:t>
      </w:r>
      <w:r>
        <w:t xml:space="preserve"> two major clusters: one is oil and agricultural commodity prices, and the other is coal and natural gas prices. </w:t>
      </w:r>
    </w:p>
    <w:p w14:paraId="0F51AB94" w14:textId="3E074755" w:rsidR="00D640F1" w:rsidRDefault="00000000" w:rsidP="005274E2">
      <w:pPr>
        <w:pStyle w:val="Heading2"/>
        <w:jc w:val="both"/>
      </w:pPr>
      <w:bookmarkStart w:id="5" w:name="_Toc167478284"/>
      <w:r>
        <w:t>2.2 Models for Interconnectedness</w:t>
      </w:r>
      <w:bookmarkEnd w:id="5"/>
      <w:r>
        <w:t xml:space="preserve"> </w:t>
      </w:r>
    </w:p>
    <w:p w14:paraId="4B2FFF31" w14:textId="0B272143" w:rsidR="00D640F1" w:rsidRDefault="00195584" w:rsidP="005274E2">
      <w:pPr>
        <w:spacing w:after="240"/>
        <w:jc w:val="both"/>
      </w:pPr>
      <w:r>
        <w:t xml:space="preserve">This </w:t>
      </w:r>
      <w:r w:rsidR="00CF089A">
        <w:t>study</w:t>
      </w:r>
      <w:r>
        <w:t xml:space="preserve"> </w:t>
      </w:r>
      <w:r w:rsidR="00001898">
        <w:t>explores</w:t>
      </w:r>
      <w:r>
        <w:t xml:space="preserve"> the interconnections among energy, metal, and agricultural commodity markets. Existing articles generally have four empirical methods: GARCH, copula, granger causality, and quantile methods. </w:t>
      </w:r>
    </w:p>
    <w:p w14:paraId="0B5DDE02" w14:textId="77777777" w:rsidR="00D640F1" w:rsidRDefault="00000000" w:rsidP="005274E2">
      <w:pPr>
        <w:pStyle w:val="Heading3"/>
        <w:jc w:val="both"/>
      </w:pPr>
      <w:r>
        <w:t>2.2.1 GARCH Models</w:t>
      </w:r>
    </w:p>
    <w:p w14:paraId="2B1AB916" w14:textId="0CB0F880" w:rsidR="00D640F1" w:rsidRDefault="00016BD7" w:rsidP="005274E2">
      <w:pPr>
        <w:spacing w:after="240"/>
        <w:jc w:val="both"/>
      </w:pPr>
      <w:r>
        <w:t xml:space="preserve">The </w:t>
      </w:r>
      <w:r w:rsidR="003F0D96">
        <w:t>GARC</w:t>
      </w:r>
      <w:r w:rsidR="00890AA0">
        <w:t xml:space="preserve">H </w:t>
      </w:r>
      <w:r w:rsidR="005C445B">
        <w:t>model denotes</w:t>
      </w:r>
      <w:r w:rsidR="00CA588F">
        <w:t xml:space="preserve"> </w:t>
      </w:r>
      <w:r w:rsidR="00FF441D">
        <w:t xml:space="preserve">the </w:t>
      </w:r>
      <w:r w:rsidR="009364A7">
        <w:t>g</w:t>
      </w:r>
      <w:r w:rsidR="00BA2E1D" w:rsidRPr="00BA2E1D">
        <w:t>eneralized autoregressive conditional heteroscedastic</w:t>
      </w:r>
      <w:r w:rsidR="001071E1">
        <w:t xml:space="preserve"> model</w:t>
      </w:r>
      <w:r w:rsidR="00A95189">
        <w:t xml:space="preserve">, which </w:t>
      </w:r>
      <w:r w:rsidRPr="00016BD7">
        <w:t>require</w:t>
      </w:r>
      <w:r>
        <w:t>s</w:t>
      </w:r>
      <w:r w:rsidRPr="00016BD7">
        <w:t xml:space="preserve"> </w:t>
      </w:r>
      <w:r w:rsidR="00A95189">
        <w:t xml:space="preserve">the estimation </w:t>
      </w:r>
      <w:r w:rsidR="00A95189" w:rsidRPr="00A95189">
        <w:t>of conditional variances, covariances</w:t>
      </w:r>
      <w:r w:rsidR="001565D6">
        <w:t>,</w:t>
      </w:r>
      <w:r w:rsidR="00A95189" w:rsidRPr="00A95189">
        <w:t xml:space="preserve"> and correlations of multivariate time series</w:t>
      </w:r>
      <w:r w:rsidR="00353DC9">
        <w:t xml:space="preserve"> </w:t>
      </w:r>
      <w:r w:rsidR="00D2512B">
        <w:fldChar w:fldCharType="begin"/>
      </w:r>
      <w:r w:rsidR="00FD7676">
        <w:instrText xml:space="preserve"> ADDIN ZOTERO_ITEM CSL_CITATION {"citationID":"FpEOuLlV","properties":{"formattedCitation":"(de Almeida et al., 2018)","plainCitation":"(de Almeida et al., 2018)","dontUpdate":true,"noteIndex":0},"citationItems":[{"id":150,"uris":["http://zotero.org/users/13925666/items/W846L8XU"],"itemData":{"id":150,"type":"article-journal","abstract":"Multivariate GARCH (MGARCH) models need to be restricted so that their estimation is feasible in large systems and so that the covariance stationarity and positive definiteness of conditional covariance matrices are guaranteed. This paper analyzes the limitations of some of the popular restricted parametric MGARCH models that are often used to represent the dynamics observed in real systems of financial returns. These limitations are illustrated using simulated data generated by general VECH models of different dimensions in which volatilities and correlations are interrelated. We show that the restrictions imposed by the BEKK model are very unrealistic, generating potentially misleading forecasts of conditional correlations. On the other hand, models based on the DCC specification provide appropriate forecasts. Alternative estimators of the parameters are important in order to simplify the computations, and do not have implications for the estimates of conditional correlations. The implications of the restrictions imposed by the different specifications of MGARCH models considered are illustrated by forecasting the volatilities and correlations of a five-dimensional system of exchange rate returns.","container-title":"International Journal of Forecasting","DOI":"10.1016/j.ijforecast.2017.08.003","ISSN":"0169-2070","issue":"1","journalAbbreviation":"International Journal of Forecasting","page":"45-63","source":"ScienceDirect","title":"MGARCH models: Trade-off between feasibility and flexibility","title-short":"MGARCH models","volume":"34","author":[{"family":"Almeida","given":"Daniel","non-dropping-particle":"de"},{"family":"Hotta","given":"Luiz K."},{"family":"Ruiz","given":"Esther"}],"issued":{"date-parts":[["2018",1,1]]}}}],"schema":"https://github.com/citation-style-language/schema/raw/master/csl-citation.json"} </w:instrText>
      </w:r>
      <w:r w:rsidR="00D2512B">
        <w:fldChar w:fldCharType="separate"/>
      </w:r>
      <w:r w:rsidR="00D2512B" w:rsidRPr="00D2512B">
        <w:t>(</w:t>
      </w:r>
      <w:r w:rsidR="00545763">
        <w:t xml:space="preserve">see </w:t>
      </w:r>
      <w:r w:rsidR="00D2512B" w:rsidRPr="00D2512B">
        <w:t>de Almeida et al., 2018)</w:t>
      </w:r>
      <w:r w:rsidR="00D2512B">
        <w:fldChar w:fldCharType="end"/>
      </w:r>
      <w:r w:rsidR="00A90F88">
        <w:t>.</w:t>
      </w:r>
      <w:r w:rsidR="00380F81">
        <w:t xml:space="preserve"> </w:t>
      </w:r>
      <w:r>
        <w:t xml:space="preserve">A wide range of researchers use different GARCH models such as DCC </w:t>
      </w:r>
      <w:r w:rsidR="00B0055A">
        <w:fldChar w:fldCharType="begin"/>
      </w:r>
      <w:r w:rsidR="00B0055A">
        <w:instrText xml:space="preserve"> ADDIN ZOTERO_ITEM CSL_CITATION {"citationID":"7AtUIHS1","properties":{"formattedCitation":"(Shiferaw, 2019)","plainCitation":"(Shiferaw, 2019)","noteIndex":0},"citationItems":[{"id":80,"uris":["http://zotero.org/users/13925666/items/NH4TMB3B"],"itemData":{"id":80,"type":"article-journal","abstract":"This article investigates the dependence structure between the agricultural commodity prices (white maize, yellow maize, wheat, sunflower and soya) and energy prices (oil, natural gas and coal) dynamics of South Africa based on the Bayesian multivariate GARCH (MGARCH) model with skewness and heavy tails. A computationally intensive Markov chain Monte Carlo (MCMC) algorithm was adopted and implemented for both parameter estimation and model comparison. Based on the information criteria, the Bayesian DCC-MGARCH model with the error skewed-mvt distribution assumption performed better than other competitive methods. Moreover, the correlation between the agricultural commodity and energy price returns is dynamic (time-varying) in South Africa, indicating that the prices of agricultural commodities and energy prices exhibit strong co-movement. The findings have significant implications in the domain of agricultural commodity policy and financial sector.","container-title":"Physica A: Statistical Mechanics and its Applications","DOI":"10.1016/j.physa.2019.04.043","ISSN":"0378-4371","journalAbbreviation":"Physica A: Statistical Mechanics and its Applications","page":"120807","source":"ScienceDirect","title":"Time-varying correlation between agricultural commodity and energy price dynamics with Bayesian multivariate DCC-GARCH models","volume":"526","author":[{"family":"Shiferaw","given":"Yegnanew A."}],"issued":{"date-parts":[["2019",7,15]]}}}],"schema":"https://github.com/citation-style-language/schema/raw/master/csl-citation.json"} </w:instrText>
      </w:r>
      <w:r w:rsidR="00B0055A">
        <w:fldChar w:fldCharType="separate"/>
      </w:r>
      <w:r w:rsidR="00B0055A" w:rsidRPr="00B0055A">
        <w:t>(Shiferaw, 2019)</w:t>
      </w:r>
      <w:r w:rsidR="00B0055A">
        <w:fldChar w:fldCharType="end"/>
      </w:r>
      <w:r>
        <w:t xml:space="preserve">, Asymmetric DCC </w:t>
      </w:r>
      <w:r w:rsidR="00B0055A">
        <w:fldChar w:fldCharType="begin"/>
      </w:r>
      <w:r w:rsidR="00B0055A">
        <w:instrText xml:space="preserve"> ADDIN ZOTERO_ITEM CSL_CITATION {"citationID":"EZDB7CBA","properties":{"formattedCitation":"(Raza et al., 2018; Trabelsi et al., 2022)","plainCitation":"(Raza et al., 2018; Trabelsi et al., 2022)","noteIndex":0},"citationItems":[{"id":74,"uris":["http://zotero.org/users/13925666/items/F4UR2TH6"],"itemData":{"id":74,"type":"article-journal","abstract":"We examine the hedging performance of commodities futures for US real estate portfolios in a multi-scale setting. Dynamic asymmetric conditional correlations and thereafter optimal hedge ratios of real estate stock returns with commodities index, gold, oil and bond returns are estimated to examine hedge effectiveness under heterogeneous market expectations. Rolling window based out-of-sample one-step-ahead forecasts show that commodities index (gold) provide the best hedge to US real estate stocks for short-term (long-term) investments. The results are robust to the choice of model refits and rolling window sizes and provide useful implications for alternate markets’ investors.","container-title":"Resources Policy","DOI":"10.1016/j.resourpol.2018.01.001","ISSN":"0301-4207","journalAbbreviation":"Resources Policy","page":"10-29","source":"ScienceDirect","title":"Do commodities effectively hedge real estate risk? A multi-scale asymmetric DCC approach","title-short":"Do commodities effectively hedge real estate risk?","volume":"57","author":[{"family":"Raza","given":"Naveed"},{"family":"Ali","given":"Sajid"},{"family":"Shahzad","given":"Syed Jawad Hussain"},{"family":"Raza","given":"Syed Ali"}],"issued":{"date-parts":[["2018",8,1]]}}},{"id":20,"uris":["http://zotero.org/users/13925666/items/TDR7FH38"],"itemData":{"id":20,"type":"article-journal","abstract":"This study sheds a new light on the dependence and the directional predictability between eight major energy price returns, using the Cross-Quantilogram (CQ) and the Partial CQ (PCQ) analysis. The energy prices cover the t</w:instrText>
      </w:r>
      <w:r w:rsidR="00B0055A" w:rsidRPr="00B0055A">
        <w:rPr>
          <w:lang w:val="sv-SE"/>
        </w:rPr>
        <w:instrText xml:space="preserve">ime series for the U.S. natural gas and seven internationally traded crude oil types. The results reveal a significant directional predictability running from most of energy commodities returns to the OPEC basket and the very light Tapis crude oil returns. However, the quantile predictability in both directions is enabled only for the relations between the light Brent and the light WTI, and between the OPEC basket and the Malaysian Tapis. The time-varying predictability analysis reveals that there is a significant upper quantile dependence between these international energy commodities. Finally, we find that the TAPIS can be a good hedging vehicle for other energy markets. These findings may be instructive for both policymakers (in terms of financial stability) and market participants (in terms of performance).","container-title":"The North American Journal of Economics and Finance","DOI":"10.1016/j.najef.2022.101715","ISSN":"1062-9408","journalAbbreviation":"The North American Journal of Economics and Finance","page":"101715","source":"ScienceDirect","title":"Spillovers and directional predictability between international energy commodities and their implications for optimal portfolio and hedging","volume":"62","author":[{"family":"Trabelsi","given":"Nader"},{"family":"Tiwari","given":"Aviral Kumar"},{"family":"Hammoudeh","given":"Shawkat"}],"issued":{"date-parts":[["2022",11,1]]}}}],"schema":"https://github.com/citation-style-language/schema/raw/master/csl-citation.json"} </w:instrText>
      </w:r>
      <w:r w:rsidR="00B0055A">
        <w:fldChar w:fldCharType="separate"/>
      </w:r>
      <w:r w:rsidR="00B0055A" w:rsidRPr="00B0055A">
        <w:rPr>
          <w:lang w:val="sv-SE"/>
        </w:rPr>
        <w:t>(Raza et al., 2018; Trabelsi et al., 2022)</w:t>
      </w:r>
      <w:r w:rsidR="00B0055A">
        <w:fldChar w:fldCharType="end"/>
      </w:r>
      <w:r w:rsidRPr="00B0055A">
        <w:rPr>
          <w:lang w:val="sv-SE"/>
        </w:rPr>
        <w:t xml:space="preserve">, Beta-Skew-t-EGARCH </w:t>
      </w:r>
      <w:r w:rsidR="00B0055A">
        <w:fldChar w:fldCharType="begin"/>
      </w:r>
      <w:r w:rsidR="00B0055A" w:rsidRPr="00B0055A">
        <w:rPr>
          <w:lang w:val="sv-SE"/>
        </w:rPr>
        <w:instrText xml:space="preserve"> ADDIN ZOTERO_ITEM CSL_CITATION {"citationID":"Gbcw7wsf","properties":{"formattedCitation":"(Gaete &amp; Herrera, 2023)","plainCitation":"(Gaete &amp; Herrera, 2023)","noteIndex":0},"citationItems":[{"id":29,"uris":["http://zotero.org/users/13925666/items/C2YR4PTP"],"itemData":{"id":29,"type":"article-journal","abstract":"This study provides a thorough analysis of the dynamics of volatility and dependence among seven international equity and 20 commodity markets across different sectors, highlighting the hedging role played by the latter. We explain volatility using a specification that distinguishes between the short and long terms. At the same time, the dependence structure is modeled through a time-varying conditional factor copula model, which can be split into commodity sectors such that there is homogeneous dependence within each sector. The dynamic of both models is captured through a score-driven specification. Moreover, we solve the risk-averse portfolio selection to determine the existence of diversification benefits when constructing portfolios comprising commodities and stock markets. The main results of the study show that the dependence between the commodity and equity markets is variable over time. The best strategy in the minimum variance portfolio is obtained by incorporating a mix of commodities into the stock market portfolio, especially industrial metals. Furthermore, the factor copula approach is the best specification in terms of the Sharpe ratio independent of portfolio settings.","container-title":"Journal of Commodity Markets","DOI":"10.1016/j.jcomm.2023.100363","ISSN":"2405-8513","journalAbbreviation":"Journal of Commodity Markets","page":"100363","source":"ScienceDirect","title":"Diversification benefits of commodities in portfolio allocation: A dynamic factor copula approach","title-short":"Diversification benefits of commodities in portfolio allocation","volume":"32","author":[{"family":"Gaete","given":"Michael"},{"family":"Herrera","given":"Rodrigo"}],"issued":{"date-parts":[["2023",12,1]]}}}],"schema":"https://github.com/citation-style-language/schema/raw/master/csl-citation.json"} </w:instrText>
      </w:r>
      <w:r w:rsidR="00B0055A">
        <w:fldChar w:fldCharType="separate"/>
      </w:r>
      <w:r w:rsidR="00B0055A" w:rsidRPr="00B0055A">
        <w:rPr>
          <w:lang w:val="sv-SE"/>
        </w:rPr>
        <w:t>(Gaete &amp; Herrera, 2023)</w:t>
      </w:r>
      <w:r w:rsidR="00B0055A">
        <w:fldChar w:fldCharType="end"/>
      </w:r>
      <w:r w:rsidRPr="00B0055A">
        <w:rPr>
          <w:lang w:val="sv-SE"/>
        </w:rPr>
        <w:t xml:space="preserve">, GARCH-MIDAS-X Framework </w:t>
      </w:r>
      <w:r w:rsidR="00B0055A">
        <w:fldChar w:fldCharType="begin"/>
      </w:r>
      <w:r w:rsidR="00B0055A" w:rsidRPr="00B0055A">
        <w:rPr>
          <w:lang w:val="sv-SE"/>
        </w:rPr>
        <w:instrText xml:space="preserve"> ADDIN ZOTERO_ITEM CSL_CITATION {"citationID":"EfTBO4gm","properties":{"formattedCitation":"(Yaya et al., 2022)","plainCitation":"(Yaya et al., 2022)","noteIndex":0},"citationItems":[{"id":22,"uris":["http://zotero.org/users/13925666/items/ISBA4PJH"],"itemData":{"id":22,"type":"article-journal","abstract":"Extant literature establishes co-movements among commodity (metal and oil) prices; whereas oil price/shocks aggregate, as a lone predictor, has relative predictability for most financial assets. We assess the predictability of Baumeister and Hamilton's (2019) decomposed oil shocks (economic activity shocks, oil consumption demand shocks, oil inventory demand shocks, and oil supply shocks) for conditional volatilities of prominently traded precious metals (gold, palladium, platinum, and silver) using GARCH-MIDAS-X framework. The asymmetric effect of decomposed oil shocks on precious metals' volatilities is examined. The DCC-MIDAS framework allows to investigate the conditional correlations and volatility between oil and precious metal prices. Results show that precious metals exhibit hedging potentials against oil demand and supply shocks, with heterogeneity observed in the precious metal-oil shocks nexus. Asymmetry is evident in the responses of metals' volatility to oil shocks. DCC-MIDAS results reveal significant dynamic correlations between oil prices and precious metals (except for platinum). Our results are robust (sensitive) to precious metals (oil shocks) proxies. The findings are insightful for commodity market stakeholders.","container-title":"Resources Policy","DOI":"10.1016/j.resourpol.2022.103036","ISSN":"0301-4207","journalAbbreviation":"Resources Policy","page":"103036","source":"ScienceDirect","title":"Time-variation between metal commodities and oil, and the impact of oil shocks: GARCH-MIDAS and DCC-MIDAS analyses","title-short":"Time-variation between metal commodities and oil, and the impact of oil shocks","volume":"79","author":[{"family":"Yaya","given":"OlaOluwa S."},{"family":"Ogbonna","given":"Ahamuefula E."},{"family":"Adesina","given":"Oluwaseun A."},{"family":"Alobaloke","given":"Kafayat A."},{"family":"Vo","given":"Xuan Vinh"}],"issued":{"date-parts":[["2022",12,1]]}}}],"schema":"https://github.com/citation-style-language/schema/raw/master/csl-citation.json"} </w:instrText>
      </w:r>
      <w:r w:rsidR="00B0055A">
        <w:fldChar w:fldCharType="separate"/>
      </w:r>
      <w:r w:rsidR="00B0055A" w:rsidRPr="00B0055A">
        <w:rPr>
          <w:lang w:val="sv-SE"/>
        </w:rPr>
        <w:t>(Yaya et al., 2022)</w:t>
      </w:r>
      <w:r w:rsidR="00B0055A">
        <w:fldChar w:fldCharType="end"/>
      </w:r>
      <w:r w:rsidRPr="00B0055A">
        <w:rPr>
          <w:lang w:val="sv-SE"/>
        </w:rPr>
        <w:t xml:space="preserve"> to study the correlation and spillover among commodity markets or their interactions with other markets. </w:t>
      </w:r>
      <w:r>
        <w:t xml:space="preserve">The core of these models is to capture the volatility patterns and study how the volatility of one commodity impacts the volatility of others, but they might not be helpful in analyzing the relationship between different commodities. In order to analyze the dependence structure between agricultural </w:t>
      </w:r>
      <w:r w:rsidR="001F03F4">
        <w:t>commodities</w:t>
      </w:r>
      <w:r>
        <w:t xml:space="preserve"> and energy prices, </w:t>
      </w:r>
      <w:r w:rsidR="00B0055A">
        <w:fldChar w:fldCharType="begin"/>
      </w:r>
      <w:r w:rsidR="00FD7676">
        <w:instrText xml:space="preserve"> ADDIN ZOTERO_ITEM CSL_CITATION {"citationID":"lRqkjPIT","properties":{"formattedCitation":"(Shiferaw, 2019)","plainCitation":"(Shiferaw, 2019)","dontUpdate":true,"noteIndex":0},"citationItems":[{"id":80,"uris":["http://zotero.org/users/13925666/items/NH4TMB3B"],"itemData":{"id":80,"type":"article-journal","abstract":"This article investigates the dependence structure between the agricultural commodity prices (white maize, yellow maize, wheat, sunflower and soya) and energy prices (oil, natural gas and coal) dynamics of South Africa based on the Bayesian multivariate GARCH (MGARCH) model with skewness and heavy tails. A computationally intensive Markov chain Monte Carlo (MCMC) algorithm was adopted and implemented for both parameter estimation and model comparison. Based on the information criteria, the Bayesian DCC-MGARCH model with the error skewed-mvt distribution assumption performed better than other competitive methods. Moreover, the correlation between the agricultural commodity and energy price returns is dynamic (time-varying) in South Africa, indicating that the prices of agricultural commodities and energy prices exhibit strong co-movement. The findings have significant implications in the domain of agricultural commodity policy and financial sector.","container-title":"Physica A: Statistical Mechanics and its Applications","DOI":"10.1016/j.physa.2019.04.043","ISSN":"0378-4371","journalAbbreviation":"Physica A: Statistical Mechanics and its Applications","page":"120807","source":"ScienceDirect","title":"Time-varying correlation between agricultural commodity and energy price dynamics with Bayesian multivariate DCC-GARCH models","volume":"526","author":[{"family":"Shiferaw","given":"Yegnanew A."}],"issued":{"date-parts":[["2019",7,15]]}}}],"schema":"https://github.com/citation-style-language/schema/raw/master/csl-citation.json"} </w:instrText>
      </w:r>
      <w:r w:rsidR="00B0055A">
        <w:fldChar w:fldCharType="separate"/>
      </w:r>
      <w:r w:rsidR="00B0055A" w:rsidRPr="00B0055A">
        <w:t xml:space="preserve">Shiferaw </w:t>
      </w:r>
      <w:r w:rsidR="001F2F3C">
        <w:t>(</w:t>
      </w:r>
      <w:r w:rsidR="00B0055A" w:rsidRPr="00B0055A">
        <w:t>2019)</w:t>
      </w:r>
      <w:r w:rsidR="00B0055A">
        <w:fldChar w:fldCharType="end"/>
      </w:r>
      <w:r>
        <w:t xml:space="preserve"> chooses eight commodities and applies </w:t>
      </w:r>
      <w:r w:rsidR="00DE75F2">
        <w:t>the</w:t>
      </w:r>
      <w:r w:rsidR="007D7C0C">
        <w:t xml:space="preserve"> </w:t>
      </w:r>
      <w:r>
        <w:t>Bayesian multivariate GARCH model with skewness and heavy tails. The researcher finds that the DCC model</w:t>
      </w:r>
      <w:r w:rsidR="00EC7AF1">
        <w:t>, which is the dynamic conditional correlation model,</w:t>
      </w:r>
      <w:r>
        <w:t xml:space="preserve"> with the </w:t>
      </w:r>
      <w:r w:rsidR="000F4F5F">
        <w:t>error-skewed</w:t>
      </w:r>
      <w:r>
        <w:t xml:space="preserve"> distribution assumption performed better than other competitive methods, such as the CCC</w:t>
      </w:r>
      <w:r w:rsidR="00EE22B6">
        <w:t xml:space="preserve"> model</w:t>
      </w:r>
      <w:r w:rsidR="00517CCB">
        <w:t xml:space="preserve">, which is the constant </w:t>
      </w:r>
      <w:r w:rsidR="00EC253B">
        <w:t xml:space="preserve">conditional </w:t>
      </w:r>
      <w:r w:rsidR="00517CCB">
        <w:t>correlation</w:t>
      </w:r>
      <w:r>
        <w:t xml:space="preserve"> </w:t>
      </w:r>
      <w:r w:rsidR="00EC253B">
        <w:t>model</w:t>
      </w:r>
      <w:r w:rsidR="006909A9">
        <w:t xml:space="preserve">. </w:t>
      </w:r>
      <w:r>
        <w:t xml:space="preserve">Additionally, </w:t>
      </w:r>
      <w:r w:rsidR="00B0055A">
        <w:fldChar w:fldCharType="begin"/>
      </w:r>
      <w:r w:rsidR="00FD7676">
        <w:instrText xml:space="preserve"> ADDIN ZOTERO_ITEM CSL_CITATION {"citationID":"KMUKayuZ","properties":{"formattedCitation":"(Gaete &amp; Herrera, 2023)","plainCitation":"(Gaete &amp; Herrera, 2023)","dontUpdate":true,"noteIndex":0},"citationItems":[{"id":29,"uris":["http://zotero.org/users/13925666/items/C2YR4PTP"],"itemData":{"id":29,"type":"article-journal","abstract":"This study provides a thorough analysis of the dynamics of volatility and dependence among seven international equity and 20 commodity markets across different sectors, highlighting the hedging role played by the latter. We explain volatility using a specification that distinguishes between the short and long terms. At the same time, the dependence structure is modeled through a time-varying conditional factor copula model, which can be split into commodity sectors such that there is homogeneous dependence within each sector. The dynamic of both models is captured through a score-driven specification. Moreover, we solve the risk-averse portfolio selection to determine the existence of diversification benefits when constructing portfolios comprising commodities and stock markets. The main results of the study show that the dependence between the commodity and equity markets is variable over time. The best strategy in the minimum variance portfolio is obtained by incorporating a mix of commodities into the stock market portfolio, especially industrial metals. Furthermore, the factor copula approach is the best specification in terms of the Sharpe ratio independent of portfolio settings.","container-title":"Journal of Commodity Markets","DOI":"10.1016/j.jcomm.2023.100363","ISSN":"2405-8513","journalAbbreviation":"Journal of Commodity Markets","page":"100363","source":"ScienceDirect","title":"Diversification benefits of commodities in portfolio allocation: A dynamic factor copula approach","title-short":"Diversification benefits of commodities in portfolio allocation","volume":"32","author":[{"family":"Gaete","given":"Michael"},{"family":"Herrera","given":"Rodrigo"}],"issued":{"date-parts":[["2023",12,1]]}}}],"schema":"https://github.com/citation-style-language/schema/raw/master/csl-citation.json"} </w:instrText>
      </w:r>
      <w:r w:rsidR="00B0055A">
        <w:fldChar w:fldCharType="separate"/>
      </w:r>
      <w:r w:rsidR="00B0055A" w:rsidRPr="00B0055A">
        <w:t xml:space="preserve">Gaete </w:t>
      </w:r>
      <w:r w:rsidR="00C53C7A">
        <w:t>and</w:t>
      </w:r>
      <w:r w:rsidR="00B0055A" w:rsidRPr="00B0055A">
        <w:t xml:space="preserve"> Herrera </w:t>
      </w:r>
      <w:r w:rsidR="0013486A">
        <w:t>(</w:t>
      </w:r>
      <w:r w:rsidR="00B0055A" w:rsidRPr="00B0055A">
        <w:t>2023)</w:t>
      </w:r>
      <w:r w:rsidR="00B0055A">
        <w:fldChar w:fldCharType="end"/>
      </w:r>
      <w:r>
        <w:t xml:space="preserve"> </w:t>
      </w:r>
      <w:r w:rsidR="00563C81">
        <w:t>use</w:t>
      </w:r>
      <w:r>
        <w:t xml:space="preserve"> the Beta-Skew-t-EGARCH model to capture the volatility between equities and commodities. By modeling the volatility and the standardized residuals, they can get the score-driven dynamics for solving the </w:t>
      </w:r>
      <w:r w:rsidR="001629C3">
        <w:t>mean-variance</w:t>
      </w:r>
      <w:r>
        <w:t xml:space="preserve"> optimization problem. Similarly, the DCC-MIDAS framework applied by </w:t>
      </w:r>
      <w:r w:rsidR="00B0055A">
        <w:fldChar w:fldCharType="begin"/>
      </w:r>
      <w:r w:rsidR="00B0055A">
        <w:instrText xml:space="preserve"> ADDIN ZOTERO_ITEM CSL_CITATION {"citationID":"Jyn3oZAy","properties":{"formattedCitation":"(Yaya et al., 2022)","plainCitation":"(Yaya et al., 2022)","noteIndex":0},"citationItems":[{"id":22,"uris":["http://zotero.org/users/13925666/items/ISBA4PJH"],"itemData":{"id":22,"type":"article-journal","abstract":"Extant literature establishes co-movements among commodity (metal and oil) prices; whereas oil price/shocks aggregate, as a lone predictor, has relative predictability for most financial assets. We assess the predictability of Baumeister and Hamilton's (2019) decomposed oil shocks (economic activity shocks, oil consumption demand shocks, oil inventory demand shocks, and oil supply shocks) for conditional volatilities of prominently traded precious metals (gold, palladium, platinum, and silver) using GARCH-MIDAS-X framework. The asymmetric effect of decomposed oil shocks on precious metals' volatilities is examined. The DCC-MIDAS framework allows to investigate the conditional correlations and volatility between oil and precious metal prices. Results show that precious metals exhibit hedging potentials against oil demand and supply shocks, with heterogeneity observed in the precious metal-oil shocks nexus. Asymmetry is evident in the responses of metals' volatility to oil shocks. DCC-MIDAS results reveal significant dynamic correlations between oil prices and precious metals (except for platinum). Our results are robust (sensitive) to precious metals (oil shocks) proxies. The findings are insightful for commodity market stakeholders.","container-title":"Resources Policy","DOI":"10.1016/j.resourpol.2022.103036","ISSN":"0301-4207","journalAbbreviation":"Resources Policy","page":"103036","source":"ScienceDirect","title":"Time-variation between metal commodities and oil, and the impact of oil shocks: GARCH-MIDAS and DCC-MIDAS analyses","title-short":"Time-variation between metal commodities and oil, and the impact of oil shocks","volume":"79","author":[{"family":"Yaya","given":"OlaOluwa S."},{"family":"Ogbonna","given":"Ahamuefula E."},{"family":"Adesina","given":"Oluwaseun A."},{"family":"Alobaloke","given":"Kafayat A."},{"family":"Vo","given":"Xuan Vinh"}],"issued":{"date-parts":[["2022",12,1]]}}}],"schema":"https://github.com/citation-style-language/schema/raw/master/csl-citation.json"} </w:instrText>
      </w:r>
      <w:r w:rsidR="00B0055A">
        <w:fldChar w:fldCharType="separate"/>
      </w:r>
      <w:r w:rsidR="00B0055A" w:rsidRPr="00B0055A">
        <w:t>(Yaya et al., 2022)</w:t>
      </w:r>
      <w:r w:rsidR="00B0055A">
        <w:fldChar w:fldCharType="end"/>
      </w:r>
      <w:r>
        <w:t xml:space="preserve"> helps investigate the conditional correlations and volatility between oil and precious metal prices. The DCC-MIDAS means the dynamic conditional correlation with mixed data sampling. This framework incorporates information from different frequencies of data, which is efficient when one variable is observed at a higher frequency than the others. </w:t>
      </w:r>
    </w:p>
    <w:p w14:paraId="3B3B49F9" w14:textId="77777777" w:rsidR="00D640F1" w:rsidRDefault="00000000" w:rsidP="005274E2">
      <w:pPr>
        <w:pStyle w:val="Heading3"/>
        <w:jc w:val="both"/>
      </w:pPr>
      <w:r>
        <w:t>2.2.2 Copula Models</w:t>
      </w:r>
    </w:p>
    <w:p w14:paraId="6C91AC26" w14:textId="42E1EA49" w:rsidR="00D640F1" w:rsidRDefault="00000000" w:rsidP="005274E2">
      <w:pPr>
        <w:spacing w:after="240"/>
        <w:jc w:val="both"/>
      </w:pPr>
      <w:r>
        <w:t>Copula models can characterize the tail dependence structure between returns or risk of different commodities (</w:t>
      </w:r>
      <w:r w:rsidR="00B0055A">
        <w:fldChar w:fldCharType="begin"/>
      </w:r>
      <w:r w:rsidR="00B0055A">
        <w:instrText xml:space="preserve"> ADDIN ZOTERO_ITEM CSL_CITATION {"citationID":"aaimOhSI","properties":{"custom":"Albulescu et al., 2020","formattedCitation":"Albulescu et al., 2020","plainCitation":"Albulescu et al., 2020","noteIndex":0},"citationItems":[{"id":32,"uris":["http://zotero.org/users/13925666/items/ZYD8TRGA"],"itemData":{"id":32,"type":"article-journal","abstract":"This paper studies the extreme dependencies among energy, agriculture and metal commodities markets, with an emphasis on local co-movements. By applying a novel, copula-based, local Kendall’s tau approach to measure nonlinear local dependence in regions, we identified asymmetric co-movements in and between bull and bear markets, as well as the changing trend in the degree of co-movements. Starting from a non-parametric mixture copula, we found that commodities markets’ co-movements increase in extreme situations. In addition, we found a stronger dependence between energy and other commodities markets at lower tails. Therefore, we showed that the energy market can offer diversification solutions for risk management in the case of extreme bull market events.","container-title":"Energy","DOI":"10.1016/j.energy.2020.117762","ISSN":"0360-5442","journalAbbreviation":"Energy","page":"117762","source":"ScienceDirect","title":"Copula-based local dependence among energy, agriculture and metal commodities markets","volume":"202","author":[{"family":"Albulescu","given":"Claudiu Tiberiu"},{"family":"Tiwari","given":"Aviral Kumar"},{"family":"Ji","given":"Qiang"}],"issued":{"date-parts":[["2020",7,1]]}}}],"schema":"https://github.com/citation-style-language/schema/raw/master/csl-citation.json"} </w:instrText>
      </w:r>
      <w:r w:rsidR="00B0055A">
        <w:fldChar w:fldCharType="separate"/>
      </w:r>
      <w:r w:rsidR="00B0055A" w:rsidRPr="00B0055A">
        <w:t>Albulescu et al., 2020</w:t>
      </w:r>
      <w:r w:rsidR="00B0055A">
        <w:fldChar w:fldCharType="end"/>
      </w:r>
      <w:r>
        <w:t xml:space="preserve">; </w:t>
      </w:r>
      <w:r w:rsidR="00B0055A">
        <w:fldChar w:fldCharType="begin"/>
      </w:r>
      <w:r w:rsidR="00B0055A">
        <w:instrText xml:space="preserve"> ADDIN ZOTERO_ITEM CSL_CITATION {"citationID":"uHLG2GEE","properties":{"custom":"Kumar et al., 2021","formattedCitation":"Kumar et al., 2021","plainCitation":"Kumar et al., 2021","noteIndex":0},"citationItems":[{"id":35,"uris":["http://zotero.org/users/13925666/items/3A6D7VTT"],"itemData":{"id":35,"type":"article-journal","abstract":"We examine the energy-food nexus using the dependence-switching copula model. Specifically, we look at the dependence for four di</w:instrText>
      </w:r>
      <w:r w:rsidR="00B0055A" w:rsidRPr="002B0F19">
        <w:rPr>
          <w:lang w:val="sv-SE"/>
        </w:rPr>
        <w:instrText xml:space="preserve">stinct market states, such as, increasing oil–increasing commodity, declining oil–declining commodity, increasing oil–declining commodity, as well as declining oil–increasing commodity markets. Our results support the argument that the crash of oil markets and agricultural commodities happen at the same time, especially during crisis period. However, the same is not true during times of normal economic conditions, implying that investors cannot make excess profits in both agricultural and oil markets at once. Furthermore, our analysis suggests that the return chasing effect dominates for all commodities on maximum occasions. The CoVaR and </w:instrText>
      </w:r>
      <w:r w:rsidR="00B0055A">
        <w:instrText>Δ</w:instrText>
      </w:r>
      <w:r w:rsidR="00B0055A" w:rsidRPr="002B0F19">
        <w:rPr>
          <w:lang w:val="sv-SE"/>
        </w:rPr>
        <w:instrText>CoVaR results indicate important risk spillover from oil to agricultural markets, especially aroun</w:instrText>
      </w:r>
      <w:r w:rsidR="00B0055A" w:rsidRPr="00B0055A">
        <w:rPr>
          <w:lang w:val="sv-SE"/>
        </w:rPr>
        <w:instrText xml:space="preserve">d the financial crisis.","container-title":"Resources Policy","DOI":"10.1016/j.resourpol.2021.102049","ISSN":"0301-4207","journalAbbreviation":"Resources Policy","page":"102049","source":"ScienceDirect","title":"Time-varying dependence structure between oil and agricultural commodity markets: A dependence-switching CoVaR copula approach","title-short":"Time-varying dependence structure between oil and agricultural commodity markets","volume":"72","author":[{"family":"Kumar","given":"Satish"},{"family":"Tiwari","given":"Aviral Kumar"},{"family":"Raheem","given":"Ibrahim Dolapo"},{"family":"Hille","given":"Erik"}],"issued":{"date-parts":[["2021",8,1]]}}}],"schema":"https://github.com/citation-style-language/schema/raw/master/csl-citation.json"} </w:instrText>
      </w:r>
      <w:r w:rsidR="00B0055A">
        <w:fldChar w:fldCharType="separate"/>
      </w:r>
      <w:r w:rsidR="00B0055A" w:rsidRPr="00B0055A">
        <w:rPr>
          <w:lang w:val="sv-SE"/>
        </w:rPr>
        <w:t>Kumar et al., 2021</w:t>
      </w:r>
      <w:r w:rsidR="00B0055A">
        <w:fldChar w:fldCharType="end"/>
      </w:r>
      <w:r w:rsidRPr="00B0055A">
        <w:rPr>
          <w:lang w:val="sv-SE"/>
        </w:rPr>
        <w:t xml:space="preserve">; </w:t>
      </w:r>
      <w:r w:rsidR="00B0055A">
        <w:fldChar w:fldCharType="begin"/>
      </w:r>
      <w:r w:rsidR="00B0055A" w:rsidRPr="00B0055A">
        <w:rPr>
          <w:lang w:val="sv-SE"/>
        </w:rPr>
        <w:instrText xml:space="preserve"> ADDIN ZOTERO_ITEM CSL_CITATION {"citationID":"HYzZkayl","properties":{"custom":"Koirala et al., 2015","formattedCitation":"Koirala et al., 2015","plainCitation":"Koirala et al., 2015","noteIndex":0},"citationItems":[{"id":38,"uris":["http://zotero.org/users/13925666/items/MQGAZ2IK"],"itemData":{"id":38,"type":"article-journal","abstract":"The linear relationships between energy prices and prices for agricultural commodities such as corn and soybeans may have been affected, over the last several years, by policy legislations in the farm sector, the Energy Independence and Security Act of 2007, and the Renewable Fuel Standard Program for 2014. Using high-frequency data and newer methodology, this study investigates dependence between agricultural commodity futures prices and energy futures prices. Results reveal that agricultural commodity and energy future prices are highly correlated and exhibit positive and significant relationship. Findings from this study highlight that an increase in energy price increases the price of agricultural commodities.","container-title":"Energy","DOI":"10.1016/j.energy.2014.12.055","ISSN":"0360-5442","journalAbbreviation":"Energy","page":"430-436","source":"ScienceDirect","title":"Energy prices and agricultural commodity prices: Testing correlation using copulas method","title-short":"Energy prices and agricultural commodity prices","volume":"81","author":[{"family":"Koirala","given":"Krishna H."},{"family":"Mishra","given":"Ashok K."},{"family":"D'Antoni","given":"Jeremy M."},{"family":"Mehlhorn","given":"Joey E."}],"issued":{"date-parts":[["2015",3,1]]}}}],"schema":"https://github.com/citation-style-language/schema/raw/master/csl-citation.json"} </w:instrText>
      </w:r>
      <w:r w:rsidR="00B0055A">
        <w:fldChar w:fldCharType="separate"/>
      </w:r>
      <w:r w:rsidR="00B0055A" w:rsidRPr="00B0055A">
        <w:rPr>
          <w:lang w:val="sv-SE"/>
        </w:rPr>
        <w:t>Koirala et al., 2015</w:t>
      </w:r>
      <w:r w:rsidR="00B0055A">
        <w:fldChar w:fldCharType="end"/>
      </w:r>
      <w:r w:rsidRPr="00B0055A">
        <w:rPr>
          <w:lang w:val="sv-SE"/>
        </w:rPr>
        <w:t xml:space="preserve">; </w:t>
      </w:r>
      <w:r w:rsidR="00B0055A">
        <w:fldChar w:fldCharType="begin"/>
      </w:r>
      <w:r w:rsidR="00B0055A" w:rsidRPr="00B0055A">
        <w:rPr>
          <w:lang w:val="sv-SE"/>
        </w:rPr>
        <w:instrText xml:space="preserve"> ADDIN ZOTERO_ITEM CSL_CITATION {"citationID":"RL8Vowp9","properties":{"custom":"Adhikari &amp; Putnam, 2020","formattedCitation":"Adhikari &amp; Putnam, 2020","plainCitation":"Adhikari &amp; Putnam, 2020","noteIndex":0},"citationItems":[{"id":41,"uris":["http://zotero.org/users/13925666/items/6FWG6HXF"],"itemData":{"id":41,"type":"article-journal","abstract":"We examine the excess comovement of commodity futures returns. We contend that commodities categorized in the same sector possess fundamental price linkages; thus, measures of excess comovement \"within-sectors\" are much higher relative to \"across-sector\" measures. Consistent with this premise we find that all copula model dependence measures used in the study capture this feature of the commodity markets. Further, we test the relevance of two new \"cross-market\" factors related to changes in inventory and open interest as determinants of commodity futures returns. We find a strong positive relationship between changes in cross-market open interest and futures returns to the energy and livestock markets. In contrast, the impact of changes in cross-market inventory on futures returns to the energy and grains sectors is very minor.","container-title":"Journal of Commodity Markets","DOI":"10.1016/j.jcomm.2019.04.002","ISSN":"2405-8513","journalAbbreviation":"Journal of Commodity Markets","page":"100090","source":"ScienceDirect","title":"Comovement in the commodity futures markets: An analysis of the energy, grains, and livestock sectors","title-short":"Comovement in the commodity futures markets","volume":"18","author":[{"family":"Adhikari","given":"Ramesh"},{"family":"Putnam","given":"Kyle J."}],"issued":{"date-parts":[["2020",6,1]]}}}],"schema":"https://github.com/citation-style-language/schema/raw/master/csl-citation.json"} </w:instrText>
      </w:r>
      <w:r w:rsidR="00B0055A">
        <w:fldChar w:fldCharType="separate"/>
      </w:r>
      <w:r w:rsidR="00B0055A" w:rsidRPr="00B0055A">
        <w:rPr>
          <w:lang w:val="sv-SE"/>
        </w:rPr>
        <w:t>Adhikari &amp; Putnam, 2020</w:t>
      </w:r>
      <w:r w:rsidR="00B0055A">
        <w:fldChar w:fldCharType="end"/>
      </w:r>
      <w:r w:rsidRPr="00B0055A">
        <w:rPr>
          <w:lang w:val="sv-SE"/>
        </w:rPr>
        <w:t xml:space="preserve">; </w:t>
      </w:r>
      <w:r w:rsidR="00B0055A">
        <w:fldChar w:fldCharType="begin"/>
      </w:r>
      <w:r w:rsidR="00B0055A" w:rsidRPr="00B0055A">
        <w:rPr>
          <w:lang w:val="sv-SE"/>
        </w:rPr>
        <w:instrText xml:space="preserve"> ADDIN ZOTERO_ITEM CSL_CITATION {"citationID":"4vaUSukQ","properties":{"custom":"Fousekis &amp; Grigoriadis, 2017","formattedCitation":"Fousekis &amp; Grigoriadis, 2017","plainCitation":"Fousekis &amp; Grigoriadis, 2017","noteIndex":0},"citationItems":[{"id":43,"uris":["http://zotero.org/users/13925666/items/PYG6PTYI"],"itemData":{"id":43,"type":"article-journal","abstract":"The strength and the pattern of linkages between output and input futures prices are of particular importance for risk management in the energy sector. This paper investigates the co-movement between crude oil, heating oil, and reformulated gasoline futures prices using non-parametric and time-varying copulas. The empirical results suggest that short-run co-movement is high, symmetric with respect to the sign of shocks, and asymmetric with respect to the size of them. Depending on the source of a shock, the asymmetry with respect to size is likely to work towards widening or narrowing the crack spread. In the long run, however, price co-movement becomes perfect, and the price interrelationships obey the Law of One Price.","container-title":"Journal of Commodity Markets","DOI":"10.1016/j.jcomm.2017.08.003","ISSN":"2405-8513","journalAbbreviation":"Journal of Commodity Markets","page":"57-71","source":"ScienceDirect","title":"Price co-movement and the crack spread in the US futures markets","volume":"7","author":[{"family":"Fousekis","given":"Panos"},{"family":"Grigoriadis","given":"Vasilis"}],"issued":{"date-parts":[["2017",9,1]]}}}],"schema":"https://github.com/citation-style-language/schema/raw/master/csl-citation.json"} </w:instrText>
      </w:r>
      <w:r w:rsidR="00B0055A">
        <w:fldChar w:fldCharType="separate"/>
      </w:r>
      <w:r w:rsidR="00B0055A" w:rsidRPr="00B0055A">
        <w:rPr>
          <w:lang w:val="sv-SE"/>
        </w:rPr>
        <w:t>Fousekis &amp; Grigoriadis, 2017</w:t>
      </w:r>
      <w:r w:rsidR="00B0055A">
        <w:fldChar w:fldCharType="end"/>
      </w:r>
      <w:r w:rsidRPr="00B0055A">
        <w:rPr>
          <w:lang w:val="sv-SE"/>
        </w:rPr>
        <w:t xml:space="preserve">; </w:t>
      </w:r>
      <w:r w:rsidR="00B0055A">
        <w:fldChar w:fldCharType="begin"/>
      </w:r>
      <w:r w:rsidR="00B0055A" w:rsidRPr="00B0055A">
        <w:rPr>
          <w:lang w:val="sv-SE"/>
        </w:rPr>
        <w:instrText xml:space="preserve"> ADDIN ZOTERO_ITEM CSL_CITATION {"citationID":"v9Xlr2eo","properties":{"custom":"Hanif et al., 2023","formattedCitation":"Hanif et al., 2023","plainCitation":"Hanif et al., 2023","noteIndex":0},"citationItems":[{"id":47,"uris":["http://zotero.org/users/13925666/items/YFXZ45H4"],"itemData":{"id":47,"type":"article-journal","abstract":"This paper examines the dependence structure and the portfolio allocation characteristics of a main industrial portfolio metals (gold, platinum, palladium, aluminum, silver, copper, zinc, lead, and nickel), and of an agricultural commodities portfolio (wheat, corn, soybeans</w:instrText>
      </w:r>
      <w:r w:rsidR="00B0055A" w:rsidRPr="002B0F19">
        <w:instrText>, coffee, sugar cane, sugar beets, cocoa, cotton, and lumber). Our methodology is based on regular vine copulas and the conditional Value-at-Risk. The motivation to investigate the dependence structure and connectedness between agricultural, and metal commodities is to identify ways in which agricultural and metal commodities can hedge each other and to explore the possibilities of parallel investments. The results indicate that the dependence dynamics of the main metals portfolio are characterized by symmetric features. However, the dependence dynamics of the agricultural commodities portfolio are characterized by symmetric and asymmetric features; symmetric dynamics are predominant. Finally, the metal commodities portfolio is observed to be less risky for financial resource allocation during the global financial crisis.","container-title":"Reso</w:instrText>
      </w:r>
      <w:r w:rsidR="00B0055A">
        <w:instrText xml:space="preserve">urces Policy","DOI":"10.1016/j.resourpol.2023.103567","ISSN":"0301-4207","journalAbbreviation":"Resources Policy","page":"103567","source":"ScienceDirect","title":"Dependence and risk management of portfolios of metals and agricultural commodity futures","volume":"82","author":[{"family":"Hanif","given":"Waqas"},{"family":"Mensi","given":"Walid"},{"family":"Vo","given":"Xuan Vinh"},{"family":"BenSaïda","given":"Ahmed"},{"family":"Hernandez","given":"Jose Arreola"},{"family":"Kang","given":"Sang Hoon"}],"issued":{"date-parts":[["2023",5,1]]}}}],"schema":"https://github.com/citation-style-language/schema/raw/master/csl-citation.json"} </w:instrText>
      </w:r>
      <w:r w:rsidR="00B0055A">
        <w:fldChar w:fldCharType="separate"/>
      </w:r>
      <w:r w:rsidR="00B0055A" w:rsidRPr="00B0055A">
        <w:t>Hanif et al., 2023</w:t>
      </w:r>
      <w:r w:rsidR="00B0055A">
        <w:fldChar w:fldCharType="end"/>
      </w:r>
      <w:r>
        <w:t xml:space="preserve">). </w:t>
      </w:r>
      <w:r w:rsidR="007656BF">
        <w:t>While c</w:t>
      </w:r>
      <w:r>
        <w:t xml:space="preserve">opula models have flexibility in modeling different types of dependencies and are particularly effective for handling tail risk which is helpful for understanding how extreme movements in one commodity affect other commodities (see </w:t>
      </w:r>
      <w:r w:rsidR="00B0055A">
        <w:fldChar w:fldCharType="begin"/>
      </w:r>
      <w:r w:rsidR="00B0055A">
        <w:instrText xml:space="preserve"> ADDIN ZOTERO_ITEM CSL_CITATION {"citationID":"M0Ztxwcq","properties":{"custom":"Albulescu et al., 2020","formattedCitation":"Albulescu et al., 2020","plainCitation":"Albulescu et al., 2020","noteIndex":0},"citationItems":[{"id":32,"uris":["http://zotero.org/users/13925666/items/ZYD8TRGA"],"itemData":{"id":32,"type":"article-journal","abstract":"This paper studies the extreme dependencies among energy, agriculture and metal commodities markets, with an emphasis on local co-movements. By applying a novel, copula-based, local Kendall’s tau approach to measure nonlinear local dependence in regions, we identified asymmetric co-movements in and between bull and bear markets, as well as the changing trend in the degree of co-movements. Starting from a non-parametric mixture copula, we found that commodities markets’ co-movements increase in extreme situations. In addition, we found a stronger dependence between energy and other commodities markets at lower tails. Therefore, we showed that the energy market can offer diversification solutions for risk management in the case of extreme bull market events.","container-title":"Energy","DOI":"10.1016/j.energy.2020.117762","ISSN":"0360-5442","journalAbbreviation":"Energy","page":"117762","source":"ScienceDirect","title":"Copula-based local dependence among energy, agriculture and metal commodities markets","volume":"202","author":[{"family":"Albulescu","given":"Claudiu Tiberiu"},{"family":"Tiwari","given":"Aviral Kumar"},{"family":"Ji","given":"Qiang"}],"issued":{"date-parts":[["2020",7,1]]}}}],"schema":"https://github.com/citation-style-language/schema/raw/master/csl-citation.json"} </w:instrText>
      </w:r>
      <w:r w:rsidR="00B0055A">
        <w:fldChar w:fldCharType="separate"/>
      </w:r>
      <w:r w:rsidR="00B0055A" w:rsidRPr="00B0055A">
        <w:t>Albulescu et al., 2020</w:t>
      </w:r>
      <w:r w:rsidR="00B0055A">
        <w:fldChar w:fldCharType="end"/>
      </w:r>
      <w:r>
        <w:t>)</w:t>
      </w:r>
      <w:r w:rsidR="00B4558C">
        <w:t>, the</w:t>
      </w:r>
      <w:r>
        <w:t xml:space="preserve"> </w:t>
      </w:r>
      <w:r w:rsidR="00C73405">
        <w:t>models can not d</w:t>
      </w:r>
      <w:r w:rsidR="006D08CE">
        <w:t>eal with</w:t>
      </w:r>
      <w:r w:rsidR="00F21B07" w:rsidRPr="00F21B07">
        <w:t xml:space="preserve"> volatility</w:t>
      </w:r>
      <w:r w:rsidR="0070709E">
        <w:t xml:space="preserve"> patterns</w:t>
      </w:r>
      <w:r w:rsidR="00F21B07" w:rsidRPr="00F21B07">
        <w:t xml:space="preserve"> </w:t>
      </w:r>
      <w:r w:rsidR="00F02D21">
        <w:t>efficiently</w:t>
      </w:r>
      <w:r w:rsidR="00545438">
        <w:t>.</w:t>
      </w:r>
      <w:r w:rsidR="00F21B07" w:rsidRPr="00F21B07">
        <w:t xml:space="preserve"> </w:t>
      </w:r>
      <w:r>
        <w:t xml:space="preserve">To model the asymmetric dependencies in the tails, </w:t>
      </w:r>
      <w:r w:rsidR="00B0055A">
        <w:fldChar w:fldCharType="begin"/>
      </w:r>
      <w:r w:rsidR="00FD7676">
        <w:instrText xml:space="preserve"> ADDIN ZOTERO_ITEM CSL_CITATION {"citationID":"4Cx0xJ4d","properties":{"custom":"Albulescu et al., 2020","formattedCitation":"Albulescu et al., 2020","plainCitation":"Albulescu et al., 2020","dontUpdate":true,"noteIndex":0},"citationItems":[{"id":32,"uris":["http://zotero.org/users/13925666/items/ZYD8TRGA"],"itemData":{"id":32,"type":"article-journal","abstract":"This paper studies the extreme dependencies among energy, agriculture and metal commodities markets, with an emphasis on local co-movements. By applying a novel, copula-based, local Kendall’s tau approach to measure nonlinear local dependence in regions, we identified asymmetric co-movements in and between bull and bear markets, as well as the changing trend in the degree of co-movements. Starting from a non-parametric mixture copula, we found that commodities markets’ co-movements increase in extreme situations. In addition, we found a stronger dependence between energy and other commodities markets at lower tails. Therefore, we showed that the energy market can offer diversification solutions for risk management in the case of extreme bull market events.","container-title":"Energy","DOI":"10.1016/j.energy.2020.117762","ISSN":"0360-5442","journalAbbreviation":"Energy","page":"117762","source":"ScienceDirect","title":"Copula-based local dependence among energy, agriculture and metal commodities markets","volume":"202","author":[{"family":"Albulescu","given":"Claudiu Tiberiu"},{"family":"Tiwari","given":"Aviral Kumar"},{"family":"Ji","given":"Qiang"}],"issued":{"date-parts":[["2020",7,1]]}}}],"schema":"https://github.com/citation-style-language/schema/raw/master/csl-citation.json"} </w:instrText>
      </w:r>
      <w:r w:rsidR="00B0055A">
        <w:fldChar w:fldCharType="separate"/>
      </w:r>
      <w:r w:rsidR="00B0055A" w:rsidRPr="00B0055A">
        <w:t xml:space="preserve">Albulescu et al. </w:t>
      </w:r>
      <w:r w:rsidR="00E06FE5">
        <w:t>(</w:t>
      </w:r>
      <w:r w:rsidR="00B0055A" w:rsidRPr="00B0055A">
        <w:t>2020</w:t>
      </w:r>
      <w:r w:rsidR="00B0055A">
        <w:fldChar w:fldCharType="end"/>
      </w:r>
      <w:r>
        <w:t xml:space="preserve">) use the Gumbel copula for upper-tail and Clayton copula for lower-tail dependence. Also, the rotated versions of both Gumbel and Clayton copulas are considered to capture different dependency structures. Similar to them, </w:t>
      </w:r>
      <w:r w:rsidR="00E04277">
        <w:fldChar w:fldCharType="begin"/>
      </w:r>
      <w:r w:rsidR="00797B55">
        <w:instrText xml:space="preserve"> ADDIN ZOTERO_ITEM CSL_CITATION {"citationID":"DuDH5sbA","properties":{"formattedCitation":"(Koirala et al., 2015)","plainCitation":"(Koirala et al., 2015)","dontUpdate":true,"noteIndex":0},"citationItems":[{"id":38,"uris":["http://zotero.org/users/13925666/items/MQGAZ2IK"],"itemData":{"id":38,"type":"article-journal","abstract":"The linear relationships between energy prices and prices for agricultural commodities such as corn and soybeans may have been affected, over the last several years, by policy legislations in the farm sector, the Energy Independence and Security Act of 2007, and the Renewable Fuel Standard Program for 2014. Using high-frequency data and newer methodology, this study investigates dependence between agricultural commodity futures prices and energy futures prices. Results reveal that agricultural commodity and energy future prices are highly correlated and exhibit positive and significant relationship. Findings from this study highlight that an increase in energy price increases the price of agricultural commodities.","container-title":"Energy","DOI":"10.1016/j.energy.2014.12.055","ISSN":"0360-5442","journalAbbreviation":"Energy","page":"430-436","source":"ScienceDirect","title":"Energy prices and agricultural commodity prices: Testing correlation using copulas method","title-short":"Energy prices and agricultural commodity prices","volume":"81","author":[{"family":"Koirala","given":"Krishna H."},{"family":"Mishra","given":"Ashok K."},{"family":"D'Antoni","given":"Jeremy M."},{"family":"Mehlhorn","given":"Joey E."}],"issued":{"date-parts":[["2015",3,1]]}}}],"schema":"https://github.com/citation-style-language/schema/raw/master/csl-citation.json"} </w:instrText>
      </w:r>
      <w:r w:rsidR="00E04277">
        <w:fldChar w:fldCharType="separate"/>
      </w:r>
      <w:r w:rsidR="00E04277" w:rsidRPr="00E04277">
        <w:t xml:space="preserve">Koirala et al. </w:t>
      </w:r>
      <w:r w:rsidR="00045E2F">
        <w:t>(</w:t>
      </w:r>
      <w:r w:rsidR="00E04277" w:rsidRPr="00E04277">
        <w:t>2015)</w:t>
      </w:r>
      <w:r w:rsidR="00E04277">
        <w:fldChar w:fldCharType="end"/>
      </w:r>
      <w:r w:rsidR="00557240">
        <w:t xml:space="preserve"> </w:t>
      </w:r>
      <w:r>
        <w:t xml:space="preserve">use </w:t>
      </w:r>
      <w:r w:rsidR="002C2C04">
        <w:t>a</w:t>
      </w:r>
      <w:r>
        <w:t xml:space="preserve"> mixture of Clayton and Gumbel copulas. For the dependence parameters estimation, the researchers use the maximum likelihood method. There </w:t>
      </w:r>
      <w:r w:rsidR="005A20E6">
        <w:t>exist</w:t>
      </w:r>
      <w:r>
        <w:t xml:space="preserve"> various copula models. </w:t>
      </w:r>
      <w:r w:rsidR="00B0055A">
        <w:fldChar w:fldCharType="begin"/>
      </w:r>
      <w:r w:rsidR="00B0055A">
        <w:instrText xml:space="preserve"> ADDIN ZOTERO_ITEM CSL_CITATION {"citationID":"MPxLNZFL","properties":{"custom":"Kumar et al., 2021","formattedCitation":"Kumar et al., 2021","plainCitation":"Kumar et al., 2021","noteIndex":0},"citationItems":[{"id":35,"uris":["http://zotero.org/users/13925666/items/3A6D7VTT"],"itemData":{"id":35,"type":"article-journal","abstract":"We examine the energy-food nexus using the dependence-switching copula model. Specifically, we look at the dependence for four distinct market states, such as, increasing oil–increasing commodity, declining oil–declining commodity, increasing oil–declining commodity, as well as declining oil–increasing commodity markets. Our results support the argument that the crash of oil markets and agricultural commodities happen at the same time, especially during crisis period. However, the same is not true during times of normal economic conditions, implying that investors cannot make excess profits in both agricultural and oil markets at once. Furthermore, our analysis suggests that the return chasing effect dominates for all commodities on maximum occasions. The CoVaR and ΔCoVaR results indicate important risk spillover from oil to agricultural markets, especially around the financial crisis.","container-title":"Resources Policy","DOI":"10.1016/j.resourpol.2021.102049","ISSN":"0301-4207","journalAbbreviation":"Resources Policy","page":"102049","source":"ScienceDirect","title":"Time-varying dependence structure between oil and agricultural commodity markets: A dependence-switching CoVaR copula approach","title-short":"Time-varying dependence structure between oil and agricultural commodity markets","volume":"72","author":[{"family":"Kumar","given":"Satish"},{"family":"Tiwari","given":"Aviral Kumar"},{"family":"Raheem","given":"Ibrahim Dolapo"},{"family":"Hille","given":"Erik"}],"issued":{"date-parts":[["2021",8,1]]}}}],"schema":"https://github.com/citation-style-language/schema/raw/master/csl-citation.json"} </w:instrText>
      </w:r>
      <w:r w:rsidR="00B0055A">
        <w:fldChar w:fldCharType="separate"/>
      </w:r>
      <w:r w:rsidR="00B0055A" w:rsidRPr="00B0055A">
        <w:t xml:space="preserve">Kumar et al. </w:t>
      </w:r>
      <w:r w:rsidR="00D13A20">
        <w:t>(</w:t>
      </w:r>
      <w:r w:rsidR="00B0055A" w:rsidRPr="00B0055A">
        <w:t>2021</w:t>
      </w:r>
      <w:r w:rsidR="00B0055A">
        <w:fldChar w:fldCharType="end"/>
      </w:r>
      <w:r>
        <w:t>) appl</w:t>
      </w:r>
      <w:r w:rsidR="00FA6260">
        <w:t>y</w:t>
      </w:r>
      <w:r>
        <w:t xml:space="preserve"> a regime-switching copula approach to model the dependence between oil and agricultural commodity returns. The model considers two regimes of positive and negative correlation. By </w:t>
      </w:r>
      <w:r w:rsidR="005A20E6">
        <w:t>calculating</w:t>
      </w:r>
      <w:r>
        <w:t xml:space="preserve"> the transition probabilities between positive and negative correlation regimes, the model helps </w:t>
      </w:r>
      <w:r w:rsidR="005A20E6">
        <w:t>capture</w:t>
      </w:r>
      <w:r>
        <w:t xml:space="preserve"> the dynamic and asymmetric nature of market relationships, particularly under extreme conditions. </w:t>
      </w:r>
    </w:p>
    <w:p w14:paraId="2B860DB7" w14:textId="77777777" w:rsidR="00D640F1" w:rsidRDefault="00000000" w:rsidP="005274E2">
      <w:pPr>
        <w:pStyle w:val="Heading3"/>
        <w:jc w:val="both"/>
      </w:pPr>
      <w:r>
        <w:t>2.2.3 Granger Causality Test</w:t>
      </w:r>
    </w:p>
    <w:p w14:paraId="50C8EC23" w14:textId="0A76FE8B" w:rsidR="00D640F1" w:rsidRDefault="00000000" w:rsidP="005274E2">
      <w:pPr>
        <w:spacing w:after="240"/>
        <w:jc w:val="both"/>
      </w:pPr>
      <w:r>
        <w:t>The time-varying Granger causality test is another way to analyze how commodities impact each other's returns and volatility over different time periods.</w:t>
      </w:r>
      <w:r w:rsidR="00131C4A">
        <w:t xml:space="preserve"> Similar to the Copula models, </w:t>
      </w:r>
      <w:r w:rsidR="008B0301">
        <w:t xml:space="preserve">the </w:t>
      </w:r>
      <w:r w:rsidR="00131C4A">
        <w:t xml:space="preserve">Granger causality test is also not efficient at dealing with volatility. </w:t>
      </w:r>
      <w:r>
        <w:t xml:space="preserve">To identify the time-varying causal relationships, </w:t>
      </w:r>
      <w:r w:rsidR="00B0055A">
        <w:fldChar w:fldCharType="begin"/>
      </w:r>
      <w:r w:rsidR="00B0055A">
        <w:instrText xml:space="preserve"> ADDIN ZOTERO_ITEM CSL_CITATION {"citationID":"iKIydeXk","properties":{"custom":"Mohamad and Fromentin (2023)","formattedCitation":"Mohamad and Fromentin (2023)","plainCitation":"Mohamad and Fromentin (2023)","noteIndex":0},"citationItems":[{"id":164,"uris":["http://zotero.org/users/13925666/items/557A2M52"],"itemData":{"id":164,"type":"article-journal","abstract":"This paper examines herd behaviour, causality dynamics and dynamic relationships among energy commodities, namely WTI, Brent, gasoline and natural gas, and ethical energy investment indices (S&amp;P Global clean energy, WilderHill clean energy and NASDAQ clean edge green energy) in different phases of the COVID-19 pandemic. Our dataset spans four and a half years of daily data, from August 2018 to February 2023. Unintentional herding behaviour is observed in about 20% between energy commodities and between 10 and 15% between ethical investment indices, and is spread across different phases of the pandemic. WTI is the largest source of time-varying Granger causality to other energy commodities and ethical investment indices at the beginning of the pandemic and remains so after the pandemic. Finally, our wavelet coherence analysis shows that natural gas is decoupled from crude oil and gasoline markets and is not affected by the pandemic.","container-title":"Energy Economics","DOI":"10.1016/j.eneco.2023.107001","ISSN":"0140-9883","journalAbbreviation":"Energy Economics","page":"107001","source":"ScienceDirect","title":"Herd and causality dynamics between energy commodities and ethical investment: Evidence from the different phases of the COVID-19 pandemic","title-short":"Herd and causality dynamics between energy commodities and ethical investment","volume":"126","author":[{"family":"Mohamad","given":"Azhar"},{"family":"Fromentin","given":"Vincent"}],"issued":{"date-parts":[["2023",10,1]]}}}],"schema":"https://github.com/citation-style-language/schema/raw/master/csl-citation.json"} </w:instrText>
      </w:r>
      <w:r w:rsidR="00B0055A">
        <w:fldChar w:fldCharType="separate"/>
      </w:r>
      <w:r w:rsidR="00B0055A" w:rsidRPr="00B0055A">
        <w:t>Mohamad and Fromentin (2023)</w:t>
      </w:r>
      <w:r w:rsidR="00B0055A">
        <w:fldChar w:fldCharType="end"/>
      </w:r>
      <w:r>
        <w:t xml:space="preserve"> apply the time-varying Granger causality methods to energy commodities and ethical investment indices. Additionally, in order to find the instability in causal relationships, forward expanding, rolling, and recursive evolving </w:t>
      </w:r>
      <w:r w:rsidR="00C118F4">
        <w:t>methods</w:t>
      </w:r>
      <w:r>
        <w:t xml:space="preserve"> are also employed to incorporate the recursive estimation of Wald statistics from the Vector Autoregressive model, which helps in detecting changes in the intensity and direction of causality over time. Similarly, </w:t>
      </w:r>
      <w:r w:rsidR="00B0055A">
        <w:fldChar w:fldCharType="begin"/>
      </w:r>
      <w:r w:rsidR="00797B55">
        <w:instrText xml:space="preserve"> ADDIN ZOTERO_ITEM CSL_CITATION {"citationID":"qbldfZGG","properties":{"formattedCitation":"(Shahzad et al., 2021)","plainCitation":"(Shahzad et al., 2021)","dontUpdate":true,"noteIndex":0},"citationItems":[{"id":"8uaVsHOq/YoK4ZaBU","uris":["http://zotero.org/users/13925666/items/T4H4YYCX"],"itemData":{"id":"uTOIEUZq/HBgEq9R0","type":"article-journal","container-title":"Resources Policy","DOI":"10.1016/j.resourpol.2021.102298","ISSN":"0301-4207","journalAbbreviation":"Resources Policy","page":"102298","source":"ScienceDirect","title":"Energy, agriculture, and precious metals: Evidence from time-varying Granger causal relationships for both return and volatility","title-short":"Energy, agriculture, and precious metals","volume":"74","author":[{"family":"Shahzad","given":"Farrukh"},{"family":"Bouri","given":"Elie"},{"family":"Mokni","given":"Khaled"},{"family":"Ajmi","given":"Ahdi Noomen"}],"issued":{"date-parts":[["2021",12,1]]}}}],"schema":"https://github.com/citation-style-language/schema/raw/master/csl-citation.json"} </w:instrText>
      </w:r>
      <w:r w:rsidR="00B0055A">
        <w:fldChar w:fldCharType="separate"/>
      </w:r>
      <w:r w:rsidR="00B0055A" w:rsidRPr="00B0055A">
        <w:t xml:space="preserve">Shahzad et al. </w:t>
      </w:r>
      <w:r w:rsidR="00DE5ED0">
        <w:t>(</w:t>
      </w:r>
      <w:r w:rsidR="00B0055A" w:rsidRPr="00B0055A">
        <w:t>2021)</w:t>
      </w:r>
      <w:r w:rsidR="00B0055A">
        <w:fldChar w:fldCharType="end"/>
      </w:r>
      <w:r>
        <w:t xml:space="preserve"> observe significant fluctuations in causal relationships as time changes and those variations are not always in line with stress time periods. Based on the basic Granger causality model, Meta-Granger addresses the heterogeneity by considering commodity type, sample period, and control variables </w:t>
      </w:r>
      <w:r w:rsidR="00B0055A">
        <w:fldChar w:fldCharType="begin"/>
      </w:r>
      <w:r w:rsidR="00B0055A">
        <w:instrText xml:space="preserve"> ADDIN ZOTERO_ITEM CSL_CITATION {"citationID":"chXNCNN6","properties":{"formattedCitation":"(Wimmer et al., 2021)","plainCitation":"(Wimmer et al., 2021)","noteIndex":0},"citationItems":[{"id":82,"uris":["http://zotero.org/users/13925666/items/DTT4DXF7"],"itemData":{"id":82,"type":"article-journal","abstract":"This paper uses Meta-Granger analysis to explain and summarize the mixed results in the literature on the impact of financial speculation on commodity prices. The sample covers 2106 manually collected p-values from Granger causality (GC) tests reported in 54 prior studies. Our results show that the heterogeneity in previous findings can be largely explained by the commodity type under examination, the sample period of the data, the measurement of the focus variables (return, volatility, or spread), and the inclusion of control variables in the GC model. Even after accounting for 23 observable differences in study and test design, our results indicate that studies published in higher ranked journals present significantly less evidence for speculation to drive commodity prices. Moreover, we use the Meta-Granger results to predict ‘best choice’ models considering preferred model setups. The results reveal that the hypothesis of Granger non-causality between speculation and commodity prices cannot be rejected at standard significance levels when assuming a best choice study design and various variations of it. We conclude that either there is no genuine overall speculation effect in agricultural, energy and metal markets, or the research design of the frequently applied GC testing is not powerful enough to detect those effects.","container-title":"Journal of Commodity Markets","DOI":"10.1016/j.jcomm.2020.100148","ISSN":"2405-8513","journalAbbreviation":"Journal of Commodity Markets","page":"100148","source":"ScienceDirect","title":"The impact of speculation on commodity prices: A Meta-Granger analysis","title-short":"The impact of speculation on commodity prices","volume":"22","author":[{"family":"Wimmer","given":"Thomas"},{"family":"Geyer-Klingeberg","given":"Jerome"},{"family":"Hütter","given":"Marie"},{"family":"Schmid","given":"Florian"},{"family":"Rathgeber","given":"Andreas"}],"issued":{"date-parts":[["2021",6,1]]}}}],"schema":"https://github.com/citation-style-language/schema/raw/master/csl-citation.json"} </w:instrText>
      </w:r>
      <w:r w:rsidR="00B0055A">
        <w:fldChar w:fldCharType="separate"/>
      </w:r>
      <w:r w:rsidR="00B0055A" w:rsidRPr="00B0055A">
        <w:t>(Wimmer et al., 2021)</w:t>
      </w:r>
      <w:r w:rsidR="00B0055A">
        <w:fldChar w:fldCharType="end"/>
      </w:r>
      <w:r>
        <w:t xml:space="preserve">. </w:t>
      </w:r>
      <w:r w:rsidR="005B138D">
        <w:t>Focusing</w:t>
      </w:r>
      <w:r>
        <w:t xml:space="preserve"> on the relationship between future and spot prices, </w:t>
      </w:r>
      <w:r w:rsidR="00B0055A">
        <w:fldChar w:fldCharType="begin"/>
      </w:r>
      <w:r w:rsidR="00797B55">
        <w:instrText xml:space="preserve"> ADDIN ZOTERO_ITEM CSL_CITATION {"citationID":"pZ01dLkt","properties":{"formattedCitation":"(Joseph et al., 2014)","plainCitation":"(Joseph et al., 2014)","dontUpdate":true,"noteIndex":0},"citationItems":[{"id":52,"uris":["http://zotero.org/users/13925666/items/PWGHR4NW"],"itemData":{"id":52,"type":"article-journal","abstract":"This paper examines the direction, strength and extent of causal relationship between futures and spot prices of Indian commodity markets using frequency domain approach of Breitung and Candelon (2006). Frequency domain analysis offers an effective alternative tool by examining the causality in frequency domain, whereas in traditional econometric causality analysis tools focus only on the time domain. Daily futures and spot price series on eight commodities from the Indian commodity exchanges (MCX and NCDEX) were examined for the period 3rd January, 2008 to 31st December, 2012. The results of frequency domain analysis suggest that there is a strong uni-directional relationship from futures to spot in almost all the selected commodities. This indicates that futures market has a powerful price discovery function in all the selected commodities; which in turn indicates the efficiency of Indian commodity futures market.","container-title":"Economic Modelling","DOI":"10.1016/j.econmod.2014.04.019","ISSN":"0264-9993","journalAbbreviation":"Economic Modelling","page":"250-258","source":"ScienceDirect","title":"A frequency domain causality investigation between futures and spot prices of Indian commodity markets","volume":"40","author":[{"family":"Joseph","given":"Anto"},{"family":"Sisodia","given":"Garima"},{"family":"Tiwari","given":"Aviral Kumar"}],"issued":{"date-parts":[["2014",6,1]]}}}],"schema":"https://github.com/citation-style-language/schema/raw/master/csl-citation.json"} </w:instrText>
      </w:r>
      <w:r w:rsidR="00B0055A">
        <w:fldChar w:fldCharType="separate"/>
      </w:r>
      <w:r w:rsidR="00B0055A" w:rsidRPr="00B0055A">
        <w:t xml:space="preserve">Joseph et al. </w:t>
      </w:r>
      <w:r w:rsidR="00180728">
        <w:t>(</w:t>
      </w:r>
      <w:r w:rsidR="00B0055A" w:rsidRPr="00B0055A">
        <w:t>2014)</w:t>
      </w:r>
      <w:r w:rsidR="00B0055A">
        <w:fldChar w:fldCharType="end"/>
      </w:r>
      <w:r>
        <w:t xml:space="preserve"> study the bi-directional causalities between futures and spot prices of </w:t>
      </w:r>
      <w:r w:rsidR="007D119D">
        <w:t>g</w:t>
      </w:r>
      <w:r>
        <w:t xml:space="preserve">old, </w:t>
      </w:r>
      <w:r w:rsidR="007D119D">
        <w:t>s</w:t>
      </w:r>
      <w:r>
        <w:t xml:space="preserve">ilver, and </w:t>
      </w:r>
      <w:r w:rsidR="007D119D">
        <w:t>c</w:t>
      </w:r>
      <w:r>
        <w:t xml:space="preserve">rude </w:t>
      </w:r>
      <w:r w:rsidR="007D119D">
        <w:t>o</w:t>
      </w:r>
      <w:r>
        <w:t>il commodities. They use the frequency domain analysis to decompose the causality across different frequencies to capture the dynamics of causality over short, medium, and long-term periods.</w:t>
      </w:r>
    </w:p>
    <w:p w14:paraId="4717DF91" w14:textId="77777777" w:rsidR="00D640F1" w:rsidRDefault="00000000" w:rsidP="005274E2">
      <w:pPr>
        <w:pStyle w:val="Heading3"/>
        <w:jc w:val="both"/>
      </w:pPr>
      <w:r>
        <w:t>2.2.4 Quantile Methods</w:t>
      </w:r>
    </w:p>
    <w:p w14:paraId="79E8AA3E" w14:textId="044CA801" w:rsidR="00D640F1" w:rsidRDefault="00000000" w:rsidP="005274E2">
      <w:pPr>
        <w:spacing w:after="240"/>
        <w:jc w:val="both"/>
      </w:pPr>
      <w:r>
        <w:t>Various quantile methods are available for assessing interconnectedness.</w:t>
      </w:r>
      <w:r w:rsidR="005A609D" w:rsidRPr="005A609D">
        <w:t xml:space="preserve"> </w:t>
      </w:r>
      <w:r w:rsidR="005A609D">
        <w:t>While the quantile method</w:t>
      </w:r>
      <w:r w:rsidR="000E5E51">
        <w:t>s</w:t>
      </w:r>
      <w:r w:rsidR="005A609D">
        <w:t xml:space="preserve"> </w:t>
      </w:r>
      <w:r w:rsidR="00326C1A">
        <w:t xml:space="preserve">can </w:t>
      </w:r>
      <w:r w:rsidR="00326C1A" w:rsidRPr="00326C1A">
        <w:t>capture nonlinearity in dependence between variables</w:t>
      </w:r>
      <w:r w:rsidR="00745219">
        <w:t xml:space="preserve"> </w:t>
      </w:r>
      <w:r w:rsidR="00FD7676">
        <w:fldChar w:fldCharType="begin"/>
      </w:r>
      <w:r w:rsidR="00FD7676">
        <w:instrText xml:space="preserve"> ADDIN ZOTERO_ITEM CSL_CITATION {"citationID":"8Fc4Buta","properties":{"formattedCitation":"(Shafiullah et al., 2021)","plainCitation":"(Shafiullah et al., 2021)","noteIndex":0},"citationItems":[{"id":56,"uris":["http://zotero.org/users/13925666/items/HF67UCZS"],"itemData":{"id":56,"type":"article-journal","abstract":"This paper examines long-run dependence and causality between oil and precious metal (gold, silver, platinum, palladium, steel, and titanium) prices across quantiles by exploiting their time series properties with the help of novel econometric techniques. The empirical results for the period 1990–2019 indicate that oil and metal prices are nonstationary across different quantiles and that cointegration patterns differ widely across quantiles. Causality running from oil to metal prices is quantile-dependent and differs according to the metal, whereas upward and downward movements in metal prices have no causal effect on oil prices. These results have implications for investors and policymakers in terms of portfolio and risk management decisions.","container-title":"International Journal of Finance &amp; Economics","DOI":"10.1002/ijfe.2119","ISSN":"1099-1158","issue":"4","language":"en","license":"© 2020 The Authors. International Journal of Finance &amp; Economics published by John Wiley &amp; Sons Ltd.","note":"_eprint: https://onlinelibrary.wiley.com/doi/pdf/10.1002/ijfe.2119","page":"6264-6280","source":"Wiley Online Library","title":"Quantile causality and dependence between crude oil and precious metal prices","volume":"26","author":[{"family":"Shafiullah","given":"Muhammad"},{"family":"Chaudhry","given":"Sajid M."},{"family":"Shahbaz","given":"Muhammad"},{"family":"Reboredo","given":"Juan C."}],"issued":{"date-parts":[["2021"]]}}}],"schema":"https://github.com/citation-style-language/schema/raw/master/csl-citation.json"} </w:instrText>
      </w:r>
      <w:r w:rsidR="00FD7676">
        <w:fldChar w:fldCharType="separate"/>
      </w:r>
      <w:r w:rsidR="00FD7676" w:rsidRPr="00FD7676">
        <w:t>(Shafiullah et al., 2021)</w:t>
      </w:r>
      <w:r w:rsidR="00FD7676">
        <w:fldChar w:fldCharType="end"/>
      </w:r>
      <w:r w:rsidR="005A609D">
        <w:t>, it</w:t>
      </w:r>
      <w:r w:rsidR="00576CCC">
        <w:t xml:space="preserve"> does not</w:t>
      </w:r>
      <w:r w:rsidR="005A609D" w:rsidRPr="005A609D">
        <w:t xml:space="preserve"> address the time-varying nature of volatility</w:t>
      </w:r>
      <w:r w:rsidR="00A92AB4">
        <w:t>.</w:t>
      </w:r>
      <w:r>
        <w:t xml:space="preserve"> In order to examine the directional influence between crude oil and precious metal prices across different quantiles, </w:t>
      </w:r>
      <w:r w:rsidR="00B0055A">
        <w:fldChar w:fldCharType="begin"/>
      </w:r>
      <w:r w:rsidR="00B0055A">
        <w:instrText xml:space="preserve"> ADDIN ZOTERO_ITEM CSL_CITATION {"citationID":"dSsC4XIV","properties":{"custom":"Shafiullah et al. (2021)","formattedCitation":"Shafiullah et al. (2021)","plainCitation":"Shafiullah et al. (2021)","noteIndex":0},"citationItems":[{"id":56,"uris":["http://zotero.org/users/13925666/items/HF67UCZS"],"itemData":{"id":56,"type":"article-journal","abstract":"This paper examines long-run dependence and causality between oil and precious metal (gold, silver, platinum, palladium, steel, and titanium) prices across quantiles by exploiting their time series properties with the help of novel econometric techniques. The empirical results for the period 1990–2019 indicate that oil and metal prices are nonstationary across different quantiles and that cointegration patterns differ widely across quantiles. Causality running from oil to metal prices is quantile-dependent and differs according to the metal, whereas upward and downward movements in metal prices have no causal effect on oil prices. These results have implications for investors and policymakers in terms of portfolio and risk management decisions.","container-title":"International Journal of Finance &amp; Economics","DOI":"10.1002/ijfe.2119","ISSN":"1099-1158","issue":"4","language":"en","license":"© 2020 The Authors. International Journal of Finance &amp; Economics published by John Wiley &amp; Sons Ltd.","note":"_eprint: https://onlinelibrary.wiley.com/doi/pdf/10.1002/ijfe.2119","page":"6264-6280","source":"Wiley Online Library","title":"Quantile causality and dependence between crude oil and precious metal prices","volume":"26","author":[{"family":"Shafiullah","given":"Muhammad"},{"family":"Chaudhry","given":"Sajid M."},{"family":"Shahbaz","given":"Muhammad"},{"family":"Reboredo","given":"Juan C."}],"issued":{"date-parts":[["2021"]]}}}],"schema":"https://github.com/citation-style-language/schema/raw/master/csl-citation.json"} </w:instrText>
      </w:r>
      <w:r w:rsidR="00B0055A">
        <w:fldChar w:fldCharType="separate"/>
      </w:r>
      <w:r w:rsidR="00B0055A" w:rsidRPr="00B0055A">
        <w:t>Shafiullah et al. (2021)</w:t>
      </w:r>
      <w:r w:rsidR="00B0055A">
        <w:fldChar w:fldCharType="end"/>
      </w:r>
      <w:r>
        <w:t xml:space="preserve"> combines the Granger </w:t>
      </w:r>
      <w:r w:rsidR="00144504">
        <w:t>causality</w:t>
      </w:r>
      <w:r>
        <w:t xml:space="preserve"> with </w:t>
      </w:r>
      <w:r w:rsidR="00144504">
        <w:t xml:space="preserve">the </w:t>
      </w:r>
      <w:r>
        <w:t xml:space="preserve">quantile method. The </w:t>
      </w:r>
      <w:r w:rsidR="00144504">
        <w:t>researchers</w:t>
      </w:r>
      <w:r>
        <w:t xml:space="preserve"> first test for unit roots using the quantile unit root test as introduced by </w:t>
      </w:r>
      <w:r w:rsidR="00B0055A">
        <w:fldChar w:fldCharType="begin"/>
      </w:r>
      <w:r w:rsidR="00B0055A">
        <w:instrText xml:space="preserve"> ADDIN ZOTERO_ITEM CSL_CITATION {"citationID":"VqYCY8wa","properties":{"custom":"Galvao (2009)","formattedCitation":"Galvao (2009)","plainCitation":"Galvao (2009)","noteIndex":0},"citationItems":[{"id":87,"uris":["http://zotero.org/users/13925666/items/XQYQ2KFB"],"itemData":{"id":87,"type":"article-journal","abstract":"This paper extends unit root tests based on quantile regression proposed by Koenker and Xiao [Koenker, R., Xiao, Z., 2004. Unit root quantile autoregression inference, Journal of the American Statistical Association 99, 775–787] to allow stationary covariates and a linear time trend. The limiting distribution of the test is a convex combination of Dickey–Fuller and standard normal distributions, with weight determined by the correlation between the equation error and the regression covariates. A simulation experiment is described, illustrating the finite sample performance of the unit root test for several types of distributions. The test based on quantile autoregression turns out to be especially advantageous when innovations are heavy-tailed. An application to the CPI-based real exchange rates using four different countries suggests that real exchange rates are not constant unit root processes.","collection-title":"Nonparametric and Robust Methods in Econometrics","container-title":"Journal of Econometrics","DOI":"10.1016/j.jeconom.2009.01.007","ISSN":"0304-4076","issue":"2","journalAbbreviation":"Journal of Econometrics","page":"165-178","source":"ScienceDirect","title":"Unit root quantile autoregression testing using covariates","volume":"152","author":[{"family":"Galvao","given":"Antonio F."}],"issued":{"date-parts":[["2009",10,1]]}}}],"schema":"https://github.com/citation-style-language/schema/raw/master/csl-citation.json"} </w:instrText>
      </w:r>
      <w:r w:rsidR="00B0055A">
        <w:fldChar w:fldCharType="separate"/>
      </w:r>
      <w:r w:rsidR="00B0055A" w:rsidRPr="00B0055A">
        <w:t>Galvao (2009)</w:t>
      </w:r>
      <w:r w:rsidR="00B0055A">
        <w:fldChar w:fldCharType="end"/>
      </w:r>
      <w:r>
        <w:t xml:space="preserve">, and then use the </w:t>
      </w:r>
      <w:r w:rsidR="00B0055A">
        <w:fldChar w:fldCharType="begin"/>
      </w:r>
      <w:r w:rsidR="00FD7676">
        <w:instrText xml:space="preserve"> ADDIN ZOTERO_ITEM CSL_CITATION {"citationID":"C6Em3wln","properties":{"formattedCitation":"(Kuriyama, 2016)","plainCitation":"(Kuriyama, 2016)","dontUpdate":true,"noteIndex":0},"citationItems":[{"id":92,"uris":["http://zotero.org/users/13925666/items/AJALC9NV"],"itemData":{"id":92,"type":"article-journal","abstract":"Abstract\n            This paper proposes a cumulated sum (CUSUM) test for the null hypothesis of quantile cointegration. A fully modified quantile estimator is adopted for serial correlation and endogeneity corrections. The CUSUM statistic is composed of the partial sums of the residuals from the fully modified quantile regression. Under the null, the test statistic converges to a functional of Brownian motions. In the application to US interest rates of different maturities, evidence in favor of the expectations hypothesis for the term structure is found in the central part of the distributions of the Treasury bill rate and financial commercial paper rate, but in the tails of the constant maturity rate distribution.","container-title":"Studies in Nonlinear Dynamics &amp; Econometrics","DOI":"10.1515/snde-2013-0107","ISSN":"1558-3708, 1081-1826","issue":"2","language":"en","page":"107-121","source":"DOI.org (Crossref)","title":"Testing cointegration in quantile regressions with an application to the term structure of interest rates","volume":"20","author":[{"family":"Kuriyama","given":"Nina"}],"issued":{"date-parts":[["2016",4,1]]}}}],"schema":"https://github.com/citation-style-language/schema/raw/master/csl-citation.json"} </w:instrText>
      </w:r>
      <w:r w:rsidR="00B0055A">
        <w:fldChar w:fldCharType="separate"/>
      </w:r>
      <w:r w:rsidR="00B0055A" w:rsidRPr="00B0055A">
        <w:t xml:space="preserve">Kuriyama </w:t>
      </w:r>
      <w:r w:rsidR="00BA41C7">
        <w:t>(</w:t>
      </w:r>
      <w:r w:rsidR="00B0055A" w:rsidRPr="00B0055A">
        <w:t>2016)</w:t>
      </w:r>
      <w:r w:rsidR="00B0055A">
        <w:fldChar w:fldCharType="end"/>
      </w:r>
      <w:r>
        <w:t xml:space="preserve"> test to analyze the distributional aspects of quantile cointegration. Finally, they apply the </w:t>
      </w:r>
      <w:r w:rsidR="00B0055A">
        <w:fldChar w:fldCharType="begin"/>
      </w:r>
      <w:r w:rsidR="00B0055A">
        <w:instrText xml:space="preserve"> ADDIN ZOTERO_ITEM CSL_CITATION {"citationID":"XfrLcplw","properties":{"custom":"Troster (2018)","formattedCitation":"Troster (2018)","plainCitation":"Troster (2018)","noteIndex":0},"citationItems":[{"id":85,"uris":["http://zotero.org/users/13925666/items/WXW5F66H"],"itemData":{"id":85,"type":"article-journal","abstract":"This paper proposes a consistent parametric test of Granger-causality in quantiles. Although the concept of Granger-causality is defined in terms of the conditional distribution, most articles have tested Granger-causality using conditional mean regression models in which the causal relations are linear. Rather than focusing on a single part of the conditional distribution, we develop a test that evaluates nonlinear causalities and possible causal relations in all conditional quantiles, which provides a sufficient condition for Granger-causality when all quantiles are considered. The proposed test statistic has correct asymptotic size, is consistent against fixed alternatives, and has power against Pitman deviations from the null hypothesis. As the proposed test statistic is asymptotically nonpivotal, we tabulate critical values via a subsampling approach. We present Monte Carlo evidence and an application considering the causal relation between the gold price, the USD/GBP exchange rate, and the oil price.","container-title":"Econometric Reviews","DOI":"10.1080/07474938.2016.1172400","ISSN":"0747-4938","issue":"8","note":"publisher: Taylor &amp; Francis\n_eprint: https://doi.org/10.1080/07474938.2016.1172400","page":"850–866","source":"Taylor and Francis+NEJM","title":"Testing for Granger-causality in quantiles","volume":"37","author":[{"family":"Troster","given":"Victor"}],"issued":{"date-parts":[["2018",9,14]]}}}],"schema":"https://github.com/citation-style-language/schema/raw/master/csl-citation.json"} </w:instrText>
      </w:r>
      <w:r w:rsidR="00B0055A">
        <w:fldChar w:fldCharType="separate"/>
      </w:r>
      <w:r w:rsidR="00B0055A" w:rsidRPr="00B0055A">
        <w:t>Troster (2018)</w:t>
      </w:r>
      <w:r w:rsidR="00B0055A">
        <w:fldChar w:fldCharType="end"/>
      </w:r>
      <w:r>
        <w:t xml:space="preserve"> method to examine Granger causality in quantiles. These series of qu</w:t>
      </w:r>
      <w:r w:rsidR="00CA2CA7">
        <w:t>a</w:t>
      </w:r>
      <w:r>
        <w:t>ntiles are helpful for enhancing robustness against outliers, nonlinearities, and distributional dynamics. Also, a widely used quantile method is</w:t>
      </w:r>
      <w:r w:rsidR="001C678C">
        <w:t xml:space="preserve"> the</w:t>
      </w:r>
      <w:r>
        <w:t xml:space="preserve"> quantile-on-quantile regression, which is useful for estimating correlation in divergent return quantiles </w:t>
      </w:r>
      <w:r w:rsidR="00B0055A">
        <w:fldChar w:fldCharType="begin"/>
      </w:r>
      <w:r w:rsidR="00B0055A">
        <w:instrText xml:space="preserve"> ADDIN ZOTERO_ITEM CSL_CITATION {"citationID":"lWtE6sEI","properties":{"formattedCitation":"(Duan et al., 2023; Naeem et al., 2022)","plainCitation":"(Duan et al., 2023; Naeem et al., 2022)","noteIndex":0},"citationItems":[{"id":94,"uris":["http://zotero.org/users/13925666/items/FTQMWD4S"],"itemData":{"id":94,"type":"article-journal","abstract":"This paper investigates the evolution of the information transmission between Chinese and international crude oil markets from the perspective of return and volatility spillovers through a quantile-based framework. Using a causality-in-quantiles test, we find the asymmetric and nonlinear transmission featured by uni-directional spillovers from international WTI to China’s Shanghai oil markets in different conditions of the two markets, but not the other way around. Moreover, the degree of the information transmission is estimated using a Quantile-on-Quantile approach. Through this, marginal impacts of return and volatility of the WTI oil benchmark on that of the Shanghai oil market in a full-distributional environment are respectively gauged. We find that both return and volatility spillovers demonstrate an overall positive and heightening intensity with increases in the corresponding quantiles of the Shanghai oil market. The spillovers would be weakened by extreme events in the China domestic market, suggesting an important role of internal innovations in governing the Chinese and international oil market relationship. Overall, our results do not support the ‘one great pool’ hypothesis in the global oil market, and possess important implications. A battery of robustness checks reassures our findings.","container-title":"Journal of Commodity Markets","DOI":"10.1016/j.jcomm.2022.100304","ISSN":"2405-8513","journalAbbreviation":"Journal of Commodity Markets","page":"100304","source":"ScienceDirect","title":"Evolution of the information transmission between Chinese and international oil markets: A quantile-based framework","title-short":"Evolution of the information transmission between Chinese and international oil markets","volume":"29","author":[{"family":"Duan","given":"Kun"},{"family":"Ren","given":"Xiaohang"},{"family":"Wen","given":"Fenghua"},{"family":"Chen","given":"Jinyu"}],"issued":{"date-parts":[["2023",3,1]]}}},{"id":12,"uris":["http://zotero.org/users/13925666/items/AKUME8PT"],"itemData":{"id":12,"type":"article-journal","abstract":"This paper examines the safe-haven and hedging potential of oil and gold against industrial metals and agricultural commodities using a novel approach of quantile-on-quantile regression (QQR). For empirical analysis, we use the data on these commodities from January 2000 to December 2018, which further splits up into two sub-periods based on the global financial crisis (GFC). The results from the time-varying correlation of oil (gold) with metals and agriculture commodities suggest that oil (gold) has a lower correlation with metals and agriculture in the pre-GFC period than post-GFC. Further, the QQR model for two time periods (pre-GFC and post-GFC) was used to examine whether oil (gold) serves as a hedge (safe-haven) during the two periods. We conclude that oil was a safe-haven for metals and agricultural commodities pre-GFC but lost that ability post-GFC. Finally, we analyze the hedge ratio and hedge effectiveness pre- and post-GFC and confirm that oil had higher hedge effectiveness than gold during the pre-GFC period.","container-title":"Energy Economics","DOI":"10.1016/j.eneco.2021.105758","ISSN":"0140-9883","journalAbbreviation":"Energy Economics","page":"105758","source":"ScienceDirect","title":"Oil and gold as a hedge and safe-haven for metals and agricultural commodities with portfolio implications","volume":"105","author":[{"family":"Naeem","given":"Muhammad Abubakr"},{"family":"Hasan","given":"Mudassar"},{"family":"Arif","given":"Muhammad"},{"family":"Suleman","given":"Muhammad Tahir"},{"family":"Kang","given":"Sang Hoon"}],"issued":{"date-parts":[["2022",1,1]]}}}],"schema":"https://github.com/citation-style-language/schema/raw/master/csl-citation.json"} </w:instrText>
      </w:r>
      <w:r w:rsidR="00B0055A">
        <w:fldChar w:fldCharType="separate"/>
      </w:r>
      <w:r w:rsidR="00B0055A" w:rsidRPr="00B0055A">
        <w:t>(Duan et al., 2023; Naeem et al., 2022)</w:t>
      </w:r>
      <w:r w:rsidR="00B0055A">
        <w:fldChar w:fldCharType="end"/>
      </w:r>
      <w:r>
        <w:t xml:space="preserve">. </w:t>
      </w:r>
      <w:r w:rsidR="00BC5B2C">
        <w:fldChar w:fldCharType="begin"/>
      </w:r>
      <w:r w:rsidR="00FD7676">
        <w:instrText xml:space="preserve"> ADDIN ZOTERO_ITEM CSL_CITATION {"citationID":"NRnw70jo","properties":{"formattedCitation":"(Duan et al., 2023)","plainCitation":"(Duan et al., 2023)","dontUpdate":true,"noteIndex":0},"citationItems":[{"id":94,"uris":["http://zotero.org/users/13925666/items/FTQMWD4S"],"itemData":{"id":94,"type":"article-journal","abstract":"This paper investigates the evolution of the information transmission between Chinese and international crude oil markets from the perspective of return and volatility spillovers through a quantile-based framework. Using a causality-in-quantiles test, we find the asymmetric and nonlinear transmission featured by uni-directional spillovers from international WTI to China’s Shanghai oil markets in different conditions of the two markets, but not the other way around. Moreover, the degree of the information transmission is estimated using a Quantile-on-Quantile approach. Through this, marginal impacts of return and volatility of the WTI oil benchmark on that of the Shanghai oil market in a full-distributional environment are respectively gauged. We find that both return and volatility spillovers demonstrate an overall positive and heightening intensity with increases in the corresponding quantiles of the Shanghai oil market. The spillovers would be weakened by extreme events in the China domestic market, suggesting an important role of internal innovations in governing the Chinese and international oil market relationship. Overall, our results do not support the ‘one great pool’ hypothesis in the global oil market, and possess important implications. A battery of robustness checks reassures our findings.","container-title":"Journal of Commodity Markets","DOI":"10.1016/j.jcomm.2022.100304","ISSN":"2405-8513","journalAbbreviation":"Journal of Commodity Markets","page":"100304","source":"ScienceDirect","title":"Evolution of the information transmission between Chinese and international oil markets: A quantile-based framework","title-short":"Evolution of the information transmission between Chinese and international oil markets","volume":"29","author":[{"family":"Duan","given":"Kun"},{"family":"Ren","given":"Xiaohang"},{"family":"Wen","given":"Fenghua"},{"family":"Chen","given":"Jinyu"}],"issued":{"date-parts":[["2023",3,1]]}}}],"schema":"https://github.com/citation-style-language/schema/raw/master/csl-citation.json"} </w:instrText>
      </w:r>
      <w:r w:rsidR="00BC5B2C">
        <w:fldChar w:fldCharType="separate"/>
      </w:r>
      <w:r w:rsidR="00BC5B2C" w:rsidRPr="00BC5B2C">
        <w:t xml:space="preserve">Duan et al. </w:t>
      </w:r>
      <w:r w:rsidR="002D77A0">
        <w:t>(</w:t>
      </w:r>
      <w:r w:rsidR="00BC5B2C" w:rsidRPr="00BC5B2C">
        <w:t>2023)</w:t>
      </w:r>
      <w:r w:rsidR="00BC5B2C">
        <w:fldChar w:fldCharType="end"/>
      </w:r>
      <w:r w:rsidR="00BC5B2C">
        <w:t xml:space="preserve"> </w:t>
      </w:r>
      <w:r>
        <w:t>investigate the linkage between Shanghai crude oil futures prices and WTI crude oil futures prices. The researchers use non</w:t>
      </w:r>
      <w:r w:rsidR="00872173">
        <w:t>-</w:t>
      </w:r>
      <w:r>
        <w:t xml:space="preserve">parametric estimation to examine how the quantiles of independent variables affect the conditional quantiles of dependent variables. This quantile-on-quantile regression approach incorporates cross-validation to find a suitable bandwidth, which helps balance the errors and variance during the estimation and thus increases the robustness to capture dynamic patterns of information transmission between markets. Similar to them, </w:t>
      </w:r>
      <w:r w:rsidR="0092502A">
        <w:fldChar w:fldCharType="begin"/>
      </w:r>
      <w:r w:rsidR="00FD7676">
        <w:instrText xml:space="preserve"> ADDIN ZOTERO_ITEM CSL_CITATION {"citationID":"GKpBYOLJ","properties":{"formattedCitation":"(Naeem et al., 2022)","plainCitation":"(Naeem et al., 2022)","dontUpdate":true,"noteIndex":0},"citationItems":[{"id":12,"uris":["http://zotero.org/users/13925666/items/AKUME8PT"],"itemData":{"id":12,"type":"article-journal","abstract":"This paper examines the safe-haven and hedging potential of oil and gold against industrial metals and agricultural commodities using a novel approach of quantile-on-quantile regression (QQR). For empirical analysis, we use the data on these commodities from January 2000 to December 2018, which further splits up into two sub-periods based on the global financial crisis (GFC). The results from the time-varying correlation of oil (gold) with metals and agriculture commodities suggest that oil (gold) has a lower correlation with metals and agriculture in the pre-GFC period than post-GFC. Further, the QQR model for two time periods (pre-GFC and post-GFC) was used to examine whether oil (gold) serves as a hedge (safe-haven) during the two periods. We conclude that oil was a safe-haven for metals and agricultural commodities pre-GFC but lost that ability post-GFC. Finally, we analyze the hedge ratio and hedge effectiveness pre- and post-GFC and confirm that oil had higher hedge effectiveness than gold during the pre-GFC period.","container-title":"Energy Economics","DOI":"10.1016/j.eneco.2021.105758","ISSN":"0140-9883","journalAbbreviation":"Energy Economics","page":"105758","source":"ScienceDirect","title":"Oil and gold as a hedge and safe-haven for metals and agricultural commodities with portfolio implications","volume":"105","author":[{"family":"Naeem","given":"Muhammad Abubakr"},{"family":"Hasan","given":"Mudassar"},{"family":"Arif","given":"Muhammad"},{"family":"Suleman","given":"Muhammad Tahir"},{"family":"Kang","given":"Sang Hoon"}],"issued":{"date-parts":[["2022",1,1]]}}}],"schema":"https://github.com/citation-style-language/schema/raw/master/csl-citation.json"} </w:instrText>
      </w:r>
      <w:r w:rsidR="0092502A">
        <w:fldChar w:fldCharType="separate"/>
      </w:r>
      <w:r w:rsidR="0092502A" w:rsidRPr="0092502A">
        <w:t xml:space="preserve">Naeem et al. </w:t>
      </w:r>
      <w:r w:rsidR="0092502A">
        <w:t>(</w:t>
      </w:r>
      <w:r w:rsidR="0092502A" w:rsidRPr="0092502A">
        <w:t>2022)</w:t>
      </w:r>
      <w:r w:rsidR="0092502A">
        <w:fldChar w:fldCharType="end"/>
      </w:r>
      <w:r w:rsidR="00862981">
        <w:t xml:space="preserve"> </w:t>
      </w:r>
      <w:r>
        <w:t>employ a bivariate quantile-on-quantile regression model to analyze the relationship between oil and gold prices on industrial metals and agricultural commodities across different time periods. The model captures the relationship during bearish, normal, and bullish market phases, representing lower, median, and higher quantiles</w:t>
      </w:r>
      <w:r w:rsidR="00F87484">
        <w:t>,</w:t>
      </w:r>
      <w:r>
        <w:t xml:space="preserve"> respectively.</w:t>
      </w:r>
    </w:p>
    <w:p w14:paraId="6EE95778" w14:textId="62AC7694" w:rsidR="00D73485" w:rsidRDefault="00D73485" w:rsidP="005274E2">
      <w:pPr>
        <w:pStyle w:val="Heading3"/>
      </w:pPr>
      <w:r>
        <w:t>2.2.</w:t>
      </w:r>
      <w:r w:rsidR="002159C6">
        <w:t>5</w:t>
      </w:r>
      <w:r>
        <w:t xml:space="preserve"> </w:t>
      </w:r>
      <w:r w:rsidR="009F002B">
        <w:t>Empirical</w:t>
      </w:r>
      <w:r w:rsidR="008B3262">
        <w:t xml:space="preserve"> </w:t>
      </w:r>
      <w:r>
        <w:t xml:space="preserve">Model </w:t>
      </w:r>
      <w:r w:rsidR="00602DA4">
        <w:t>Summary and</w:t>
      </w:r>
      <w:r w:rsidR="00A73414">
        <w:t xml:space="preserve"> </w:t>
      </w:r>
      <w:r w:rsidR="001B2396">
        <w:t>Choice</w:t>
      </w:r>
    </w:p>
    <w:p w14:paraId="3AEC4BEC" w14:textId="7D08870B" w:rsidR="00212FE5" w:rsidRDefault="005D70E3" w:rsidP="005274E2">
      <w:pPr>
        <w:spacing w:after="240"/>
        <w:jc w:val="both"/>
      </w:pPr>
      <w:r>
        <w:t xml:space="preserve">For the models </w:t>
      </w:r>
      <w:r w:rsidR="00B31EED">
        <w:t>studying</w:t>
      </w:r>
      <w:r>
        <w:t xml:space="preserve"> the dependence structure</w:t>
      </w:r>
      <w:r w:rsidR="00AE2101">
        <w:t xml:space="preserve"> among different </w:t>
      </w:r>
      <w:r w:rsidR="00F11B07">
        <w:t>variables</w:t>
      </w:r>
      <w:r w:rsidR="00AE2101">
        <w:t xml:space="preserve">, they have different </w:t>
      </w:r>
      <w:r w:rsidR="00F11B07">
        <w:t>benefits</w:t>
      </w:r>
      <w:r w:rsidR="00AE2101">
        <w:t xml:space="preserve"> and </w:t>
      </w:r>
      <w:r w:rsidR="002606E2">
        <w:t>limits</w:t>
      </w:r>
      <w:r>
        <w:t xml:space="preserve">. </w:t>
      </w:r>
      <w:r w:rsidR="005201D4">
        <w:t xml:space="preserve">The </w:t>
      </w:r>
      <w:r w:rsidR="00CF60D4">
        <w:t xml:space="preserve">GARCH models </w:t>
      </w:r>
      <w:r w:rsidR="002B1463">
        <w:t xml:space="preserve">can </w:t>
      </w:r>
      <w:r w:rsidR="005E75BE" w:rsidRPr="005E75BE">
        <w:t>model and forecast the volatility of time</w:t>
      </w:r>
      <w:r w:rsidR="006F4B72">
        <w:t>-varying</w:t>
      </w:r>
      <w:r w:rsidR="005E75BE" w:rsidRPr="005E75BE">
        <w:t xml:space="preserve"> data</w:t>
      </w:r>
      <w:r w:rsidR="00E02604">
        <w:t xml:space="preserve">, and </w:t>
      </w:r>
      <w:r w:rsidR="00591B53">
        <w:t>n</w:t>
      </w:r>
      <w:r w:rsidR="00591B53" w:rsidRPr="00591B53">
        <w:t>umerous empirical studies have demonstrated the effectiveness of GARCH models</w:t>
      </w:r>
      <w:r w:rsidR="004B2F8A">
        <w:t xml:space="preserve"> for modeling the </w:t>
      </w:r>
      <w:r w:rsidR="00A96647">
        <w:t>dependence</w:t>
      </w:r>
      <w:r w:rsidR="004B2F8A">
        <w:t xml:space="preserve"> structure. </w:t>
      </w:r>
      <w:r w:rsidR="005201D4">
        <w:t xml:space="preserve">The Copula </w:t>
      </w:r>
      <w:r w:rsidR="006E24C9">
        <w:t>models</w:t>
      </w:r>
      <w:r w:rsidR="005201D4">
        <w:t xml:space="preserve"> </w:t>
      </w:r>
      <w:r w:rsidR="006E24C9">
        <w:t>are</w:t>
      </w:r>
      <w:r w:rsidR="005201D4">
        <w:t xml:space="preserve"> also good at </w:t>
      </w:r>
      <w:r w:rsidR="002474BE">
        <w:t>modeling different types of dependencies</w:t>
      </w:r>
      <w:r w:rsidR="004E035D">
        <w:t>,</w:t>
      </w:r>
      <w:r w:rsidR="00F6368F" w:rsidRPr="00F6368F">
        <w:t xml:space="preserve"> especially non-linear dependencies and tail dependence</w:t>
      </w:r>
      <w:r w:rsidR="00F6368F">
        <w:t>,</w:t>
      </w:r>
      <w:r w:rsidR="006E24C9">
        <w:t xml:space="preserve"> but </w:t>
      </w:r>
      <w:r w:rsidR="0087164B">
        <w:t>they are</w:t>
      </w:r>
      <w:r w:rsidR="0027254B">
        <w:t xml:space="preserve"> not </w:t>
      </w:r>
      <w:r w:rsidR="00F525FB">
        <w:t>designed</w:t>
      </w:r>
      <w:r w:rsidR="0027254B">
        <w:t xml:space="preserve"> for </w:t>
      </w:r>
      <w:r w:rsidR="00F525FB">
        <w:t>modeling</w:t>
      </w:r>
      <w:r w:rsidR="0027254B">
        <w:t xml:space="preserve"> volatility and </w:t>
      </w:r>
      <w:r w:rsidR="00F525FB">
        <w:t xml:space="preserve">can not be </w:t>
      </w:r>
      <w:r w:rsidR="0027254B">
        <w:t>used for forecasting purposes</w:t>
      </w:r>
      <w:r w:rsidR="008C30B3">
        <w:t>.</w:t>
      </w:r>
      <w:r w:rsidR="006E24C9">
        <w:t xml:space="preserve"> </w:t>
      </w:r>
      <w:r w:rsidR="00B5615A">
        <w:t xml:space="preserve">Similarly, </w:t>
      </w:r>
      <w:r w:rsidR="009220E9">
        <w:t xml:space="preserve">while </w:t>
      </w:r>
      <w:r w:rsidR="00B5615A">
        <w:t xml:space="preserve">the Granger </w:t>
      </w:r>
      <w:r w:rsidR="00047F2A">
        <w:t>causality test</w:t>
      </w:r>
      <w:r w:rsidR="00B5615A">
        <w:t xml:space="preserve"> and quantile method</w:t>
      </w:r>
      <w:r w:rsidR="00C81F26">
        <w:t>s</w:t>
      </w:r>
      <w:r w:rsidR="00B5615A">
        <w:t xml:space="preserve"> </w:t>
      </w:r>
      <w:r w:rsidR="007A39D8">
        <w:t xml:space="preserve">can </w:t>
      </w:r>
      <w:r w:rsidR="00FB7547">
        <w:t xml:space="preserve">model the time-varying </w:t>
      </w:r>
      <w:r w:rsidR="00047F2A">
        <w:t>dependence</w:t>
      </w:r>
      <w:r w:rsidR="00FB7547">
        <w:t xml:space="preserve">, the </w:t>
      </w:r>
      <w:r w:rsidR="006462E4">
        <w:t>volatility</w:t>
      </w:r>
      <w:r w:rsidR="00FB7547">
        <w:t xml:space="preserve"> pattern can not be </w:t>
      </w:r>
      <w:r w:rsidR="006462E4">
        <w:t>captured</w:t>
      </w:r>
      <w:r w:rsidR="00FB7547">
        <w:t xml:space="preserve"> by these two models</w:t>
      </w:r>
      <w:r w:rsidR="004B4C54">
        <w:t>.</w:t>
      </w:r>
      <w:r w:rsidR="00CF60D4">
        <w:t xml:space="preserve"> </w:t>
      </w:r>
      <w:r w:rsidR="00EC35BB">
        <w:t xml:space="preserve"> </w:t>
      </w:r>
      <w:r w:rsidR="00AB13B7">
        <w:t>As a result, w</w:t>
      </w:r>
      <w:r w:rsidR="0005505E">
        <w:t xml:space="preserve">hile there are various </w:t>
      </w:r>
      <w:r w:rsidR="00264C6E">
        <w:t xml:space="preserve">models for studying the </w:t>
      </w:r>
      <w:r w:rsidR="00B62DAF">
        <w:t>interconnected</w:t>
      </w:r>
      <w:r w:rsidR="00AD73F9">
        <w:t xml:space="preserve">ness </w:t>
      </w:r>
      <w:r w:rsidR="00F92E40">
        <w:t>among</w:t>
      </w:r>
      <w:r w:rsidR="00AD73F9">
        <w:t xml:space="preserve"> commodities</w:t>
      </w:r>
      <w:r w:rsidR="009F2E56">
        <w:t xml:space="preserve">, </w:t>
      </w:r>
      <w:r w:rsidR="00F92E40">
        <w:t xml:space="preserve">this </w:t>
      </w:r>
      <w:r w:rsidR="000C51C1">
        <w:t>study</w:t>
      </w:r>
      <w:r w:rsidR="009F2E56">
        <w:t xml:space="preserve"> </w:t>
      </w:r>
      <w:r w:rsidR="003B206F">
        <w:t>chooses</w:t>
      </w:r>
      <w:r w:rsidR="009F2E56">
        <w:t xml:space="preserve"> </w:t>
      </w:r>
      <w:r w:rsidR="00FB5A29">
        <w:t xml:space="preserve">multivariate </w:t>
      </w:r>
      <w:r w:rsidR="009F2E56">
        <w:t>GARCH model</w:t>
      </w:r>
      <w:r w:rsidR="00197561">
        <w:t>s</w:t>
      </w:r>
      <w:r w:rsidR="00ED7FF7">
        <w:t>,</w:t>
      </w:r>
      <w:r w:rsidR="00C275E6">
        <w:t xml:space="preserve"> </w:t>
      </w:r>
      <w:r w:rsidR="008635A3">
        <w:t>rather than Copula, Granger causality, and quantile models</w:t>
      </w:r>
      <w:r w:rsidR="000D0E36">
        <w:t>,</w:t>
      </w:r>
      <w:r w:rsidR="009F2E56">
        <w:t xml:space="preserve"> for modeling the </w:t>
      </w:r>
      <w:r w:rsidR="006C6551" w:rsidRPr="006C6551">
        <w:t xml:space="preserve">clustering </w:t>
      </w:r>
      <w:r w:rsidR="004872AA">
        <w:t>volatility</w:t>
      </w:r>
      <w:r w:rsidR="00E539CB">
        <w:t xml:space="preserve"> pattern of the commodities</w:t>
      </w:r>
      <w:r w:rsidR="00962C91">
        <w:t xml:space="preserve">. </w:t>
      </w:r>
      <w:r w:rsidR="00FB28FF">
        <w:t xml:space="preserve">This is due to the </w:t>
      </w:r>
      <w:r w:rsidR="00B57C96">
        <w:t>intrinsic</w:t>
      </w:r>
      <w:r w:rsidR="000C6AB9">
        <w:t xml:space="preserve"> characteristics of the commodity market,</w:t>
      </w:r>
      <w:r w:rsidR="00EA6558">
        <w:t xml:space="preserve"> </w:t>
      </w:r>
      <w:r w:rsidR="00C77486">
        <w:t>as the commodity product</w:t>
      </w:r>
      <w:r w:rsidR="0039459F">
        <w:t>s</w:t>
      </w:r>
      <w:r w:rsidR="00EA6558">
        <w:t xml:space="preserve"> </w:t>
      </w:r>
      <w:r w:rsidR="005E7258">
        <w:t>are</w:t>
      </w:r>
      <w:r w:rsidR="00EA6558">
        <w:t xml:space="preserve"> sensitive to </w:t>
      </w:r>
      <w:r w:rsidR="0093421F">
        <w:t xml:space="preserve">big events </w:t>
      </w:r>
      <w:r w:rsidR="004263D8">
        <w:t>or</w:t>
      </w:r>
      <w:r w:rsidR="0093421F">
        <w:t xml:space="preserve"> </w:t>
      </w:r>
      <w:r w:rsidR="00E4035A">
        <w:t>seasonal</w:t>
      </w:r>
      <w:r w:rsidR="00EA6558">
        <w:t xml:space="preserve"> </w:t>
      </w:r>
      <w:r w:rsidR="00E9218F">
        <w:t>changes</w:t>
      </w:r>
      <w:r w:rsidR="00FB28FF">
        <w:t xml:space="preserve">. </w:t>
      </w:r>
      <w:r w:rsidR="00962C91">
        <w:t xml:space="preserve">Details of the </w:t>
      </w:r>
      <w:r w:rsidR="00384616">
        <w:t xml:space="preserve">chosen </w:t>
      </w:r>
      <w:r w:rsidR="00B522C1">
        <w:t>multivariate</w:t>
      </w:r>
      <w:r w:rsidR="00962C91">
        <w:t xml:space="preserve"> GARCH models are </w:t>
      </w:r>
      <w:r w:rsidR="00B522C1">
        <w:t>described</w:t>
      </w:r>
      <w:r w:rsidR="00962C91">
        <w:t xml:space="preserve"> in the </w:t>
      </w:r>
      <w:r w:rsidR="00B522C1">
        <w:t>methodology</w:t>
      </w:r>
      <w:r w:rsidR="00054E37">
        <w:t xml:space="preserve"> part</w:t>
      </w:r>
      <w:r w:rsidR="00737C3C">
        <w:t>.</w:t>
      </w:r>
      <w:r w:rsidR="00481ED1">
        <w:t xml:space="preserve"> </w:t>
      </w:r>
    </w:p>
    <w:p w14:paraId="2D58BA58" w14:textId="4FA2AEFB" w:rsidR="00C91EAE" w:rsidRDefault="00C91EAE" w:rsidP="005274E2">
      <w:pPr>
        <w:pStyle w:val="Heading2"/>
        <w:jc w:val="both"/>
      </w:pPr>
      <w:bookmarkStart w:id="6" w:name="_Toc167478285"/>
      <w:r>
        <w:t>2.</w:t>
      </w:r>
      <w:r w:rsidR="00A16B34">
        <w:t>3</w:t>
      </w:r>
      <w:r>
        <w:t xml:space="preserve"> </w:t>
      </w:r>
      <w:r w:rsidR="00DB1868">
        <w:t xml:space="preserve">Time-varying </w:t>
      </w:r>
      <w:r w:rsidR="00553147">
        <w:t>P</w:t>
      </w:r>
      <w:r w:rsidR="00DB1868">
        <w:t xml:space="preserve">ortfolio </w:t>
      </w:r>
      <w:r w:rsidR="00EC0B9A">
        <w:t>O</w:t>
      </w:r>
      <w:r w:rsidR="00553147">
        <w:t>ptimization</w:t>
      </w:r>
      <w:bookmarkEnd w:id="6"/>
    </w:p>
    <w:p w14:paraId="57B05D76" w14:textId="6615A2DF" w:rsidR="003C7894" w:rsidRDefault="00D46A77" w:rsidP="005274E2">
      <w:pPr>
        <w:spacing w:after="240"/>
        <w:jc w:val="both"/>
      </w:pPr>
      <w:r w:rsidRPr="00D46A77">
        <w:t>GARCH models are widely used for portfolio optimization due to their effectiveness in modeling and forecasting volatility</w:t>
      </w:r>
      <w:r w:rsidR="007B51F9">
        <w:t xml:space="preserve">. </w:t>
      </w:r>
      <w:r w:rsidR="00DB708C">
        <w:t xml:space="preserve">Applying </w:t>
      </w:r>
      <w:r w:rsidR="0076743D">
        <w:t xml:space="preserve">conditional </w:t>
      </w:r>
      <w:r w:rsidR="00060262">
        <w:t>statistics</w:t>
      </w:r>
      <w:r w:rsidR="0076743D">
        <w:t xml:space="preserve"> to </w:t>
      </w:r>
      <w:r w:rsidR="001310C8">
        <w:t xml:space="preserve">the </w:t>
      </w:r>
      <w:r w:rsidR="00DB708C">
        <w:t>p</w:t>
      </w:r>
      <w:r w:rsidR="00017D02">
        <w:t>ortfolio optimization</w:t>
      </w:r>
      <w:r w:rsidR="000A6D7A">
        <w:t xml:space="preserve"> process</w:t>
      </w:r>
      <w:r w:rsidR="00017D02">
        <w:t xml:space="preserve"> </w:t>
      </w:r>
      <w:r w:rsidR="00EF7B3D">
        <w:t xml:space="preserve">can help </w:t>
      </w:r>
      <w:r w:rsidR="001310C8">
        <w:t>obtain</w:t>
      </w:r>
      <w:r w:rsidR="00017D02">
        <w:t xml:space="preserve"> the time-varying weights of </w:t>
      </w:r>
      <w:r w:rsidR="009F1DAD">
        <w:t>different</w:t>
      </w:r>
      <w:r w:rsidR="00017D02">
        <w:t xml:space="preserve"> portfolio strategies</w:t>
      </w:r>
      <w:r w:rsidR="001310C8">
        <w:t>, which is useful for rebalancing the portfolios over time.</w:t>
      </w:r>
      <w:r w:rsidR="00017D02">
        <w:t xml:space="preserve"> </w:t>
      </w:r>
      <w:r w:rsidR="001574C4">
        <w:t xml:space="preserve">Some articles use the conditional covariance </w:t>
      </w:r>
      <w:r w:rsidR="006524E2">
        <w:t>matrix</w:t>
      </w:r>
      <w:r w:rsidR="001574C4">
        <w:t xml:space="preserve"> as the input for the portfolio </w:t>
      </w:r>
      <w:r w:rsidR="006524E2">
        <w:t>optimization</w:t>
      </w:r>
      <w:r w:rsidR="00552E89">
        <w:t xml:space="preserve"> process</w:t>
      </w:r>
      <w:r w:rsidR="00364D71">
        <w:t xml:space="preserve"> </w:t>
      </w:r>
      <w:r w:rsidR="002C09F4">
        <w:fldChar w:fldCharType="begin"/>
      </w:r>
      <w:r w:rsidR="00E90B0A">
        <w:instrText xml:space="preserve"> ADDIN ZOTERO_ITEM CSL_CITATION {"citationID":"JPacCzne","properties":{"formattedCitation":"(Abdul Aziz et al., 2019; Siaw et al., 2017)","plainCitation":"(Abdul Aziz et al., 2019; Siaw et al., 2017)","noteIndex":0},"citationItems":[{"id":180,"uris":["http://zotero.org/users/13925666/items/6NW38DHP"],"itemData":{"id":180,"type":"article-journal","abstract":"This paper analyses plethora of advanced multivariate econometric models, which forecast the mean and variance-covariance of the asset returns to create optimal asset allocation models. Most existing studies use a limited number of Generalized Autoregressive Conditional Heteroscedasticity (GARCH) models. In this study, we provide an in-depth knowledge of large asset modeling and optimization strategies for solving a portfolio selection problem involving the dynamic conditional correlation models (DCC). Specifically, we use symmetric GARCH models and an asymmetric version of it (GJR-GARCH). Several studies have also tried to examine the effectiveness of using parametric copula in estimating portfolio risk measures but their results have been inconclusive. We are interested in evaluating if Copula-GARCH could be an optimal model for assessing the performance of a portfolio. This study, therefore, implemented various Copula-GARCH based models using the static and dynamic estimation of the correlation. By employing different model specifications, we are able to explore the empirical applicability of the multivariate GARCH models when estimating large conditional covariance matrices. In constructing the optimal portfolios, we evaluate the minimum variance, mean-variance, maximising Sharpe ratio, mean-CVaR, and maximization of Sortino ratio. We compare the out-of-sample performance for each of the models based on the risk-adjusted performance for a portfolio with and without short sales, consisting eight stocks and four bond indices of 10 years maturity, in the United States (US), United Kingdom (UK), Germany, Japan, Netherlands, Canada and Hong Kong. Our results suggest that the dynamic models are more capable of delivering better performance gains than the static models. These models reduce portfolio risk and improve the realized return in the out-of-sample period. This paper concludes that by adding copula functions to the model, it does not give a better performance model when compared to the dynamic correlation model.","container-title":"The North American Journal of Economics and Finance","DOI":"10.1016/j.najef.2018.06.012","ISSN":"1062-9408","journalAbbreviation":"The North American Journal of Economics and Finance","page":"568-596","source":"ScienceDirect","title":"Evaluation of multivariate GARCH models in an optimal asset allocation framework","volume":"47","author":[{"family":"Abdul Aziz","given":"Nor Syahilla"},{"family":"Vrontos","given":"Spyridon"},{"family":"M. Hasim","given":"Haslifah"}],"issued":{"date-parts":[["2019",1,1]]}}},{"id":182,"uris":["http://zotero.org/users/13925666/items/22CYY86N"],"itemData":{"id":182,"type":"article","abstract":"Since the introduction of the Markowitz mean-variance optimization model, several extensions have been made to improve optimality. This study examines the application of two models - the ARMA-GARCH model and the ARMA- DCC GARCH model - for the Mean-VaR optimization of funds managed by HFC Investment Limited. Weekly prices of the above mentioned funds from 2009 to 2012 were examined. The funds analyzed were the Equity Trust Fund, the Future Plan Fund and the Unit Trust Fund. The returns of the funds are modelled with the Autoregressive Moving Average (ARMA) whiles volatility was modelled with the univariate Generalized Autoregressive Conditional Heteroskedasti city (GARCH) as well as the multivariate Dynamic Conditional Correlation GARCH (DCC GARCH). This was based on the assumption of non-constant mean and volatility of fund returns. In this study, the risk of a portfolio is measured using the value-at-risk. A single constrained Mean-VaR optimization problem was obtained based on the assumption that investors’ preference is solely based on risk and return. The optimization process was performed using the Lagrange Multiplier approach and the solution was obtained by the Kuhn-Tucker theorems. Conclusions which were drawn based on the results pointed to the fact that a more efficient portfolio is obtained when the value-at-risk (VaR) is modelled with a multivariate GARCH.","event-place":"Rochester, NY","genre":"SSRN Scholarly Paper","language":"en","number":"2987932","publisher-place":"Rochester, NY","source":"Social Science Research Network","title":"Investment Portfolio Optimization with GARCH Models","URL":"https://papers.ssrn.com/abstract=2987932","author":[{"family":"Siaw","given":"Richmond"},{"family":"Ofosu-Hene","given":"Eric"},{"family":"Tee","given":"Evans"}],"accessed":{"date-parts":[["2024",5,20]]},"issued":{"date-parts":[["2017",4,28]]}}}],"schema":"https://github.com/citation-style-language/schema/raw/master/csl-citation.json"} </w:instrText>
      </w:r>
      <w:r w:rsidR="002C09F4">
        <w:fldChar w:fldCharType="separate"/>
      </w:r>
      <w:r w:rsidR="00E90B0A" w:rsidRPr="00E90B0A">
        <w:t>(Abdul Aziz et al., 2019; Siaw et al., 2017)</w:t>
      </w:r>
      <w:r w:rsidR="002C09F4">
        <w:fldChar w:fldCharType="end"/>
      </w:r>
      <w:r w:rsidR="00364D71">
        <w:t xml:space="preserve">. </w:t>
      </w:r>
      <w:r w:rsidR="00E77354">
        <w:t>According</w:t>
      </w:r>
      <w:r w:rsidR="00B33385">
        <w:t xml:space="preserve"> to </w:t>
      </w:r>
      <w:r w:rsidR="00E77354">
        <w:fldChar w:fldCharType="begin"/>
      </w:r>
      <w:r w:rsidR="00897412">
        <w:instrText xml:space="preserve"> ADDIN ZOTERO_ITEM CSL_CITATION {"citationID":"nieKeHOo","properties":{"formattedCitation":"(Siaw et al., 2017)","plainCitation":"(Siaw et al., 2017)","dontUpdate":true,"noteIndex":0},"citationItems":[{"id":182,"uris":["http://zotero.org/users/13925666/items/22CYY86N"],"itemData":{"id":182,"type":"article","abstract":"Since the introduction of the Markowitz mean-variance optimization model, several extensions have been made to improve optimality. This study examines the application of two models - the ARMA-GARCH model and the ARMA- DCC GARCH model - for the Mean-VaR optimization of funds managed by HFC Investment Limited. Weekly prices of the above mentioned funds from 2009 to 2012 were examined. The funds analyzed were the Equity Trust Fund, the Future Plan Fund and the Unit Trust Fund. The returns of the funds are modelled with the Autoregressive Moving Average (ARMA) whiles volatility was modelled with the univariate Generalized Autoregressive Conditional Heteroskedasti city (GARCH) as well as the multivariate Dynamic Conditional Correlation GARCH (DCC GARCH). This was based on the assumption of non-constant mean and volatility of fund returns. In this study, the risk of a portfolio is measured using the value-at-risk. A single constrained Mean-VaR optimization problem was obtained based on the assumption that investors’ preference is solely based on risk and return. The optimization process was performed using the Lagrange Multiplier approach and the solution was obtained by the Kuhn-Tucker theorems. Conclusions which were drawn based on the results pointed to the fact that a more efficient portfolio is obtained when the value-at-risk (VaR) is modelled with a multivariate GARCH.","event-place":"Rochester, NY","genre":"SSRN Scholarly Paper","language":"en","number":"2987932","publisher-place":"Rochester, NY","source":"Social Science Research Network","title":"Investment Portfolio Optimization with GARCH Models","URL":"https://papers.ssrn.com/abstract=2987932","author":[{"family":"Siaw","given":"Richmond"},{"family":"Ofosu-Hene","given":"Eric"},{"family":"Tee","given":"Evans"}],"accessed":{"date-parts":[["2024",5,20]]},"issued":{"date-parts":[["2017",4,28]]}}}],"schema":"https://github.com/citation-style-language/schema/raw/master/csl-citation.json"} </w:instrText>
      </w:r>
      <w:r w:rsidR="00E77354">
        <w:fldChar w:fldCharType="separate"/>
      </w:r>
      <w:r w:rsidR="00E77354" w:rsidRPr="00E77354">
        <w:t xml:space="preserve">Siaw et al. </w:t>
      </w:r>
      <w:r w:rsidR="00CF5D4C">
        <w:t>(</w:t>
      </w:r>
      <w:r w:rsidR="00E77354" w:rsidRPr="00E77354">
        <w:t>2017)</w:t>
      </w:r>
      <w:r w:rsidR="00E77354">
        <w:fldChar w:fldCharType="end"/>
      </w:r>
      <w:r w:rsidR="00B33385">
        <w:t>, t</w:t>
      </w:r>
      <w:r w:rsidR="002B416A">
        <w:t xml:space="preserve">he covariance matrix is used to </w:t>
      </w:r>
      <w:r w:rsidR="00E77354">
        <w:t>optimize</w:t>
      </w:r>
      <w:r w:rsidR="00A03504">
        <w:t xml:space="preserve"> the</w:t>
      </w:r>
      <w:r w:rsidR="002B416A">
        <w:t xml:space="preserve"> asset weight</w:t>
      </w:r>
      <w:r w:rsidR="00425FA0">
        <w:t>s</w:t>
      </w:r>
      <w:r w:rsidR="002B416A">
        <w:t xml:space="preserve"> in</w:t>
      </w:r>
      <w:r w:rsidR="00E77354">
        <w:t xml:space="preserve"> </w:t>
      </w:r>
      <w:r w:rsidR="002B416A">
        <w:t>portfolio</w:t>
      </w:r>
      <w:r w:rsidR="00601BD2">
        <w:t>s</w:t>
      </w:r>
      <w:r w:rsidR="002B416A">
        <w:t>. This includes forecasting the assets' one-day conditional standard deviations and dynamic correlation matrix.</w:t>
      </w:r>
      <w:r w:rsidR="00AB5C73">
        <w:t xml:space="preserve"> </w:t>
      </w:r>
      <w:r w:rsidR="000027B9">
        <w:t>Similarly</w:t>
      </w:r>
      <w:r w:rsidR="00AB5C73">
        <w:t xml:space="preserve">, </w:t>
      </w:r>
      <w:r w:rsidR="003546DA">
        <w:t>b</w:t>
      </w:r>
      <w:r w:rsidR="00C035E8">
        <w:t xml:space="preserve">y </w:t>
      </w:r>
      <w:r w:rsidR="00C035E8" w:rsidRPr="00C9729E">
        <w:t>taking into account the time-varying nature of market volatility</w:t>
      </w:r>
      <w:r w:rsidR="00C035E8">
        <w:t>,</w:t>
      </w:r>
      <w:r w:rsidR="00BD7955">
        <w:t xml:space="preserve"> </w:t>
      </w:r>
      <w:r w:rsidR="00BD7955">
        <w:fldChar w:fldCharType="begin"/>
      </w:r>
      <w:r w:rsidR="00897412">
        <w:instrText xml:space="preserve"> ADDIN ZOTERO_ITEM CSL_CITATION {"citationID":"zbgy8aad","properties":{"formattedCitation":"(Abdul Aziz et al., 2019)","plainCitation":"(Abdul Aziz et al., 2019)","dontUpdate":true,"noteIndex":0},"citationItems":[{"id":180,"uris":["http://zotero.org/users/13925666/items/6NW38DHP"],"itemData":{"id":180,"type":"article-journal","abstract":"This paper analyses plethora of advanced multivariate econometric models, which forecast the mean and variance-covariance of the asset returns to create optimal asset allocation models. Most existing studies use a limited number of Generalized Autoregressive Conditional Heteroscedasticity (GARCH) models. In this study, we provide an in-depth knowledge of large asset modeling and optimization strategies for solving a portfolio selection problem involving the dynamic conditional correlation models (DCC). Specifically, we use symmetric GARCH models and an asymmetric version of it (GJR-GARCH). Several studies have also tried to examine the effectiveness of using parametric copula in estimating portfolio risk measures but their results have been inconclusive. We are interested in evaluating if Copula-GARCH could be an optimal model for assessing the performance of a portfolio. This study, therefore, implemented various Copula-GARCH based models using the static and dynamic estimation of the correlation. By employing different model specifications, we are able to explore the empirical applicability of the multivariate GARCH models when estimating large conditional covariance matrices. In constructing the optimal portfolios, we evaluate the minimum variance, mean-variance, maximising Sharpe ratio, mean-CVaR, and maximization of Sortino ratio. We compare the out-of-sample performance for each of the models based on the risk-adjusted performance for a portfolio with and without short sales, consisting eight stocks and four bond indices of 10 years maturity, in the United States (US), United Kingdom (UK), Germany, Japan, Netherlands, Canada and Hong Kong. Our results suggest that the dynamic models are more capable of delivering better performance gains than the static models. These models reduce portfolio risk and improve the realized return in the out-of-sample period. This paper concludes that by adding copula functions to the model, it does not give a better performance model when compared to the dynamic correlation model.","container-title":"The North American Journal of Economics and Finance","DOI":"10.1016/j.najef.2018.06.012","ISSN":"1062-9408","journalAbbreviation":"The North American Journal of Economics and Finance","page":"568-596","source":"ScienceDirect","title":"Evaluation of multivariate GARCH models in an optimal asset allocation framework","volume":"47","author":[{"family":"Abdul Aziz","given":"Nor Syahilla"},{"family":"Vrontos","given":"Spyridon"},{"family":"M. Hasim","given":"Haslifah"}],"issued":{"date-parts":[["2019",1,1]]}}}],"schema":"https://github.com/citation-style-language/schema/raw/master/csl-citation.json"} </w:instrText>
      </w:r>
      <w:r w:rsidR="00BD7955">
        <w:fldChar w:fldCharType="separate"/>
      </w:r>
      <w:r w:rsidR="00BD7955" w:rsidRPr="00BD7955">
        <w:t xml:space="preserve">Abdul Aziz et al. </w:t>
      </w:r>
      <w:r w:rsidR="00A0469D">
        <w:t>(</w:t>
      </w:r>
      <w:r w:rsidR="00BD7955" w:rsidRPr="00BD7955">
        <w:t>2019)</w:t>
      </w:r>
      <w:r w:rsidR="00BD7955">
        <w:fldChar w:fldCharType="end"/>
      </w:r>
      <w:r w:rsidR="00C035E8">
        <w:t xml:space="preserve"> </w:t>
      </w:r>
      <w:r w:rsidR="00BC0111">
        <w:t xml:space="preserve">build </w:t>
      </w:r>
      <w:r w:rsidR="00BD7955" w:rsidRPr="00BD7955">
        <w:t>five different optimization strategies: mean-variance, maximizing Sharpe ratio, mean-CVaR, and maximizing Sortino ratio</w:t>
      </w:r>
      <w:r w:rsidR="00DF053E">
        <w:t>.</w:t>
      </w:r>
      <w:r w:rsidR="00DD3931">
        <w:t xml:space="preserve"> </w:t>
      </w:r>
      <w:r w:rsidR="00037250">
        <w:t xml:space="preserve">Additionally, </w:t>
      </w:r>
      <w:r w:rsidR="00DD3931">
        <w:t xml:space="preserve">The </w:t>
      </w:r>
      <w:r w:rsidR="00EF1C1B">
        <w:t>researchers</w:t>
      </w:r>
      <w:r w:rsidR="00DD3931">
        <w:t xml:space="preserve"> </w:t>
      </w:r>
      <w:r w:rsidR="00B059CB">
        <w:t xml:space="preserve">also </w:t>
      </w:r>
      <w:r w:rsidR="00DD3931">
        <w:t xml:space="preserve">conduct </w:t>
      </w:r>
      <w:r w:rsidR="00BA35ED">
        <w:t>out-of-sample</w:t>
      </w:r>
      <w:r w:rsidR="004C3CB9">
        <w:t xml:space="preserve"> </w:t>
      </w:r>
      <w:r w:rsidR="00BA35ED">
        <w:t>diagnosis</w:t>
      </w:r>
      <w:r w:rsidR="004C3CB9">
        <w:t xml:space="preserve">, and the </w:t>
      </w:r>
      <w:r w:rsidR="00BA35ED">
        <w:t>result</w:t>
      </w:r>
      <w:r w:rsidR="004C3CB9">
        <w:t xml:space="preserve"> shows that</w:t>
      </w:r>
      <w:r w:rsidR="00DD3931">
        <w:t xml:space="preserve"> </w:t>
      </w:r>
      <w:r w:rsidR="00991CBE" w:rsidRPr="00991CBE">
        <w:t xml:space="preserve">the dynamic models </w:t>
      </w:r>
      <w:r w:rsidR="00FC58CC">
        <w:t>outperform</w:t>
      </w:r>
      <w:r w:rsidR="00991CBE" w:rsidRPr="00991CBE">
        <w:t xml:space="preserve"> the static models.</w:t>
      </w:r>
      <w:r w:rsidR="009E0C11">
        <w:t xml:space="preserve"> </w:t>
      </w:r>
      <w:r w:rsidR="007261F8">
        <w:t>Different from them,</w:t>
      </w:r>
      <w:r w:rsidR="006740F6">
        <w:t xml:space="preserve"> </w:t>
      </w:r>
      <w:r w:rsidR="006740F6">
        <w:fldChar w:fldCharType="begin"/>
      </w:r>
      <w:r w:rsidR="00897412">
        <w:instrText xml:space="preserve"> ADDIN ZOTERO_ITEM CSL_CITATION {"citationID":"0tvLbCpR","properties":{"formattedCitation":"(Specht &amp; Winker, 2008)","plainCitation":"(Specht &amp; Winker, 2008)","dontUpdate":true,"noteIndex":0},"citationItems":[{"id":184,"uris":["http://zotero.org/users/13925666/items/2Q6URQ7T"],"itemData":{"id":184,"type":"chapter","abstract":"The concept of Value at Risk (VaR) is eminently intuitive and easy to interpret. However, there are two major problems in its practical application: reliable estimations are difficult to perform and using the VaR as a constraint in portfolio optimization causes computational problems. Both problems are taken into account in the present application. First, the VaR based on estimates of the conditional covariance matrix with the ”Principal Components GARCH model” (PC GARCH model) is calculated. Second, recent advances in heuristic optimization (a modified version of Memetic Algorithms) are applied in order to deal with the computational problems. The computational study indicates that the proposed method for estimating the conditional covariance matrix, the PC GARCH model, results in much better approximations of the conditional volatility structure than a simple historical estimate. This advantage in modelling is exploited by the optimization algorithm to identify portfolios with higher expected return given a fixed VaR constraint. However, adjusting the portfolio to the dynamic approximations of the conditional volatility structure also results in some overconfidence with regard to the risk constraint.","container-title":"Computational Methods in Financial Engineering: Essays in Honour of Manfred Gilli","event-place":"Berlin, Heidelberg","ISBN":"978-3-540-77958-2","language":"en","note":"DOI: 10.1007/978-3-540-77958-2_4","page":"73-94","publisher":"Springer","publisher-place":"Berlin, Heidelberg","source":"Springer Link","title":"Portfolio Optimization under VaR Constraints Based on Dynamic Estimates of the Variance-Covariance Matrix","URL":"https://doi.org/10.1007/978-3-540-77958-2_4","author":[{"family":"Specht","given":"Katja"},{"family":"Winker","given":"Peter"}],"editor":[{"family":"Kontoghiorghes","given":"Erricos J."},{"family":"Rustem","given":"Berç"},{"family":"Winker","given":"Peter"}],"accessed":{"date-parts":[["2024",5,21]]},"issued":{"date-parts":[["2008"]]}}}],"schema":"https://github.com/citation-style-language/schema/raw/master/csl-citation.json"} </w:instrText>
      </w:r>
      <w:r w:rsidR="006740F6">
        <w:fldChar w:fldCharType="separate"/>
      </w:r>
      <w:r w:rsidR="006740F6" w:rsidRPr="006740F6">
        <w:t xml:space="preserve">Specht </w:t>
      </w:r>
      <w:r w:rsidR="00492E31">
        <w:t>and</w:t>
      </w:r>
      <w:r w:rsidR="006740F6" w:rsidRPr="006740F6">
        <w:t xml:space="preserve"> Winke </w:t>
      </w:r>
      <w:r w:rsidR="00492E31">
        <w:t>(</w:t>
      </w:r>
      <w:r w:rsidR="006740F6" w:rsidRPr="006740F6">
        <w:t>2008)</w:t>
      </w:r>
      <w:r w:rsidR="006740F6">
        <w:fldChar w:fldCharType="end"/>
      </w:r>
      <w:r w:rsidR="00365839">
        <w:t xml:space="preserve"> </w:t>
      </w:r>
      <w:r w:rsidR="00F245A9" w:rsidRPr="00F245A9">
        <w:t>estimate the conditional covariance matrix with the Principal Components GARCH model</w:t>
      </w:r>
      <w:r w:rsidR="00BC4D62">
        <w:t xml:space="preserve"> and then </w:t>
      </w:r>
      <w:r w:rsidR="00D868FF">
        <w:t>calculate</w:t>
      </w:r>
      <w:r w:rsidR="009E4EF7">
        <w:t xml:space="preserve"> the VaR based on </w:t>
      </w:r>
      <w:r w:rsidR="00F07EC8">
        <w:t>the</w:t>
      </w:r>
      <w:r w:rsidR="009E4EF7">
        <w:t xml:space="preserve"> time-varying statistics. </w:t>
      </w:r>
      <w:r w:rsidR="00C65789">
        <w:t>B</w:t>
      </w:r>
      <w:r w:rsidR="001E1086">
        <w:t xml:space="preserve">ased on the </w:t>
      </w:r>
      <w:r w:rsidR="00C61B15">
        <w:t xml:space="preserve">estimation </w:t>
      </w:r>
      <w:r w:rsidR="00AD296D">
        <w:t xml:space="preserve">of </w:t>
      </w:r>
      <w:r w:rsidR="002452C1">
        <w:t xml:space="preserve">conditional volatility and the </w:t>
      </w:r>
      <w:r w:rsidR="00865089" w:rsidRPr="00865089">
        <w:t>resulting VaR</w:t>
      </w:r>
      <w:r w:rsidR="00F17B81">
        <w:t xml:space="preserve">, they </w:t>
      </w:r>
      <w:r w:rsidR="00327749">
        <w:t xml:space="preserve">can </w:t>
      </w:r>
      <w:r w:rsidR="00F17B81">
        <w:t xml:space="preserve">get the optimized portfolio </w:t>
      </w:r>
      <w:r w:rsidR="00544C5E">
        <w:t>weights</w:t>
      </w:r>
      <w:r w:rsidR="00D33F3F">
        <w:t>.</w:t>
      </w:r>
      <w:r w:rsidR="009907B9">
        <w:t xml:space="preserve"> Apart </w:t>
      </w:r>
      <w:r w:rsidR="00140F6E">
        <w:t>from</w:t>
      </w:r>
      <w:r w:rsidR="009907B9">
        <w:t xml:space="preserve"> analyzing the </w:t>
      </w:r>
      <w:r w:rsidR="009907B9" w:rsidRPr="009907B9">
        <w:t xml:space="preserve">heteroscedastic conditional variances </w:t>
      </w:r>
      <w:r w:rsidR="00A5623A">
        <w:t>for</w:t>
      </w:r>
      <w:r w:rsidR="009907B9" w:rsidRPr="009907B9">
        <w:t xml:space="preserve"> the optimal portfolios</w:t>
      </w:r>
      <w:r w:rsidR="00140F6E">
        <w:t xml:space="preserve">, </w:t>
      </w:r>
      <w:r w:rsidR="00064F54">
        <w:fldChar w:fldCharType="begin"/>
      </w:r>
      <w:r w:rsidR="00897412">
        <w:instrText xml:space="preserve"> ADDIN ZOTERO_ITEM CSL_CITATION {"citationID":"cn7IP36I","properties":{"formattedCitation":"(Moreno * et al., 2005)","plainCitation":"(Moreno * et al., 2005)","dontUpdate":true,"noteIndex":0},"citationItems":[{"id":186,"uris":["http://zotero.org/users/13925666/items/89HCHLVA"],"itemData":{"id":186,"type":"article-journal","container-title":"Applied Economics","DOI":"10.1080/00036840500109142","ISSN":"0003-6846","issue":"11","note":"publisher: Routledge","page":"1267-1281","source":"tandfonline.com (Atypon)","title":"Risk forecasting models and optimal portfolio selection","volume":"37","author":[{"family":"Moreno *","given":"David"},{"family":"Marco","given":"Paulina"},{"family":"Olmeda","given":"Ignacio"}],"issued":{"date-parts":[["2005",6,20]]}}}],"schema":"https://github.com/citation-style-language/schema/raw/master/csl-citation.json"} </w:instrText>
      </w:r>
      <w:r w:rsidR="00064F54">
        <w:fldChar w:fldCharType="separate"/>
      </w:r>
      <w:r w:rsidR="00064F54" w:rsidRPr="00064F54">
        <w:t xml:space="preserve">Moreno et al. </w:t>
      </w:r>
      <w:r w:rsidR="00F505A4">
        <w:t>(</w:t>
      </w:r>
      <w:r w:rsidR="00064F54" w:rsidRPr="00064F54">
        <w:t>2005)</w:t>
      </w:r>
      <w:r w:rsidR="00064F54">
        <w:fldChar w:fldCharType="end"/>
      </w:r>
      <w:r w:rsidR="00F505A4">
        <w:t xml:space="preserve"> also </w:t>
      </w:r>
      <w:r w:rsidR="006438A0" w:rsidRPr="006438A0">
        <w:t xml:space="preserve">use </w:t>
      </w:r>
      <w:r w:rsidR="00863421">
        <w:t xml:space="preserve">time-varying </w:t>
      </w:r>
      <w:r w:rsidR="006438A0" w:rsidRPr="006438A0">
        <w:t xml:space="preserve">risk measures that help avoid returns below a </w:t>
      </w:r>
      <w:r w:rsidR="00307571">
        <w:t xml:space="preserve">certain </w:t>
      </w:r>
      <w:r w:rsidR="006438A0" w:rsidRPr="006438A0">
        <w:t>target and accept returns above it</w:t>
      </w:r>
      <w:r w:rsidR="00277859">
        <w:t>.</w:t>
      </w:r>
      <w:r w:rsidR="0059639B">
        <w:t xml:space="preserve"> </w:t>
      </w:r>
      <w:r w:rsidR="00092F4E">
        <w:t>The applied risk mea</w:t>
      </w:r>
      <w:r w:rsidR="002259AD">
        <w:t>s</w:t>
      </w:r>
      <w:r w:rsidR="00092F4E">
        <w:t xml:space="preserve">ure is the </w:t>
      </w:r>
      <w:r w:rsidR="00092F4E" w:rsidRPr="00092F4E">
        <w:t>Lower Partial Moment</w:t>
      </w:r>
      <w:r w:rsidR="001E5F91">
        <w:t xml:space="preserve">, which </w:t>
      </w:r>
      <w:r w:rsidR="00541E8C">
        <w:t xml:space="preserve">typically </w:t>
      </w:r>
      <w:r w:rsidR="00541E8C" w:rsidRPr="00ED0EFA">
        <w:t xml:space="preserve">involves downside risk </w:t>
      </w:r>
      <w:r w:rsidR="00624F20">
        <w:t>assessment</w:t>
      </w:r>
      <w:r w:rsidR="00B229A0">
        <w:t xml:space="preserve"> </w:t>
      </w:r>
      <w:r w:rsidR="00B9580C">
        <w:fldChar w:fldCharType="begin"/>
      </w:r>
      <w:r w:rsidR="00B9580C">
        <w:instrText xml:space="preserve"> ADDIN ZOTERO_ITEM CSL_CITATION {"citationID":"mcaTVMug","properties":{"formattedCitation":"(Price et al., 1982)","plainCitation":"(Price et al., 1982)","noteIndex":0},"citationItems":[{"id":188,"uris":["http://zotero.org/users/13925666/items/NN5K6MZY"],"itemData":{"id":188,"type":"article-journal","abstract":"ABSTRACT\n            As a measure of systematic risk, the lower partial moment measure requires fewer restrictive assumptions than does the variance measure. However, the latter enjoys far wider usage than the former, perhaps because of its familiarity and the fact that two measures of systematic risk are equivalent when return distributions are normal. This paper shows analytically that there are systematic differences in the two risk measures when return distributions are lognormal. Results of empirical tests show that there are indeed systematic differences in measured values of the two risk measures for securities with above average and with below average systematic risk.","container-title":"The Journal of Finance","DOI":"10.1111/j.1540-6261.1982.tb02227.x","ISSN":"0022-1082, 1540-6261","issue":"3","journalAbbreviation":"The Journal of Finance","language":"en","page":"843-855","source":"DOI.org (Crossref)","title":"Variance and Lower Partial Moment Measures of Systematic Risk: Some Analytical and Empirical Results","title-short":"Variance and Lower Partial Moment Measures of Systematic Risk","volume":"37","author":[{"family":"Price","given":"Kelly"},{"family":"Price","given":"Barbara"},{"family":"Nantell","given":"Timothy J."}],"issued":{"date-parts":[["1982",6]]}}}],"schema":"https://github.com/citation-style-language/schema/raw/master/csl-citation.json"} </w:instrText>
      </w:r>
      <w:r w:rsidR="00B9580C">
        <w:fldChar w:fldCharType="separate"/>
      </w:r>
      <w:r w:rsidR="00B9580C" w:rsidRPr="00B9580C">
        <w:t>(Price et al., 1982)</w:t>
      </w:r>
      <w:r w:rsidR="00B9580C">
        <w:fldChar w:fldCharType="end"/>
      </w:r>
      <w:r w:rsidR="00637749">
        <w:t>.</w:t>
      </w:r>
      <w:r w:rsidR="00432AE8">
        <w:t xml:space="preserve"> </w:t>
      </w:r>
    </w:p>
    <w:p w14:paraId="29FDCE61" w14:textId="3D9EF199" w:rsidR="00224FFC" w:rsidRDefault="00224FFC" w:rsidP="00F30813">
      <w:pPr>
        <w:spacing w:after="240"/>
        <w:jc w:val="both"/>
      </w:pPr>
      <w:r>
        <w:t xml:space="preserve">Apart from portfolio </w:t>
      </w:r>
      <w:r w:rsidR="006F6B1B">
        <w:t>optimization</w:t>
      </w:r>
      <w:r>
        <w:t>, researchers also use conditional</w:t>
      </w:r>
      <w:r w:rsidR="006F6B1B">
        <w:t xml:space="preserve"> statistics</w:t>
      </w:r>
      <w:r>
        <w:t xml:space="preserve"> for calculating hedge ratios</w:t>
      </w:r>
      <w:r w:rsidR="003D2C82">
        <w:t xml:space="preserve">, </w:t>
      </w:r>
      <w:r w:rsidR="000B1D66">
        <w:t>especially</w:t>
      </w:r>
      <w:r w:rsidR="003D2C82">
        <w:t xml:space="preserve"> usi</w:t>
      </w:r>
      <w:r w:rsidR="001B66E7">
        <w:t>n</w:t>
      </w:r>
      <w:r w:rsidR="003D2C82">
        <w:t xml:space="preserve">g the </w:t>
      </w:r>
      <w:r w:rsidR="000B1D66">
        <w:t>conditional</w:t>
      </w:r>
      <w:r w:rsidR="003D2C82">
        <w:t xml:space="preserve"> </w:t>
      </w:r>
      <w:r w:rsidR="000B1D66">
        <w:t>volatility</w:t>
      </w:r>
      <w:r w:rsidR="00797B55">
        <w:t xml:space="preserve"> </w:t>
      </w:r>
      <w:r w:rsidR="00797B55">
        <w:fldChar w:fldCharType="begin"/>
      </w:r>
      <w:r w:rsidR="001B66E7">
        <w:instrText xml:space="preserve"> ADDIN ZOTERO_ITEM CSL_CITATION {"citationID":"nFNLvnbA","properties":{"formattedCitation":"(Kroner &amp; Sultan, 1993; Sadorsky, 2012)","plainCitation":"(Kroner &amp; Sultan, 1993; Sadorsky, 2012)","noteIndex":0},"citationItems":[{"id":171,"uris":["http://zotero.org/users/13925666/items/92YJFVLH"],"itemData":{"id":171,"type":"article-journal","container-title":"Journal of financial and quantitative analysis","issue":"4","note":"publisher: Cambridge University Press","page":"535–551","source":"Google Scholar","title":"Time-varying distributions and dynamic hedging with foreign currency futures","volume":"28","author":[{"family":"Kroner","given":"Kenneth F."},{"family":"Sultan","given":"Jahangir"}],"issued":{"date-parts":[["1993"]]}}},{"id":190,"uris":["http://zotero.org/users/13925666/items/FWQUR2DG"],"itemData":{"id":190,"type":"article-journal","abstract":"In this paper, multivariate GARCH models are used to model conditional correlations and to analyze the volatility spillovers between oil prices and the stock prices of clean energy companies and technology companies. Four different multivariate GARCH models (BEKK, diagonal, constant conditional correlation, and dynamic conditional correlation) are compared and contrasted. The dynamic conditional correlation model is found to fit the data the best and generates results showing that the stock prices of clean energy companies correlate more highly with technology stock prices than with oil prices. On average, a $1 long position in clean energy companies can be hedged for 20cents with a short position in the crude oil futures market.","container-title":"Energy Economics","DOI":"10.1016/j.eneco.2011.03.006","ISSN":"0140-9883","issue":"1","journalAbbreviation":"Energy Economics","page":"248-255","source":"ScienceDirect","title":"Correlations and volatility spillovers between oil prices and the stock prices of clean energy and technology companies","volume":"34","author":[{"family":"Sadorsky","given":"Perry"}],"issued":{"date-parts":[["2012",1,1]]}}}],"schema":"https://github.com/citation-style-language/schema/raw/master/csl-citation.json"} </w:instrText>
      </w:r>
      <w:r w:rsidR="00797B55">
        <w:fldChar w:fldCharType="separate"/>
      </w:r>
      <w:r w:rsidR="001B66E7" w:rsidRPr="001B66E7">
        <w:t>(Kroner &amp; Sultan, 1993; Sadorsky, 2012)</w:t>
      </w:r>
      <w:r w:rsidR="00797B55">
        <w:fldChar w:fldCharType="end"/>
      </w:r>
      <w:r>
        <w:t xml:space="preserve">. </w:t>
      </w:r>
      <w:r w:rsidR="00F17584">
        <w:t>Different from the traditional static</w:t>
      </w:r>
      <w:r w:rsidR="00F17584" w:rsidRPr="00F17584">
        <w:t xml:space="preserve"> hedging models</w:t>
      </w:r>
      <w:r w:rsidR="00370039">
        <w:t xml:space="preserve">, </w:t>
      </w:r>
      <w:r w:rsidR="00370039">
        <w:fldChar w:fldCharType="begin"/>
      </w:r>
      <w:r w:rsidR="00370039">
        <w:instrText xml:space="preserve"> ADDIN ZOTERO_ITEM CSL_CITATION {"citationID":"VIVKI49X","properties":{"formattedCitation":"(Kroner &amp; Sultan, 1993)","plainCitation":"(Kroner &amp; Sultan, 1993)","noteIndex":0},"citationItems":[{"id":171,"uris":["http://zotero.org/users/13925666/items/92YJFVLH"],"itemData":{"id":171,"type":"article-journal","container-title":"Journal of financial and quantitative analysis","issue":"4","note":"publisher: Cambridge University Press","page":"535–551","source":"Google Scholar","title":"Time-varying distributions and dynamic hedging with foreign currency futures","volume":"28","author":[{"family":"Kroner","given":"Kenneth F."},{"family":"Sultan","given":"Jahangir"}],"issued":{"date-parts":[["1993"]]}}}],"schema":"https://github.com/citation-style-language/schema/raw/master/csl-citation.json"} </w:instrText>
      </w:r>
      <w:r w:rsidR="00370039">
        <w:fldChar w:fldCharType="separate"/>
      </w:r>
      <w:r w:rsidR="00370039" w:rsidRPr="00370039">
        <w:t xml:space="preserve">Kroner </w:t>
      </w:r>
      <w:r w:rsidR="00370039">
        <w:t>and</w:t>
      </w:r>
      <w:r w:rsidR="00370039" w:rsidRPr="00370039">
        <w:t xml:space="preserve"> Sultan </w:t>
      </w:r>
      <w:r w:rsidR="00370039">
        <w:t>(</w:t>
      </w:r>
      <w:r w:rsidR="00370039" w:rsidRPr="00370039">
        <w:t>1993)</w:t>
      </w:r>
      <w:r w:rsidR="00370039">
        <w:fldChar w:fldCharType="end"/>
      </w:r>
      <w:r w:rsidR="00742948">
        <w:t xml:space="preserve"> account for the d</w:t>
      </w:r>
      <w:r w:rsidR="00742948" w:rsidRPr="00742948">
        <w:t xml:space="preserve">ynamic </w:t>
      </w:r>
      <w:r w:rsidR="00742948">
        <w:t>n</w:t>
      </w:r>
      <w:r w:rsidR="00742948" w:rsidRPr="00742948">
        <w:t xml:space="preserve">ature of </w:t>
      </w:r>
      <w:r w:rsidR="00742948">
        <w:t>a</w:t>
      </w:r>
      <w:r w:rsidR="00742948" w:rsidRPr="00742948">
        <w:t xml:space="preserve">sset </w:t>
      </w:r>
      <w:r w:rsidR="00742948">
        <w:t>d</w:t>
      </w:r>
      <w:r w:rsidR="00742948" w:rsidRPr="00742948">
        <w:t>istributions</w:t>
      </w:r>
      <w:r w:rsidR="00545C93">
        <w:t xml:space="preserve">, </w:t>
      </w:r>
      <w:r w:rsidR="00545C93" w:rsidRPr="00545C93">
        <w:t>which</w:t>
      </w:r>
      <w:r w:rsidR="005341EE">
        <w:t xml:space="preserve"> typically</w:t>
      </w:r>
      <w:r w:rsidR="00545C93" w:rsidRPr="00545C93">
        <w:t xml:space="preserve"> involves continuously adjusting the hedge</w:t>
      </w:r>
      <w:r w:rsidR="00DD2F28">
        <w:t xml:space="preserve"> ratios</w:t>
      </w:r>
      <w:r w:rsidR="00545C93" w:rsidRPr="00545C93">
        <w:t xml:space="preserve"> </w:t>
      </w:r>
      <w:r w:rsidR="00537C84">
        <w:t xml:space="preserve">based on the </w:t>
      </w:r>
      <w:r w:rsidR="00545C93" w:rsidRPr="00545C93">
        <w:t>changing market conditions.</w:t>
      </w:r>
      <w:r w:rsidR="000F2C39">
        <w:t xml:space="preserve"> This is achi</w:t>
      </w:r>
      <w:r w:rsidR="00F32A0D">
        <w:t>e</w:t>
      </w:r>
      <w:r w:rsidR="000F2C39">
        <w:t xml:space="preserve">ved by </w:t>
      </w:r>
      <w:r w:rsidR="000B1D66">
        <w:t>utilizing</w:t>
      </w:r>
      <w:r w:rsidR="000F2C39">
        <w:t xml:space="preserve"> the </w:t>
      </w:r>
      <w:r w:rsidR="0042249E">
        <w:t xml:space="preserve">conditional volatility derived from </w:t>
      </w:r>
      <w:r w:rsidR="00D95D76">
        <w:t xml:space="preserve">the </w:t>
      </w:r>
      <w:r w:rsidR="000F2C39" w:rsidRPr="000F2C39">
        <w:t>multivariate GARCH models</w:t>
      </w:r>
      <w:r w:rsidR="000F2C39">
        <w:t>.</w:t>
      </w:r>
      <w:r w:rsidR="0077263D">
        <w:t xml:space="preserve"> </w:t>
      </w:r>
      <w:r w:rsidR="00F30813">
        <w:t xml:space="preserve">The optimal hedge ratio </w:t>
      </w:r>
      <w:r w:rsidR="000C0F7E">
        <w:t xml:space="preserve">is </w:t>
      </w:r>
      <w:r w:rsidR="007604F9">
        <w:t>represented as the divisor form of the</w:t>
      </w:r>
      <w:r w:rsidR="00F30813">
        <w:t xml:space="preserve"> </w:t>
      </w:r>
      <w:r w:rsidR="009B5307">
        <w:t xml:space="preserve">numerator of </w:t>
      </w:r>
      <w:r w:rsidR="00F30813">
        <w:t xml:space="preserve">covariance between the </w:t>
      </w:r>
      <w:r w:rsidR="000B1D66">
        <w:t>primary</w:t>
      </w:r>
      <w:r w:rsidR="00F30813">
        <w:t xml:space="preserve"> asset and the </w:t>
      </w:r>
      <w:r w:rsidR="000B1D66">
        <w:t>hedging</w:t>
      </w:r>
      <w:r w:rsidR="00F30813">
        <w:t xml:space="preserve"> asset and </w:t>
      </w:r>
      <w:r w:rsidR="00D2198D">
        <w:t xml:space="preserve">the </w:t>
      </w:r>
      <w:r w:rsidR="007B41E4">
        <w:t xml:space="preserve">denominator of </w:t>
      </w:r>
      <w:r w:rsidR="00D2198D">
        <w:t xml:space="preserve">the </w:t>
      </w:r>
      <w:r w:rsidR="00F30813">
        <w:t>hedging asset</w:t>
      </w:r>
      <w:r w:rsidR="00CD4333">
        <w:t>’s variance</w:t>
      </w:r>
      <w:r w:rsidR="00F30813">
        <w:t xml:space="preserve">. </w:t>
      </w:r>
      <w:r w:rsidR="0077263D">
        <w:t xml:space="preserve">Based on their study, </w:t>
      </w:r>
      <w:r w:rsidR="0077263D">
        <w:fldChar w:fldCharType="begin"/>
      </w:r>
      <w:r w:rsidR="0077263D">
        <w:instrText xml:space="preserve"> ADDIN ZOTERO_ITEM CSL_CITATION {"citationID":"1wwFvE5w","properties":{"formattedCitation":"(Sadorsky, 2012)","plainCitation":"(Sadorsky, 2012)","noteIndex":0},"citationItems":[{"id":190,"uris":["http://zotero.org/users/13925666/items/FWQUR2DG"],"itemData":{"id":190,"type":"article-journal","abstract":"In this paper, multivariate GARCH models are used to model conditional correlations and to analyze the volatility spillovers between oil prices and the stock prices of clean energy companies and technology companies. Four different multivariate GARCH models (BEKK, diagonal, constant conditional correlation, and dynamic conditional correlation) are compared and contrasted. The dynamic conditional correlation model is found to fit the data the best and generates results showing that the stock prices of clean energy companies correlate more highly with technology stock prices than with oil prices. On average, a $1 long position in clean energy companies can be hedged for 20cents with a short position in the crude oil futures market.","container-title":"Energy Economics","DOI":"10.1016/j.eneco.2011.03.006","ISSN":"0140-9883","issue":"1","journalAbbreviation":"Energy Economics","page":"248-255","source":"ScienceDirect","title":"Correlations and volatility spillovers between oil prices and the stock prices of clean energy and technology companies","volume":"34","author":[{"family":"Sadorsky","given":"Perry"}],"issued":{"date-parts":[["2012",1,1]]}}}],"schema":"https://github.com/citation-style-language/schema/raw/master/csl-citation.json"} </w:instrText>
      </w:r>
      <w:r w:rsidR="0077263D">
        <w:fldChar w:fldCharType="separate"/>
      </w:r>
      <w:r w:rsidR="0077263D" w:rsidRPr="0077263D">
        <w:t xml:space="preserve">Sadorsky </w:t>
      </w:r>
      <w:r w:rsidR="0077263D">
        <w:t>(</w:t>
      </w:r>
      <w:r w:rsidR="0077263D" w:rsidRPr="0077263D">
        <w:t>2012)</w:t>
      </w:r>
      <w:r w:rsidR="0077263D">
        <w:fldChar w:fldCharType="end"/>
      </w:r>
      <w:r w:rsidR="0077263D">
        <w:t xml:space="preserve"> applies the same hedge ratio calculation method for </w:t>
      </w:r>
      <w:r w:rsidR="00D2198D">
        <w:t>analyzing</w:t>
      </w:r>
      <w:r w:rsidR="0077263D">
        <w:t xml:space="preserve"> the </w:t>
      </w:r>
      <w:r w:rsidR="009F30E5">
        <w:t>c</w:t>
      </w:r>
      <w:r w:rsidR="0077263D" w:rsidRPr="0077263D">
        <w:t>orrelations and volatility spillovers between</w:t>
      </w:r>
      <w:r w:rsidR="00D7201D">
        <w:t xml:space="preserve"> </w:t>
      </w:r>
      <w:r w:rsidR="00EC5C69">
        <w:t>commodity markets and stock market</w:t>
      </w:r>
      <w:r w:rsidR="00B61E64">
        <w:t>s</w:t>
      </w:r>
      <w:r w:rsidR="00EC5C69">
        <w:t>.</w:t>
      </w:r>
      <w:r w:rsidR="00BC3DE4">
        <w:t xml:space="preserve"> </w:t>
      </w:r>
      <w:r w:rsidR="00D2198D">
        <w:t>To</w:t>
      </w:r>
      <w:r w:rsidR="00C102CE">
        <w:t xml:space="preserve"> improve the</w:t>
      </w:r>
      <w:r w:rsidR="003B5D0D">
        <w:t xml:space="preserve"> dynamic hedging </w:t>
      </w:r>
      <w:r w:rsidR="00D2198D">
        <w:t>efficiency</w:t>
      </w:r>
      <w:r w:rsidR="00C8335E">
        <w:t>,</w:t>
      </w:r>
      <w:r w:rsidR="003B5D0D">
        <w:t xml:space="preserve"> </w:t>
      </w:r>
      <w:r w:rsidR="00C102CE">
        <w:fldChar w:fldCharType="begin"/>
      </w:r>
      <w:r w:rsidR="00C102CE">
        <w:instrText xml:space="preserve"> ADDIN ZOTERO_ITEM CSL_CITATION {"citationID":"Vq7nXHla","properties":{"formattedCitation":"(Kim &amp; Park, 2016)","plainCitation":"(Kim &amp; Park, 2016)","noteIndex":0},"citationItems":[{"id":192,"uris":["http://zotero.org/users/13925666/items/HC6UR6AS"],"itemData":{"id":192,"type":"article-journal","abstract":"A number of recent studies adopt bivariate generalized autoregressive conditional heteroskedasticity (BGARCH) models to estimate the optimal conditional hedge ratio. Since the optimal hedge ratio can be expressed by the ratio of variance of futures returns to the covariance of spot and futures, the BGARCH model is quite useful to estimate the conditional hedge ratio. However, it is well known that high variability of an estimated conditional hedge ratio results in lower hedge effectiveness. In this study, we consider a simple shrinkage method to deal with this inverse relationship between volatility of the conditional hedge ratio and hedging effectiveness. Our main idea is that the shrinkage version of the optimal hedge ratio can be obtained from a convex combination of unconditional sample covariance matrix and conditional covariance matrices of a conventional BGARCH model. Our empirical results show the usefulness of our proposed model.","container-title":"Journal of Empirical Finance","DOI":"10.1016/j.jempfin.2016.06.002","ISSN":"0927-5398","journalAbbreviation":"Journal of Empirical Finance","page":"139-156","source":"ScienceDirect","title":"Optimal conditional hedge ratio: A simple shrinkage estimation approach","title-short":"Optimal conditional hedge ratio","volume":"38","author":[{"family":"Kim","given":"Myeong Jun"},{"family":"Park","given":"Sung Y."}],"issued":{"date-parts":[["2016",9,1]]}}}],"schema":"https://github.com/citation-style-language/schema/raw/master/csl-citation.json"} </w:instrText>
      </w:r>
      <w:r w:rsidR="00C102CE">
        <w:fldChar w:fldCharType="separate"/>
      </w:r>
      <w:r w:rsidR="00C102CE" w:rsidRPr="00C102CE">
        <w:t xml:space="preserve">Kim </w:t>
      </w:r>
      <w:r w:rsidR="00C102CE">
        <w:t>and</w:t>
      </w:r>
      <w:r w:rsidR="00C102CE" w:rsidRPr="00C102CE">
        <w:t xml:space="preserve"> Park </w:t>
      </w:r>
      <w:r w:rsidR="00C102CE">
        <w:t>(</w:t>
      </w:r>
      <w:r w:rsidR="00C102CE" w:rsidRPr="00C102CE">
        <w:t>2016)</w:t>
      </w:r>
      <w:r w:rsidR="00C102CE">
        <w:fldChar w:fldCharType="end"/>
      </w:r>
      <w:r w:rsidR="00C102CE">
        <w:t xml:space="preserve"> build </w:t>
      </w:r>
      <w:r w:rsidR="00AF064F">
        <w:t xml:space="preserve">the </w:t>
      </w:r>
      <w:r w:rsidR="00C102CE" w:rsidRPr="00C102CE">
        <w:t>conditional shrinkage hedge ratio,</w:t>
      </w:r>
      <w:r w:rsidR="00E44BD3">
        <w:t xml:space="preserve"> which is the </w:t>
      </w:r>
      <w:r w:rsidR="00E44BD3" w:rsidRPr="00E44BD3">
        <w:t xml:space="preserve">convex combination of the conditional hedge ratio from </w:t>
      </w:r>
      <w:r w:rsidR="00817EDF">
        <w:t>bivariate GARCH</w:t>
      </w:r>
      <w:r w:rsidR="00E44BD3" w:rsidRPr="00E44BD3">
        <w:t xml:space="preserve"> model</w:t>
      </w:r>
      <w:r w:rsidR="004F4E18">
        <w:t>s</w:t>
      </w:r>
      <w:r w:rsidR="00E44BD3" w:rsidRPr="00E44BD3">
        <w:t xml:space="preserve"> and unconditional hedge ratio</w:t>
      </w:r>
      <w:r w:rsidR="000A2C8C">
        <w:t>s</w:t>
      </w:r>
      <w:r w:rsidR="00E44BD3" w:rsidRPr="00E44BD3">
        <w:t>.</w:t>
      </w:r>
      <w:r w:rsidR="00C24C96">
        <w:t xml:space="preserve"> </w:t>
      </w:r>
      <w:r w:rsidR="00A036D7">
        <w:t xml:space="preserve">This improvement can </w:t>
      </w:r>
      <w:r w:rsidR="00947039" w:rsidRPr="00947039">
        <w:t xml:space="preserve">provide </w:t>
      </w:r>
      <w:r w:rsidR="00947039">
        <w:t>better</w:t>
      </w:r>
      <w:r w:rsidR="00947039" w:rsidRPr="00947039">
        <w:t xml:space="preserve"> risk reduction compared to traditional methods</w:t>
      </w:r>
      <w:r w:rsidR="00C25A71">
        <w:t xml:space="preserve"> and </w:t>
      </w:r>
      <w:r w:rsidR="00D2198D">
        <w:t>provide</w:t>
      </w:r>
      <w:r w:rsidR="00543DF8">
        <w:t xml:space="preserve"> more </w:t>
      </w:r>
      <w:r w:rsidR="00D2198D">
        <w:t>adaptability</w:t>
      </w:r>
      <w:r w:rsidR="00543DF8">
        <w:t xml:space="preserve"> to</w:t>
      </w:r>
      <w:r w:rsidR="002D3C45" w:rsidRPr="002D3C45">
        <w:t xml:space="preserve"> </w:t>
      </w:r>
      <w:r w:rsidR="00C25A71" w:rsidRPr="00C25A71">
        <w:t>fluctuating market conditions.</w:t>
      </w:r>
      <w:r w:rsidR="003C30C6">
        <w:t xml:space="preserve"> </w:t>
      </w:r>
      <w:r w:rsidR="00D2198D">
        <w:t>Additionally</w:t>
      </w:r>
      <w:r w:rsidR="00301E0D">
        <w:t xml:space="preserve">, </w:t>
      </w:r>
      <w:r w:rsidR="00AF742A">
        <w:fldChar w:fldCharType="begin"/>
      </w:r>
      <w:r w:rsidR="00AF742A">
        <w:instrText xml:space="preserve"> ADDIN ZOTERO_ITEM CSL_CITATION {"citationID":"UFUVonIb","properties":{"formattedCitation":"(Harris &amp; Shen, 2003)","plainCitation":"(Harris &amp; Shen, 2003)","noteIndex":0},"citationItems":[{"id":195,"uris":["http://zotero.org/users/13925666/items/CVUAPT46"],"itemData":{"id":195,"type":"article-journal","abstract":"Abstract\n            When using derivative instruments such as futures to hedge a portfolio of risky assets, the primary objective\nis to estimate the optimal hedge ratio (OHR). When agents have mean‐variance utility and the\nfutures price follows a martingale, the OHR is equivalent to the minimum variance hedge ratio,which can be\nestimated by regressing the spot market return on the futures market return using ordinary least squares. To\naccommodate time‐varying volatility in asset returns, estimators based on rolling windows, GARCH, or EWMA\nmodels are commonly employed. However, all of these approaches are based on the sample variance and covariance\nestimators of returns, which, while consistent irrespective of the underlying distribution of the data, are not\nin general efficient. In particular, when the distribution of the data is leptokurtic, as is commonly found for\nshort horizon asset returns, these estimators will attach too much weight to extreme observations. This article\nproposes an alternative to the standard approach to the estimation of the OHR that is robust to the\nleptokurtosis of returns. We use the robust OHR to construct a dynamic hedging strategy for daily returns on the\nFTSE100 index using index futures. We estimate the robust OHR using both the rolling window approach and the\nEWMA approach, and compare our results to those based on the standard rolling window and EWMA estimators. It is\nshown that the robust OHR yields a hedged portfolio variance that is marginally lower than that based on the\nstandard estimator. Moreover, the variance of the robust OHR is as much as 70% lower than the variance of\nthe standard OHR, substantially reducing the transaction costs that are associated with dynamic hedging\nstrategies. © 2003 Wiley Periodicals, Inc. Jrl Fut Mark 23:799–816, 2003","container-title":"Journal of Futures Markets","DOI":"10.1002/fut.10085","ISSN":"0270-7314, 1096-9934","issue":"8","journalAbbreviation":"Journal of Futures Markets","language":"en","license":"http://onlinelibrary.wiley.com/termsAndConditions#vor","page":"799-816","source":"DOI.org (Crossref)","title":"Robust estimation of the optimal hedge ratio","volume":"23","author":[{"family":"Harris","given":"Richard D. F."},{"family":"Shen","given":"Jian"}],"issued":{"date-parts":[["2003",8]]}}}],"schema":"https://github.com/citation-style-language/schema/raw/master/csl-citation.json"} </w:instrText>
      </w:r>
      <w:r w:rsidR="00AF742A">
        <w:fldChar w:fldCharType="separate"/>
      </w:r>
      <w:r w:rsidR="00AF742A" w:rsidRPr="00AF742A">
        <w:t xml:space="preserve">Harris </w:t>
      </w:r>
      <w:r w:rsidR="00AF742A">
        <w:t>and</w:t>
      </w:r>
      <w:r w:rsidR="00AF742A" w:rsidRPr="00AF742A">
        <w:t xml:space="preserve"> Shen </w:t>
      </w:r>
      <w:r w:rsidR="00AF742A">
        <w:t>(</w:t>
      </w:r>
      <w:r w:rsidR="00AF742A" w:rsidRPr="00AF742A">
        <w:t>2003)</w:t>
      </w:r>
      <w:r w:rsidR="00AF742A">
        <w:fldChar w:fldCharType="end"/>
      </w:r>
      <w:r w:rsidR="00AF742A">
        <w:t xml:space="preserve"> </w:t>
      </w:r>
      <w:r w:rsidR="00301E0D">
        <w:t xml:space="preserve">also make </w:t>
      </w:r>
      <w:r w:rsidR="00D2198D">
        <w:t>improvements</w:t>
      </w:r>
      <w:r w:rsidR="00301E0D">
        <w:t xml:space="preserve"> for the optimal hedge ratios.</w:t>
      </w:r>
      <w:r w:rsidR="003C04C5">
        <w:t xml:space="preserve"> </w:t>
      </w:r>
      <w:r w:rsidR="00235E90">
        <w:t>Th</w:t>
      </w:r>
      <w:r w:rsidR="00D2198D">
        <w:t>eir</w:t>
      </w:r>
      <w:r w:rsidR="00235E90">
        <w:t xml:space="preserve"> robust optimal hedge ratio</w:t>
      </w:r>
      <w:r w:rsidR="00AF742A">
        <w:t xml:space="preserve"> </w:t>
      </w:r>
      <w:r w:rsidR="005F33EC" w:rsidRPr="005F33EC">
        <w:t>us</w:t>
      </w:r>
      <w:r w:rsidR="005F33EC">
        <w:t xml:space="preserve">es </w:t>
      </w:r>
      <w:r w:rsidR="005F33EC" w:rsidRPr="005F33EC">
        <w:t xml:space="preserve">both the rolling window approach and the </w:t>
      </w:r>
      <w:r w:rsidR="006B6089">
        <w:t>e</w:t>
      </w:r>
      <w:r w:rsidR="006B6089" w:rsidRPr="006B6089">
        <w:t xml:space="preserve">xponentially </w:t>
      </w:r>
      <w:r w:rsidR="006B6089">
        <w:t>w</w:t>
      </w:r>
      <w:r w:rsidR="006B6089" w:rsidRPr="006B6089">
        <w:t xml:space="preserve">eighted </w:t>
      </w:r>
      <w:r w:rsidR="006B6089">
        <w:t>m</w:t>
      </w:r>
      <w:r w:rsidR="006B6089" w:rsidRPr="006B6089">
        <w:t xml:space="preserve">oving </w:t>
      </w:r>
      <w:r w:rsidR="006B6089">
        <w:t>a</w:t>
      </w:r>
      <w:r w:rsidR="006B6089" w:rsidRPr="006B6089">
        <w:t>verage</w:t>
      </w:r>
      <w:r w:rsidR="005F33EC" w:rsidRPr="005F33EC">
        <w:t xml:space="preserve"> approach</w:t>
      </w:r>
      <w:r w:rsidR="005F33EC">
        <w:t xml:space="preserve">, </w:t>
      </w:r>
      <w:r w:rsidR="001B6A9A">
        <w:t>which</w:t>
      </w:r>
      <w:r w:rsidR="005F33EC">
        <w:t xml:space="preserve"> can take into account the</w:t>
      </w:r>
      <w:r w:rsidR="005F33EC" w:rsidRPr="003B2393">
        <w:t xml:space="preserve"> leptokurtosis of returns</w:t>
      </w:r>
      <w:r w:rsidR="0039599D">
        <w:t xml:space="preserve">. </w:t>
      </w:r>
      <w:r w:rsidR="00924327">
        <w:t>Also, th</w:t>
      </w:r>
      <w:r w:rsidR="001B6A9A">
        <w:t>is</w:t>
      </w:r>
      <w:r w:rsidR="00924327">
        <w:t xml:space="preserve"> robust optimal hedge ratio can lower the variance of </w:t>
      </w:r>
      <w:r w:rsidR="00622D94">
        <w:t xml:space="preserve">the </w:t>
      </w:r>
      <w:r w:rsidR="00924327">
        <w:t xml:space="preserve">standard hedge ratio, </w:t>
      </w:r>
      <w:r w:rsidR="00622D94">
        <w:t>which</w:t>
      </w:r>
      <w:r w:rsidR="00924327">
        <w:t xml:space="preserve"> is useful for reducing </w:t>
      </w:r>
      <w:r w:rsidR="00924327" w:rsidRPr="00924327">
        <w:t xml:space="preserve">transaction costs </w:t>
      </w:r>
      <w:r w:rsidR="00924327">
        <w:t>within</w:t>
      </w:r>
      <w:r w:rsidR="00924327" w:rsidRPr="00924327">
        <w:t xml:space="preserve"> dynamic hedging strategies.</w:t>
      </w:r>
      <w:r w:rsidR="00924327">
        <w:t xml:space="preserve"> </w:t>
      </w:r>
      <w:r w:rsidR="00A962E5">
        <w:t xml:space="preserve">As for the </w:t>
      </w:r>
      <w:r w:rsidR="00622D94">
        <w:t>evaluation</w:t>
      </w:r>
      <w:r w:rsidR="00A962E5">
        <w:t xml:space="preserve"> of the</w:t>
      </w:r>
      <w:r w:rsidR="00C50282">
        <w:t xml:space="preserve"> efficiency of the</w:t>
      </w:r>
      <w:r w:rsidR="00A962E5">
        <w:t xml:space="preserve"> hedge ratios, </w:t>
      </w:r>
      <w:r w:rsidR="0086142B">
        <w:t>the performance</w:t>
      </w:r>
      <w:r w:rsidR="00584B1F">
        <w:t xml:space="preserve"> is </w:t>
      </w:r>
      <w:r w:rsidR="00584B1F" w:rsidRPr="00584B1F">
        <w:t>estimated</w:t>
      </w:r>
      <w:r w:rsidR="00584B1F">
        <w:t xml:space="preserve"> by using the </w:t>
      </w:r>
      <w:r w:rsidR="00584B1F" w:rsidRPr="00584B1F">
        <w:t xml:space="preserve">minimum variance hedge ratio framework </w:t>
      </w:r>
      <w:r w:rsidR="002E2646">
        <w:t>introduced</w:t>
      </w:r>
      <w:r w:rsidR="00584B1F" w:rsidRPr="00584B1F">
        <w:t xml:space="preserve"> by</w:t>
      </w:r>
      <w:r w:rsidR="00584B1F">
        <w:t xml:space="preserve"> </w:t>
      </w:r>
      <w:r w:rsidR="00F854D1">
        <w:fldChar w:fldCharType="begin"/>
      </w:r>
      <w:r w:rsidR="00F854D1">
        <w:instrText xml:space="preserve"> ADDIN ZOTERO_ITEM CSL_CITATION {"citationID":"XDvc2YFq","properties":{"formattedCitation":"(Ederington, 1979)","plainCitation":"(Ederington, 1979)","noteIndex":0},"citationItems":[{"id":193,"uris":["http://zotero.org/users/13925666/items/UIF7M99N"],"itemData":{"id":193,"type":"article-journal","container-title":"The journal of finance","issue":"1","note":"publisher: JSTOR","page":"157–170","source":"Google Scholar","title":"The hedging performance of the new futures markets","volume":"34","author":[{"family":"Ederington","given":"Louis H."}],"issued":{"date-parts":[["1979"]]}}}],"schema":"https://github.com/citation-style-language/schema/raw/master/csl-citation.json"} </w:instrText>
      </w:r>
      <w:r w:rsidR="00F854D1">
        <w:fldChar w:fldCharType="separate"/>
      </w:r>
      <w:r w:rsidR="00F854D1" w:rsidRPr="00F854D1">
        <w:t xml:space="preserve">Ederington </w:t>
      </w:r>
      <w:r w:rsidR="00F854D1">
        <w:t>(</w:t>
      </w:r>
      <w:r w:rsidR="00F854D1" w:rsidRPr="00F854D1">
        <w:t>1979)</w:t>
      </w:r>
      <w:r w:rsidR="00F854D1">
        <w:fldChar w:fldCharType="end"/>
      </w:r>
      <w:r w:rsidR="00AB1B2C">
        <w:t xml:space="preserve">, </w:t>
      </w:r>
      <w:r w:rsidR="00622D94">
        <w:t>which</w:t>
      </w:r>
      <w:r w:rsidR="00AB1B2C">
        <w:t xml:space="preserve"> is the same performance </w:t>
      </w:r>
      <w:r w:rsidR="00622D94">
        <w:t>evaluation</w:t>
      </w:r>
      <w:r w:rsidR="00AB1B2C">
        <w:t xml:space="preserve"> method as the </w:t>
      </w:r>
      <w:r w:rsidR="00622D94">
        <w:t>traditional</w:t>
      </w:r>
      <w:r w:rsidR="00AB1B2C">
        <w:t xml:space="preserve"> static hedge ratios</w:t>
      </w:r>
      <w:r w:rsidR="00DD5FBF">
        <w:t>.</w:t>
      </w:r>
      <w:r w:rsidR="00622D94">
        <w:t xml:space="preserve"> </w:t>
      </w:r>
    </w:p>
    <w:p w14:paraId="6DD8144B" w14:textId="77777777" w:rsidR="00D640F1" w:rsidRDefault="00000000">
      <w:pPr>
        <w:jc w:val="both"/>
      </w:pPr>
      <w:r>
        <w:br w:type="page"/>
      </w:r>
    </w:p>
    <w:p w14:paraId="3869A3F2" w14:textId="77777777" w:rsidR="00D640F1" w:rsidRDefault="00000000" w:rsidP="00D145BD">
      <w:pPr>
        <w:pStyle w:val="Heading1"/>
        <w:jc w:val="both"/>
      </w:pPr>
      <w:bookmarkStart w:id="7" w:name="_Toc167478286"/>
      <w:r>
        <w:t>3. Methodology</w:t>
      </w:r>
      <w:bookmarkEnd w:id="7"/>
    </w:p>
    <w:p w14:paraId="47C34F95" w14:textId="0DA6D3A9" w:rsidR="00D640F1" w:rsidRDefault="00723C1D" w:rsidP="00D145BD">
      <w:pPr>
        <w:spacing w:after="240"/>
        <w:jc w:val="both"/>
      </w:pPr>
      <w:r>
        <w:t>This section present</w:t>
      </w:r>
      <w:r w:rsidR="00B772D8">
        <w:t>s</w:t>
      </w:r>
      <w:r>
        <w:t xml:space="preserve"> </w:t>
      </w:r>
      <w:r w:rsidR="00F45740">
        <w:t>the</w:t>
      </w:r>
      <w:r>
        <w:t xml:space="preserve"> methodologies. First, </w:t>
      </w:r>
      <w:r w:rsidR="005D4272">
        <w:t xml:space="preserve">this </w:t>
      </w:r>
      <w:r w:rsidR="00AD3DC8">
        <w:t>study</w:t>
      </w:r>
      <w:r>
        <w:t xml:space="preserve"> </w:t>
      </w:r>
      <w:r w:rsidR="00617C98">
        <w:t>considers</w:t>
      </w:r>
      <w:r>
        <w:t xml:space="preserve"> using the normal and student</w:t>
      </w:r>
      <w:r w:rsidR="004C79F3">
        <w:t xml:space="preserve"> </w:t>
      </w:r>
      <w:r>
        <w:t xml:space="preserve">t distribution to take into account the error features. Second, </w:t>
      </w:r>
      <w:r w:rsidR="00CE1849">
        <w:t>the</w:t>
      </w:r>
      <w:r>
        <w:t xml:space="preserve"> multivariate GARCH models of diagonal VECH, diagonal BEKK, and CCC</w:t>
      </w:r>
      <w:r w:rsidR="001C23A7">
        <w:t xml:space="preserve"> are constructed</w:t>
      </w:r>
      <w:r w:rsidR="00F81853">
        <w:t xml:space="preserve"> by using Eviews</w:t>
      </w:r>
      <w:r>
        <w:t xml:space="preserve">, which can model the time-varying volatility. </w:t>
      </w:r>
      <w:r w:rsidR="00C9373B">
        <w:t>Next</w:t>
      </w:r>
      <w:r>
        <w:t xml:space="preserve">, </w:t>
      </w:r>
      <w:r w:rsidR="00522631">
        <w:t>th</w:t>
      </w:r>
      <w:r w:rsidR="002E0097">
        <w:t>is</w:t>
      </w:r>
      <w:r w:rsidR="00522631">
        <w:t xml:space="preserve"> </w:t>
      </w:r>
      <w:r w:rsidR="000D2992">
        <w:t>study</w:t>
      </w:r>
      <w:r>
        <w:t xml:space="preserve"> </w:t>
      </w:r>
      <w:r w:rsidR="00522631">
        <w:t>optimizes the</w:t>
      </w:r>
      <w:r>
        <w:t xml:space="preserve"> investment weight</w:t>
      </w:r>
      <w:r w:rsidR="00352F82">
        <w:t>s</w:t>
      </w:r>
      <w:r>
        <w:t xml:space="preserve"> based on seven portfolios</w:t>
      </w:r>
      <w:r w:rsidR="00B672DD">
        <w:t xml:space="preserve"> by </w:t>
      </w:r>
      <w:r w:rsidR="006430D5">
        <w:t xml:space="preserve">using </w:t>
      </w:r>
      <w:r w:rsidR="00B672DD">
        <w:t>Python</w:t>
      </w:r>
      <w:r w:rsidR="004A7B5F">
        <w:t>. The selected</w:t>
      </w:r>
      <w:r w:rsidR="00A43CFD">
        <w:t xml:space="preserve"> seven</w:t>
      </w:r>
      <w:r w:rsidR="004A7B5F">
        <w:t xml:space="preserve"> portfolio strategies are</w:t>
      </w:r>
      <w:r>
        <w:t xml:space="preserve"> equal weight, mean-variance, minimum variance, minimum correlation, maximum </w:t>
      </w:r>
      <w:r w:rsidR="004F508B">
        <w:t>S</w:t>
      </w:r>
      <w:r>
        <w:t xml:space="preserve">harpe ratio, maximum </w:t>
      </w:r>
      <w:r w:rsidR="004F508B">
        <w:t>S</w:t>
      </w:r>
      <w:r>
        <w:t xml:space="preserve">ortino ratio, </w:t>
      </w:r>
      <w:r w:rsidR="0045029A">
        <w:t xml:space="preserve">and </w:t>
      </w:r>
      <w:r w:rsidR="00592AD3">
        <w:t xml:space="preserve">minimum </w:t>
      </w:r>
      <w:r>
        <w:t>C</w:t>
      </w:r>
      <w:r w:rsidR="00272652">
        <w:t>V</w:t>
      </w:r>
      <w:r>
        <w:t xml:space="preserve">aR. By analyzing their performance, the fittest portfolio </w:t>
      </w:r>
      <w:r w:rsidR="009D2B36">
        <w:t xml:space="preserve">strategies </w:t>
      </w:r>
      <w:r w:rsidR="00383D91">
        <w:t>over time</w:t>
      </w:r>
      <w:r w:rsidR="002D58D9">
        <w:t xml:space="preserve"> can be found</w:t>
      </w:r>
      <w:r>
        <w:t>.</w:t>
      </w:r>
      <w:r w:rsidR="00DC06F3">
        <w:t xml:space="preserve"> </w:t>
      </w:r>
      <w:r w:rsidR="00C9373B">
        <w:t xml:space="preserve">Finally, </w:t>
      </w:r>
      <w:r w:rsidR="00504C3A">
        <w:t>w</w:t>
      </w:r>
      <w:r w:rsidR="0080568B">
        <w:t>ith the goal of reducing risk</w:t>
      </w:r>
      <w:r w:rsidR="002608B1">
        <w:t xml:space="preserve"> </w:t>
      </w:r>
      <w:r w:rsidR="00E51BE7">
        <w:t xml:space="preserve">within </w:t>
      </w:r>
      <w:r w:rsidR="00436214">
        <w:t xml:space="preserve">the </w:t>
      </w:r>
      <w:r w:rsidR="002608B1" w:rsidRPr="002608B1">
        <w:t xml:space="preserve">commodity </w:t>
      </w:r>
      <w:r w:rsidR="00005F1C">
        <w:t>market</w:t>
      </w:r>
      <w:r w:rsidR="00C443B2">
        <w:t xml:space="preserve">, </w:t>
      </w:r>
      <w:r w:rsidR="00F266E7">
        <w:t xml:space="preserve">the hedge ratios between commodity pairs </w:t>
      </w:r>
      <w:r w:rsidR="00562DDC">
        <w:t>are</w:t>
      </w:r>
      <w:r w:rsidR="00F266E7">
        <w:t xml:space="preserve"> calculated. </w:t>
      </w:r>
    </w:p>
    <w:p w14:paraId="2AD0EAB6" w14:textId="77777777" w:rsidR="00D640F1" w:rsidRDefault="00000000" w:rsidP="00D145BD">
      <w:pPr>
        <w:pStyle w:val="Heading2"/>
        <w:jc w:val="both"/>
      </w:pPr>
      <w:bookmarkStart w:id="8" w:name="_Toc167478287"/>
      <w:r>
        <w:t>3.1 Data</w:t>
      </w:r>
      <w:bookmarkEnd w:id="8"/>
    </w:p>
    <w:p w14:paraId="2BC90AF4" w14:textId="0FA77672" w:rsidR="00D640F1" w:rsidRDefault="00000000" w:rsidP="00D145BD">
      <w:pPr>
        <w:spacing w:after="240"/>
        <w:jc w:val="both"/>
      </w:pPr>
      <w:r>
        <w:t>This study uses the daily</w:t>
      </w:r>
      <w:r w:rsidR="00440420">
        <w:t xml:space="preserve"> commodity</w:t>
      </w:r>
      <w:r>
        <w:t xml:space="preserve"> closing price</w:t>
      </w:r>
      <w:r w:rsidR="00CE21F2">
        <w:t xml:space="preserve"> </w:t>
      </w:r>
      <w:r>
        <w:t xml:space="preserve">groups of metal, energy, and </w:t>
      </w:r>
      <w:r w:rsidR="00E52C14">
        <w:t>agriculture</w:t>
      </w:r>
      <w:r>
        <w:t xml:space="preserve"> from 1991 to 2023 as shown in </w:t>
      </w:r>
      <w:r w:rsidR="00170D4F" w:rsidRPr="00C84CA2">
        <w:fldChar w:fldCharType="begin"/>
      </w:r>
      <w:r w:rsidR="00170D4F" w:rsidRPr="00C84CA2">
        <w:instrText xml:space="preserve"> REF _Ref167229621 \h </w:instrText>
      </w:r>
      <w:r w:rsidR="00C84CA2">
        <w:instrText xml:space="preserve"> \* MERGEFORMAT </w:instrText>
      </w:r>
      <w:r w:rsidR="00170D4F" w:rsidRPr="00C84CA2">
        <w:fldChar w:fldCharType="separate"/>
      </w:r>
      <w:r w:rsidR="002B0F19" w:rsidRPr="002B0F19">
        <w:t xml:space="preserve">Appendix </w:t>
      </w:r>
      <w:r w:rsidR="002B0F19" w:rsidRPr="002B0F19">
        <w:rPr>
          <w:noProof/>
        </w:rPr>
        <w:t>A</w:t>
      </w:r>
      <w:r w:rsidR="00170D4F" w:rsidRPr="00C84CA2">
        <w:fldChar w:fldCharType="end"/>
      </w:r>
      <w:r w:rsidR="007E66FA">
        <w:t xml:space="preserve"> of </w:t>
      </w:r>
      <w:r>
        <w:t xml:space="preserve">Table </w:t>
      </w:r>
      <w:r w:rsidR="007E66FA">
        <w:t>A</w:t>
      </w:r>
      <w:r>
        <w:t>1. There are 14 individual commodities</w:t>
      </w:r>
      <w:r w:rsidR="00FB382C">
        <w:t>, each</w:t>
      </w:r>
      <w:r w:rsidR="00A40D22">
        <w:t xml:space="preserve"> with 6329 days of </w:t>
      </w:r>
      <w:r w:rsidR="00493AE7">
        <w:t>observations</w:t>
      </w:r>
      <w:r>
        <w:t xml:space="preserve">, including gold, silver, palladium, platinum, copper, WTI crude oil, Brent crude oil, natural gas, corn, cocoa, cotton, coffee, lean hogs, and soybeans. The price data is obtained from Refinitiv Eikon. The commodity products are traded on different commodity markets and each market has its own unique focus. The New York Mercantile Exchange serves as the primary trading market for </w:t>
      </w:r>
      <w:r w:rsidR="003A43DC">
        <w:t>p</w:t>
      </w:r>
      <w:r>
        <w:t xml:space="preserve">alladium, </w:t>
      </w:r>
      <w:r w:rsidR="003A43DC">
        <w:t>p</w:t>
      </w:r>
      <w:r>
        <w:t xml:space="preserve">latinum, WTI </w:t>
      </w:r>
      <w:r w:rsidR="003A43DC">
        <w:t>c</w:t>
      </w:r>
      <w:r>
        <w:t xml:space="preserve">rude </w:t>
      </w:r>
      <w:r w:rsidR="003A43DC">
        <w:t>o</w:t>
      </w:r>
      <w:r>
        <w:t xml:space="preserve">il, and </w:t>
      </w:r>
      <w:r w:rsidR="003A43DC">
        <w:t>n</w:t>
      </w:r>
      <w:r>
        <w:t xml:space="preserve">atural </w:t>
      </w:r>
      <w:r w:rsidR="003A43DC">
        <w:t>g</w:t>
      </w:r>
      <w:r>
        <w:t xml:space="preserve">as, focusing on </w:t>
      </w:r>
      <w:r w:rsidR="00BE5BEA">
        <w:t xml:space="preserve">the </w:t>
      </w:r>
      <w:r w:rsidR="006511B1">
        <w:t>metal</w:t>
      </w:r>
      <w:r>
        <w:t xml:space="preserve"> and </w:t>
      </w:r>
      <w:r w:rsidR="006511B1">
        <w:t>energy</w:t>
      </w:r>
      <w:r>
        <w:t xml:space="preserve"> sectors. Meanwhile, the Intercontinental Exchange mainly exchanges Brent </w:t>
      </w:r>
      <w:r w:rsidR="00BE5BEA">
        <w:t>c</w:t>
      </w:r>
      <w:r>
        <w:t xml:space="preserve">rude </w:t>
      </w:r>
      <w:r w:rsidR="00077DBA">
        <w:t>o</w:t>
      </w:r>
      <w:r>
        <w:t xml:space="preserve">il, </w:t>
      </w:r>
      <w:r w:rsidR="006E4209">
        <w:t>c</w:t>
      </w:r>
      <w:r>
        <w:t xml:space="preserve">ocoa, </w:t>
      </w:r>
      <w:r w:rsidR="006E4209">
        <w:t>c</w:t>
      </w:r>
      <w:r>
        <w:t xml:space="preserve">otton, and </w:t>
      </w:r>
      <w:r w:rsidR="006E4209">
        <w:t>c</w:t>
      </w:r>
      <w:r>
        <w:t xml:space="preserve">offee, which is related to the global energy and agricultural markets. </w:t>
      </w:r>
      <w:r w:rsidR="00E665E6">
        <w:t>C</w:t>
      </w:r>
      <w:r>
        <w:t xml:space="preserve">orn and </w:t>
      </w:r>
      <w:r w:rsidR="0013489A">
        <w:t>s</w:t>
      </w:r>
      <w:r>
        <w:t xml:space="preserve">oybeans are the center products </w:t>
      </w:r>
      <w:r w:rsidR="00D0769C">
        <w:t>of</w:t>
      </w:r>
      <w:r>
        <w:t xml:space="preserve"> the Chicago Board of Trade, which focuses on food</w:t>
      </w:r>
      <w:r w:rsidR="007860B9">
        <w:t xml:space="preserve"> </w:t>
      </w:r>
      <w:r>
        <w:t xml:space="preserve">industries. Additionally, the Chicago Mercantile Exchange concentrates on the </w:t>
      </w:r>
      <w:r w:rsidR="00B92EB2">
        <w:t>l</w:t>
      </w:r>
      <w:r>
        <w:t xml:space="preserve">ean </w:t>
      </w:r>
      <w:r w:rsidR="00DC6A11">
        <w:t>h</w:t>
      </w:r>
      <w:r>
        <w:t>ogs trading</w:t>
      </w:r>
      <w:r w:rsidR="00AD460A">
        <w:t xml:space="preserve"> </w:t>
      </w:r>
      <w:r w:rsidR="00AD460A">
        <w:fldChar w:fldCharType="begin"/>
      </w:r>
      <w:r w:rsidR="00797B55">
        <w:instrText xml:space="preserve"> ADDIN ZOTERO_ITEM CSL_CITATION {"citationID":"quFdKczJ","properties":{"formattedCitation":"(Haar &amp; Gregoriou, 2021)","plainCitation":"(Haar &amp; Gregoriou, 2021)","dontUpdate":true,"noteIndex":0},"citationItems":[{"id":189,"uris":["http://zotero.org/users/13925666/items/C329F62N"],"itemData":{"id":189,"type":"article-journal","abstract":"In this paper, we investigate the relation between hedging activity by commercial/merchant/producers to commodity prices and commodity market volatility using Commitments of Traders reports from commodity futures markets exchanges. Qualifying the body of literature which attributes hedging activity to departures from Modigliani-Miller theory, market imperfections and transactions cost, we address the paradoxes of hedging which is not value creating and the absence of hedging when firms might benefit, arguing that it may be related to the market conditions and risk appetite. We discover that prices and volatility are generally statistically significant contributors to hedging activity by commercial/merchant/producers’ users but with marked differences in their elasticities. For some commodities, price levels alone and not volatility are significant. We demonstrate that analysis of hedging in commodity markets should take cognisance of conditions and the degree of risk aversion, otherwise the implicit assumption is that hedging is invariant to such matters. Through considering both market conditions and the degree of risk aversion, understanding the motivation for hedging may be enhanced.","container-title":"International Review of Financial Analysis","DOI":"10.1016/j.irfa.2021.101959","ISSN":"1057-5219","journalAbbreviation":"International Review of Financial Analysis","page":"101959","source":"ScienceDirect","title":"Risk management and market conditions","volume":"78","author":[{"family":"Haar","given":"Lawrence"},{"family":"Gregoriou","given":"Andros"}],"issued":{"date-parts":[["2021",11,1]]}}}],"schema":"https://github.com/citation-style-language/schema/raw/master/csl-citation.json"} </w:instrText>
      </w:r>
      <w:r w:rsidR="00AD460A">
        <w:fldChar w:fldCharType="separate"/>
      </w:r>
      <w:r w:rsidR="00AD460A" w:rsidRPr="00AD460A">
        <w:t>(</w:t>
      </w:r>
      <w:r w:rsidR="00AD460A">
        <w:t xml:space="preserve">see </w:t>
      </w:r>
      <w:r w:rsidR="00AD460A" w:rsidRPr="00AD460A">
        <w:t>Haar &amp; Gregoriou, 2021)</w:t>
      </w:r>
      <w:r w:rsidR="00AD460A">
        <w:fldChar w:fldCharType="end"/>
      </w:r>
      <w:r>
        <w:t>.</w:t>
      </w:r>
      <w:r w:rsidR="00AB12F0">
        <w:t xml:space="preserve"> </w:t>
      </w:r>
    </w:p>
    <w:p w14:paraId="41FEEC9C" w14:textId="0C499DB8" w:rsidR="00D640F1" w:rsidRDefault="00000000" w:rsidP="00D145BD">
      <w:pPr>
        <w:spacing w:after="240"/>
        <w:jc w:val="both"/>
      </w:pPr>
      <w:r>
        <w:t xml:space="preserve">There are high correlations between commodity futures and spot prices </w:t>
      </w:r>
      <w:r w:rsidR="00B0055A">
        <w:fldChar w:fldCharType="begin"/>
      </w:r>
      <w:r w:rsidR="00B0055A">
        <w:instrText xml:space="preserve"> ADDIN ZOTERO_ITEM CSL_CITATION {"citationID":"h2OhrkT3","properties":{"formattedCitation":"(Gulley &amp; Tilton, 2014)","plainCitation":"(Gulley &amp; Tilton, 2014)","noteIndex":0},"citationItems":[{"id":54,"uris":["http://zotero.org/users/13925666/items/6VEXJ2X7"],"itemData":{"id":54,"type":"article-journal","abstract":"In their recent article, Tilton et al. (2011, Resour. Policy, 36, 187–195) contend on the basis of conceptual and theoretical arguments that spot and futures prices for metals and other commodities should be closely correlated during periods of strong contango and much less correlated during periods of backwardation or weak contango. If true, this hypothesis implies that speculation and investor demand, most of which takes place on futures markets, should affect spot prices much less or not at all during periods of backwardation or weak contango. This study provides an empirical test of this hypothesis using daily changes in LME average copper prices over the 1994–2011 period. It finds that the correlation coefficients between day-to-day changes in spot and futures prices are quite close to 1 during periods of strong contango. During periods of backwardation and weak contango, the correlations are positive but lower. These findings provide empirical support for the hypothesis advanced by Tilton et al. that investor demand on futures markets affects spot and futures prices similarly when the markets are in strong contango but somewhat less so when they are in weak contango or backwardation.","container-title":"Resources Policy","DOI":"10.1016/j.resourpol.2014.03.005","ISSN":"0301-4207","journalAbbreviation":"Resources Policy","page":"109-112","source":"ScienceDirect","title":"The relationship between spot and futures prices: An empirical analysis","title-short":"The relationship between spot and futures prices","volume":"41","author":[{"family":"Gulley","given":"Andrew"},{"family":"Tilton","given":"John E."}],"issued":{"date-parts":[["2014",9,1]]}}}],"schema":"https://github.com/citation-style-language/schema/raw/master/csl-citation.json"} </w:instrText>
      </w:r>
      <w:r w:rsidR="00B0055A">
        <w:fldChar w:fldCharType="separate"/>
      </w:r>
      <w:r w:rsidR="00B0055A" w:rsidRPr="00B0055A">
        <w:t>(Gulley &amp; Tilton, 2014)</w:t>
      </w:r>
      <w:r w:rsidR="00B0055A">
        <w:fldChar w:fldCharType="end"/>
      </w:r>
      <w:r>
        <w:t xml:space="preserve">, and particularly a strong unidirectional relationship from futures to spots for both metal and agricultural commodities </w:t>
      </w:r>
      <w:r w:rsidR="00B0055A">
        <w:fldChar w:fldCharType="begin"/>
      </w:r>
      <w:r w:rsidR="00B0055A">
        <w:instrText xml:space="preserve"> ADDIN ZOTERO_ITEM CSL_CITATION {"citationID":"OXFZzOt0","properties":{"formattedCitation":"(Joseph et al., 2014)","plainCitation":"(Joseph et al., 2014)","noteIndex":0},"citationItems":[{"id":52,"uris":["http://zotero.org/users/13925666/items/PWGHR4NW"],"itemData":{"id":52,"type":"article-journal","abstract":"This paper examines the direction, strength and extent of causal relationship between futures and spot prices of Indian commodity markets using frequency domain approach of Breitung and Candelon (2006). Frequency domain analysis offers an effective alternative tool by examining the causality in frequency domain, whereas in traditional econometric causality analysis tools focus only on the time domain. Daily futures and spot price series on eight commodities from the Indian commodity exchanges (MCX and NCDEX) were examined for the period 3rd January, 2008 to 31st December, 2012. The results of frequency domain analysis suggest that there is a strong uni-directional relationship from futures to spot in almost all the selected commodities. This indicates that futures market has a powerful price discovery function in all the selected commodities; which in turn indicates the efficiency of Indian commodity futures market.","container-title":"Economic Modelling","DOI":"10.1016/j.econmod.2014.04.019","ISSN":"0264-9993","journalAbbreviation":"Economic Modelling","page":"250-258","source":"ScienceDirect","title":"A frequency domain causality investigation between futures and spot prices of Indian commodity markets","volume":"40","author":[{"family":"Joseph","given":"Anto"},{"family":"Sisodia","given":"Garima"},{"family":"Tiwari","given":"Aviral Kumar"}],"issued":{"date-parts":[["2014",6,1]]}}}],"schema":"https://github.com/citation-style-language/schema/raw/master/csl-citation.json"} </w:instrText>
      </w:r>
      <w:r w:rsidR="00B0055A">
        <w:fldChar w:fldCharType="separate"/>
      </w:r>
      <w:r w:rsidR="00B0055A" w:rsidRPr="00B0055A">
        <w:t>(Joseph et al., 2014)</w:t>
      </w:r>
      <w:r w:rsidR="00B0055A">
        <w:fldChar w:fldCharType="end"/>
      </w:r>
      <w:r>
        <w:t xml:space="preserve">. However, the choice of commodity price is often the commodity futures rather than the spot price considering the absence of arbitrage </w:t>
      </w:r>
      <w:r w:rsidR="00B0055A">
        <w:fldChar w:fldCharType="begin"/>
      </w:r>
      <w:r w:rsidR="00B0055A">
        <w:instrText xml:space="preserve"> ADDIN ZOTERO_ITEM CSL_CITATION {"citationID":"xkQnKKKD","properties":{"formattedCitation":"(Rad et al., 2022)","plainCitation":"(Rad et al., 2022)","noteIndex":0},"citationItems":[{"id":49,"uris":["http://zotero.org/users/13925666/items/GWNSC42G"],"itemData":{"id":49,"type":"article-journal","abstract":"Our study lies at the intersection of the literature on the diversification benefits of commodity futures and the literature on style integration. It augments the traditional asset mix of investors with a long–short portfolio that integrates the styles that matter to the pricing of commodity futures. Treating the style-integrated portfolio of commodities as part of the strategic mix of investors is found to enhance out-of-sample performance and reduce crash risk compared to the alternatives considered thus far. The conclusion holds across traditional asset mix, portfolio allocation methods, integration strategies, and sub-periods. The diversification benefits of style integration also persist, albeit lower, in a long-only setting.","container-title":"Journal of Commodity Markets","DOI":"10.1016/j.jcomm.2022.100259","ISSN":"2405-8513","journalAbbreviation":"Journal of Commodity Markets","page":"100259","source":"ScienceDirect","title":"The strategic allocation to style-integrated portfolios of commodity futures","volume":"28","author":[{"family":"Rad","given":"Hossein"},{"family":"Low","given":"Rand Kwong Yew"},{"family":"Miffre","given":"Joëlle"},{"family":"Faff","given":"Robert"}],"issued":{"date-parts":[["2022",12,1]]}}}],"schema":"https://github.com/citation-style-language/schema/raw/master/csl-citation.json"} </w:instrText>
      </w:r>
      <w:r w:rsidR="00B0055A">
        <w:fldChar w:fldCharType="separate"/>
      </w:r>
      <w:r w:rsidR="00B0055A" w:rsidRPr="00B0055A">
        <w:t>(Rad et al., 2022)</w:t>
      </w:r>
      <w:r w:rsidR="00B0055A">
        <w:fldChar w:fldCharType="end"/>
      </w:r>
      <w:r>
        <w:t>. After acquiring the daily prices of the commodities of the chosen period,  the continuously compounded daily returns</w:t>
      </w:r>
      <w:r w:rsidR="001F4EC1">
        <w:t xml:space="preserve"> are obtained</w:t>
      </w:r>
      <w:r>
        <w:t xml:space="preserve"> by taking the difference in the log of two consecutive prices. The log returns can provide us with a normalized measure of returns and can help reduce the problem of non-stationarity or unit roots during the estimation. The daily return of the commodities is defined as: </w:t>
      </w:r>
    </w:p>
    <w:p w14:paraId="7A69AB32" w14:textId="2E4B7B46" w:rsidR="00DC0D32" w:rsidRDefault="00000000" w:rsidP="00EF12C4">
      <w:pPr>
        <w:pStyle w:val="Caption"/>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R</m:t>
                  </m:r>
                </m:e>
                <m:sub>
                  <m:r>
                    <w:rPr>
                      <w:rFonts w:ascii="Cambria Math" w:hAnsi="Cambria Math"/>
                    </w:rPr>
                    <m:t>t</m:t>
                  </m:r>
                </m:sub>
              </m:sSub>
              <m:r>
                <w:rPr>
                  <w:rFonts w:ascii="Cambria Math" w:hAnsi="Cambria Math"/>
                </w:rPr>
                <m:t>=ln</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t</m:t>
                      </m:r>
                    </m:sub>
                  </m:sSub>
                </m:num>
                <m:den>
                  <m:sSub>
                    <m:sSubPr>
                      <m:ctrlPr>
                        <w:rPr>
                          <w:rFonts w:ascii="Cambria Math" w:hAnsi="Cambria Math"/>
                        </w:rPr>
                      </m:ctrlPr>
                    </m:sSubPr>
                    <m:e>
                      <m:r>
                        <w:rPr>
                          <w:rFonts w:ascii="Cambria Math" w:hAnsi="Cambria Math"/>
                        </w:rPr>
                        <m:t>P</m:t>
                      </m:r>
                    </m:e>
                    <m:sub>
                      <m:r>
                        <w:rPr>
                          <w:rFonts w:ascii="Cambria Math" w:hAnsi="Cambria Math"/>
                        </w:rPr>
                        <m:t>t-1</m:t>
                      </m:r>
                    </m:sub>
                  </m:sSub>
                </m:den>
              </m:f>
              <m:r>
                <w:rPr>
                  <w:rFonts w:ascii="Cambria Math" w:hAnsi="Cambria Math"/>
                </w:rPr>
                <m:t>=</m:t>
              </m:r>
              <m:sSub>
                <m:sSubPr>
                  <m:ctrlPr>
                    <w:rPr>
                      <w:rFonts w:ascii="Cambria Math" w:hAnsi="Cambria Math"/>
                    </w:rPr>
                  </m:ctrlPr>
                </m:sSubPr>
                <m:e>
                  <m:r>
                    <w:rPr>
                      <w:rFonts w:ascii="Cambria Math" w:hAnsi="Cambria Math"/>
                    </w:rPr>
                    <m:t>lnP</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lnP</m:t>
                  </m:r>
                </m:e>
                <m:sub>
                  <m:r>
                    <w:rPr>
                      <w:rFonts w:ascii="Cambria Math" w:hAnsi="Cambria Math"/>
                    </w:rPr>
                    <m:t>t-1</m:t>
                  </m:r>
                </m:sub>
              </m:sSub>
              <m:r>
                <w:rPr>
                  <w:rFonts w:ascii="Cambria Math" w:hAnsi="Cambria Math"/>
                </w:rPr>
                <m:t xml:space="preserve"> #</m:t>
              </m:r>
              <m:d>
                <m:dPr>
                  <m:ctrlPr>
                    <w:rPr>
                      <w:rFonts w:ascii="Cambria Math" w:hAnsi="Cambria Math"/>
                      <w:i/>
                    </w:rPr>
                  </m:ctrlPr>
                </m:dPr>
                <m:e>
                  <m:r>
                    <m:rPr>
                      <m:sty m:val="p"/>
                    </m:rPr>
                    <w:rPr>
                      <w:rFonts w:ascii="Cambria Math" w:hAnsi="Cambria Math"/>
                    </w:rPr>
                    <w:fldChar w:fldCharType="begin"/>
                  </m:r>
                  <m:r>
                    <m:rPr>
                      <m:sty m:val="p"/>
                    </m:rPr>
                    <w:rPr>
                      <w:rFonts w:ascii="Cambria Math" w:hAnsi="Cambria Math"/>
                    </w:rPr>
                    <m:t xml:space="preserve"> SEQ </m:t>
                  </m:r>
                  <m:r>
                    <m:rPr>
                      <m:sty m:val="p"/>
                    </m:rPr>
                    <w:rPr>
                      <w:rFonts w:ascii="宋体" w:eastAsia="宋体" w:hAnsi="宋体" w:cs="宋体" w:hint="eastAsia"/>
                    </w:rPr>
                    <m:t>公式</m:t>
                  </m:r>
                  <m:r>
                    <m:rPr>
                      <m:sty m:val="p"/>
                    </m:rPr>
                    <w:rPr>
                      <w:rFonts w:ascii="Cambria Math" w:hAnsi="Cambria Math"/>
                    </w:rPr>
                    <m:t xml:space="preserve"> \* ARABIC </m:t>
                  </m:r>
                  <m:r>
                    <m:rPr>
                      <m:sty m:val="p"/>
                    </m:rPr>
                    <w:rPr>
                      <w:rFonts w:ascii="Cambria Math" w:hAnsi="Cambria Math"/>
                    </w:rPr>
                    <w:fldChar w:fldCharType="separate"/>
                  </m:r>
                  <m:r>
                    <m:rPr>
                      <m:sty m:val="p"/>
                    </m:rPr>
                    <w:rPr>
                      <w:rFonts w:ascii="Cambria Math" w:hAnsi="Cambria Math"/>
                      <w:noProof/>
                    </w:rPr>
                    <m:t>1</m:t>
                  </m:r>
                  <m:r>
                    <m:rPr>
                      <m:sty m:val="p"/>
                    </m:rPr>
                    <w:rPr>
                      <w:rFonts w:ascii="Cambria Math" w:hAnsi="Cambria Math"/>
                    </w:rPr>
                    <w:fldChar w:fldCharType="end"/>
                  </m:r>
                </m:e>
              </m:d>
            </m:e>
          </m:eqArr>
        </m:oMath>
      </m:oMathPara>
    </w:p>
    <w:p w14:paraId="6E6332A0" w14:textId="532AACCC" w:rsidR="00D640F1" w:rsidRDefault="00DC0D32" w:rsidP="00D145BD">
      <w:pPr>
        <w:spacing w:after="240"/>
        <w:jc w:val="both"/>
      </w:pPr>
      <w:r>
        <w:t xml:space="preserve">where </w:t>
      </w:r>
      <m:oMath>
        <m:sSub>
          <m:sSubPr>
            <m:ctrlPr>
              <w:rPr>
                <w:rFonts w:ascii="Cambria Math" w:hAnsi="Cambria Math"/>
              </w:rPr>
            </m:ctrlPr>
          </m:sSubPr>
          <m:e>
            <m:r>
              <w:rPr>
                <w:rFonts w:ascii="Cambria Math" w:hAnsi="Cambria Math"/>
              </w:rPr>
              <m:t>P</m:t>
            </m:r>
          </m:e>
          <m:sub>
            <m:r>
              <w:rPr>
                <w:rFonts w:ascii="Cambria Math" w:hAnsi="Cambria Math"/>
              </w:rPr>
              <m:t>t</m:t>
            </m:r>
          </m:sub>
        </m:sSub>
      </m:oMath>
      <w:r>
        <w:t xml:space="preserve"> is the closing price at time t. By taking the </w:t>
      </w:r>
      <w:r w:rsidR="003E4185">
        <w:t xml:space="preserve">equally weighted </w:t>
      </w:r>
      <w:r>
        <w:t xml:space="preserve">average of the individual metal, energy, and agricultural products, the </w:t>
      </w:r>
      <w:r w:rsidR="00BB752E">
        <w:t>three</w:t>
      </w:r>
      <w:r>
        <w:t xml:space="preserve"> groups of return data for different commodity markets</w:t>
      </w:r>
      <w:r w:rsidR="000D1AA4">
        <w:t xml:space="preserve"> are </w:t>
      </w:r>
      <w:r w:rsidR="00F67DC3">
        <w:t>obtained</w:t>
      </w:r>
      <w:r w:rsidR="000D1AA4">
        <w:t xml:space="preserve"> for analysis</w:t>
      </w:r>
      <w:r>
        <w:t xml:space="preserve">. Through grouping, </w:t>
      </w:r>
      <w:r w:rsidR="005575E5">
        <w:t xml:space="preserve">it </w:t>
      </w:r>
      <w:r w:rsidR="00377A29">
        <w:t xml:space="preserve">is helpful </w:t>
      </w:r>
      <w:r w:rsidR="000B338B">
        <w:t>to</w:t>
      </w:r>
      <w:r>
        <w:t xml:space="preserve"> </w:t>
      </w:r>
      <w:r w:rsidR="00322BA9">
        <w:t>capture</w:t>
      </w:r>
      <w:r>
        <w:t xml:space="preserve"> different market dynamics by studying the interconnectedness among these sectors using the multivariate GARCH models. T</w:t>
      </w:r>
      <w:r w:rsidR="00E91D68">
        <w:t>he grouping</w:t>
      </w:r>
      <w:r>
        <w:t xml:space="preserve"> approach </w:t>
      </w:r>
      <w:r w:rsidR="007F4818">
        <w:t xml:space="preserve">can </w:t>
      </w:r>
      <w:r w:rsidR="00945B0D">
        <w:t xml:space="preserve">also </w:t>
      </w:r>
      <w:r>
        <w:t xml:space="preserve">identify common dependencies and risk factors across related commodities, which is useful for building optimal portfolios. </w:t>
      </w:r>
    </w:p>
    <w:p w14:paraId="55E90FAB" w14:textId="73D25C66" w:rsidR="001C3699" w:rsidRDefault="00000000" w:rsidP="00D145BD">
      <w:pPr>
        <w:pStyle w:val="Heading2"/>
        <w:jc w:val="both"/>
      </w:pPr>
      <w:bookmarkStart w:id="9" w:name="_Toc167478288"/>
      <w:r>
        <w:t>3.2 Descriptive Statistic</w:t>
      </w:r>
      <w:bookmarkEnd w:id="9"/>
    </w:p>
    <w:p w14:paraId="28BB8FEC" w14:textId="6BB9049E" w:rsidR="00D640F1" w:rsidRDefault="009C1960" w:rsidP="00D145BD">
      <w:pPr>
        <w:spacing w:after="240"/>
        <w:jc w:val="both"/>
      </w:pPr>
      <w:r>
        <w:t xml:space="preserve">The data includes metal, energy, and agricultural commodity groups. </w:t>
      </w:r>
      <w:r w:rsidR="00024F33">
        <w:fldChar w:fldCharType="begin"/>
      </w:r>
      <w:r w:rsidR="00024F33">
        <w:instrText xml:space="preserve"> REF _Ref167227327 \h </w:instrText>
      </w:r>
      <w:r w:rsidR="00024F33">
        <w:fldChar w:fldCharType="separate"/>
      </w:r>
      <w:r w:rsidR="002B0F19">
        <w:t xml:space="preserve">Figure </w:t>
      </w:r>
      <w:r w:rsidR="002B0F19">
        <w:rPr>
          <w:noProof/>
        </w:rPr>
        <w:t>2</w:t>
      </w:r>
      <w:r w:rsidR="00024F33">
        <w:fldChar w:fldCharType="end"/>
      </w:r>
      <w:r>
        <w:t xml:space="preserve"> shows the daily returns of the metal, energy, and agriculture commodities. Metal commodities experienced </w:t>
      </w:r>
      <w:r w:rsidR="00B272A1">
        <w:t>significant fluctuations</w:t>
      </w:r>
      <w:r>
        <w:t xml:space="preserve"> </w:t>
      </w:r>
      <w:r w:rsidR="004D6E5F">
        <w:t>around</w:t>
      </w:r>
      <w:r>
        <w:t xml:space="preserve"> 200</w:t>
      </w:r>
      <w:r w:rsidR="007938CB">
        <w:t>5</w:t>
      </w:r>
      <w:r w:rsidR="00C21614">
        <w:t>. This</w:t>
      </w:r>
      <w:r>
        <w:t xml:space="preserve"> might be caused by the</w:t>
      </w:r>
      <w:r w:rsidR="00F41D79">
        <w:t xml:space="preserve"> development of emerging </w:t>
      </w:r>
      <w:r w:rsidR="002B543A">
        <w:t xml:space="preserve">markets, such as China and India, </w:t>
      </w:r>
      <w:r w:rsidR="006E5B14">
        <w:t xml:space="preserve">which </w:t>
      </w:r>
      <w:r w:rsidR="00385C6A">
        <w:t>require</w:t>
      </w:r>
      <w:r w:rsidR="00D20D18">
        <w:t xml:space="preserve"> </w:t>
      </w:r>
      <w:r w:rsidR="00D20D18" w:rsidRPr="00D20D18">
        <w:t>a surge in demand</w:t>
      </w:r>
      <w:r w:rsidR="00904BD4">
        <w:t xml:space="preserve"> </w:t>
      </w:r>
      <w:r w:rsidR="00993DC9">
        <w:t>for</w:t>
      </w:r>
      <w:r w:rsidR="00904BD4">
        <w:t xml:space="preserve"> metals</w:t>
      </w:r>
      <w:r w:rsidR="00211E25">
        <w:t>, especially copper,</w:t>
      </w:r>
      <w:r w:rsidR="00D20D18" w:rsidRPr="00D20D18">
        <w:t xml:space="preserve"> due to </w:t>
      </w:r>
      <w:r w:rsidR="00993DC9">
        <w:t>their</w:t>
      </w:r>
      <w:r w:rsidR="00D20D18" w:rsidRPr="00D20D18">
        <w:t xml:space="preserve"> </w:t>
      </w:r>
      <w:r w:rsidR="00993DC9">
        <w:t>industrial</w:t>
      </w:r>
      <w:r w:rsidR="00D20D18" w:rsidRPr="00D20D18">
        <w:t xml:space="preserve"> construction</w:t>
      </w:r>
      <w:r>
        <w:t xml:space="preserve">. For the energy commodities, the variations at the beginning of 1991 and 2020 might be due to the early 1990s recession and the COVID-19 pandemic, respectively. Additionally, the energy commodities show </w:t>
      </w:r>
      <w:r w:rsidR="009566C6">
        <w:t xml:space="preserve">other </w:t>
      </w:r>
      <w:r>
        <w:t xml:space="preserve">significant variations around 2022. These are most likely attributed to the economic impact of the Russia-Ukraine War. The war's influence on global energy supplies, especially oil and natural gas, caused volatility in the energy markets. The agricultural commodities show a pattern of seasonal volatility. These variations are caused by seasonal factors such as weather conditions, which can have a significant impact on agricultural yields. </w:t>
      </w:r>
      <w:r w:rsidR="00E97DF0">
        <w:t xml:space="preserve">In general, </w:t>
      </w:r>
      <w:r w:rsidR="00E7197A" w:rsidRPr="00E7197A">
        <w:t xml:space="preserve">metal and agricultural commodities </w:t>
      </w:r>
      <w:r w:rsidR="00BA4620">
        <w:t>show</w:t>
      </w:r>
      <w:r w:rsidR="00E7197A" w:rsidRPr="00E7197A">
        <w:t xml:space="preserve"> more </w:t>
      </w:r>
      <w:r w:rsidR="00BA4620" w:rsidRPr="00BA4620">
        <w:t xml:space="preserve">stability </w:t>
      </w:r>
      <w:r w:rsidR="00E7197A" w:rsidRPr="00E7197A">
        <w:t>compared to energy commodities</w:t>
      </w:r>
      <w:r w:rsidR="003F1FF6">
        <w:t xml:space="preserve">, while metal and energy </w:t>
      </w:r>
      <w:r w:rsidR="00182711">
        <w:t>commodities</w:t>
      </w:r>
      <w:r w:rsidR="003F1FF6">
        <w:t xml:space="preserve"> exhibit more outliers. </w:t>
      </w:r>
    </w:p>
    <w:p w14:paraId="15E08B29" w14:textId="77777777" w:rsidR="002E0E1C" w:rsidRDefault="00DB34D7" w:rsidP="002E0E1C">
      <w:pPr>
        <w:keepNext/>
        <w:spacing w:after="240"/>
        <w:ind w:left="360"/>
        <w:jc w:val="center"/>
      </w:pPr>
      <w:r>
        <w:rPr>
          <w:noProof/>
        </w:rPr>
        <w:drawing>
          <wp:inline distT="0" distB="0" distL="0" distR="0" wp14:anchorId="31AF9DD6" wp14:editId="1EF2F7D7">
            <wp:extent cx="5943600" cy="2945765"/>
            <wp:effectExtent l="0" t="0" r="0" b="6985"/>
            <wp:docPr id="1290179941"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79941" name="Picture 2" descr="A graph of different colored lines&#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943600" cy="2945765"/>
                    </a:xfrm>
                    <a:prstGeom prst="rect">
                      <a:avLst/>
                    </a:prstGeom>
                  </pic:spPr>
                </pic:pic>
              </a:graphicData>
            </a:graphic>
          </wp:inline>
        </w:drawing>
      </w:r>
    </w:p>
    <w:p w14:paraId="3E8D1764" w14:textId="46E8DBF6" w:rsidR="00D640F1" w:rsidRDefault="002E0E1C" w:rsidP="00955401">
      <w:pPr>
        <w:pStyle w:val="Caption"/>
      </w:pPr>
      <w:bookmarkStart w:id="10" w:name="_Ref167227327"/>
      <w:r>
        <w:t xml:space="preserve">Figure </w:t>
      </w:r>
      <w:r>
        <w:fldChar w:fldCharType="begin"/>
      </w:r>
      <w:r>
        <w:instrText xml:space="preserve"> SEQ Figure \* ARABIC </w:instrText>
      </w:r>
      <w:r>
        <w:fldChar w:fldCharType="separate"/>
      </w:r>
      <w:r w:rsidR="002B0F19">
        <w:rPr>
          <w:noProof/>
        </w:rPr>
        <w:t>2</w:t>
      </w:r>
      <w:r>
        <w:fldChar w:fldCharType="end"/>
      </w:r>
      <w:bookmarkEnd w:id="10"/>
      <w:r>
        <w:t xml:space="preserve">: </w:t>
      </w:r>
      <w:r w:rsidRPr="00C95F74">
        <w:t>Commodity Return from 1991 to 2023</w:t>
      </w:r>
    </w:p>
    <w:p w14:paraId="075C9D49" w14:textId="17FE09C1" w:rsidR="00D640F1" w:rsidRDefault="00AA1503" w:rsidP="00D145BD">
      <w:pPr>
        <w:spacing w:after="240"/>
        <w:jc w:val="both"/>
      </w:pPr>
      <w:r>
        <w:fldChar w:fldCharType="begin"/>
      </w:r>
      <w:r>
        <w:instrText xml:space="preserve"> REF _Ref167227461 \h </w:instrText>
      </w:r>
      <w:r>
        <w:fldChar w:fldCharType="separate"/>
      </w:r>
      <w:r w:rsidR="002B0F19">
        <w:t xml:space="preserve">Table </w:t>
      </w:r>
      <w:r w:rsidR="002B0F19">
        <w:rPr>
          <w:noProof/>
        </w:rPr>
        <w:t>1</w:t>
      </w:r>
      <w:r>
        <w:fldChar w:fldCharType="end"/>
      </w:r>
      <w:r w:rsidR="00CC5F04">
        <w:t xml:space="preserve"> </w:t>
      </w:r>
      <w:r>
        <w:t xml:space="preserve">presents descriptive statistics for the </w:t>
      </w:r>
      <w:r w:rsidR="00C16C5E">
        <w:t>three</w:t>
      </w:r>
      <w:r>
        <w:t xml:space="preserve"> commodity groups</w:t>
      </w:r>
      <w:r w:rsidR="00F645ED">
        <w:t xml:space="preserve"> of metal, energy, and agriculture</w:t>
      </w:r>
      <w:r>
        <w:t xml:space="preserve">. For the </w:t>
      </w:r>
      <w:r w:rsidR="00C44762">
        <w:t xml:space="preserve">three </w:t>
      </w:r>
      <w:r>
        <w:t xml:space="preserve">commodity groups, metal and energy commodities </w:t>
      </w:r>
      <w:r w:rsidR="00163C94">
        <w:t>display</w:t>
      </w:r>
      <w:r>
        <w:t xml:space="preserve"> higher returns, with </w:t>
      </w:r>
      <w:r w:rsidR="008A26B5">
        <w:t>energy</w:t>
      </w:r>
      <w:r>
        <w:t xml:space="preserve"> having the highest at 0.02%, followed by metal at 0.01%, and agricultural with the lowest at 0.00%. Additionally, energy commodity shows the highest standard deviation of 2.07%, which corresponds to its highest mean return. Conversely, agricultural commodity displays the lowest volatility at 0.94%. All the commodities groups exhibit slightly negative skewness, which indicates that </w:t>
      </w:r>
      <w:r w:rsidR="00C26891">
        <w:t>the</w:t>
      </w:r>
      <w:r>
        <w:t xml:space="preserve"> data is left-skewed and has asymmetry features. Also, the metal commodity shows an extremely high kurtosis of 44.61, which suggests the presence of heavy tails and implies a higher risk of extreme values. Energy also has a high kurtosis of 11.27. Different from metal and energy commodities, agricultural commodities have a kurtosis of 2.63, which indicates that it </w:t>
      </w:r>
      <w:r w:rsidR="00E87637">
        <w:t xml:space="preserve">is </w:t>
      </w:r>
      <w:r w:rsidR="009F6D76">
        <w:t xml:space="preserve">likely well </w:t>
      </w:r>
      <w:r>
        <w:t>approximate</w:t>
      </w:r>
      <w:r w:rsidR="009F6D76">
        <w:t>d by</w:t>
      </w:r>
      <w:r>
        <w:t xml:space="preserve"> a normal distribution.</w:t>
      </w:r>
      <w:r w:rsidR="005A67BD">
        <w:t xml:space="preserve"> </w:t>
      </w:r>
    </w:p>
    <w:p w14:paraId="027E9C7F" w14:textId="6E876319" w:rsidR="00B41EA2" w:rsidRDefault="00B41EA2" w:rsidP="00955401">
      <w:pPr>
        <w:pStyle w:val="Caption"/>
      </w:pPr>
      <w:bookmarkStart w:id="11" w:name="_Ref167227461"/>
      <w:r>
        <w:t xml:space="preserve">Table </w:t>
      </w:r>
      <w:r>
        <w:fldChar w:fldCharType="begin"/>
      </w:r>
      <w:r>
        <w:instrText xml:space="preserve"> SEQ Table \* ARABIC </w:instrText>
      </w:r>
      <w:r>
        <w:fldChar w:fldCharType="separate"/>
      </w:r>
      <w:r w:rsidR="002B0F19">
        <w:rPr>
          <w:noProof/>
        </w:rPr>
        <w:t>1</w:t>
      </w:r>
      <w:r>
        <w:fldChar w:fldCharType="end"/>
      </w:r>
      <w:bookmarkEnd w:id="11"/>
      <w:r>
        <w:t xml:space="preserve">: </w:t>
      </w:r>
      <w:r w:rsidRPr="002E4CD5">
        <w:t>Descriptive Statistics</w:t>
      </w:r>
    </w:p>
    <w:tbl>
      <w:tblPr>
        <w:tblStyle w:val="a0"/>
        <w:tblW w:w="0" w:type="auto"/>
        <w:tblBorders>
          <w:top w:val="nil"/>
          <w:left w:val="nil"/>
          <w:bottom w:val="nil"/>
          <w:right w:val="nil"/>
          <w:insideH w:val="nil"/>
          <w:insideV w:val="nil"/>
        </w:tblBorders>
        <w:tblLook w:val="0600" w:firstRow="0" w:lastRow="0" w:firstColumn="0" w:lastColumn="0" w:noHBand="1" w:noVBand="1"/>
      </w:tblPr>
      <w:tblGrid>
        <w:gridCol w:w="1757"/>
        <w:gridCol w:w="986"/>
        <w:gridCol w:w="1246"/>
        <w:gridCol w:w="1298"/>
        <w:gridCol w:w="1246"/>
        <w:gridCol w:w="1479"/>
        <w:gridCol w:w="1348"/>
      </w:tblGrid>
      <w:tr w:rsidR="00D640F1" w14:paraId="00066261" w14:textId="77777777" w:rsidTr="00B44B85">
        <w:trPr>
          <w:trHeight w:val="345"/>
        </w:trPr>
        <w:tc>
          <w:tcPr>
            <w:tcW w:w="0" w:type="auto"/>
            <w:tcBorders>
              <w:top w:val="single" w:sz="4" w:space="0" w:color="000000"/>
              <w:left w:val="nil"/>
              <w:bottom w:val="single" w:sz="4" w:space="0" w:color="000000"/>
              <w:right w:val="nil"/>
            </w:tcBorders>
            <w:tcMar>
              <w:top w:w="40" w:type="dxa"/>
              <w:left w:w="40" w:type="dxa"/>
              <w:bottom w:w="40" w:type="dxa"/>
              <w:right w:w="40" w:type="dxa"/>
            </w:tcMar>
            <w:vAlign w:val="center"/>
          </w:tcPr>
          <w:p w14:paraId="40BDD73F" w14:textId="77777777" w:rsidR="00D640F1" w:rsidRDefault="00D640F1" w:rsidP="007323FD">
            <w:pPr>
              <w:widowControl w:val="0"/>
              <w:spacing w:line="276" w:lineRule="auto"/>
              <w:rPr>
                <w:rFonts w:ascii="Arial" w:eastAsia="Arial" w:hAnsi="Arial" w:cs="Arial"/>
                <w:sz w:val="20"/>
                <w:szCs w:val="20"/>
              </w:rPr>
            </w:pPr>
          </w:p>
        </w:tc>
        <w:tc>
          <w:tcPr>
            <w:tcW w:w="0" w:type="auto"/>
            <w:tcBorders>
              <w:top w:val="single" w:sz="4" w:space="0" w:color="000000"/>
              <w:left w:val="nil"/>
              <w:bottom w:val="single" w:sz="4" w:space="0" w:color="000000"/>
              <w:right w:val="nil"/>
            </w:tcBorders>
            <w:tcMar>
              <w:top w:w="40" w:type="dxa"/>
              <w:left w:w="40" w:type="dxa"/>
              <w:bottom w:w="40" w:type="dxa"/>
              <w:right w:w="40" w:type="dxa"/>
            </w:tcMar>
            <w:vAlign w:val="center"/>
          </w:tcPr>
          <w:p w14:paraId="4DF76B0C" w14:textId="77777777" w:rsidR="00D640F1" w:rsidRDefault="00000000" w:rsidP="007323FD">
            <w:pPr>
              <w:widowControl w:val="0"/>
              <w:spacing w:line="276" w:lineRule="auto"/>
              <w:jc w:val="center"/>
              <w:rPr>
                <w:rFonts w:ascii="Arial" w:eastAsia="Arial" w:hAnsi="Arial" w:cs="Arial"/>
                <w:sz w:val="20"/>
                <w:szCs w:val="20"/>
              </w:rPr>
            </w:pPr>
            <w:r>
              <w:rPr>
                <w:b/>
                <w:sz w:val="22"/>
                <w:szCs w:val="22"/>
              </w:rPr>
              <w:t>Mean</w:t>
            </w:r>
          </w:p>
        </w:tc>
        <w:tc>
          <w:tcPr>
            <w:tcW w:w="0" w:type="auto"/>
            <w:tcBorders>
              <w:top w:val="single" w:sz="4" w:space="0" w:color="000000"/>
              <w:left w:val="nil"/>
              <w:bottom w:val="single" w:sz="4" w:space="0" w:color="000000"/>
              <w:right w:val="nil"/>
            </w:tcBorders>
            <w:tcMar>
              <w:top w:w="40" w:type="dxa"/>
              <w:left w:w="40" w:type="dxa"/>
              <w:bottom w:w="40" w:type="dxa"/>
              <w:right w:w="40" w:type="dxa"/>
            </w:tcMar>
            <w:vAlign w:val="center"/>
          </w:tcPr>
          <w:p w14:paraId="27D27910" w14:textId="73ABA2F9" w:rsidR="00D640F1" w:rsidRDefault="00000000" w:rsidP="007323FD">
            <w:pPr>
              <w:widowControl w:val="0"/>
              <w:spacing w:line="276" w:lineRule="auto"/>
              <w:jc w:val="center"/>
              <w:rPr>
                <w:rFonts w:ascii="Arial" w:eastAsia="Arial" w:hAnsi="Arial" w:cs="Arial"/>
                <w:sz w:val="20"/>
                <w:szCs w:val="20"/>
              </w:rPr>
            </w:pPr>
            <w:r>
              <w:rPr>
                <w:b/>
                <w:sz w:val="22"/>
                <w:szCs w:val="22"/>
              </w:rPr>
              <w:t>Std.</w:t>
            </w:r>
            <w:r w:rsidR="00C57FDB">
              <w:rPr>
                <w:b/>
                <w:sz w:val="22"/>
                <w:szCs w:val="22"/>
              </w:rPr>
              <w:t>Dev</w:t>
            </w:r>
          </w:p>
        </w:tc>
        <w:tc>
          <w:tcPr>
            <w:tcW w:w="0" w:type="auto"/>
            <w:tcBorders>
              <w:top w:val="single" w:sz="4" w:space="0" w:color="000000"/>
              <w:left w:val="nil"/>
              <w:bottom w:val="single" w:sz="4" w:space="0" w:color="000000"/>
              <w:right w:val="nil"/>
            </w:tcBorders>
            <w:tcMar>
              <w:top w:w="40" w:type="dxa"/>
              <w:left w:w="40" w:type="dxa"/>
              <w:bottom w:w="40" w:type="dxa"/>
              <w:right w:w="40" w:type="dxa"/>
            </w:tcMar>
            <w:vAlign w:val="center"/>
          </w:tcPr>
          <w:p w14:paraId="507B1C26" w14:textId="77777777" w:rsidR="00D640F1" w:rsidRDefault="00000000" w:rsidP="007323FD">
            <w:pPr>
              <w:widowControl w:val="0"/>
              <w:spacing w:line="276" w:lineRule="auto"/>
              <w:jc w:val="center"/>
              <w:rPr>
                <w:rFonts w:ascii="Arial" w:eastAsia="Arial" w:hAnsi="Arial" w:cs="Arial"/>
                <w:sz w:val="20"/>
                <w:szCs w:val="20"/>
              </w:rPr>
            </w:pPr>
            <w:r>
              <w:rPr>
                <w:b/>
                <w:sz w:val="22"/>
                <w:szCs w:val="22"/>
              </w:rPr>
              <w:t>Min.</w:t>
            </w:r>
          </w:p>
        </w:tc>
        <w:tc>
          <w:tcPr>
            <w:tcW w:w="0" w:type="auto"/>
            <w:tcBorders>
              <w:top w:val="single" w:sz="4" w:space="0" w:color="000000"/>
              <w:left w:val="nil"/>
              <w:bottom w:val="single" w:sz="4" w:space="0" w:color="000000"/>
              <w:right w:val="nil"/>
            </w:tcBorders>
            <w:tcMar>
              <w:top w:w="40" w:type="dxa"/>
              <w:left w:w="40" w:type="dxa"/>
              <w:bottom w:w="40" w:type="dxa"/>
              <w:right w:w="40" w:type="dxa"/>
            </w:tcMar>
            <w:vAlign w:val="center"/>
          </w:tcPr>
          <w:p w14:paraId="1DF3C6A2" w14:textId="77777777" w:rsidR="00D640F1" w:rsidRDefault="00000000" w:rsidP="007323FD">
            <w:pPr>
              <w:widowControl w:val="0"/>
              <w:spacing w:line="276" w:lineRule="auto"/>
              <w:jc w:val="center"/>
              <w:rPr>
                <w:rFonts w:ascii="Arial" w:eastAsia="Arial" w:hAnsi="Arial" w:cs="Arial"/>
                <w:sz w:val="20"/>
                <w:szCs w:val="20"/>
              </w:rPr>
            </w:pPr>
            <w:r>
              <w:rPr>
                <w:b/>
                <w:sz w:val="22"/>
                <w:szCs w:val="22"/>
              </w:rPr>
              <w:t>Max.</w:t>
            </w:r>
          </w:p>
        </w:tc>
        <w:tc>
          <w:tcPr>
            <w:tcW w:w="0" w:type="auto"/>
            <w:tcBorders>
              <w:top w:val="single" w:sz="4" w:space="0" w:color="000000"/>
              <w:left w:val="nil"/>
              <w:bottom w:val="single" w:sz="4" w:space="0" w:color="000000"/>
              <w:right w:val="nil"/>
            </w:tcBorders>
            <w:tcMar>
              <w:top w:w="40" w:type="dxa"/>
              <w:left w:w="40" w:type="dxa"/>
              <w:bottom w:w="40" w:type="dxa"/>
              <w:right w:w="40" w:type="dxa"/>
            </w:tcMar>
            <w:vAlign w:val="center"/>
          </w:tcPr>
          <w:p w14:paraId="2C17ECC0" w14:textId="77777777" w:rsidR="00D640F1" w:rsidRDefault="00000000" w:rsidP="007323FD">
            <w:pPr>
              <w:widowControl w:val="0"/>
              <w:spacing w:line="276" w:lineRule="auto"/>
              <w:jc w:val="center"/>
              <w:rPr>
                <w:rFonts w:ascii="Arial" w:eastAsia="Arial" w:hAnsi="Arial" w:cs="Arial"/>
                <w:sz w:val="20"/>
                <w:szCs w:val="20"/>
              </w:rPr>
            </w:pPr>
            <w:r>
              <w:rPr>
                <w:b/>
                <w:sz w:val="22"/>
                <w:szCs w:val="22"/>
              </w:rPr>
              <w:t>Skewness</w:t>
            </w:r>
          </w:p>
        </w:tc>
        <w:tc>
          <w:tcPr>
            <w:tcW w:w="0" w:type="auto"/>
            <w:tcBorders>
              <w:top w:val="single" w:sz="4" w:space="0" w:color="000000"/>
              <w:left w:val="nil"/>
              <w:bottom w:val="single" w:sz="4" w:space="0" w:color="000000"/>
              <w:right w:val="nil"/>
            </w:tcBorders>
            <w:tcMar>
              <w:top w:w="40" w:type="dxa"/>
              <w:left w:w="40" w:type="dxa"/>
              <w:bottom w:w="40" w:type="dxa"/>
              <w:right w:w="40" w:type="dxa"/>
            </w:tcMar>
            <w:vAlign w:val="center"/>
          </w:tcPr>
          <w:p w14:paraId="2CE2488F" w14:textId="77777777" w:rsidR="00D640F1" w:rsidRDefault="00000000" w:rsidP="007323FD">
            <w:pPr>
              <w:widowControl w:val="0"/>
              <w:spacing w:line="276" w:lineRule="auto"/>
              <w:jc w:val="center"/>
              <w:rPr>
                <w:rFonts w:ascii="Arial" w:eastAsia="Arial" w:hAnsi="Arial" w:cs="Arial"/>
                <w:sz w:val="20"/>
                <w:szCs w:val="20"/>
              </w:rPr>
            </w:pPr>
            <w:r>
              <w:rPr>
                <w:b/>
                <w:sz w:val="22"/>
                <w:szCs w:val="22"/>
              </w:rPr>
              <w:t>Kurtosis</w:t>
            </w:r>
          </w:p>
        </w:tc>
      </w:tr>
      <w:tr w:rsidR="00391AAB" w14:paraId="33D3C082" w14:textId="77777777" w:rsidTr="00B44B85">
        <w:trPr>
          <w:trHeight w:val="315"/>
        </w:trPr>
        <w:tc>
          <w:tcPr>
            <w:tcW w:w="0" w:type="auto"/>
            <w:tcBorders>
              <w:top w:val="nil"/>
              <w:left w:val="nil"/>
              <w:bottom w:val="nil"/>
              <w:right w:val="nil"/>
            </w:tcBorders>
            <w:tcMar>
              <w:top w:w="40" w:type="dxa"/>
              <w:left w:w="40" w:type="dxa"/>
              <w:bottom w:w="40" w:type="dxa"/>
              <w:right w:w="40" w:type="dxa"/>
            </w:tcMar>
            <w:vAlign w:val="center"/>
          </w:tcPr>
          <w:p w14:paraId="0FF8E135" w14:textId="77777777" w:rsidR="00391AAB" w:rsidRDefault="00391AAB" w:rsidP="00391AAB">
            <w:pPr>
              <w:widowControl w:val="0"/>
              <w:spacing w:line="276" w:lineRule="auto"/>
              <w:rPr>
                <w:rFonts w:ascii="Arial" w:eastAsia="Arial" w:hAnsi="Arial" w:cs="Arial"/>
                <w:sz w:val="20"/>
                <w:szCs w:val="20"/>
              </w:rPr>
            </w:pPr>
            <w:r>
              <w:rPr>
                <w:sz w:val="22"/>
                <w:szCs w:val="22"/>
              </w:rPr>
              <w:t>Metal</w:t>
            </w:r>
          </w:p>
        </w:tc>
        <w:tc>
          <w:tcPr>
            <w:tcW w:w="0" w:type="auto"/>
            <w:tcBorders>
              <w:top w:val="nil"/>
              <w:left w:val="nil"/>
              <w:bottom w:val="nil"/>
              <w:right w:val="nil"/>
            </w:tcBorders>
            <w:tcMar>
              <w:top w:w="40" w:type="dxa"/>
              <w:left w:w="40" w:type="dxa"/>
              <w:bottom w:w="40" w:type="dxa"/>
              <w:right w:w="40" w:type="dxa"/>
            </w:tcMar>
            <w:vAlign w:val="center"/>
          </w:tcPr>
          <w:p w14:paraId="59E46A0C" w14:textId="77777777" w:rsidR="00391AAB" w:rsidRDefault="00391AAB" w:rsidP="00391AAB">
            <w:pPr>
              <w:widowControl w:val="0"/>
              <w:spacing w:line="276" w:lineRule="auto"/>
              <w:jc w:val="center"/>
              <w:rPr>
                <w:rFonts w:ascii="Arial" w:eastAsia="Arial" w:hAnsi="Arial" w:cs="Arial"/>
                <w:sz w:val="20"/>
                <w:szCs w:val="20"/>
              </w:rPr>
            </w:pPr>
            <w:r>
              <w:rPr>
                <w:sz w:val="22"/>
                <w:szCs w:val="22"/>
              </w:rPr>
              <w:t>0.01%</w:t>
            </w:r>
          </w:p>
        </w:tc>
        <w:tc>
          <w:tcPr>
            <w:tcW w:w="0" w:type="auto"/>
            <w:tcBorders>
              <w:top w:val="nil"/>
              <w:left w:val="nil"/>
              <w:bottom w:val="nil"/>
              <w:right w:val="nil"/>
            </w:tcBorders>
            <w:tcMar>
              <w:top w:w="40" w:type="dxa"/>
              <w:left w:w="40" w:type="dxa"/>
              <w:bottom w:w="40" w:type="dxa"/>
              <w:right w:w="40" w:type="dxa"/>
            </w:tcMar>
            <w:vAlign w:val="center"/>
          </w:tcPr>
          <w:p w14:paraId="2AC533E8" w14:textId="77777777" w:rsidR="00391AAB" w:rsidRDefault="00391AAB" w:rsidP="00391AAB">
            <w:pPr>
              <w:widowControl w:val="0"/>
              <w:spacing w:line="276" w:lineRule="auto"/>
              <w:jc w:val="center"/>
              <w:rPr>
                <w:rFonts w:ascii="Arial" w:eastAsia="Arial" w:hAnsi="Arial" w:cs="Arial"/>
                <w:sz w:val="20"/>
                <w:szCs w:val="20"/>
              </w:rPr>
            </w:pPr>
            <w:r>
              <w:rPr>
                <w:sz w:val="22"/>
                <w:szCs w:val="22"/>
              </w:rPr>
              <w:t>1.26%</w:t>
            </w:r>
          </w:p>
        </w:tc>
        <w:tc>
          <w:tcPr>
            <w:tcW w:w="0" w:type="auto"/>
            <w:tcBorders>
              <w:top w:val="nil"/>
              <w:left w:val="nil"/>
              <w:bottom w:val="nil"/>
              <w:right w:val="nil"/>
            </w:tcBorders>
            <w:tcMar>
              <w:top w:w="40" w:type="dxa"/>
              <w:left w:w="40" w:type="dxa"/>
              <w:bottom w:w="40" w:type="dxa"/>
              <w:right w:w="40" w:type="dxa"/>
            </w:tcMar>
          </w:tcPr>
          <w:p w14:paraId="6A6521F9" w14:textId="0A5F8C40" w:rsidR="00391AAB" w:rsidRDefault="00391AAB" w:rsidP="00391AAB">
            <w:pPr>
              <w:widowControl w:val="0"/>
              <w:spacing w:line="276" w:lineRule="auto"/>
              <w:jc w:val="center"/>
              <w:rPr>
                <w:rFonts w:ascii="Arial" w:eastAsia="Arial" w:hAnsi="Arial" w:cs="Arial"/>
                <w:sz w:val="20"/>
                <w:szCs w:val="20"/>
              </w:rPr>
            </w:pPr>
            <w:r w:rsidRPr="007F5358">
              <w:t>-22.38%</w:t>
            </w:r>
          </w:p>
        </w:tc>
        <w:tc>
          <w:tcPr>
            <w:tcW w:w="0" w:type="auto"/>
            <w:tcBorders>
              <w:top w:val="nil"/>
              <w:left w:val="nil"/>
              <w:bottom w:val="nil"/>
              <w:right w:val="nil"/>
            </w:tcBorders>
            <w:tcMar>
              <w:top w:w="40" w:type="dxa"/>
              <w:left w:w="40" w:type="dxa"/>
              <w:bottom w:w="40" w:type="dxa"/>
              <w:right w:w="40" w:type="dxa"/>
            </w:tcMar>
          </w:tcPr>
          <w:p w14:paraId="44D52D5E" w14:textId="674AA076" w:rsidR="00391AAB" w:rsidRDefault="00391AAB" w:rsidP="00391AAB">
            <w:pPr>
              <w:widowControl w:val="0"/>
              <w:spacing w:line="276" w:lineRule="auto"/>
              <w:jc w:val="center"/>
              <w:rPr>
                <w:rFonts w:ascii="Arial" w:eastAsia="Arial" w:hAnsi="Arial" w:cs="Arial"/>
                <w:sz w:val="20"/>
                <w:szCs w:val="20"/>
              </w:rPr>
            </w:pPr>
            <w:r w:rsidRPr="007F5358">
              <w:t>22.58%</w:t>
            </w:r>
          </w:p>
        </w:tc>
        <w:tc>
          <w:tcPr>
            <w:tcW w:w="0" w:type="auto"/>
            <w:tcBorders>
              <w:top w:val="nil"/>
              <w:left w:val="nil"/>
              <w:bottom w:val="nil"/>
              <w:right w:val="nil"/>
            </w:tcBorders>
            <w:tcMar>
              <w:top w:w="40" w:type="dxa"/>
              <w:left w:w="40" w:type="dxa"/>
              <w:bottom w:w="40" w:type="dxa"/>
              <w:right w:w="40" w:type="dxa"/>
            </w:tcMar>
            <w:vAlign w:val="center"/>
          </w:tcPr>
          <w:p w14:paraId="413A35CE" w14:textId="77777777" w:rsidR="00391AAB" w:rsidRDefault="00391AAB" w:rsidP="00391AAB">
            <w:pPr>
              <w:widowControl w:val="0"/>
              <w:spacing w:line="276" w:lineRule="auto"/>
              <w:jc w:val="center"/>
              <w:rPr>
                <w:rFonts w:ascii="Arial" w:eastAsia="Arial" w:hAnsi="Arial" w:cs="Arial"/>
                <w:sz w:val="20"/>
                <w:szCs w:val="20"/>
              </w:rPr>
            </w:pPr>
            <w:r>
              <w:rPr>
                <w:sz w:val="22"/>
                <w:szCs w:val="22"/>
              </w:rPr>
              <w:t>-0.36</w:t>
            </w:r>
          </w:p>
        </w:tc>
        <w:tc>
          <w:tcPr>
            <w:tcW w:w="0" w:type="auto"/>
            <w:tcBorders>
              <w:top w:val="nil"/>
              <w:left w:val="nil"/>
              <w:bottom w:val="nil"/>
              <w:right w:val="nil"/>
            </w:tcBorders>
            <w:tcMar>
              <w:top w:w="40" w:type="dxa"/>
              <w:left w:w="40" w:type="dxa"/>
              <w:bottom w:w="40" w:type="dxa"/>
              <w:right w:w="40" w:type="dxa"/>
            </w:tcMar>
            <w:vAlign w:val="center"/>
          </w:tcPr>
          <w:p w14:paraId="712F04B0" w14:textId="77777777" w:rsidR="00391AAB" w:rsidRDefault="00391AAB" w:rsidP="00391AAB">
            <w:pPr>
              <w:widowControl w:val="0"/>
              <w:spacing w:line="276" w:lineRule="auto"/>
              <w:jc w:val="center"/>
              <w:rPr>
                <w:rFonts w:ascii="Arial" w:eastAsia="Arial" w:hAnsi="Arial" w:cs="Arial"/>
                <w:sz w:val="20"/>
                <w:szCs w:val="20"/>
              </w:rPr>
            </w:pPr>
            <w:r>
              <w:rPr>
                <w:sz w:val="22"/>
                <w:szCs w:val="22"/>
              </w:rPr>
              <w:t>44.61</w:t>
            </w:r>
          </w:p>
        </w:tc>
      </w:tr>
      <w:tr w:rsidR="00391AAB" w14:paraId="405AAD5D" w14:textId="77777777" w:rsidTr="00B44B85">
        <w:trPr>
          <w:trHeight w:val="315"/>
        </w:trPr>
        <w:tc>
          <w:tcPr>
            <w:tcW w:w="0" w:type="auto"/>
            <w:tcBorders>
              <w:top w:val="nil"/>
              <w:left w:val="nil"/>
              <w:bottom w:val="nil"/>
              <w:right w:val="nil"/>
            </w:tcBorders>
            <w:tcMar>
              <w:top w:w="40" w:type="dxa"/>
              <w:left w:w="40" w:type="dxa"/>
              <w:bottom w:w="40" w:type="dxa"/>
              <w:right w:w="40" w:type="dxa"/>
            </w:tcMar>
            <w:vAlign w:val="center"/>
          </w:tcPr>
          <w:p w14:paraId="5D8D1CB5" w14:textId="77777777" w:rsidR="00391AAB" w:rsidRDefault="00391AAB" w:rsidP="00391AAB">
            <w:pPr>
              <w:widowControl w:val="0"/>
              <w:spacing w:line="276" w:lineRule="auto"/>
              <w:rPr>
                <w:rFonts w:ascii="Arial" w:eastAsia="Arial" w:hAnsi="Arial" w:cs="Arial"/>
                <w:sz w:val="20"/>
                <w:szCs w:val="20"/>
              </w:rPr>
            </w:pPr>
            <w:r>
              <w:rPr>
                <w:sz w:val="22"/>
                <w:szCs w:val="22"/>
              </w:rPr>
              <w:t>Energy</w:t>
            </w:r>
          </w:p>
        </w:tc>
        <w:tc>
          <w:tcPr>
            <w:tcW w:w="0" w:type="auto"/>
            <w:tcBorders>
              <w:top w:val="nil"/>
              <w:left w:val="nil"/>
              <w:bottom w:val="nil"/>
              <w:right w:val="nil"/>
            </w:tcBorders>
            <w:tcMar>
              <w:top w:w="40" w:type="dxa"/>
              <w:left w:w="40" w:type="dxa"/>
              <w:bottom w:w="40" w:type="dxa"/>
              <w:right w:w="40" w:type="dxa"/>
            </w:tcMar>
            <w:vAlign w:val="bottom"/>
          </w:tcPr>
          <w:p w14:paraId="099331A9" w14:textId="77777777" w:rsidR="00391AAB" w:rsidRDefault="00391AAB" w:rsidP="00391AAB">
            <w:pPr>
              <w:widowControl w:val="0"/>
              <w:spacing w:line="276" w:lineRule="auto"/>
              <w:jc w:val="center"/>
              <w:rPr>
                <w:rFonts w:ascii="Arial" w:eastAsia="Arial" w:hAnsi="Arial" w:cs="Arial"/>
                <w:sz w:val="20"/>
                <w:szCs w:val="20"/>
              </w:rPr>
            </w:pPr>
            <w:r>
              <w:rPr>
                <w:sz w:val="22"/>
                <w:szCs w:val="22"/>
              </w:rPr>
              <w:t>0.02%</w:t>
            </w:r>
          </w:p>
        </w:tc>
        <w:tc>
          <w:tcPr>
            <w:tcW w:w="0" w:type="auto"/>
            <w:tcBorders>
              <w:top w:val="nil"/>
              <w:left w:val="nil"/>
              <w:bottom w:val="nil"/>
              <w:right w:val="nil"/>
            </w:tcBorders>
            <w:tcMar>
              <w:top w:w="40" w:type="dxa"/>
              <w:left w:w="40" w:type="dxa"/>
              <w:bottom w:w="40" w:type="dxa"/>
              <w:right w:w="40" w:type="dxa"/>
            </w:tcMar>
            <w:vAlign w:val="bottom"/>
          </w:tcPr>
          <w:p w14:paraId="6EE4D511" w14:textId="77777777" w:rsidR="00391AAB" w:rsidRDefault="00391AAB" w:rsidP="00391AAB">
            <w:pPr>
              <w:widowControl w:val="0"/>
              <w:spacing w:line="276" w:lineRule="auto"/>
              <w:jc w:val="center"/>
              <w:rPr>
                <w:rFonts w:ascii="Arial" w:eastAsia="Arial" w:hAnsi="Arial" w:cs="Arial"/>
                <w:sz w:val="20"/>
                <w:szCs w:val="20"/>
              </w:rPr>
            </w:pPr>
            <w:r>
              <w:rPr>
                <w:sz w:val="22"/>
                <w:szCs w:val="22"/>
              </w:rPr>
              <w:t>2.07%</w:t>
            </w:r>
          </w:p>
        </w:tc>
        <w:tc>
          <w:tcPr>
            <w:tcW w:w="0" w:type="auto"/>
            <w:tcBorders>
              <w:top w:val="nil"/>
              <w:left w:val="nil"/>
              <w:bottom w:val="nil"/>
              <w:right w:val="nil"/>
            </w:tcBorders>
            <w:tcMar>
              <w:top w:w="40" w:type="dxa"/>
              <w:left w:w="40" w:type="dxa"/>
              <w:bottom w:w="40" w:type="dxa"/>
              <w:right w:w="40" w:type="dxa"/>
            </w:tcMar>
          </w:tcPr>
          <w:p w14:paraId="5BCEE19D" w14:textId="1193DD7F" w:rsidR="00391AAB" w:rsidRDefault="00391AAB" w:rsidP="00391AAB">
            <w:pPr>
              <w:widowControl w:val="0"/>
              <w:spacing w:line="276" w:lineRule="auto"/>
              <w:jc w:val="center"/>
              <w:rPr>
                <w:rFonts w:ascii="Arial" w:eastAsia="Arial" w:hAnsi="Arial" w:cs="Arial"/>
                <w:sz w:val="20"/>
                <w:szCs w:val="20"/>
              </w:rPr>
            </w:pPr>
            <w:r w:rsidRPr="007F5358">
              <w:t>-29.55%</w:t>
            </w:r>
          </w:p>
        </w:tc>
        <w:tc>
          <w:tcPr>
            <w:tcW w:w="0" w:type="auto"/>
            <w:tcBorders>
              <w:top w:val="nil"/>
              <w:left w:val="nil"/>
              <w:bottom w:val="nil"/>
              <w:right w:val="nil"/>
            </w:tcBorders>
            <w:tcMar>
              <w:top w:w="40" w:type="dxa"/>
              <w:left w:w="40" w:type="dxa"/>
              <w:bottom w:w="40" w:type="dxa"/>
              <w:right w:w="40" w:type="dxa"/>
            </w:tcMar>
          </w:tcPr>
          <w:p w14:paraId="2AB2285E" w14:textId="04729AF0" w:rsidR="00391AAB" w:rsidRDefault="00391AAB" w:rsidP="00391AAB">
            <w:pPr>
              <w:widowControl w:val="0"/>
              <w:spacing w:line="276" w:lineRule="auto"/>
              <w:jc w:val="center"/>
              <w:rPr>
                <w:rFonts w:ascii="Arial" w:eastAsia="Arial" w:hAnsi="Arial" w:cs="Arial"/>
                <w:sz w:val="20"/>
                <w:szCs w:val="20"/>
              </w:rPr>
            </w:pPr>
            <w:r w:rsidRPr="007F5358">
              <w:t>14.49%</w:t>
            </w:r>
          </w:p>
        </w:tc>
        <w:tc>
          <w:tcPr>
            <w:tcW w:w="0" w:type="auto"/>
            <w:tcBorders>
              <w:top w:val="nil"/>
              <w:left w:val="nil"/>
              <w:bottom w:val="nil"/>
              <w:right w:val="nil"/>
            </w:tcBorders>
            <w:tcMar>
              <w:top w:w="40" w:type="dxa"/>
              <w:left w:w="40" w:type="dxa"/>
              <w:bottom w:w="40" w:type="dxa"/>
              <w:right w:w="40" w:type="dxa"/>
            </w:tcMar>
            <w:vAlign w:val="bottom"/>
          </w:tcPr>
          <w:p w14:paraId="0FC359F2" w14:textId="77777777" w:rsidR="00391AAB" w:rsidRDefault="00391AAB" w:rsidP="00391AAB">
            <w:pPr>
              <w:widowControl w:val="0"/>
              <w:spacing w:line="276" w:lineRule="auto"/>
              <w:jc w:val="center"/>
              <w:rPr>
                <w:rFonts w:ascii="Arial" w:eastAsia="Arial" w:hAnsi="Arial" w:cs="Arial"/>
                <w:sz w:val="20"/>
                <w:szCs w:val="20"/>
              </w:rPr>
            </w:pPr>
            <w:r>
              <w:rPr>
                <w:sz w:val="22"/>
                <w:szCs w:val="22"/>
              </w:rPr>
              <w:t>-0.53</w:t>
            </w:r>
          </w:p>
        </w:tc>
        <w:tc>
          <w:tcPr>
            <w:tcW w:w="0" w:type="auto"/>
            <w:tcBorders>
              <w:top w:val="nil"/>
              <w:left w:val="nil"/>
              <w:bottom w:val="nil"/>
              <w:right w:val="nil"/>
            </w:tcBorders>
            <w:tcMar>
              <w:top w:w="40" w:type="dxa"/>
              <w:left w:w="40" w:type="dxa"/>
              <w:bottom w:w="40" w:type="dxa"/>
              <w:right w:w="40" w:type="dxa"/>
            </w:tcMar>
            <w:vAlign w:val="bottom"/>
          </w:tcPr>
          <w:p w14:paraId="545E4A71" w14:textId="77777777" w:rsidR="00391AAB" w:rsidRDefault="00391AAB" w:rsidP="00391AAB">
            <w:pPr>
              <w:widowControl w:val="0"/>
              <w:spacing w:line="276" w:lineRule="auto"/>
              <w:jc w:val="center"/>
              <w:rPr>
                <w:rFonts w:ascii="Arial" w:eastAsia="Arial" w:hAnsi="Arial" w:cs="Arial"/>
                <w:sz w:val="20"/>
                <w:szCs w:val="20"/>
              </w:rPr>
            </w:pPr>
            <w:r>
              <w:rPr>
                <w:sz w:val="22"/>
                <w:szCs w:val="22"/>
              </w:rPr>
              <w:t>11.27</w:t>
            </w:r>
          </w:p>
        </w:tc>
      </w:tr>
      <w:tr w:rsidR="00391AAB" w14:paraId="27EB9A54" w14:textId="77777777" w:rsidTr="00B44B85">
        <w:trPr>
          <w:trHeight w:val="330"/>
        </w:trPr>
        <w:tc>
          <w:tcPr>
            <w:tcW w:w="0" w:type="auto"/>
            <w:tcBorders>
              <w:top w:val="nil"/>
              <w:left w:val="nil"/>
              <w:bottom w:val="single" w:sz="4" w:space="0" w:color="000000"/>
              <w:right w:val="nil"/>
            </w:tcBorders>
            <w:tcMar>
              <w:top w:w="40" w:type="dxa"/>
              <w:left w:w="40" w:type="dxa"/>
              <w:bottom w:w="40" w:type="dxa"/>
              <w:right w:w="40" w:type="dxa"/>
            </w:tcMar>
            <w:vAlign w:val="center"/>
          </w:tcPr>
          <w:p w14:paraId="71B99A3B" w14:textId="77777777" w:rsidR="00391AAB" w:rsidRDefault="00391AAB" w:rsidP="00391AAB">
            <w:pPr>
              <w:widowControl w:val="0"/>
              <w:spacing w:line="276" w:lineRule="auto"/>
              <w:rPr>
                <w:rFonts w:ascii="Arial" w:eastAsia="Arial" w:hAnsi="Arial" w:cs="Arial"/>
                <w:sz w:val="20"/>
                <w:szCs w:val="20"/>
              </w:rPr>
            </w:pPr>
            <w:r>
              <w:rPr>
                <w:sz w:val="22"/>
                <w:szCs w:val="22"/>
              </w:rPr>
              <w:t>Agricultural</w:t>
            </w:r>
          </w:p>
        </w:tc>
        <w:tc>
          <w:tcPr>
            <w:tcW w:w="0" w:type="auto"/>
            <w:tcBorders>
              <w:top w:val="nil"/>
              <w:left w:val="nil"/>
              <w:bottom w:val="single" w:sz="4" w:space="0" w:color="000000"/>
              <w:right w:val="nil"/>
            </w:tcBorders>
            <w:tcMar>
              <w:top w:w="40" w:type="dxa"/>
              <w:left w:w="40" w:type="dxa"/>
              <w:bottom w:w="40" w:type="dxa"/>
              <w:right w:w="40" w:type="dxa"/>
            </w:tcMar>
            <w:vAlign w:val="bottom"/>
          </w:tcPr>
          <w:p w14:paraId="785EB447" w14:textId="77777777" w:rsidR="00391AAB" w:rsidRDefault="00391AAB" w:rsidP="00391AAB">
            <w:pPr>
              <w:widowControl w:val="0"/>
              <w:spacing w:line="276" w:lineRule="auto"/>
              <w:jc w:val="center"/>
              <w:rPr>
                <w:rFonts w:ascii="Arial" w:eastAsia="Arial" w:hAnsi="Arial" w:cs="Arial"/>
                <w:sz w:val="20"/>
                <w:szCs w:val="20"/>
              </w:rPr>
            </w:pPr>
            <w:r>
              <w:rPr>
                <w:sz w:val="22"/>
                <w:szCs w:val="22"/>
              </w:rPr>
              <w:t>0.00%</w:t>
            </w:r>
          </w:p>
        </w:tc>
        <w:tc>
          <w:tcPr>
            <w:tcW w:w="0" w:type="auto"/>
            <w:tcBorders>
              <w:top w:val="nil"/>
              <w:left w:val="nil"/>
              <w:bottom w:val="single" w:sz="4" w:space="0" w:color="000000"/>
              <w:right w:val="nil"/>
            </w:tcBorders>
            <w:tcMar>
              <w:top w:w="40" w:type="dxa"/>
              <w:left w:w="40" w:type="dxa"/>
              <w:bottom w:w="40" w:type="dxa"/>
              <w:right w:w="40" w:type="dxa"/>
            </w:tcMar>
            <w:vAlign w:val="bottom"/>
          </w:tcPr>
          <w:p w14:paraId="643708E4" w14:textId="77777777" w:rsidR="00391AAB" w:rsidRDefault="00391AAB" w:rsidP="00391AAB">
            <w:pPr>
              <w:widowControl w:val="0"/>
              <w:spacing w:line="276" w:lineRule="auto"/>
              <w:jc w:val="center"/>
              <w:rPr>
                <w:rFonts w:ascii="Arial" w:eastAsia="Arial" w:hAnsi="Arial" w:cs="Arial"/>
                <w:sz w:val="20"/>
                <w:szCs w:val="20"/>
              </w:rPr>
            </w:pPr>
            <w:r>
              <w:rPr>
                <w:sz w:val="22"/>
                <w:szCs w:val="22"/>
              </w:rPr>
              <w:t>0.94%</w:t>
            </w:r>
          </w:p>
        </w:tc>
        <w:tc>
          <w:tcPr>
            <w:tcW w:w="0" w:type="auto"/>
            <w:tcBorders>
              <w:top w:val="nil"/>
              <w:left w:val="nil"/>
              <w:bottom w:val="single" w:sz="4" w:space="0" w:color="000000"/>
              <w:right w:val="nil"/>
            </w:tcBorders>
            <w:tcMar>
              <w:top w:w="40" w:type="dxa"/>
              <w:left w:w="40" w:type="dxa"/>
              <w:bottom w:w="40" w:type="dxa"/>
              <w:right w:w="40" w:type="dxa"/>
            </w:tcMar>
          </w:tcPr>
          <w:p w14:paraId="2E5D11D5" w14:textId="339D845D" w:rsidR="00391AAB" w:rsidRDefault="00391AAB" w:rsidP="00391AAB">
            <w:pPr>
              <w:widowControl w:val="0"/>
              <w:spacing w:line="276" w:lineRule="auto"/>
              <w:jc w:val="center"/>
              <w:rPr>
                <w:rFonts w:ascii="Arial" w:eastAsia="Arial" w:hAnsi="Arial" w:cs="Arial"/>
                <w:sz w:val="20"/>
                <w:szCs w:val="20"/>
              </w:rPr>
            </w:pPr>
            <w:r w:rsidRPr="007F5358">
              <w:t>-6.30%</w:t>
            </w:r>
          </w:p>
        </w:tc>
        <w:tc>
          <w:tcPr>
            <w:tcW w:w="0" w:type="auto"/>
            <w:tcBorders>
              <w:top w:val="nil"/>
              <w:left w:val="nil"/>
              <w:bottom w:val="single" w:sz="4" w:space="0" w:color="000000"/>
              <w:right w:val="nil"/>
            </w:tcBorders>
            <w:tcMar>
              <w:top w:w="40" w:type="dxa"/>
              <w:left w:w="40" w:type="dxa"/>
              <w:bottom w:w="40" w:type="dxa"/>
              <w:right w:w="40" w:type="dxa"/>
            </w:tcMar>
          </w:tcPr>
          <w:p w14:paraId="4381EDA6" w14:textId="3949C6A5" w:rsidR="00391AAB" w:rsidRDefault="00391AAB" w:rsidP="00391AAB">
            <w:pPr>
              <w:widowControl w:val="0"/>
              <w:spacing w:line="276" w:lineRule="auto"/>
              <w:jc w:val="center"/>
              <w:rPr>
                <w:rFonts w:ascii="Arial" w:eastAsia="Arial" w:hAnsi="Arial" w:cs="Arial"/>
                <w:sz w:val="20"/>
                <w:szCs w:val="20"/>
              </w:rPr>
            </w:pPr>
            <w:r w:rsidRPr="007F5358">
              <w:t>4.32%</w:t>
            </w:r>
          </w:p>
        </w:tc>
        <w:tc>
          <w:tcPr>
            <w:tcW w:w="0" w:type="auto"/>
            <w:tcBorders>
              <w:top w:val="nil"/>
              <w:left w:val="nil"/>
              <w:bottom w:val="single" w:sz="4" w:space="0" w:color="000000"/>
              <w:right w:val="nil"/>
            </w:tcBorders>
            <w:tcMar>
              <w:top w:w="40" w:type="dxa"/>
              <w:left w:w="40" w:type="dxa"/>
              <w:bottom w:w="40" w:type="dxa"/>
              <w:right w:w="40" w:type="dxa"/>
            </w:tcMar>
            <w:vAlign w:val="bottom"/>
          </w:tcPr>
          <w:p w14:paraId="6A86C7E7" w14:textId="77777777" w:rsidR="00391AAB" w:rsidRDefault="00391AAB" w:rsidP="00391AAB">
            <w:pPr>
              <w:widowControl w:val="0"/>
              <w:spacing w:line="276" w:lineRule="auto"/>
              <w:jc w:val="center"/>
              <w:rPr>
                <w:rFonts w:ascii="Arial" w:eastAsia="Arial" w:hAnsi="Arial" w:cs="Arial"/>
                <w:sz w:val="20"/>
                <w:szCs w:val="20"/>
              </w:rPr>
            </w:pPr>
            <w:r>
              <w:rPr>
                <w:sz w:val="22"/>
                <w:szCs w:val="22"/>
              </w:rPr>
              <w:t>-0.41</w:t>
            </w:r>
          </w:p>
        </w:tc>
        <w:tc>
          <w:tcPr>
            <w:tcW w:w="0" w:type="auto"/>
            <w:tcBorders>
              <w:top w:val="nil"/>
              <w:left w:val="nil"/>
              <w:bottom w:val="single" w:sz="4" w:space="0" w:color="000000"/>
              <w:right w:val="nil"/>
            </w:tcBorders>
            <w:tcMar>
              <w:top w:w="40" w:type="dxa"/>
              <w:left w:w="40" w:type="dxa"/>
              <w:bottom w:w="40" w:type="dxa"/>
              <w:right w:w="40" w:type="dxa"/>
            </w:tcMar>
            <w:vAlign w:val="bottom"/>
          </w:tcPr>
          <w:p w14:paraId="4FAFD783" w14:textId="77777777" w:rsidR="00391AAB" w:rsidRDefault="00391AAB" w:rsidP="00391AAB">
            <w:pPr>
              <w:widowControl w:val="0"/>
              <w:spacing w:line="276" w:lineRule="auto"/>
              <w:jc w:val="center"/>
              <w:rPr>
                <w:rFonts w:ascii="Arial" w:eastAsia="Arial" w:hAnsi="Arial" w:cs="Arial"/>
                <w:sz w:val="20"/>
                <w:szCs w:val="20"/>
              </w:rPr>
            </w:pPr>
            <w:r>
              <w:rPr>
                <w:sz w:val="22"/>
                <w:szCs w:val="22"/>
              </w:rPr>
              <w:t>2.63</w:t>
            </w:r>
          </w:p>
        </w:tc>
      </w:tr>
      <w:tr w:rsidR="00D640F1" w14:paraId="643C618E" w14:textId="77777777" w:rsidTr="00B44B85">
        <w:trPr>
          <w:trHeight w:val="1365"/>
        </w:trPr>
        <w:tc>
          <w:tcPr>
            <w:tcW w:w="0" w:type="auto"/>
            <w:gridSpan w:val="7"/>
            <w:tcBorders>
              <w:top w:val="nil"/>
              <w:left w:val="nil"/>
              <w:bottom w:val="nil"/>
              <w:right w:val="nil"/>
            </w:tcBorders>
            <w:shd w:val="clear" w:color="auto" w:fill="auto"/>
            <w:tcMar>
              <w:top w:w="40" w:type="dxa"/>
              <w:left w:w="40" w:type="dxa"/>
              <w:bottom w:w="40" w:type="dxa"/>
              <w:right w:w="40" w:type="dxa"/>
            </w:tcMar>
          </w:tcPr>
          <w:p w14:paraId="148C44E9" w14:textId="77777777" w:rsidR="00D640F1" w:rsidRDefault="00000000" w:rsidP="007323FD">
            <w:pPr>
              <w:widowControl w:val="0"/>
              <w:spacing w:line="276" w:lineRule="auto"/>
              <w:jc w:val="both"/>
              <w:rPr>
                <w:rFonts w:ascii="Arial" w:eastAsia="Arial" w:hAnsi="Arial" w:cs="Arial"/>
                <w:sz w:val="20"/>
                <w:szCs w:val="20"/>
              </w:rPr>
            </w:pPr>
            <w:r>
              <w:rPr>
                <w:b/>
                <w:sz w:val="22"/>
                <w:szCs w:val="22"/>
              </w:rPr>
              <w:t xml:space="preserve">Note: </w:t>
            </w:r>
            <w:r>
              <w:rPr>
                <w:sz w:val="22"/>
                <w:szCs w:val="22"/>
              </w:rPr>
              <w:t>This is the descriptive statistics of metal, energy, and agricultural commodity future returns. A skewness value around 0 indicates symmetry, with a negative skewness indicating left-skewed and a positive skewness indicating right-skewed. A kurtosis value around 3 indicates normal distribution, with a lower value indicating lighter tails and a higher value indicating heavy tails.</w:t>
            </w:r>
          </w:p>
        </w:tc>
      </w:tr>
    </w:tbl>
    <w:p w14:paraId="2E9C1FB1" w14:textId="065FB1F1" w:rsidR="00D640F1" w:rsidRDefault="00112E83" w:rsidP="00D145BD">
      <w:pPr>
        <w:spacing w:after="240"/>
        <w:jc w:val="both"/>
      </w:pPr>
      <w:r>
        <w:t>Some statistical tests are conducted for the three commodity group return data</w:t>
      </w:r>
      <w:r w:rsidR="005229A0">
        <w:t xml:space="preserve">, which are shown in </w:t>
      </w:r>
      <w:r w:rsidR="00F06389">
        <w:fldChar w:fldCharType="begin"/>
      </w:r>
      <w:r w:rsidR="00F06389">
        <w:instrText xml:space="preserve"> REF _Ref167227578 \h </w:instrText>
      </w:r>
      <w:r w:rsidR="00F06389">
        <w:fldChar w:fldCharType="separate"/>
      </w:r>
      <w:r w:rsidR="002B0F19">
        <w:t xml:space="preserve">Table </w:t>
      </w:r>
      <w:r w:rsidR="002B0F19">
        <w:rPr>
          <w:noProof/>
        </w:rPr>
        <w:t>2</w:t>
      </w:r>
      <w:r w:rsidR="00F06389">
        <w:fldChar w:fldCharType="end"/>
      </w:r>
      <w:r>
        <w:t xml:space="preserve">. </w:t>
      </w:r>
      <w:r w:rsidR="00535015">
        <w:t xml:space="preserve">This </w:t>
      </w:r>
      <w:r w:rsidR="006A5389">
        <w:t>study</w:t>
      </w:r>
      <w:r>
        <w:t xml:space="preserve"> </w:t>
      </w:r>
      <w:r w:rsidR="007A6469">
        <w:t>employs</w:t>
      </w:r>
      <w:r>
        <w:t xml:space="preserve"> Jarque-Bera tests, and the extremely high JB test statistics for all the commodities indicate that there is no normality for </w:t>
      </w:r>
      <w:r w:rsidR="00DC2DBE">
        <w:t>the</w:t>
      </w:r>
      <w:r>
        <w:t xml:space="preserve"> dataset. Furthermore, </w:t>
      </w:r>
      <w:r w:rsidR="00F241E5">
        <w:t xml:space="preserve">the </w:t>
      </w:r>
      <w:r w:rsidR="006A5389">
        <w:t>study</w:t>
      </w:r>
      <w:r>
        <w:t xml:space="preserve"> appli</w:t>
      </w:r>
      <w:r w:rsidR="006A5389">
        <w:t>es</w:t>
      </w:r>
      <w:r>
        <w:t xml:space="preserve"> the Augmented Dickey-Fuller test to test for stationarity. The significant negative values of the ADF statistics suggest that </w:t>
      </w:r>
      <w:r w:rsidR="00500BA9">
        <w:t>the</w:t>
      </w:r>
      <w:r>
        <w:t xml:space="preserve"> data is stationary, </w:t>
      </w:r>
      <w:r w:rsidR="00E13A02">
        <w:t>indicating</w:t>
      </w:r>
      <w:r>
        <w:t xml:space="preserve"> that it does not have significant trends over time. Similarly, the supplementary KPSS test</w:t>
      </w:r>
      <w:r w:rsidR="00351BFB">
        <w:t xml:space="preserve">, which is the </w:t>
      </w:r>
      <w:r w:rsidR="00351BFB" w:rsidRPr="00351BFB">
        <w:t>Kwiatkowski-Phillips-Schmidt-Shin unit root test</w:t>
      </w:r>
      <w:r w:rsidR="00351BFB">
        <w:t>,</w:t>
      </w:r>
      <w:r w:rsidR="00351BFB" w:rsidRPr="00351BFB">
        <w:t xml:space="preserve"> </w:t>
      </w:r>
      <w:r>
        <w:t xml:space="preserve">can </w:t>
      </w:r>
      <w:r w:rsidR="007B33D1">
        <w:t xml:space="preserve">not </w:t>
      </w:r>
      <w:r>
        <w:t>reject the null hypothesis</w:t>
      </w:r>
      <w:r w:rsidR="00795DAF">
        <w:t xml:space="preserve"> </w:t>
      </w:r>
      <w:r w:rsidR="007B33D1">
        <w:t>of stationary</w:t>
      </w:r>
      <w:r>
        <w:t xml:space="preserve">, indicating that the data series is </w:t>
      </w:r>
      <w:r w:rsidR="00307D6E">
        <w:t>ce</w:t>
      </w:r>
      <w:r w:rsidR="00016099">
        <w:t>n</w:t>
      </w:r>
      <w:r w:rsidR="00307D6E">
        <w:t>tered</w:t>
      </w:r>
      <w:r w:rsidR="004A17AE">
        <w:t xml:space="preserve"> </w:t>
      </w:r>
      <w:r w:rsidR="004A17AE" w:rsidRPr="004A17AE">
        <w:t>around a deterministic trend</w:t>
      </w:r>
      <w:r>
        <w:t xml:space="preserve">. </w:t>
      </w:r>
      <w:r w:rsidR="00F241E5">
        <w:t xml:space="preserve">This </w:t>
      </w:r>
      <w:r w:rsidR="007C3A16">
        <w:t>study</w:t>
      </w:r>
      <w:r>
        <w:t xml:space="preserve"> use</w:t>
      </w:r>
      <w:r w:rsidR="00F241E5">
        <w:t>s</w:t>
      </w:r>
      <w:r>
        <w:t xml:space="preserve"> the Ljung-Box test to diagnose if there is autocorrelation for the commodities. The LBQ results for lag 15 show that metal and energy commodities have autocorrelation at a 10% significance level, while agricultural commodity has autocorrelation at a 1% significance level, indicating the presence of dependence over time for these commodities. To test if the GARCH model</w:t>
      </w:r>
      <w:r w:rsidR="008F60A4">
        <w:t>s</w:t>
      </w:r>
      <w:r>
        <w:t xml:space="preserve"> </w:t>
      </w:r>
      <w:r w:rsidR="008F60A4">
        <w:t>are</w:t>
      </w:r>
      <w:r>
        <w:t xml:space="preserve"> fit for </w:t>
      </w:r>
      <w:r w:rsidR="00CC712F">
        <w:t>the</w:t>
      </w:r>
      <w:r>
        <w:t xml:space="preserve"> dataset, </w:t>
      </w:r>
      <w:r w:rsidR="00426B6C">
        <w:t xml:space="preserve">this </w:t>
      </w:r>
      <w:r w:rsidR="001A0AE0">
        <w:t>study</w:t>
      </w:r>
      <w:r>
        <w:t xml:space="preserve"> conduct</w:t>
      </w:r>
      <w:r w:rsidR="00426B6C">
        <w:t>s</w:t>
      </w:r>
      <w:r>
        <w:t xml:space="preserve"> Engle’s Lagrange Multiplier test </w:t>
      </w:r>
      <w:r w:rsidR="00B0055A">
        <w:fldChar w:fldCharType="begin"/>
      </w:r>
      <w:r w:rsidR="00B0055A">
        <w:instrText xml:space="preserve"> ADDIN ZOTERO_ITEM CSL_CITATION {"citationID":"w9vWkeS9","properties":{"formattedCitation":"(Engle, 1982)","plainCitation":"(Engle, 1982)","noteIndex":0},"citationItems":[{"id":97,"uris":["http://zotero.org/users/13925666/items/P7FVRH9Q"],"itemData":{"id":97,"type":"article-journal","abstract":"Traditional econometric models assume a constant one-period forecast variance. To generalize this implausible assumption, a new class of stochastic processes called autoregressive conditional heteroscedastic (ARCH) processes are introduced in this paper. These are mean zero, serially uncorrelated processes with nonconstant variances conditional on the past, but constant unconditional variances. For such processes, the recent past gives information about the one-period forecast variance. A regression model is then introduced with disturbances following an ARCH process. Maximum likelihood estimators are described and a simple scoring iteration formulated. Ordinary least squares maintains its optimality properties in this set-up, but maximum likelihood is more efficient. The relative efficiency is calculated and can be infinite. To test whether the disturbances follow an ARCH process, the Lagrange multiplier procedure is employed. The test is based simply on the autocorrelation of the squared OLS residuals. This model is used to estimate the means and variances of inflation in the U.K. The ARCH effect is found to be significant and the estimated variances increase substantially during the chaotic seventies.","container-title":"Econometrica","DOI":"10.2307/1912773","ISSN":"0012-9682","issue":"4","note":"publisher: [Wiley, Econometric Society]","page":"987-1007","source":"JSTOR","title":"Autoregressive Conditional Heteroscedasticity with Estimates of the Variance of United Kingdom Inflation","volume":"50","author":[{"family":"Engle","given":"Robert F."}],"issued":{"date-parts":[["1982"]]}}}],"schema":"https://github.com/citation-style-language/schema/raw/master/csl-citation.json"} </w:instrText>
      </w:r>
      <w:r w:rsidR="00B0055A">
        <w:fldChar w:fldCharType="separate"/>
      </w:r>
      <w:r w:rsidR="00B0055A" w:rsidRPr="00B0055A">
        <w:t>(Engle, 1982)</w:t>
      </w:r>
      <w:r w:rsidR="00B0055A">
        <w:fldChar w:fldCharType="end"/>
      </w:r>
      <w:r>
        <w:t xml:space="preserve"> to see if </w:t>
      </w:r>
      <w:r w:rsidR="00F11D5C">
        <w:t>the</w:t>
      </w:r>
      <w:r>
        <w:t xml:space="preserve"> data has ARCH effects. The p-value of the LM test strongly rejects the null hypotheses, which show the conditional heteroscedasticity features of commodity returns. In summary, </w:t>
      </w:r>
      <w:r w:rsidR="001D7452">
        <w:t>the</w:t>
      </w:r>
      <w:r>
        <w:t xml:space="preserve"> data generally shows no normality, stationary, </w:t>
      </w:r>
      <w:r w:rsidR="00B27EB7">
        <w:t xml:space="preserve">autocorrelation, and </w:t>
      </w:r>
      <w:r>
        <w:t xml:space="preserve">heteroscedasticity characteristics. </w:t>
      </w:r>
    </w:p>
    <w:p w14:paraId="2CB55A9A" w14:textId="28C2BE04" w:rsidR="006159AE" w:rsidRDefault="006159AE" w:rsidP="00955401">
      <w:pPr>
        <w:pStyle w:val="Caption"/>
      </w:pPr>
      <w:bookmarkStart w:id="12" w:name="_Ref167227578"/>
      <w:r>
        <w:t xml:space="preserve">Table </w:t>
      </w:r>
      <w:r>
        <w:fldChar w:fldCharType="begin"/>
      </w:r>
      <w:r>
        <w:instrText xml:space="preserve"> SEQ Table \* ARABIC </w:instrText>
      </w:r>
      <w:r>
        <w:fldChar w:fldCharType="separate"/>
      </w:r>
      <w:r w:rsidR="002B0F19">
        <w:rPr>
          <w:noProof/>
        </w:rPr>
        <w:t>2</w:t>
      </w:r>
      <w:r>
        <w:fldChar w:fldCharType="end"/>
      </w:r>
      <w:bookmarkEnd w:id="12"/>
      <w:r>
        <w:t xml:space="preserve">: </w:t>
      </w:r>
      <w:r w:rsidRPr="00777326">
        <w:t>Statistical Tests</w:t>
      </w:r>
    </w:p>
    <w:tbl>
      <w:tblPr>
        <w:tblStyle w:val="a1"/>
        <w:tblW w:w="9345" w:type="dxa"/>
        <w:tblBorders>
          <w:top w:val="nil"/>
          <w:left w:val="nil"/>
          <w:bottom w:val="nil"/>
          <w:right w:val="nil"/>
          <w:insideH w:val="nil"/>
          <w:insideV w:val="nil"/>
        </w:tblBorders>
        <w:tblLayout w:type="fixed"/>
        <w:tblLook w:val="0600" w:firstRow="0" w:lastRow="0" w:firstColumn="0" w:lastColumn="0" w:noHBand="1" w:noVBand="1"/>
      </w:tblPr>
      <w:tblGrid>
        <w:gridCol w:w="1275"/>
        <w:gridCol w:w="1395"/>
        <w:gridCol w:w="1335"/>
        <w:gridCol w:w="1335"/>
        <w:gridCol w:w="1335"/>
        <w:gridCol w:w="1335"/>
        <w:gridCol w:w="1335"/>
      </w:tblGrid>
      <w:tr w:rsidR="00D640F1" w14:paraId="775EE3FC" w14:textId="77777777">
        <w:trPr>
          <w:trHeight w:val="345"/>
        </w:trPr>
        <w:tc>
          <w:tcPr>
            <w:tcW w:w="1275" w:type="dxa"/>
            <w:tcBorders>
              <w:top w:val="single" w:sz="4" w:space="0" w:color="000000"/>
              <w:left w:val="nil"/>
              <w:bottom w:val="single" w:sz="4" w:space="0" w:color="000000"/>
              <w:right w:val="nil"/>
            </w:tcBorders>
            <w:tcMar>
              <w:top w:w="40" w:type="dxa"/>
              <w:left w:w="40" w:type="dxa"/>
              <w:bottom w:w="40" w:type="dxa"/>
              <w:right w:w="40" w:type="dxa"/>
            </w:tcMar>
            <w:vAlign w:val="center"/>
          </w:tcPr>
          <w:p w14:paraId="4B6E00E4" w14:textId="77777777" w:rsidR="00D640F1" w:rsidRDefault="00D640F1" w:rsidP="005A3460">
            <w:pPr>
              <w:widowControl w:val="0"/>
              <w:spacing w:line="276" w:lineRule="auto"/>
              <w:rPr>
                <w:rFonts w:ascii="Arial" w:eastAsia="Arial" w:hAnsi="Arial" w:cs="Arial"/>
                <w:sz w:val="20"/>
                <w:szCs w:val="20"/>
              </w:rPr>
            </w:pPr>
          </w:p>
        </w:tc>
        <w:tc>
          <w:tcPr>
            <w:tcW w:w="1395" w:type="dxa"/>
            <w:tcBorders>
              <w:top w:val="single" w:sz="4" w:space="0" w:color="000000"/>
              <w:left w:val="nil"/>
              <w:bottom w:val="single" w:sz="4" w:space="0" w:color="000000"/>
              <w:right w:val="nil"/>
            </w:tcBorders>
            <w:tcMar>
              <w:top w:w="40" w:type="dxa"/>
              <w:left w:w="40" w:type="dxa"/>
              <w:bottom w:w="40" w:type="dxa"/>
              <w:right w:w="40" w:type="dxa"/>
            </w:tcMar>
            <w:vAlign w:val="center"/>
          </w:tcPr>
          <w:p w14:paraId="56250052" w14:textId="77777777" w:rsidR="00D640F1" w:rsidRDefault="00000000" w:rsidP="005A3460">
            <w:pPr>
              <w:widowControl w:val="0"/>
              <w:spacing w:line="276" w:lineRule="auto"/>
              <w:jc w:val="center"/>
              <w:rPr>
                <w:rFonts w:ascii="Arial" w:eastAsia="Arial" w:hAnsi="Arial" w:cs="Arial"/>
                <w:sz w:val="20"/>
                <w:szCs w:val="20"/>
              </w:rPr>
            </w:pPr>
            <w:r>
              <w:rPr>
                <w:b/>
                <w:sz w:val="22"/>
                <w:szCs w:val="22"/>
              </w:rPr>
              <w:t>JB</w:t>
            </w:r>
          </w:p>
        </w:tc>
        <w:tc>
          <w:tcPr>
            <w:tcW w:w="1335" w:type="dxa"/>
            <w:tcBorders>
              <w:top w:val="single" w:sz="4" w:space="0" w:color="000000"/>
              <w:left w:val="nil"/>
              <w:bottom w:val="single" w:sz="4" w:space="0" w:color="000000"/>
              <w:right w:val="nil"/>
            </w:tcBorders>
            <w:tcMar>
              <w:top w:w="40" w:type="dxa"/>
              <w:left w:w="40" w:type="dxa"/>
              <w:bottom w:w="40" w:type="dxa"/>
              <w:right w:w="40" w:type="dxa"/>
            </w:tcMar>
            <w:vAlign w:val="center"/>
          </w:tcPr>
          <w:p w14:paraId="648A2D4B" w14:textId="77777777" w:rsidR="00D640F1" w:rsidRDefault="00000000" w:rsidP="005A3460">
            <w:pPr>
              <w:widowControl w:val="0"/>
              <w:spacing w:line="276" w:lineRule="auto"/>
              <w:jc w:val="center"/>
              <w:rPr>
                <w:rFonts w:ascii="Arial" w:eastAsia="Arial" w:hAnsi="Arial" w:cs="Arial"/>
                <w:sz w:val="20"/>
                <w:szCs w:val="20"/>
              </w:rPr>
            </w:pPr>
            <w:r>
              <w:rPr>
                <w:b/>
                <w:sz w:val="22"/>
                <w:szCs w:val="22"/>
              </w:rPr>
              <w:t>ADF</w:t>
            </w:r>
          </w:p>
        </w:tc>
        <w:tc>
          <w:tcPr>
            <w:tcW w:w="1335" w:type="dxa"/>
            <w:tcBorders>
              <w:top w:val="single" w:sz="4" w:space="0" w:color="000000"/>
              <w:left w:val="nil"/>
              <w:bottom w:val="single" w:sz="4" w:space="0" w:color="000000"/>
              <w:right w:val="nil"/>
            </w:tcBorders>
            <w:tcMar>
              <w:top w:w="40" w:type="dxa"/>
              <w:left w:w="40" w:type="dxa"/>
              <w:bottom w:w="40" w:type="dxa"/>
              <w:right w:w="40" w:type="dxa"/>
            </w:tcMar>
            <w:vAlign w:val="center"/>
          </w:tcPr>
          <w:p w14:paraId="23F8787B" w14:textId="77777777" w:rsidR="00D640F1" w:rsidRDefault="00000000" w:rsidP="005A3460">
            <w:pPr>
              <w:widowControl w:val="0"/>
              <w:spacing w:line="276" w:lineRule="auto"/>
              <w:jc w:val="center"/>
              <w:rPr>
                <w:rFonts w:ascii="Arial" w:eastAsia="Arial" w:hAnsi="Arial" w:cs="Arial"/>
                <w:sz w:val="20"/>
                <w:szCs w:val="20"/>
              </w:rPr>
            </w:pPr>
            <w:r>
              <w:rPr>
                <w:b/>
                <w:sz w:val="22"/>
                <w:szCs w:val="22"/>
              </w:rPr>
              <w:t>PP</w:t>
            </w:r>
          </w:p>
        </w:tc>
        <w:tc>
          <w:tcPr>
            <w:tcW w:w="1335" w:type="dxa"/>
            <w:tcBorders>
              <w:top w:val="single" w:sz="4" w:space="0" w:color="000000"/>
              <w:left w:val="nil"/>
              <w:bottom w:val="single" w:sz="4" w:space="0" w:color="000000"/>
              <w:right w:val="nil"/>
            </w:tcBorders>
            <w:shd w:val="clear" w:color="auto" w:fill="auto"/>
            <w:tcMar>
              <w:top w:w="40" w:type="dxa"/>
              <w:left w:w="40" w:type="dxa"/>
              <w:bottom w:w="40" w:type="dxa"/>
              <w:right w:w="40" w:type="dxa"/>
            </w:tcMar>
            <w:vAlign w:val="center"/>
          </w:tcPr>
          <w:p w14:paraId="0E32BF2F" w14:textId="77777777" w:rsidR="00D640F1" w:rsidRDefault="00000000" w:rsidP="005A3460">
            <w:pPr>
              <w:widowControl w:val="0"/>
              <w:spacing w:line="276" w:lineRule="auto"/>
              <w:jc w:val="center"/>
              <w:rPr>
                <w:rFonts w:ascii="Arial" w:eastAsia="Arial" w:hAnsi="Arial" w:cs="Arial"/>
                <w:sz w:val="20"/>
                <w:szCs w:val="20"/>
              </w:rPr>
            </w:pPr>
            <w:r>
              <w:rPr>
                <w:b/>
                <w:sz w:val="22"/>
                <w:szCs w:val="22"/>
              </w:rPr>
              <w:t>KPSS</w:t>
            </w:r>
          </w:p>
        </w:tc>
        <w:tc>
          <w:tcPr>
            <w:tcW w:w="1335" w:type="dxa"/>
            <w:tcBorders>
              <w:top w:val="single" w:sz="4" w:space="0" w:color="000000"/>
              <w:left w:val="nil"/>
              <w:bottom w:val="single" w:sz="4" w:space="0" w:color="000000"/>
              <w:right w:val="nil"/>
            </w:tcBorders>
            <w:shd w:val="clear" w:color="auto" w:fill="auto"/>
            <w:tcMar>
              <w:top w:w="40" w:type="dxa"/>
              <w:left w:w="40" w:type="dxa"/>
              <w:bottom w:w="40" w:type="dxa"/>
              <w:right w:w="40" w:type="dxa"/>
            </w:tcMar>
            <w:vAlign w:val="center"/>
          </w:tcPr>
          <w:p w14:paraId="4BDD1FE7" w14:textId="77777777" w:rsidR="00D640F1" w:rsidRDefault="00000000" w:rsidP="005A3460">
            <w:pPr>
              <w:widowControl w:val="0"/>
              <w:spacing w:line="276" w:lineRule="auto"/>
              <w:rPr>
                <w:rFonts w:ascii="Arial" w:eastAsia="Arial" w:hAnsi="Arial" w:cs="Arial"/>
                <w:sz w:val="20"/>
                <w:szCs w:val="20"/>
              </w:rPr>
            </w:pPr>
            <w:r>
              <w:rPr>
                <w:b/>
                <w:sz w:val="22"/>
                <w:szCs w:val="22"/>
              </w:rPr>
              <w:t>LBQ</w:t>
            </w:r>
          </w:p>
        </w:tc>
        <w:tc>
          <w:tcPr>
            <w:tcW w:w="1335" w:type="dxa"/>
            <w:tcBorders>
              <w:top w:val="single" w:sz="4" w:space="0" w:color="000000"/>
              <w:left w:val="nil"/>
              <w:bottom w:val="single" w:sz="4" w:space="0" w:color="000000"/>
              <w:right w:val="nil"/>
            </w:tcBorders>
            <w:shd w:val="clear" w:color="auto" w:fill="auto"/>
            <w:tcMar>
              <w:top w:w="40" w:type="dxa"/>
              <w:left w:w="40" w:type="dxa"/>
              <w:bottom w:w="40" w:type="dxa"/>
              <w:right w:w="40" w:type="dxa"/>
            </w:tcMar>
            <w:vAlign w:val="center"/>
          </w:tcPr>
          <w:p w14:paraId="7D1DB2BC" w14:textId="77777777" w:rsidR="00D640F1" w:rsidRDefault="00000000" w:rsidP="005A3460">
            <w:pPr>
              <w:widowControl w:val="0"/>
              <w:spacing w:line="276" w:lineRule="auto"/>
              <w:jc w:val="center"/>
              <w:rPr>
                <w:rFonts w:ascii="Arial" w:eastAsia="Arial" w:hAnsi="Arial" w:cs="Arial"/>
                <w:sz w:val="20"/>
                <w:szCs w:val="20"/>
              </w:rPr>
            </w:pPr>
            <w:r>
              <w:rPr>
                <w:b/>
                <w:sz w:val="22"/>
                <w:szCs w:val="22"/>
              </w:rPr>
              <w:t>LM</w:t>
            </w:r>
          </w:p>
        </w:tc>
      </w:tr>
      <w:tr w:rsidR="00D640F1" w14:paraId="7FA1AB9C" w14:textId="77777777">
        <w:trPr>
          <w:trHeight w:val="315"/>
        </w:trPr>
        <w:tc>
          <w:tcPr>
            <w:tcW w:w="1275" w:type="dxa"/>
            <w:tcBorders>
              <w:top w:val="nil"/>
              <w:left w:val="nil"/>
              <w:bottom w:val="nil"/>
              <w:right w:val="nil"/>
            </w:tcBorders>
            <w:tcMar>
              <w:top w:w="40" w:type="dxa"/>
              <w:left w:w="40" w:type="dxa"/>
              <w:bottom w:w="40" w:type="dxa"/>
              <w:right w:w="40" w:type="dxa"/>
            </w:tcMar>
            <w:vAlign w:val="center"/>
          </w:tcPr>
          <w:p w14:paraId="0E5D26F9" w14:textId="77777777" w:rsidR="00D640F1" w:rsidRDefault="00000000" w:rsidP="005A3460">
            <w:pPr>
              <w:widowControl w:val="0"/>
              <w:spacing w:line="276" w:lineRule="auto"/>
              <w:rPr>
                <w:rFonts w:ascii="Arial" w:eastAsia="Arial" w:hAnsi="Arial" w:cs="Arial"/>
                <w:sz w:val="20"/>
                <w:szCs w:val="20"/>
              </w:rPr>
            </w:pPr>
            <w:r>
              <w:rPr>
                <w:sz w:val="22"/>
                <w:szCs w:val="22"/>
              </w:rPr>
              <w:t>Metal</w:t>
            </w:r>
          </w:p>
        </w:tc>
        <w:tc>
          <w:tcPr>
            <w:tcW w:w="1395" w:type="dxa"/>
            <w:tcBorders>
              <w:top w:val="nil"/>
              <w:left w:val="nil"/>
              <w:bottom w:val="nil"/>
              <w:right w:val="nil"/>
            </w:tcBorders>
            <w:shd w:val="clear" w:color="auto" w:fill="auto"/>
            <w:tcMar>
              <w:top w:w="40" w:type="dxa"/>
              <w:left w:w="40" w:type="dxa"/>
              <w:bottom w:w="40" w:type="dxa"/>
              <w:right w:w="40" w:type="dxa"/>
            </w:tcMar>
            <w:vAlign w:val="center"/>
          </w:tcPr>
          <w:p w14:paraId="26ACCBA4" w14:textId="77777777" w:rsidR="00D640F1" w:rsidRDefault="00000000" w:rsidP="005A3460">
            <w:pPr>
              <w:widowControl w:val="0"/>
              <w:spacing w:line="276" w:lineRule="auto"/>
              <w:jc w:val="right"/>
              <w:rPr>
                <w:rFonts w:ascii="Arial" w:eastAsia="Arial" w:hAnsi="Arial" w:cs="Arial"/>
                <w:sz w:val="20"/>
                <w:szCs w:val="20"/>
              </w:rPr>
            </w:pPr>
            <w:r>
              <w:rPr>
                <w:sz w:val="22"/>
                <w:szCs w:val="22"/>
              </w:rPr>
              <w:t>524814.92***</w:t>
            </w:r>
          </w:p>
        </w:tc>
        <w:tc>
          <w:tcPr>
            <w:tcW w:w="1335" w:type="dxa"/>
            <w:tcBorders>
              <w:top w:val="nil"/>
              <w:left w:val="nil"/>
              <w:bottom w:val="nil"/>
              <w:right w:val="nil"/>
            </w:tcBorders>
            <w:tcMar>
              <w:top w:w="40" w:type="dxa"/>
              <w:left w:w="40" w:type="dxa"/>
              <w:bottom w:w="40" w:type="dxa"/>
              <w:right w:w="40" w:type="dxa"/>
            </w:tcMar>
            <w:vAlign w:val="center"/>
          </w:tcPr>
          <w:p w14:paraId="4E0D1A5C" w14:textId="77777777" w:rsidR="00D640F1" w:rsidRDefault="00000000" w:rsidP="005A3460">
            <w:pPr>
              <w:widowControl w:val="0"/>
              <w:spacing w:line="276" w:lineRule="auto"/>
              <w:jc w:val="center"/>
              <w:rPr>
                <w:rFonts w:ascii="Arial" w:eastAsia="Arial" w:hAnsi="Arial" w:cs="Arial"/>
                <w:sz w:val="20"/>
                <w:szCs w:val="20"/>
              </w:rPr>
            </w:pPr>
            <w:r>
              <w:rPr>
                <w:sz w:val="22"/>
                <w:szCs w:val="22"/>
              </w:rPr>
              <w:t>-83.47***</w:t>
            </w:r>
          </w:p>
        </w:tc>
        <w:tc>
          <w:tcPr>
            <w:tcW w:w="1335" w:type="dxa"/>
            <w:tcBorders>
              <w:top w:val="nil"/>
              <w:left w:val="nil"/>
              <w:bottom w:val="nil"/>
              <w:right w:val="nil"/>
            </w:tcBorders>
            <w:tcMar>
              <w:top w:w="40" w:type="dxa"/>
              <w:left w:w="40" w:type="dxa"/>
              <w:bottom w:w="40" w:type="dxa"/>
              <w:right w:w="40" w:type="dxa"/>
            </w:tcMar>
            <w:vAlign w:val="center"/>
          </w:tcPr>
          <w:p w14:paraId="67B915B5" w14:textId="77777777" w:rsidR="00D640F1" w:rsidRDefault="00000000" w:rsidP="005A3460">
            <w:pPr>
              <w:widowControl w:val="0"/>
              <w:spacing w:line="276" w:lineRule="auto"/>
              <w:jc w:val="center"/>
              <w:rPr>
                <w:rFonts w:ascii="Arial" w:eastAsia="Arial" w:hAnsi="Arial" w:cs="Arial"/>
                <w:sz w:val="20"/>
                <w:szCs w:val="20"/>
              </w:rPr>
            </w:pPr>
            <w:r>
              <w:rPr>
                <w:sz w:val="22"/>
                <w:szCs w:val="22"/>
              </w:rPr>
              <w:t>-84.54***</w:t>
            </w:r>
          </w:p>
        </w:tc>
        <w:tc>
          <w:tcPr>
            <w:tcW w:w="1335" w:type="dxa"/>
            <w:tcBorders>
              <w:top w:val="nil"/>
              <w:left w:val="nil"/>
              <w:bottom w:val="nil"/>
              <w:right w:val="nil"/>
            </w:tcBorders>
            <w:shd w:val="clear" w:color="auto" w:fill="auto"/>
            <w:tcMar>
              <w:top w:w="40" w:type="dxa"/>
              <w:left w:w="40" w:type="dxa"/>
              <w:bottom w:w="40" w:type="dxa"/>
              <w:right w:w="40" w:type="dxa"/>
            </w:tcMar>
            <w:vAlign w:val="center"/>
          </w:tcPr>
          <w:p w14:paraId="4282BC3C" w14:textId="77777777" w:rsidR="00D640F1" w:rsidRDefault="00000000" w:rsidP="005A3460">
            <w:pPr>
              <w:widowControl w:val="0"/>
              <w:spacing w:line="276" w:lineRule="auto"/>
              <w:jc w:val="center"/>
              <w:rPr>
                <w:rFonts w:ascii="Arial" w:eastAsia="Arial" w:hAnsi="Arial" w:cs="Arial"/>
                <w:sz w:val="20"/>
                <w:szCs w:val="20"/>
              </w:rPr>
            </w:pPr>
            <w:r>
              <w:rPr>
                <w:sz w:val="22"/>
                <w:szCs w:val="22"/>
              </w:rPr>
              <w:t>0.02</w:t>
            </w:r>
          </w:p>
        </w:tc>
        <w:tc>
          <w:tcPr>
            <w:tcW w:w="1335" w:type="dxa"/>
            <w:tcBorders>
              <w:top w:val="nil"/>
              <w:left w:val="nil"/>
              <w:bottom w:val="nil"/>
              <w:right w:val="nil"/>
            </w:tcBorders>
            <w:shd w:val="clear" w:color="auto" w:fill="auto"/>
            <w:tcMar>
              <w:top w:w="40" w:type="dxa"/>
              <w:left w:w="40" w:type="dxa"/>
              <w:bottom w:w="40" w:type="dxa"/>
              <w:right w:w="40" w:type="dxa"/>
            </w:tcMar>
            <w:vAlign w:val="center"/>
          </w:tcPr>
          <w:p w14:paraId="2C7C30D3" w14:textId="77777777" w:rsidR="00D640F1" w:rsidRDefault="00000000" w:rsidP="005A3460">
            <w:pPr>
              <w:widowControl w:val="0"/>
              <w:spacing w:line="276" w:lineRule="auto"/>
              <w:rPr>
                <w:rFonts w:ascii="Arial" w:eastAsia="Arial" w:hAnsi="Arial" w:cs="Arial"/>
                <w:sz w:val="20"/>
                <w:szCs w:val="20"/>
              </w:rPr>
            </w:pPr>
            <w:r>
              <w:rPr>
                <w:sz w:val="22"/>
                <w:szCs w:val="22"/>
              </w:rPr>
              <w:t>22.74*</w:t>
            </w:r>
          </w:p>
        </w:tc>
        <w:tc>
          <w:tcPr>
            <w:tcW w:w="1335" w:type="dxa"/>
            <w:tcBorders>
              <w:top w:val="nil"/>
              <w:left w:val="nil"/>
              <w:bottom w:val="nil"/>
              <w:right w:val="nil"/>
            </w:tcBorders>
            <w:shd w:val="clear" w:color="auto" w:fill="auto"/>
            <w:tcMar>
              <w:top w:w="40" w:type="dxa"/>
              <w:left w:w="40" w:type="dxa"/>
              <w:bottom w:w="40" w:type="dxa"/>
              <w:right w:w="40" w:type="dxa"/>
            </w:tcMar>
            <w:vAlign w:val="center"/>
          </w:tcPr>
          <w:p w14:paraId="3369DF20" w14:textId="77777777" w:rsidR="00D640F1" w:rsidRDefault="00000000" w:rsidP="005A3460">
            <w:pPr>
              <w:widowControl w:val="0"/>
              <w:spacing w:line="276" w:lineRule="auto"/>
              <w:jc w:val="right"/>
              <w:rPr>
                <w:rFonts w:ascii="Arial" w:eastAsia="Arial" w:hAnsi="Arial" w:cs="Arial"/>
                <w:sz w:val="20"/>
                <w:szCs w:val="20"/>
              </w:rPr>
            </w:pPr>
            <w:r>
              <w:rPr>
                <w:sz w:val="22"/>
                <w:szCs w:val="22"/>
              </w:rPr>
              <w:t>1952.31***</w:t>
            </w:r>
          </w:p>
        </w:tc>
      </w:tr>
      <w:tr w:rsidR="00D640F1" w14:paraId="4C4261C0" w14:textId="77777777">
        <w:trPr>
          <w:trHeight w:val="315"/>
        </w:trPr>
        <w:tc>
          <w:tcPr>
            <w:tcW w:w="1275" w:type="dxa"/>
            <w:tcBorders>
              <w:top w:val="nil"/>
              <w:left w:val="nil"/>
              <w:bottom w:val="nil"/>
              <w:right w:val="nil"/>
            </w:tcBorders>
            <w:tcMar>
              <w:top w:w="40" w:type="dxa"/>
              <w:left w:w="40" w:type="dxa"/>
              <w:bottom w:w="40" w:type="dxa"/>
              <w:right w:w="40" w:type="dxa"/>
            </w:tcMar>
            <w:vAlign w:val="center"/>
          </w:tcPr>
          <w:p w14:paraId="78416978" w14:textId="77777777" w:rsidR="00D640F1" w:rsidRDefault="00000000" w:rsidP="005A3460">
            <w:pPr>
              <w:widowControl w:val="0"/>
              <w:spacing w:line="276" w:lineRule="auto"/>
              <w:rPr>
                <w:rFonts w:ascii="Arial" w:eastAsia="Arial" w:hAnsi="Arial" w:cs="Arial"/>
                <w:sz w:val="20"/>
                <w:szCs w:val="20"/>
              </w:rPr>
            </w:pPr>
            <w:r>
              <w:rPr>
                <w:sz w:val="22"/>
                <w:szCs w:val="22"/>
              </w:rPr>
              <w:t>Energy</w:t>
            </w:r>
          </w:p>
        </w:tc>
        <w:tc>
          <w:tcPr>
            <w:tcW w:w="1395" w:type="dxa"/>
            <w:tcBorders>
              <w:top w:val="nil"/>
              <w:left w:val="nil"/>
              <w:bottom w:val="nil"/>
              <w:right w:val="nil"/>
            </w:tcBorders>
            <w:shd w:val="clear" w:color="auto" w:fill="auto"/>
            <w:tcMar>
              <w:top w:w="40" w:type="dxa"/>
              <w:left w:w="40" w:type="dxa"/>
              <w:bottom w:w="40" w:type="dxa"/>
              <w:right w:w="40" w:type="dxa"/>
            </w:tcMar>
            <w:vAlign w:val="bottom"/>
          </w:tcPr>
          <w:p w14:paraId="00780CB8" w14:textId="77777777" w:rsidR="00D640F1" w:rsidRDefault="00000000" w:rsidP="005A3460">
            <w:pPr>
              <w:widowControl w:val="0"/>
              <w:spacing w:line="276" w:lineRule="auto"/>
              <w:jc w:val="right"/>
              <w:rPr>
                <w:rFonts w:ascii="Arial" w:eastAsia="Arial" w:hAnsi="Arial" w:cs="Arial"/>
                <w:sz w:val="20"/>
                <w:szCs w:val="20"/>
              </w:rPr>
            </w:pPr>
            <w:r>
              <w:rPr>
                <w:sz w:val="22"/>
                <w:szCs w:val="22"/>
              </w:rPr>
              <w:t>33814.35***</w:t>
            </w:r>
          </w:p>
        </w:tc>
        <w:tc>
          <w:tcPr>
            <w:tcW w:w="1335" w:type="dxa"/>
            <w:tcBorders>
              <w:top w:val="nil"/>
              <w:left w:val="nil"/>
              <w:bottom w:val="nil"/>
              <w:right w:val="nil"/>
            </w:tcBorders>
            <w:tcMar>
              <w:top w:w="40" w:type="dxa"/>
              <w:left w:w="40" w:type="dxa"/>
              <w:bottom w:w="40" w:type="dxa"/>
              <w:right w:w="40" w:type="dxa"/>
            </w:tcMar>
            <w:vAlign w:val="bottom"/>
          </w:tcPr>
          <w:p w14:paraId="188CA685" w14:textId="77777777" w:rsidR="00D640F1" w:rsidRDefault="00000000" w:rsidP="005A3460">
            <w:pPr>
              <w:widowControl w:val="0"/>
              <w:spacing w:line="276" w:lineRule="auto"/>
              <w:jc w:val="center"/>
              <w:rPr>
                <w:rFonts w:ascii="Arial" w:eastAsia="Arial" w:hAnsi="Arial" w:cs="Arial"/>
                <w:sz w:val="20"/>
                <w:szCs w:val="20"/>
              </w:rPr>
            </w:pPr>
            <w:r>
              <w:rPr>
                <w:sz w:val="22"/>
                <w:szCs w:val="22"/>
              </w:rPr>
              <w:t>-80.36***</w:t>
            </w:r>
          </w:p>
        </w:tc>
        <w:tc>
          <w:tcPr>
            <w:tcW w:w="1335" w:type="dxa"/>
            <w:tcBorders>
              <w:top w:val="nil"/>
              <w:left w:val="nil"/>
              <w:bottom w:val="nil"/>
              <w:right w:val="nil"/>
            </w:tcBorders>
            <w:tcMar>
              <w:top w:w="40" w:type="dxa"/>
              <w:left w:w="40" w:type="dxa"/>
              <w:bottom w:w="40" w:type="dxa"/>
              <w:right w:w="40" w:type="dxa"/>
            </w:tcMar>
            <w:vAlign w:val="bottom"/>
          </w:tcPr>
          <w:p w14:paraId="66DCEE38" w14:textId="77777777" w:rsidR="00D640F1" w:rsidRDefault="00000000" w:rsidP="005A3460">
            <w:pPr>
              <w:widowControl w:val="0"/>
              <w:spacing w:line="276" w:lineRule="auto"/>
              <w:jc w:val="center"/>
              <w:rPr>
                <w:rFonts w:ascii="Arial" w:eastAsia="Arial" w:hAnsi="Arial" w:cs="Arial"/>
                <w:sz w:val="20"/>
                <w:szCs w:val="20"/>
              </w:rPr>
            </w:pPr>
            <w:r>
              <w:rPr>
                <w:sz w:val="22"/>
                <w:szCs w:val="22"/>
              </w:rPr>
              <w:t>-80.35***</w:t>
            </w:r>
          </w:p>
        </w:tc>
        <w:tc>
          <w:tcPr>
            <w:tcW w:w="1335" w:type="dxa"/>
            <w:tcBorders>
              <w:top w:val="nil"/>
              <w:left w:val="nil"/>
              <w:bottom w:val="nil"/>
              <w:right w:val="nil"/>
            </w:tcBorders>
            <w:shd w:val="clear" w:color="auto" w:fill="auto"/>
            <w:tcMar>
              <w:top w:w="40" w:type="dxa"/>
              <w:left w:w="40" w:type="dxa"/>
              <w:bottom w:w="40" w:type="dxa"/>
              <w:right w:w="40" w:type="dxa"/>
            </w:tcMar>
            <w:vAlign w:val="bottom"/>
          </w:tcPr>
          <w:p w14:paraId="44ABBEA3" w14:textId="77777777" w:rsidR="00D640F1" w:rsidRDefault="00000000" w:rsidP="005A3460">
            <w:pPr>
              <w:widowControl w:val="0"/>
              <w:spacing w:line="276" w:lineRule="auto"/>
              <w:jc w:val="center"/>
              <w:rPr>
                <w:rFonts w:ascii="Arial" w:eastAsia="Arial" w:hAnsi="Arial" w:cs="Arial"/>
                <w:sz w:val="20"/>
                <w:szCs w:val="20"/>
              </w:rPr>
            </w:pPr>
            <w:r>
              <w:rPr>
                <w:sz w:val="22"/>
                <w:szCs w:val="22"/>
              </w:rPr>
              <w:t>0.07</w:t>
            </w:r>
          </w:p>
        </w:tc>
        <w:tc>
          <w:tcPr>
            <w:tcW w:w="1335" w:type="dxa"/>
            <w:tcBorders>
              <w:top w:val="nil"/>
              <w:left w:val="nil"/>
              <w:bottom w:val="nil"/>
              <w:right w:val="nil"/>
            </w:tcBorders>
            <w:shd w:val="clear" w:color="auto" w:fill="auto"/>
            <w:tcMar>
              <w:top w:w="40" w:type="dxa"/>
              <w:left w:w="40" w:type="dxa"/>
              <w:bottom w:w="40" w:type="dxa"/>
              <w:right w:w="40" w:type="dxa"/>
            </w:tcMar>
            <w:vAlign w:val="bottom"/>
          </w:tcPr>
          <w:p w14:paraId="0BBD3EBF" w14:textId="77777777" w:rsidR="00D640F1" w:rsidRDefault="00000000" w:rsidP="005A3460">
            <w:pPr>
              <w:widowControl w:val="0"/>
              <w:spacing w:line="276" w:lineRule="auto"/>
              <w:rPr>
                <w:rFonts w:ascii="Arial" w:eastAsia="Arial" w:hAnsi="Arial" w:cs="Arial"/>
                <w:sz w:val="20"/>
                <w:szCs w:val="20"/>
              </w:rPr>
            </w:pPr>
            <w:r>
              <w:rPr>
                <w:sz w:val="22"/>
                <w:szCs w:val="22"/>
              </w:rPr>
              <w:t>22.65*</w:t>
            </w:r>
          </w:p>
        </w:tc>
        <w:tc>
          <w:tcPr>
            <w:tcW w:w="1335" w:type="dxa"/>
            <w:tcBorders>
              <w:top w:val="nil"/>
              <w:left w:val="nil"/>
              <w:bottom w:val="nil"/>
              <w:right w:val="nil"/>
            </w:tcBorders>
            <w:shd w:val="clear" w:color="auto" w:fill="auto"/>
            <w:tcMar>
              <w:top w:w="40" w:type="dxa"/>
              <w:left w:w="40" w:type="dxa"/>
              <w:bottom w:w="40" w:type="dxa"/>
              <w:right w:w="40" w:type="dxa"/>
            </w:tcMar>
            <w:vAlign w:val="bottom"/>
          </w:tcPr>
          <w:p w14:paraId="761CDC75" w14:textId="77777777" w:rsidR="00D640F1" w:rsidRDefault="00000000" w:rsidP="005A3460">
            <w:pPr>
              <w:widowControl w:val="0"/>
              <w:spacing w:line="276" w:lineRule="auto"/>
              <w:jc w:val="right"/>
              <w:rPr>
                <w:rFonts w:ascii="Arial" w:eastAsia="Arial" w:hAnsi="Arial" w:cs="Arial"/>
                <w:sz w:val="20"/>
                <w:szCs w:val="20"/>
              </w:rPr>
            </w:pPr>
            <w:r>
              <w:rPr>
                <w:sz w:val="22"/>
                <w:szCs w:val="22"/>
              </w:rPr>
              <w:t>407.00***</w:t>
            </w:r>
          </w:p>
        </w:tc>
      </w:tr>
      <w:tr w:rsidR="00D640F1" w14:paraId="79FE3D89" w14:textId="77777777">
        <w:trPr>
          <w:trHeight w:val="330"/>
        </w:trPr>
        <w:tc>
          <w:tcPr>
            <w:tcW w:w="1275" w:type="dxa"/>
            <w:tcBorders>
              <w:top w:val="nil"/>
              <w:left w:val="nil"/>
              <w:bottom w:val="single" w:sz="4" w:space="0" w:color="000000"/>
              <w:right w:val="nil"/>
            </w:tcBorders>
            <w:tcMar>
              <w:top w:w="40" w:type="dxa"/>
              <w:left w:w="40" w:type="dxa"/>
              <w:bottom w:w="40" w:type="dxa"/>
              <w:right w:w="40" w:type="dxa"/>
            </w:tcMar>
            <w:vAlign w:val="center"/>
          </w:tcPr>
          <w:p w14:paraId="29ACD64C" w14:textId="77777777" w:rsidR="00D640F1" w:rsidRDefault="00000000" w:rsidP="005A3460">
            <w:pPr>
              <w:widowControl w:val="0"/>
              <w:spacing w:line="276" w:lineRule="auto"/>
              <w:rPr>
                <w:rFonts w:ascii="Arial" w:eastAsia="Arial" w:hAnsi="Arial" w:cs="Arial"/>
                <w:sz w:val="20"/>
                <w:szCs w:val="20"/>
              </w:rPr>
            </w:pPr>
            <w:r>
              <w:rPr>
                <w:sz w:val="22"/>
                <w:szCs w:val="22"/>
              </w:rPr>
              <w:t>Agricultural</w:t>
            </w:r>
          </w:p>
        </w:tc>
        <w:tc>
          <w:tcPr>
            <w:tcW w:w="1395" w:type="dxa"/>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6A5E963" w14:textId="77777777" w:rsidR="00D640F1" w:rsidRDefault="00000000" w:rsidP="005A3460">
            <w:pPr>
              <w:widowControl w:val="0"/>
              <w:spacing w:line="276" w:lineRule="auto"/>
              <w:jc w:val="right"/>
              <w:rPr>
                <w:rFonts w:ascii="Arial" w:eastAsia="Arial" w:hAnsi="Arial" w:cs="Arial"/>
                <w:sz w:val="20"/>
                <w:szCs w:val="20"/>
              </w:rPr>
            </w:pPr>
            <w:r>
              <w:rPr>
                <w:sz w:val="22"/>
                <w:szCs w:val="22"/>
              </w:rPr>
              <w:t>2011.31***</w:t>
            </w:r>
          </w:p>
        </w:tc>
        <w:tc>
          <w:tcPr>
            <w:tcW w:w="1335" w:type="dxa"/>
            <w:tcBorders>
              <w:top w:val="nil"/>
              <w:left w:val="nil"/>
              <w:bottom w:val="single" w:sz="4" w:space="0" w:color="000000"/>
              <w:right w:val="nil"/>
            </w:tcBorders>
            <w:tcMar>
              <w:top w:w="40" w:type="dxa"/>
              <w:left w:w="40" w:type="dxa"/>
              <w:bottom w:w="40" w:type="dxa"/>
              <w:right w:w="40" w:type="dxa"/>
            </w:tcMar>
            <w:vAlign w:val="bottom"/>
          </w:tcPr>
          <w:p w14:paraId="05F77B9F" w14:textId="77777777" w:rsidR="00D640F1" w:rsidRDefault="00000000" w:rsidP="005A3460">
            <w:pPr>
              <w:widowControl w:val="0"/>
              <w:spacing w:line="276" w:lineRule="auto"/>
              <w:jc w:val="center"/>
              <w:rPr>
                <w:rFonts w:ascii="Arial" w:eastAsia="Arial" w:hAnsi="Arial" w:cs="Arial"/>
                <w:sz w:val="20"/>
                <w:szCs w:val="20"/>
              </w:rPr>
            </w:pPr>
            <w:r>
              <w:rPr>
                <w:sz w:val="22"/>
                <w:szCs w:val="22"/>
              </w:rPr>
              <w:t>-28.13***</w:t>
            </w:r>
          </w:p>
        </w:tc>
        <w:tc>
          <w:tcPr>
            <w:tcW w:w="1335" w:type="dxa"/>
            <w:tcBorders>
              <w:top w:val="nil"/>
              <w:left w:val="nil"/>
              <w:bottom w:val="single" w:sz="4" w:space="0" w:color="000000"/>
              <w:right w:val="nil"/>
            </w:tcBorders>
            <w:tcMar>
              <w:top w:w="40" w:type="dxa"/>
              <w:left w:w="40" w:type="dxa"/>
              <w:bottom w:w="40" w:type="dxa"/>
              <w:right w:w="40" w:type="dxa"/>
            </w:tcMar>
            <w:vAlign w:val="bottom"/>
          </w:tcPr>
          <w:p w14:paraId="024E3185" w14:textId="77777777" w:rsidR="00D640F1" w:rsidRDefault="00000000" w:rsidP="005A3460">
            <w:pPr>
              <w:widowControl w:val="0"/>
              <w:spacing w:line="276" w:lineRule="auto"/>
              <w:jc w:val="center"/>
              <w:rPr>
                <w:rFonts w:ascii="Arial" w:eastAsia="Arial" w:hAnsi="Arial" w:cs="Arial"/>
                <w:sz w:val="20"/>
                <w:szCs w:val="20"/>
              </w:rPr>
            </w:pPr>
            <w:r>
              <w:rPr>
                <w:sz w:val="22"/>
                <w:szCs w:val="22"/>
              </w:rPr>
              <w:t>-75.08***</w:t>
            </w:r>
          </w:p>
        </w:tc>
        <w:tc>
          <w:tcPr>
            <w:tcW w:w="1335" w:type="dxa"/>
            <w:tcBorders>
              <w:top w:val="nil"/>
              <w:left w:val="nil"/>
              <w:bottom w:val="single" w:sz="4" w:space="0" w:color="000000"/>
              <w:right w:val="nil"/>
            </w:tcBorders>
            <w:shd w:val="clear" w:color="auto" w:fill="auto"/>
            <w:tcMar>
              <w:top w:w="40" w:type="dxa"/>
              <w:left w:w="40" w:type="dxa"/>
              <w:bottom w:w="40" w:type="dxa"/>
              <w:right w:w="40" w:type="dxa"/>
            </w:tcMar>
            <w:vAlign w:val="bottom"/>
          </w:tcPr>
          <w:p w14:paraId="0CCE7BFC" w14:textId="77777777" w:rsidR="00D640F1" w:rsidRDefault="00000000" w:rsidP="005A3460">
            <w:pPr>
              <w:widowControl w:val="0"/>
              <w:spacing w:line="276" w:lineRule="auto"/>
              <w:jc w:val="center"/>
              <w:rPr>
                <w:rFonts w:ascii="Arial" w:eastAsia="Arial" w:hAnsi="Arial" w:cs="Arial"/>
                <w:sz w:val="20"/>
                <w:szCs w:val="20"/>
              </w:rPr>
            </w:pPr>
            <w:r>
              <w:rPr>
                <w:sz w:val="22"/>
                <w:szCs w:val="22"/>
              </w:rPr>
              <w:t>0.07</w:t>
            </w:r>
          </w:p>
        </w:tc>
        <w:tc>
          <w:tcPr>
            <w:tcW w:w="1335" w:type="dxa"/>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8771CA8" w14:textId="77777777" w:rsidR="00D640F1" w:rsidRDefault="00000000" w:rsidP="005A3460">
            <w:pPr>
              <w:widowControl w:val="0"/>
              <w:spacing w:line="276" w:lineRule="auto"/>
              <w:rPr>
                <w:rFonts w:ascii="Arial" w:eastAsia="Arial" w:hAnsi="Arial" w:cs="Arial"/>
                <w:sz w:val="20"/>
                <w:szCs w:val="20"/>
              </w:rPr>
            </w:pPr>
            <w:r>
              <w:rPr>
                <w:sz w:val="22"/>
                <w:szCs w:val="22"/>
              </w:rPr>
              <w:t>39.67***</w:t>
            </w:r>
          </w:p>
        </w:tc>
        <w:tc>
          <w:tcPr>
            <w:tcW w:w="1335" w:type="dxa"/>
            <w:tcBorders>
              <w:top w:val="nil"/>
              <w:left w:val="nil"/>
              <w:bottom w:val="single" w:sz="4" w:space="0" w:color="000000"/>
              <w:right w:val="nil"/>
            </w:tcBorders>
            <w:shd w:val="clear" w:color="auto" w:fill="auto"/>
            <w:tcMar>
              <w:top w:w="40" w:type="dxa"/>
              <w:left w:w="40" w:type="dxa"/>
              <w:bottom w:w="40" w:type="dxa"/>
              <w:right w:w="40" w:type="dxa"/>
            </w:tcMar>
            <w:vAlign w:val="bottom"/>
          </w:tcPr>
          <w:p w14:paraId="3C934D03" w14:textId="77777777" w:rsidR="00D640F1" w:rsidRDefault="00000000" w:rsidP="005A3460">
            <w:pPr>
              <w:widowControl w:val="0"/>
              <w:spacing w:line="276" w:lineRule="auto"/>
              <w:jc w:val="right"/>
              <w:rPr>
                <w:rFonts w:ascii="Arial" w:eastAsia="Arial" w:hAnsi="Arial" w:cs="Arial"/>
                <w:sz w:val="20"/>
                <w:szCs w:val="20"/>
              </w:rPr>
            </w:pPr>
            <w:r>
              <w:rPr>
                <w:sz w:val="22"/>
                <w:szCs w:val="22"/>
              </w:rPr>
              <w:t>93.77***</w:t>
            </w:r>
          </w:p>
        </w:tc>
      </w:tr>
      <w:tr w:rsidR="00D640F1" w14:paraId="6BDDD722" w14:textId="77777777" w:rsidTr="00047190">
        <w:trPr>
          <w:trHeight w:val="527"/>
        </w:trPr>
        <w:tc>
          <w:tcPr>
            <w:tcW w:w="9345" w:type="dxa"/>
            <w:gridSpan w:val="7"/>
            <w:tcBorders>
              <w:top w:val="nil"/>
              <w:left w:val="nil"/>
              <w:bottom w:val="nil"/>
              <w:right w:val="nil"/>
            </w:tcBorders>
            <w:shd w:val="clear" w:color="auto" w:fill="auto"/>
            <w:tcMar>
              <w:top w:w="40" w:type="dxa"/>
              <w:left w:w="40" w:type="dxa"/>
              <w:bottom w:w="40" w:type="dxa"/>
              <w:right w:w="40" w:type="dxa"/>
            </w:tcMar>
          </w:tcPr>
          <w:p w14:paraId="298B9B9E" w14:textId="63BFF3E4" w:rsidR="00D640F1" w:rsidRDefault="00000000" w:rsidP="005A3460">
            <w:pPr>
              <w:widowControl w:val="0"/>
              <w:spacing w:line="276" w:lineRule="auto"/>
              <w:jc w:val="both"/>
              <w:rPr>
                <w:rFonts w:ascii="Arial" w:eastAsia="Arial" w:hAnsi="Arial" w:cs="Arial"/>
                <w:sz w:val="20"/>
                <w:szCs w:val="20"/>
              </w:rPr>
            </w:pPr>
            <w:r>
              <w:rPr>
                <w:b/>
                <w:sz w:val="22"/>
                <w:szCs w:val="22"/>
              </w:rPr>
              <w:t xml:space="preserve">Note: </w:t>
            </w:r>
            <w:r w:rsidR="00790A9E">
              <w:rPr>
                <w:sz w:val="22"/>
                <w:szCs w:val="22"/>
              </w:rPr>
              <w:t>These</w:t>
            </w:r>
            <w:r>
              <w:rPr>
                <w:sz w:val="22"/>
                <w:szCs w:val="22"/>
              </w:rPr>
              <w:t xml:space="preserve"> </w:t>
            </w:r>
            <w:r w:rsidR="0014716B">
              <w:rPr>
                <w:sz w:val="22"/>
                <w:szCs w:val="22"/>
              </w:rPr>
              <w:t>are</w:t>
            </w:r>
            <w:r>
              <w:rPr>
                <w:sz w:val="22"/>
                <w:szCs w:val="22"/>
              </w:rPr>
              <w:t xml:space="preserve"> the statistical tests for metal, energy, and agricultural commodity future returns. JB denotes the Jarque-Bera normality test, with H0: data is normally distributed. ADF denotes the Augmented Dickey-Fuller unit root test, with H0: data has a unit root, indicating non-stationary. PP denotes the Phillips-Perron unit root test, with H0: data has a unit root, indicating non-stationary. KPSS denotes the Kwiatkowski-Phillips-Schmidt-Shin unit root test, with H0: data is stationary around a deterministic trend. LBQ denotes the Ljung-Box test for autocorrelation using lag 15, with H0: data has no autocorrelation. LM denotes the White's Lagrange Multiplier test for Heteroskedasticity, with H0: data has no heteroskedasticity. The asterisk ***, **, and * indicate the significance at </w:t>
            </w:r>
            <w:r w:rsidR="001A111A">
              <w:rPr>
                <w:sz w:val="22"/>
                <w:szCs w:val="22"/>
              </w:rPr>
              <w:t>99</w:t>
            </w:r>
            <w:r>
              <w:rPr>
                <w:sz w:val="22"/>
                <w:szCs w:val="22"/>
              </w:rPr>
              <w:t xml:space="preserve">%, </w:t>
            </w:r>
            <w:r w:rsidR="001A111A">
              <w:rPr>
                <w:sz w:val="22"/>
                <w:szCs w:val="22"/>
              </w:rPr>
              <w:t>9</w:t>
            </w:r>
            <w:r>
              <w:rPr>
                <w:sz w:val="22"/>
                <w:szCs w:val="22"/>
              </w:rPr>
              <w:t xml:space="preserve">5%, and </w:t>
            </w:r>
            <w:r w:rsidR="001A111A">
              <w:rPr>
                <w:sz w:val="22"/>
                <w:szCs w:val="22"/>
              </w:rPr>
              <w:t>90</w:t>
            </w:r>
            <w:r>
              <w:rPr>
                <w:sz w:val="22"/>
                <w:szCs w:val="22"/>
              </w:rPr>
              <w:t>% level.</w:t>
            </w:r>
          </w:p>
        </w:tc>
      </w:tr>
    </w:tbl>
    <w:p w14:paraId="5A396C16" w14:textId="69C4A017" w:rsidR="003B5151" w:rsidRDefault="001369E3" w:rsidP="00D145BD">
      <w:pPr>
        <w:spacing w:after="240"/>
        <w:jc w:val="both"/>
      </w:pPr>
      <w:r>
        <w:t>The</w:t>
      </w:r>
      <w:r w:rsidR="00985E3B">
        <w:t xml:space="preserve"> correlation analysis</w:t>
      </w:r>
      <w:r w:rsidR="00A60F82">
        <w:t xml:space="preserve"> </w:t>
      </w:r>
      <w:r w:rsidR="001F7F9A" w:rsidRPr="001F7F9A">
        <w:t xml:space="preserve">examines the relationships </w:t>
      </w:r>
      <w:r w:rsidR="00E775A5">
        <w:t>among</w:t>
      </w:r>
      <w:r w:rsidR="001F7F9A" w:rsidRPr="001F7F9A">
        <w:t xml:space="preserve"> metal, energy, and agricultural commodities</w:t>
      </w:r>
      <w:r w:rsidR="00E775A5">
        <w:t>.</w:t>
      </w:r>
      <w:r w:rsidR="00FB1D6B">
        <w:t xml:space="preserve"> </w:t>
      </w:r>
      <w:r w:rsidR="00B44130">
        <w:t xml:space="preserve">As shown in </w:t>
      </w:r>
      <w:r w:rsidR="00D6619A">
        <w:fldChar w:fldCharType="begin"/>
      </w:r>
      <w:r w:rsidR="00D6619A">
        <w:instrText xml:space="preserve"> REF _Ref167227642 \h </w:instrText>
      </w:r>
      <w:r w:rsidR="00D6619A">
        <w:fldChar w:fldCharType="separate"/>
      </w:r>
      <w:r w:rsidR="002B0F19">
        <w:t xml:space="preserve">Table </w:t>
      </w:r>
      <w:r w:rsidR="002B0F19">
        <w:rPr>
          <w:noProof/>
        </w:rPr>
        <w:t>3</w:t>
      </w:r>
      <w:r w:rsidR="00D6619A">
        <w:fldChar w:fldCharType="end"/>
      </w:r>
      <w:r w:rsidR="00B44130">
        <w:t>,</w:t>
      </w:r>
      <w:r w:rsidR="008E70DB">
        <w:t xml:space="preserve"> The correlation between metal and energy commodities is 0.19</w:t>
      </w:r>
      <w:r w:rsidR="00D52AD7">
        <w:t xml:space="preserve">, </w:t>
      </w:r>
      <w:r w:rsidR="002B0560">
        <w:t xml:space="preserve">while </w:t>
      </w:r>
      <w:r w:rsidR="002C6007">
        <w:t xml:space="preserve">the </w:t>
      </w:r>
      <w:r w:rsidR="00D52AD7">
        <w:t xml:space="preserve">correlation between </w:t>
      </w:r>
      <w:r w:rsidR="00A67116">
        <w:t>energy</w:t>
      </w:r>
      <w:r w:rsidR="00D52AD7">
        <w:t xml:space="preserve"> and </w:t>
      </w:r>
      <w:r w:rsidR="002059A7">
        <w:t>agricultur</w:t>
      </w:r>
      <w:r w:rsidR="008163E0">
        <w:t>al commodities</w:t>
      </w:r>
      <w:r w:rsidR="00D52AD7">
        <w:t xml:space="preserve"> is 0.</w:t>
      </w:r>
      <w:r w:rsidR="00395C41">
        <w:t>17.</w:t>
      </w:r>
      <w:r w:rsidR="00761290" w:rsidRPr="00761290">
        <w:t xml:space="preserve"> </w:t>
      </w:r>
      <w:r w:rsidR="001800C8">
        <w:t xml:space="preserve">The correlation between metal and agricultural commodities shows the highest of 0.24. </w:t>
      </w:r>
      <w:r w:rsidR="00761290" w:rsidRPr="00761290">
        <w:t>The relatively low correlation coefficients</w:t>
      </w:r>
      <w:r w:rsidR="00761290">
        <w:t xml:space="preserve"> for all the commodity group</w:t>
      </w:r>
      <w:r w:rsidR="00DB06D5">
        <w:t xml:space="preserve"> pairs</w:t>
      </w:r>
      <w:r w:rsidR="00761290">
        <w:t xml:space="preserve"> </w:t>
      </w:r>
      <w:r w:rsidR="004B701B">
        <w:t>imply</w:t>
      </w:r>
      <w:r w:rsidR="00761290">
        <w:t xml:space="preserve"> </w:t>
      </w:r>
      <w:r w:rsidR="00645842">
        <w:t>less</w:t>
      </w:r>
      <w:r w:rsidR="003E76A6">
        <w:t xml:space="preserve"> </w:t>
      </w:r>
      <w:r w:rsidR="00645842">
        <w:t>comovement</w:t>
      </w:r>
      <w:r w:rsidR="003E76A6">
        <w:t xml:space="preserve"> between different commodity groups</w:t>
      </w:r>
      <w:r w:rsidR="00761290">
        <w:t>.</w:t>
      </w:r>
      <w:r w:rsidR="001D57D9">
        <w:t xml:space="preserve"> Also, the weak correlation indicates </w:t>
      </w:r>
      <w:r w:rsidR="00A86117">
        <w:t xml:space="preserve">the </w:t>
      </w:r>
      <w:r w:rsidR="001D57D9">
        <w:t xml:space="preserve">possibility of </w:t>
      </w:r>
      <w:r w:rsidR="00C60E1C">
        <w:t>diversification to mitigate risk</w:t>
      </w:r>
      <w:r w:rsidR="00A86117">
        <w:t>.</w:t>
      </w:r>
      <w:r w:rsidR="002B0560">
        <w:t xml:space="preserve"> </w:t>
      </w:r>
      <w:r w:rsidR="00E11D5C">
        <w:t xml:space="preserve">As for the </w:t>
      </w:r>
      <w:r w:rsidR="00627AB2">
        <w:t>hedging</w:t>
      </w:r>
      <w:r w:rsidR="00E11D5C">
        <w:t xml:space="preserve"> opportunity,</w:t>
      </w:r>
      <w:r w:rsidR="00E070E0">
        <w:t xml:space="preserve"> the weak</w:t>
      </w:r>
      <w:r w:rsidR="00E11D5C">
        <w:t xml:space="preserve"> </w:t>
      </w:r>
      <w:r w:rsidR="00E070E0">
        <w:t>c</w:t>
      </w:r>
      <w:r w:rsidR="00E070E0" w:rsidRPr="00E070E0">
        <w:t xml:space="preserve">orrelation </w:t>
      </w:r>
      <w:r w:rsidR="00627AB2">
        <w:t>offers</w:t>
      </w:r>
      <w:r w:rsidR="00E070E0" w:rsidRPr="00E070E0">
        <w:t xml:space="preserve"> potential for hedging strategies</w:t>
      </w:r>
      <w:r w:rsidR="00216E73">
        <w:t xml:space="preserve">, but the </w:t>
      </w:r>
      <w:r w:rsidR="00216E73" w:rsidRPr="00216E73">
        <w:t xml:space="preserve">effectiveness </w:t>
      </w:r>
      <w:r w:rsidR="00216E73">
        <w:t xml:space="preserve">is </w:t>
      </w:r>
      <w:r w:rsidR="00CC45D3">
        <w:t>limited</w:t>
      </w:r>
      <w:r w:rsidR="00216E73">
        <w:t>.</w:t>
      </w:r>
      <w:r w:rsidR="00626968">
        <w:t xml:space="preserve"> </w:t>
      </w:r>
      <w:r w:rsidR="00E77E21">
        <w:t>In general, the</w:t>
      </w:r>
      <w:r w:rsidR="003E6670">
        <w:t xml:space="preserve"> </w:t>
      </w:r>
      <w:r w:rsidR="00730B3F">
        <w:t>correlation</w:t>
      </w:r>
      <w:r w:rsidR="003E6670">
        <w:t xml:space="preserve"> between the commodity group pairs shows </w:t>
      </w:r>
      <w:r w:rsidR="005D411E">
        <w:t xml:space="preserve">a positive and weak correlation. </w:t>
      </w:r>
    </w:p>
    <w:p w14:paraId="5ED1E9C8" w14:textId="79EE5AB6" w:rsidR="00D6619A" w:rsidRDefault="00D6619A" w:rsidP="00955401">
      <w:pPr>
        <w:pStyle w:val="Caption"/>
      </w:pPr>
      <w:bookmarkStart w:id="13" w:name="_Ref167227642"/>
      <w:r>
        <w:t xml:space="preserve">Table </w:t>
      </w:r>
      <w:r>
        <w:fldChar w:fldCharType="begin"/>
      </w:r>
      <w:r>
        <w:instrText xml:space="preserve"> SEQ Table \* ARABIC </w:instrText>
      </w:r>
      <w:r>
        <w:fldChar w:fldCharType="separate"/>
      </w:r>
      <w:r w:rsidR="002B0F19">
        <w:rPr>
          <w:noProof/>
        </w:rPr>
        <w:t>3</w:t>
      </w:r>
      <w:r>
        <w:fldChar w:fldCharType="end"/>
      </w:r>
      <w:bookmarkEnd w:id="13"/>
      <w:r>
        <w:t xml:space="preserve">: </w:t>
      </w:r>
      <w:r w:rsidRPr="00276B03">
        <w:t>Commodity Correlation</w:t>
      </w:r>
    </w:p>
    <w:tbl>
      <w:tblPr>
        <w:tblW w:w="5000" w:type="pct"/>
        <w:tblCellSpacing w:w="0" w:type="dxa"/>
        <w:tblCellMar>
          <w:left w:w="0" w:type="dxa"/>
          <w:right w:w="0" w:type="dxa"/>
        </w:tblCellMar>
        <w:tblLook w:val="04A0" w:firstRow="1" w:lastRow="0" w:firstColumn="1" w:lastColumn="0" w:noHBand="0" w:noVBand="1"/>
      </w:tblPr>
      <w:tblGrid>
        <w:gridCol w:w="2834"/>
        <w:gridCol w:w="1565"/>
        <w:gridCol w:w="1891"/>
        <w:gridCol w:w="3070"/>
      </w:tblGrid>
      <w:tr w:rsidR="00BC48F6" w:rsidRPr="00BC48F6" w14:paraId="02E40E04" w14:textId="77777777" w:rsidTr="00050458">
        <w:trPr>
          <w:trHeight w:val="315"/>
          <w:tblCellSpacing w:w="0" w:type="dxa"/>
        </w:trPr>
        <w:tc>
          <w:tcPr>
            <w:tcW w:w="1514" w:type="pct"/>
            <w:tcBorders>
              <w:top w:val="single" w:sz="6" w:space="0" w:color="000000"/>
              <w:bottom w:val="single" w:sz="6" w:space="0" w:color="000000"/>
            </w:tcBorders>
            <w:tcMar>
              <w:top w:w="30" w:type="dxa"/>
              <w:left w:w="45" w:type="dxa"/>
              <w:bottom w:w="30" w:type="dxa"/>
              <w:right w:w="45" w:type="dxa"/>
            </w:tcMar>
            <w:vAlign w:val="center"/>
            <w:hideMark/>
          </w:tcPr>
          <w:p w14:paraId="70BFA348" w14:textId="77777777" w:rsidR="00BC48F6" w:rsidRPr="00BC48F6" w:rsidRDefault="00BC48F6" w:rsidP="005A3460"/>
        </w:tc>
        <w:tc>
          <w:tcPr>
            <w:tcW w:w="836" w:type="pct"/>
            <w:tcBorders>
              <w:top w:val="single" w:sz="6" w:space="0" w:color="000000"/>
              <w:bottom w:val="single" w:sz="6" w:space="0" w:color="000000"/>
            </w:tcBorders>
            <w:tcMar>
              <w:top w:w="30" w:type="dxa"/>
              <w:left w:w="45" w:type="dxa"/>
              <w:bottom w:w="30" w:type="dxa"/>
              <w:right w:w="45" w:type="dxa"/>
            </w:tcMar>
            <w:vAlign w:val="center"/>
            <w:hideMark/>
          </w:tcPr>
          <w:p w14:paraId="02E80795" w14:textId="77777777" w:rsidR="00BC48F6" w:rsidRPr="00BC48F6" w:rsidRDefault="00BC48F6" w:rsidP="005A3460">
            <w:pPr>
              <w:jc w:val="center"/>
              <w:rPr>
                <w:b/>
                <w:bCs/>
                <w:sz w:val="20"/>
                <w:szCs w:val="20"/>
              </w:rPr>
            </w:pPr>
            <w:r w:rsidRPr="00BC48F6">
              <w:rPr>
                <w:b/>
                <w:bCs/>
                <w:sz w:val="20"/>
                <w:szCs w:val="20"/>
              </w:rPr>
              <w:t>Metal</w:t>
            </w:r>
          </w:p>
        </w:tc>
        <w:tc>
          <w:tcPr>
            <w:tcW w:w="1010" w:type="pct"/>
            <w:tcBorders>
              <w:top w:val="single" w:sz="6" w:space="0" w:color="000000"/>
              <w:bottom w:val="single" w:sz="6" w:space="0" w:color="000000"/>
            </w:tcBorders>
            <w:tcMar>
              <w:top w:w="30" w:type="dxa"/>
              <w:left w:w="45" w:type="dxa"/>
              <w:bottom w:w="30" w:type="dxa"/>
              <w:right w:w="45" w:type="dxa"/>
            </w:tcMar>
            <w:vAlign w:val="center"/>
            <w:hideMark/>
          </w:tcPr>
          <w:p w14:paraId="1A778D83" w14:textId="77777777" w:rsidR="00BC48F6" w:rsidRPr="00BC48F6" w:rsidRDefault="00BC48F6" w:rsidP="005A3460">
            <w:pPr>
              <w:jc w:val="center"/>
              <w:rPr>
                <w:b/>
                <w:bCs/>
                <w:sz w:val="20"/>
                <w:szCs w:val="20"/>
              </w:rPr>
            </w:pPr>
            <w:r w:rsidRPr="00BC48F6">
              <w:rPr>
                <w:b/>
                <w:bCs/>
                <w:sz w:val="20"/>
                <w:szCs w:val="20"/>
              </w:rPr>
              <w:t>Energy</w:t>
            </w:r>
          </w:p>
        </w:tc>
        <w:tc>
          <w:tcPr>
            <w:tcW w:w="1640" w:type="pct"/>
            <w:tcBorders>
              <w:top w:val="single" w:sz="6" w:space="0" w:color="000000"/>
              <w:bottom w:val="single" w:sz="6" w:space="0" w:color="000000"/>
            </w:tcBorders>
            <w:tcMar>
              <w:top w:w="30" w:type="dxa"/>
              <w:left w:w="45" w:type="dxa"/>
              <w:bottom w:w="30" w:type="dxa"/>
              <w:right w:w="45" w:type="dxa"/>
            </w:tcMar>
            <w:vAlign w:val="center"/>
            <w:hideMark/>
          </w:tcPr>
          <w:p w14:paraId="777C9EC6" w14:textId="77777777" w:rsidR="00BC48F6" w:rsidRPr="00BC48F6" w:rsidRDefault="00BC48F6" w:rsidP="005A3460">
            <w:pPr>
              <w:jc w:val="center"/>
              <w:rPr>
                <w:b/>
                <w:bCs/>
                <w:sz w:val="20"/>
                <w:szCs w:val="20"/>
              </w:rPr>
            </w:pPr>
            <w:r w:rsidRPr="00BC48F6">
              <w:rPr>
                <w:b/>
                <w:bCs/>
                <w:sz w:val="20"/>
                <w:szCs w:val="20"/>
              </w:rPr>
              <w:t>Agricultural</w:t>
            </w:r>
          </w:p>
        </w:tc>
      </w:tr>
      <w:tr w:rsidR="00BC48F6" w:rsidRPr="00BC48F6" w14:paraId="26872236" w14:textId="77777777" w:rsidTr="00050458">
        <w:trPr>
          <w:trHeight w:val="315"/>
          <w:tblCellSpacing w:w="0" w:type="dxa"/>
        </w:trPr>
        <w:tc>
          <w:tcPr>
            <w:tcW w:w="1514" w:type="pct"/>
            <w:tcMar>
              <w:top w:w="30" w:type="dxa"/>
              <w:left w:w="45" w:type="dxa"/>
              <w:bottom w:w="30" w:type="dxa"/>
              <w:right w:w="45" w:type="dxa"/>
            </w:tcMar>
            <w:vAlign w:val="center"/>
            <w:hideMark/>
          </w:tcPr>
          <w:p w14:paraId="01FA5B24" w14:textId="77777777" w:rsidR="00BC48F6" w:rsidRPr="00BC48F6" w:rsidRDefault="00BC48F6" w:rsidP="005A3460">
            <w:pPr>
              <w:rPr>
                <w:sz w:val="20"/>
                <w:szCs w:val="20"/>
              </w:rPr>
            </w:pPr>
            <w:r w:rsidRPr="00BC48F6">
              <w:rPr>
                <w:sz w:val="20"/>
                <w:szCs w:val="20"/>
              </w:rPr>
              <w:t>Metal</w:t>
            </w:r>
          </w:p>
        </w:tc>
        <w:tc>
          <w:tcPr>
            <w:tcW w:w="836" w:type="pct"/>
            <w:tcMar>
              <w:top w:w="30" w:type="dxa"/>
              <w:left w:w="45" w:type="dxa"/>
              <w:bottom w:w="30" w:type="dxa"/>
              <w:right w:w="45" w:type="dxa"/>
            </w:tcMar>
            <w:vAlign w:val="center"/>
            <w:hideMark/>
          </w:tcPr>
          <w:p w14:paraId="7C872395" w14:textId="77777777" w:rsidR="00BC48F6" w:rsidRPr="00BC48F6" w:rsidRDefault="00BC48F6" w:rsidP="005A3460">
            <w:pPr>
              <w:jc w:val="center"/>
              <w:rPr>
                <w:sz w:val="22"/>
                <w:szCs w:val="22"/>
              </w:rPr>
            </w:pPr>
            <w:r w:rsidRPr="00BC48F6">
              <w:rPr>
                <w:sz w:val="22"/>
                <w:szCs w:val="22"/>
              </w:rPr>
              <w:t>1.00</w:t>
            </w:r>
          </w:p>
        </w:tc>
        <w:tc>
          <w:tcPr>
            <w:tcW w:w="1010" w:type="pct"/>
            <w:tcMar>
              <w:top w:w="30" w:type="dxa"/>
              <w:left w:w="45" w:type="dxa"/>
              <w:bottom w:w="30" w:type="dxa"/>
              <w:right w:w="45" w:type="dxa"/>
            </w:tcMar>
            <w:vAlign w:val="center"/>
            <w:hideMark/>
          </w:tcPr>
          <w:p w14:paraId="676D021C" w14:textId="77777777" w:rsidR="00BC48F6" w:rsidRPr="00BC48F6" w:rsidRDefault="00BC48F6" w:rsidP="005A3460">
            <w:pPr>
              <w:jc w:val="center"/>
              <w:rPr>
                <w:sz w:val="22"/>
                <w:szCs w:val="22"/>
              </w:rPr>
            </w:pPr>
            <w:r w:rsidRPr="00BC48F6">
              <w:rPr>
                <w:sz w:val="22"/>
                <w:szCs w:val="22"/>
              </w:rPr>
              <w:t>0.19</w:t>
            </w:r>
          </w:p>
        </w:tc>
        <w:tc>
          <w:tcPr>
            <w:tcW w:w="1640" w:type="pct"/>
            <w:tcMar>
              <w:top w:w="30" w:type="dxa"/>
              <w:left w:w="45" w:type="dxa"/>
              <w:bottom w:w="30" w:type="dxa"/>
              <w:right w:w="45" w:type="dxa"/>
            </w:tcMar>
            <w:vAlign w:val="center"/>
            <w:hideMark/>
          </w:tcPr>
          <w:p w14:paraId="5BF6CF9A" w14:textId="77777777" w:rsidR="00BC48F6" w:rsidRPr="00BC48F6" w:rsidRDefault="00BC48F6" w:rsidP="005A3460">
            <w:pPr>
              <w:jc w:val="center"/>
              <w:rPr>
                <w:sz w:val="22"/>
                <w:szCs w:val="22"/>
              </w:rPr>
            </w:pPr>
            <w:r w:rsidRPr="00BC48F6">
              <w:rPr>
                <w:sz w:val="22"/>
                <w:szCs w:val="22"/>
              </w:rPr>
              <w:t>0.24</w:t>
            </w:r>
          </w:p>
        </w:tc>
      </w:tr>
      <w:tr w:rsidR="00BC48F6" w:rsidRPr="00BC48F6" w14:paraId="75C0C22D" w14:textId="77777777" w:rsidTr="00050458">
        <w:trPr>
          <w:trHeight w:val="315"/>
          <w:tblCellSpacing w:w="0" w:type="dxa"/>
        </w:trPr>
        <w:tc>
          <w:tcPr>
            <w:tcW w:w="1514" w:type="pct"/>
            <w:tcMar>
              <w:top w:w="30" w:type="dxa"/>
              <w:left w:w="45" w:type="dxa"/>
              <w:bottom w:w="30" w:type="dxa"/>
              <w:right w:w="45" w:type="dxa"/>
            </w:tcMar>
            <w:vAlign w:val="center"/>
            <w:hideMark/>
          </w:tcPr>
          <w:p w14:paraId="29382E3C" w14:textId="77777777" w:rsidR="00BC48F6" w:rsidRPr="00BC48F6" w:rsidRDefault="00BC48F6" w:rsidP="005A3460">
            <w:pPr>
              <w:rPr>
                <w:sz w:val="20"/>
                <w:szCs w:val="20"/>
              </w:rPr>
            </w:pPr>
            <w:r w:rsidRPr="00BC48F6">
              <w:rPr>
                <w:sz w:val="20"/>
                <w:szCs w:val="20"/>
              </w:rPr>
              <w:t>Energy</w:t>
            </w:r>
          </w:p>
        </w:tc>
        <w:tc>
          <w:tcPr>
            <w:tcW w:w="836" w:type="pct"/>
            <w:tcMar>
              <w:top w:w="30" w:type="dxa"/>
              <w:left w:w="45" w:type="dxa"/>
              <w:bottom w:w="30" w:type="dxa"/>
              <w:right w:w="45" w:type="dxa"/>
            </w:tcMar>
            <w:vAlign w:val="bottom"/>
            <w:hideMark/>
          </w:tcPr>
          <w:p w14:paraId="6B528B9C" w14:textId="77777777" w:rsidR="00BC48F6" w:rsidRPr="00BC48F6" w:rsidRDefault="00BC48F6" w:rsidP="005A3460">
            <w:pPr>
              <w:jc w:val="center"/>
              <w:rPr>
                <w:sz w:val="22"/>
                <w:szCs w:val="22"/>
              </w:rPr>
            </w:pPr>
            <w:r w:rsidRPr="00BC48F6">
              <w:rPr>
                <w:sz w:val="22"/>
                <w:szCs w:val="22"/>
              </w:rPr>
              <w:t>0.19</w:t>
            </w:r>
          </w:p>
        </w:tc>
        <w:tc>
          <w:tcPr>
            <w:tcW w:w="1010" w:type="pct"/>
            <w:tcMar>
              <w:top w:w="30" w:type="dxa"/>
              <w:left w:w="45" w:type="dxa"/>
              <w:bottom w:w="30" w:type="dxa"/>
              <w:right w:w="45" w:type="dxa"/>
            </w:tcMar>
            <w:vAlign w:val="bottom"/>
            <w:hideMark/>
          </w:tcPr>
          <w:p w14:paraId="58C2DB61" w14:textId="77777777" w:rsidR="00BC48F6" w:rsidRPr="00BC48F6" w:rsidRDefault="00BC48F6" w:rsidP="005A3460">
            <w:pPr>
              <w:jc w:val="center"/>
              <w:rPr>
                <w:sz w:val="22"/>
                <w:szCs w:val="22"/>
              </w:rPr>
            </w:pPr>
            <w:r w:rsidRPr="00BC48F6">
              <w:rPr>
                <w:sz w:val="22"/>
                <w:szCs w:val="22"/>
              </w:rPr>
              <w:t>1.00</w:t>
            </w:r>
          </w:p>
        </w:tc>
        <w:tc>
          <w:tcPr>
            <w:tcW w:w="1640" w:type="pct"/>
            <w:tcMar>
              <w:top w:w="30" w:type="dxa"/>
              <w:left w:w="45" w:type="dxa"/>
              <w:bottom w:w="30" w:type="dxa"/>
              <w:right w:w="45" w:type="dxa"/>
            </w:tcMar>
            <w:vAlign w:val="bottom"/>
            <w:hideMark/>
          </w:tcPr>
          <w:p w14:paraId="4666EDE2" w14:textId="77777777" w:rsidR="00BC48F6" w:rsidRPr="00BC48F6" w:rsidRDefault="00BC48F6" w:rsidP="005A3460">
            <w:pPr>
              <w:jc w:val="center"/>
              <w:rPr>
                <w:sz w:val="22"/>
                <w:szCs w:val="22"/>
              </w:rPr>
            </w:pPr>
            <w:r w:rsidRPr="00BC48F6">
              <w:rPr>
                <w:sz w:val="22"/>
                <w:szCs w:val="22"/>
              </w:rPr>
              <w:t>0.17</w:t>
            </w:r>
          </w:p>
        </w:tc>
      </w:tr>
      <w:tr w:rsidR="00BC48F6" w:rsidRPr="00BC48F6" w14:paraId="69FD9DA4" w14:textId="77777777" w:rsidTr="00050458">
        <w:trPr>
          <w:trHeight w:val="315"/>
          <w:tblCellSpacing w:w="0" w:type="dxa"/>
        </w:trPr>
        <w:tc>
          <w:tcPr>
            <w:tcW w:w="1514" w:type="pct"/>
            <w:tcBorders>
              <w:bottom w:val="single" w:sz="6" w:space="0" w:color="000000"/>
            </w:tcBorders>
            <w:tcMar>
              <w:top w:w="30" w:type="dxa"/>
              <w:left w:w="45" w:type="dxa"/>
              <w:bottom w:w="30" w:type="dxa"/>
              <w:right w:w="45" w:type="dxa"/>
            </w:tcMar>
            <w:vAlign w:val="center"/>
            <w:hideMark/>
          </w:tcPr>
          <w:p w14:paraId="7EE638B2" w14:textId="77777777" w:rsidR="00BC48F6" w:rsidRPr="00BC48F6" w:rsidRDefault="00BC48F6" w:rsidP="005A3460">
            <w:pPr>
              <w:rPr>
                <w:sz w:val="20"/>
                <w:szCs w:val="20"/>
              </w:rPr>
            </w:pPr>
            <w:r w:rsidRPr="00BC48F6">
              <w:rPr>
                <w:sz w:val="20"/>
                <w:szCs w:val="20"/>
              </w:rPr>
              <w:t>Agricultural</w:t>
            </w:r>
          </w:p>
        </w:tc>
        <w:tc>
          <w:tcPr>
            <w:tcW w:w="836" w:type="pct"/>
            <w:tcBorders>
              <w:bottom w:val="single" w:sz="6" w:space="0" w:color="000000"/>
            </w:tcBorders>
            <w:tcMar>
              <w:top w:w="30" w:type="dxa"/>
              <w:left w:w="45" w:type="dxa"/>
              <w:bottom w:w="30" w:type="dxa"/>
              <w:right w:w="45" w:type="dxa"/>
            </w:tcMar>
            <w:vAlign w:val="bottom"/>
            <w:hideMark/>
          </w:tcPr>
          <w:p w14:paraId="611A0AB6" w14:textId="77777777" w:rsidR="00BC48F6" w:rsidRPr="00BC48F6" w:rsidRDefault="00BC48F6" w:rsidP="005A3460">
            <w:pPr>
              <w:jc w:val="center"/>
              <w:rPr>
                <w:sz w:val="22"/>
                <w:szCs w:val="22"/>
              </w:rPr>
            </w:pPr>
            <w:r w:rsidRPr="00BC48F6">
              <w:rPr>
                <w:sz w:val="22"/>
                <w:szCs w:val="22"/>
              </w:rPr>
              <w:t>0.24</w:t>
            </w:r>
          </w:p>
        </w:tc>
        <w:tc>
          <w:tcPr>
            <w:tcW w:w="1010" w:type="pct"/>
            <w:tcBorders>
              <w:bottom w:val="single" w:sz="6" w:space="0" w:color="000000"/>
            </w:tcBorders>
            <w:tcMar>
              <w:top w:w="30" w:type="dxa"/>
              <w:left w:w="45" w:type="dxa"/>
              <w:bottom w:w="30" w:type="dxa"/>
              <w:right w:w="45" w:type="dxa"/>
            </w:tcMar>
            <w:vAlign w:val="bottom"/>
            <w:hideMark/>
          </w:tcPr>
          <w:p w14:paraId="3F19C04F" w14:textId="77777777" w:rsidR="00BC48F6" w:rsidRPr="00BC48F6" w:rsidRDefault="00BC48F6" w:rsidP="005A3460">
            <w:pPr>
              <w:jc w:val="center"/>
              <w:rPr>
                <w:sz w:val="22"/>
                <w:szCs w:val="22"/>
              </w:rPr>
            </w:pPr>
            <w:r w:rsidRPr="00BC48F6">
              <w:rPr>
                <w:sz w:val="22"/>
                <w:szCs w:val="22"/>
              </w:rPr>
              <w:t>0.17</w:t>
            </w:r>
          </w:p>
        </w:tc>
        <w:tc>
          <w:tcPr>
            <w:tcW w:w="1640" w:type="pct"/>
            <w:tcBorders>
              <w:bottom w:val="single" w:sz="6" w:space="0" w:color="000000"/>
            </w:tcBorders>
            <w:tcMar>
              <w:top w:w="30" w:type="dxa"/>
              <w:left w:w="45" w:type="dxa"/>
              <w:bottom w:w="30" w:type="dxa"/>
              <w:right w:w="45" w:type="dxa"/>
            </w:tcMar>
            <w:vAlign w:val="bottom"/>
            <w:hideMark/>
          </w:tcPr>
          <w:p w14:paraId="59F36885" w14:textId="77777777" w:rsidR="00BC48F6" w:rsidRPr="00BC48F6" w:rsidRDefault="00BC48F6" w:rsidP="005A3460">
            <w:pPr>
              <w:jc w:val="center"/>
              <w:rPr>
                <w:sz w:val="22"/>
                <w:szCs w:val="22"/>
              </w:rPr>
            </w:pPr>
            <w:r w:rsidRPr="00BC48F6">
              <w:rPr>
                <w:sz w:val="22"/>
                <w:szCs w:val="22"/>
              </w:rPr>
              <w:t>1.00</w:t>
            </w:r>
          </w:p>
        </w:tc>
      </w:tr>
    </w:tbl>
    <w:p w14:paraId="45BD4C78" w14:textId="77777777" w:rsidR="005A2E58" w:rsidRDefault="005A2E58" w:rsidP="00D145BD">
      <w:pPr>
        <w:spacing w:after="240"/>
        <w:jc w:val="both"/>
      </w:pPr>
    </w:p>
    <w:p w14:paraId="38933248" w14:textId="60A0F75D" w:rsidR="00D640F1" w:rsidRDefault="00000000" w:rsidP="00D145BD">
      <w:pPr>
        <w:pStyle w:val="Heading2"/>
        <w:jc w:val="both"/>
      </w:pPr>
      <w:bookmarkStart w:id="14" w:name="_Toc167478289"/>
      <w:r>
        <w:t xml:space="preserve">3.3 </w:t>
      </w:r>
      <w:r w:rsidR="00A35F3F" w:rsidRPr="00A35F3F">
        <w:t>Multivariate</w:t>
      </w:r>
      <w:r>
        <w:t xml:space="preserve"> GARCH Model</w:t>
      </w:r>
      <w:r w:rsidR="00D94BCA">
        <w:t>s</w:t>
      </w:r>
      <w:bookmarkEnd w:id="14"/>
    </w:p>
    <w:p w14:paraId="01FCC29C" w14:textId="1E58C5AB" w:rsidR="00D640F1" w:rsidRDefault="00542C60" w:rsidP="00D145BD">
      <w:pPr>
        <w:spacing w:after="240"/>
        <w:jc w:val="both"/>
      </w:pPr>
      <w:r>
        <w:t xml:space="preserve">This </w:t>
      </w:r>
      <w:r w:rsidR="004B3558">
        <w:t>study</w:t>
      </w:r>
      <w:r>
        <w:t xml:space="preserve"> uses the normal distribution and student t distribution to model the error distribution of returns. In order to model the time-varying volatility, the multivariate GARCH model</w:t>
      </w:r>
      <w:r w:rsidR="00ED7A40">
        <w:t>s are applied</w:t>
      </w:r>
      <w:r>
        <w:t xml:space="preserve"> to account for heteroscedasticity and assist in portfolio management. The multivariate GARCH models for studying the time-varying dynamics among commodities include the diagonal VECH, diagonal BEKK, and CCC</w:t>
      </w:r>
      <w:r w:rsidR="00CB14AB">
        <w:t>, which denote the</w:t>
      </w:r>
      <w:r w:rsidR="00687E2C">
        <w:t xml:space="preserve"> </w:t>
      </w:r>
      <w:r w:rsidR="00CB14AB">
        <w:t>diagonal</w:t>
      </w:r>
      <w:r>
        <w:t xml:space="preserve"> </w:t>
      </w:r>
      <w:r w:rsidR="004840F6" w:rsidRPr="004840F6">
        <w:t>vectorized conditional heteroscedasticity</w:t>
      </w:r>
      <w:r w:rsidR="008113E8">
        <w:t xml:space="preserve">, diagonal Baba, Engle, Kraft, and Kroner, and constant </w:t>
      </w:r>
      <w:r w:rsidR="004840F6">
        <w:t xml:space="preserve">conditional </w:t>
      </w:r>
      <w:r w:rsidR="008113E8">
        <w:t>correlation</w:t>
      </w:r>
      <w:r w:rsidR="00D31A39">
        <w:t xml:space="preserve"> GARCH models</w:t>
      </w:r>
      <w:r w:rsidR="00FA290C">
        <w:t xml:space="preserve">, </w:t>
      </w:r>
      <w:r w:rsidR="00996AFB">
        <w:t>respectively</w:t>
      </w:r>
      <w:r w:rsidR="0024565D">
        <w:t>.</w:t>
      </w:r>
      <w:r w:rsidR="00996AFB">
        <w:t xml:space="preserve"> </w:t>
      </w:r>
      <w:r>
        <w:t xml:space="preserve">For setting up the models, the total number of assets </w:t>
      </w:r>
      <w:r w:rsidR="00A35CFA">
        <w:t xml:space="preserve">is defined </w:t>
      </w:r>
      <w:r>
        <w:t xml:space="preserve">to be </w:t>
      </w:r>
      <m:oMath>
        <m:r>
          <w:rPr>
            <w:rFonts w:ascii="Cambria Math" w:hAnsi="Cambria Math"/>
          </w:rPr>
          <m:t>N</m:t>
        </m:r>
      </m:oMath>
      <w:r>
        <w:t xml:space="preserve">, with each individual commodity denoted as </w:t>
      </w:r>
      <m:oMath>
        <m:r>
          <w:rPr>
            <w:rFonts w:ascii="Cambria Math" w:hAnsi="Cambria Math"/>
          </w:rPr>
          <m:t>i</m:t>
        </m:r>
      </m:oMath>
      <w:r>
        <w:t xml:space="preserve"> or </w:t>
      </w:r>
      <m:oMath>
        <m:r>
          <w:rPr>
            <w:rFonts w:ascii="Cambria Math" w:hAnsi="Cambria Math"/>
          </w:rPr>
          <m:t>j</m:t>
        </m:r>
      </m:oMath>
      <w:r>
        <w:t xml:space="preserve">. The total length of the sample period is </w:t>
      </w:r>
      <m:oMath>
        <m:r>
          <w:rPr>
            <w:rFonts w:ascii="Cambria Math" w:hAnsi="Cambria Math"/>
          </w:rPr>
          <m:t>T</m:t>
        </m:r>
      </m:oMath>
      <w:r>
        <w:t xml:space="preserve">, with each day represented as </w:t>
      </w:r>
      <m:oMath>
        <m:r>
          <w:rPr>
            <w:rFonts w:ascii="Cambria Math" w:hAnsi="Cambria Math"/>
          </w:rPr>
          <m:t>t</m:t>
        </m:r>
      </m:oMath>
      <w:r>
        <w:t xml:space="preserve">. The order of the GARCH models is shown as </w:t>
      </w:r>
      <m:oMath>
        <m:r>
          <w:rPr>
            <w:rFonts w:ascii="Cambria Math" w:hAnsi="Cambria Math"/>
          </w:rPr>
          <m:t>p</m:t>
        </m:r>
      </m:oMath>
      <w:r>
        <w:t xml:space="preserve"> and </w:t>
      </w:r>
      <m:oMath>
        <m:r>
          <w:rPr>
            <w:rFonts w:ascii="Cambria Math" w:hAnsi="Cambria Math"/>
          </w:rPr>
          <m:t>q</m:t>
        </m:r>
      </m:oMath>
      <w:r>
        <w:t xml:space="preserve">, which means the autocorrelation and moving average terms, respectively. </w:t>
      </w:r>
    </w:p>
    <w:p w14:paraId="58C294F7" w14:textId="06C12D29" w:rsidR="00D640F1" w:rsidRDefault="00000000" w:rsidP="00D145BD">
      <w:pPr>
        <w:spacing w:after="240"/>
        <w:jc w:val="both"/>
      </w:pPr>
      <w:r>
        <w:t>For the general framework of the multivariate GARCH model</w:t>
      </w:r>
      <w:r w:rsidR="00693CC8">
        <w:t>s</w:t>
      </w:r>
      <w:r>
        <w:t>, the selected models of VECH, BEKK, and CCC all have the same form of the mean equation and the standardized residual equation</w:t>
      </w:r>
      <w:r w:rsidR="00CD5293">
        <w:t>, which are as follows</w:t>
      </w:r>
      <w:r w:rsidR="007C192B">
        <w:t>:</w:t>
      </w:r>
      <w:r w:rsidR="00A04373">
        <w:t xml:space="preserve"> </w:t>
      </w:r>
    </w:p>
    <w:p w14:paraId="3BD9ADB6" w14:textId="3F31E2D0" w:rsidR="00D640F1" w:rsidRPr="005D1AB7" w:rsidRDefault="00000000" w:rsidP="00D145BD">
      <w:pPr>
        <w:spacing w:after="240"/>
        <w:ind w:left="360"/>
        <w:jc w:val="center"/>
        <w:rPr>
          <w:b/>
          <w:bCs/>
        </w:rPr>
      </w:pPr>
      <m:oMathPara>
        <m:oMath>
          <m:eqArr>
            <m:eqArrPr>
              <m:maxDist m:val="1"/>
              <m:ctrlPr>
                <w:rPr>
                  <w:rFonts w:ascii="Cambria Math" w:hAnsi="Cambria Math"/>
                  <w:b/>
                  <w:bCs/>
                  <w:i/>
                </w:rPr>
              </m:ctrlPr>
            </m:eqArrPr>
            <m:e>
              <m:sSub>
                <m:sSubPr>
                  <m:ctrlPr>
                    <w:rPr>
                      <w:rFonts w:ascii="Cambria Math" w:hAnsi="Cambria Math"/>
                      <w:b/>
                      <w:bCs/>
                    </w:rPr>
                  </m:ctrlPr>
                </m:sSubPr>
                <m:e>
                  <m:r>
                    <m:rPr>
                      <m:sty m:val="bi"/>
                    </m:rPr>
                    <w:rPr>
                      <w:rFonts w:ascii="Cambria Math" w:hAnsi="Cambria Math"/>
                    </w:rPr>
                    <m:t>R</m:t>
                  </m:r>
                </m:e>
                <m:sub>
                  <m:r>
                    <m:rPr>
                      <m:sty m:val="bi"/>
                    </m:rPr>
                    <w:rPr>
                      <w:rFonts w:ascii="Cambria Math" w:hAnsi="Cambria Math"/>
                    </w:rPr>
                    <m:t>t</m:t>
                  </m:r>
                </m:sub>
              </m:sSub>
              <m:r>
                <w:rPr>
                  <w:rFonts w:ascii="Cambria Math" w:hAnsi="Cambria Math"/>
                </w:rPr>
                <m:t>=</m:t>
              </m:r>
              <m:sSub>
                <m:sSubPr>
                  <m:ctrlPr>
                    <w:rPr>
                      <w:rFonts w:ascii="Cambria Math" w:hAnsi="Cambria Math"/>
                      <w:b/>
                      <w:bCs/>
                    </w:rPr>
                  </m:ctrlPr>
                </m:sSubPr>
                <m:e>
                  <m:r>
                    <m:rPr>
                      <m:sty m:val="bi"/>
                    </m:rPr>
                    <w:rPr>
                      <w:rFonts w:ascii="Cambria Math" w:hAnsi="Cambria Math"/>
                    </w:rPr>
                    <m:t>μ</m:t>
                  </m:r>
                </m:e>
                <m:sub>
                  <m:r>
                    <m:rPr>
                      <m:sty m:val="bi"/>
                    </m:rPr>
                    <w:rPr>
                      <w:rFonts w:ascii="Cambria Math" w:hAnsi="Cambria Math"/>
                    </w:rPr>
                    <m:t>t</m:t>
                  </m:r>
                </m:sub>
              </m:sSub>
              <m:r>
                <w:rPr>
                  <w:rFonts w:ascii="Cambria Math" w:hAnsi="Cambria Math"/>
                </w:rPr>
                <m:t>+</m:t>
              </m:r>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t</m:t>
                  </m:r>
                </m:sub>
              </m:sSub>
              <m:r>
                <m:rPr>
                  <m:sty m:val="bi"/>
                </m:rP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28E9F1C4" w14:textId="37873D93" w:rsidR="00D640F1" w:rsidRPr="005E6F8B" w:rsidRDefault="00000000" w:rsidP="00D145BD">
      <w:pPr>
        <w:spacing w:after="240"/>
        <w:ind w:left="360"/>
        <w:jc w:val="center"/>
        <w:rPr>
          <w:b/>
          <w:bCs/>
        </w:rPr>
      </w:pPr>
      <m:oMathPara>
        <m:oMath>
          <m:eqArr>
            <m:eqArrPr>
              <m:maxDist m:val="1"/>
              <m:ctrlPr>
                <w:rPr>
                  <w:rFonts w:ascii="Cambria Math" w:hAnsi="Cambria Math"/>
                  <w:b/>
                  <w:bCs/>
                  <w:i/>
                </w:rPr>
              </m:ctrlPr>
            </m:eqArrPr>
            <m:e>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t</m:t>
                  </m:r>
                </m:sub>
              </m:sSub>
              <m:r>
                <w:rPr>
                  <w:rFonts w:ascii="Cambria Math" w:hAnsi="Cambria Math"/>
                </w:rPr>
                <m:t>=</m:t>
              </m:r>
              <m:rad>
                <m:radPr>
                  <m:degHide m:val="1"/>
                  <m:ctrlPr>
                    <w:rPr>
                      <w:rFonts w:ascii="Cambria Math" w:hAnsi="Cambria Math"/>
                      <w:b/>
                      <w:bCs/>
                    </w:rPr>
                  </m:ctrlPr>
                </m:radPr>
                <m:deg/>
                <m:e>
                  <m:sSub>
                    <m:sSubPr>
                      <m:ctrlPr>
                        <w:rPr>
                          <w:rFonts w:ascii="Cambria Math" w:hAnsi="Cambria Math"/>
                          <w:b/>
                          <w:bCs/>
                        </w:rPr>
                      </m:ctrlPr>
                    </m:sSubPr>
                    <m:e>
                      <m:r>
                        <m:rPr>
                          <m:sty m:val="bi"/>
                        </m:rPr>
                        <w:rPr>
                          <w:rFonts w:ascii="Cambria Math" w:hAnsi="Cambria Math"/>
                        </w:rPr>
                        <m:t>H</m:t>
                      </m:r>
                    </m:e>
                    <m:sub>
                      <m:r>
                        <m:rPr>
                          <m:sty m:val="bi"/>
                        </m:rPr>
                        <w:rPr>
                          <w:rFonts w:ascii="Cambria Math" w:hAnsi="Cambria Math"/>
                        </w:rPr>
                        <m:t>t</m:t>
                      </m:r>
                    </m:sub>
                  </m:sSub>
                </m:e>
              </m:rad>
              <m:r>
                <m:rPr>
                  <m:sty m:val="bi"/>
                </m:rPr>
                <w:rPr>
                  <w:rFonts w:ascii="Cambria Math" w:hAnsi="Cambria Math"/>
                </w:rPr>
                <m:t>×</m:t>
              </m:r>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t</m:t>
                  </m:r>
                </m:sub>
              </m:sSub>
              <m:r>
                <m:rPr>
                  <m:sty m:val="bi"/>
                </m:rPr>
                <w:rPr>
                  <w:rFonts w:ascii="Cambria Math" w:hAnsi="Cambria Math"/>
                </w:rPr>
                <m:t xml:space="preserve">  #</m:t>
              </m:r>
              <m:d>
                <m:dPr>
                  <m:ctrlPr>
                    <w:rPr>
                      <w:rFonts w:ascii="Cambria Math" w:hAnsi="Cambria Math"/>
                      <w:i/>
                    </w:rPr>
                  </m:ctrlPr>
                </m:dPr>
                <m:e>
                  <m:r>
                    <w:rPr>
                      <w:rFonts w:ascii="Cambria Math" w:hAnsi="Cambria Math"/>
                    </w:rPr>
                    <m:t>3</m:t>
                  </m:r>
                </m:e>
              </m:d>
            </m:e>
          </m:eqArr>
        </m:oMath>
      </m:oMathPara>
    </w:p>
    <w:p w14:paraId="31ECAD18" w14:textId="3425915F" w:rsidR="00D640F1" w:rsidRDefault="00000000" w:rsidP="00D145BD">
      <w:pPr>
        <w:spacing w:after="240"/>
        <w:jc w:val="both"/>
      </w:pPr>
      <w:r>
        <w:t>In the mean equation</w:t>
      </w:r>
      <w:r w:rsidR="00975A55">
        <w:t xml:space="preserve"> (2)</w:t>
      </w:r>
      <w:r>
        <w:t xml:space="preserve">, </w:t>
      </w:r>
      <m:oMath>
        <m:sSub>
          <m:sSubPr>
            <m:ctrlPr>
              <w:rPr>
                <w:rFonts w:ascii="Cambria Math" w:hAnsi="Cambria Math"/>
                <w:b/>
                <w:bCs/>
              </w:rPr>
            </m:ctrlPr>
          </m:sSubPr>
          <m:e>
            <m:r>
              <m:rPr>
                <m:sty m:val="bi"/>
              </m:rPr>
              <w:rPr>
                <w:rFonts w:ascii="Cambria Math" w:hAnsi="Cambria Math"/>
              </w:rPr>
              <m:t>R</m:t>
            </m:r>
          </m:e>
          <m:sub>
            <m:r>
              <m:rPr>
                <m:sty m:val="bi"/>
              </m:rPr>
              <w:rPr>
                <w:rFonts w:ascii="Cambria Math" w:hAnsi="Cambria Math"/>
              </w:rPr>
              <m:t>t</m:t>
            </m:r>
          </m:sub>
        </m:sSub>
      </m:oMath>
      <w:r>
        <w:t xml:space="preserve"> is the actual commodity return</w:t>
      </w:r>
      <w:r w:rsidR="005F1B33">
        <w:t xml:space="preserve"> for each commodity group</w:t>
      </w:r>
      <w:r>
        <w:t xml:space="preserve">, </w:t>
      </w:r>
      <m:oMath>
        <m:sSub>
          <m:sSubPr>
            <m:ctrlPr>
              <w:rPr>
                <w:rFonts w:ascii="Cambria Math" w:hAnsi="Cambria Math"/>
                <w:b/>
                <w:bCs/>
              </w:rPr>
            </m:ctrlPr>
          </m:sSubPr>
          <m:e>
            <m:r>
              <m:rPr>
                <m:sty m:val="bi"/>
              </m:rPr>
              <w:rPr>
                <w:rFonts w:ascii="Cambria Math" w:hAnsi="Cambria Math"/>
              </w:rPr>
              <m:t>μ</m:t>
            </m:r>
          </m:e>
          <m:sub>
            <m:r>
              <m:rPr>
                <m:sty m:val="bi"/>
              </m:rPr>
              <w:rPr>
                <w:rFonts w:ascii="Cambria Math" w:hAnsi="Cambria Math"/>
              </w:rPr>
              <m:t>t</m:t>
            </m:r>
          </m:sub>
        </m:sSub>
      </m:oMath>
      <w:r>
        <w:t xml:space="preserve"> is the expected conditional mean, and </w:t>
      </w: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t</m:t>
            </m:r>
          </m:sub>
        </m:sSub>
      </m:oMath>
      <w:r>
        <w:t xml:space="preserve"> is the residuals. </w:t>
      </w:r>
      <m:oMath>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t</m:t>
            </m:r>
          </m:sub>
        </m:sSub>
      </m:oMath>
      <w:r>
        <w:t xml:space="preserve"> is a random variable that follows a normal or student t distribution. In the standardized residual equation</w:t>
      </w:r>
      <w:r w:rsidR="00654D23">
        <w:t xml:space="preserve"> (3)</w:t>
      </w:r>
      <w:r>
        <w:t xml:space="preserve">. </w:t>
      </w:r>
      <m:oMath>
        <m:sSub>
          <m:sSubPr>
            <m:ctrlPr>
              <w:rPr>
                <w:rFonts w:ascii="Cambria Math" w:hAnsi="Cambria Math"/>
                <w:b/>
                <w:bCs/>
              </w:rPr>
            </m:ctrlPr>
          </m:sSubPr>
          <m:e>
            <m:r>
              <m:rPr>
                <m:sty m:val="bi"/>
              </m:rPr>
              <w:rPr>
                <w:rFonts w:ascii="Cambria Math" w:hAnsi="Cambria Math"/>
              </w:rPr>
              <m:t>H</m:t>
            </m:r>
          </m:e>
          <m:sub>
            <m:r>
              <m:rPr>
                <m:sty m:val="bi"/>
              </m:rPr>
              <w:rPr>
                <w:rFonts w:ascii="Cambria Math" w:hAnsi="Cambria Math"/>
              </w:rPr>
              <m:t>t</m:t>
            </m:r>
          </m:sub>
        </m:sSub>
      </m:oMath>
      <w:r>
        <w:t xml:space="preserve"> is the </w:t>
      </w:r>
      <m:oMath>
        <m:r>
          <w:rPr>
            <w:rFonts w:ascii="Cambria Math" w:hAnsi="Cambria Math"/>
          </w:rPr>
          <m:t>N×N×T</m:t>
        </m:r>
      </m:oMath>
      <w:r>
        <w:t xml:space="preserve"> conditional </w:t>
      </w:r>
      <w:r w:rsidR="009D7A76">
        <w:t>variance-</w:t>
      </w:r>
      <w:r>
        <w:t>covariance matrix</w:t>
      </w:r>
      <w:r w:rsidR="00675BA5">
        <w:t>.</w:t>
      </w:r>
      <w:r>
        <w:t xml:space="preserve"> </w:t>
      </w:r>
    </w:p>
    <w:p w14:paraId="5FB930BB" w14:textId="76EEABF0" w:rsidR="00D640F1" w:rsidRDefault="00000000" w:rsidP="00D145BD">
      <w:pPr>
        <w:spacing w:after="240"/>
        <w:jc w:val="both"/>
      </w:pPr>
      <w:r>
        <w:t xml:space="preserve">For the estimation  part of these GARCH models, </w:t>
      </w:r>
      <w:r w:rsidR="00AD2483">
        <w:t>this</w:t>
      </w:r>
      <w:r w:rsidR="0071507D">
        <w:t xml:space="preserve"> </w:t>
      </w:r>
      <w:r w:rsidR="00CF1057">
        <w:t>study</w:t>
      </w:r>
      <w:r>
        <w:t xml:space="preserve"> use</w:t>
      </w:r>
      <w:r w:rsidR="0071507D">
        <w:t>s</w:t>
      </w:r>
      <w:r>
        <w:t xml:space="preserve"> the log-likelihood function, which is defined as follows: </w:t>
      </w:r>
    </w:p>
    <w:p w14:paraId="6D602E5F" w14:textId="77777777" w:rsidR="002E456F" w:rsidRDefault="00000000" w:rsidP="00D145BD">
      <w:pPr>
        <w:spacing w:after="240"/>
        <w:jc w:val="both"/>
      </w:pPr>
      <m:oMathPara>
        <m:oMath>
          <m:eqArr>
            <m:eqArrPr>
              <m:maxDist m:val="1"/>
              <m:ctrlPr>
                <w:rPr>
                  <w:rFonts w:ascii="Cambria Math" w:hAnsi="Cambria Math"/>
                  <w:i/>
                </w:rPr>
              </m:ctrlPr>
            </m:eqArrPr>
            <m:e>
              <m:r>
                <w:rPr>
                  <w:rFonts w:ascii="Cambria Math" w:hAnsi="Cambria Math"/>
                </w:rPr>
                <m:t>l</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rPr>
                  </m:ctrlPr>
                </m:fPr>
                <m:num>
                  <m:r>
                    <w:rPr>
                      <w:rFonts w:ascii="Cambria Math" w:hAnsi="Cambria Math"/>
                    </w:rPr>
                    <m:t>T×N</m:t>
                  </m:r>
                </m:num>
                <m:den>
                  <m:r>
                    <w:rPr>
                      <w:rFonts w:ascii="Cambria Math" w:hAnsi="Cambria Math"/>
                    </w:rPr>
                    <m:t>2</m:t>
                  </m:r>
                </m:den>
              </m:f>
              <m:r>
                <w:rPr>
                  <w:rFonts w:ascii="Cambria Math" w:hAnsi="Cambria Math"/>
                </w:rPr>
                <m:t>log2π-</m:t>
              </m:r>
              <m:f>
                <m:fPr>
                  <m:ctrlPr>
                    <w:rPr>
                      <w:rFonts w:ascii="Cambria Math" w:hAnsi="Cambria Math"/>
                    </w:rPr>
                  </m:ctrlPr>
                </m:fPr>
                <m:num>
                  <m:r>
                    <w:rPr>
                      <w:rFonts w:ascii="Cambria Math" w:hAnsi="Cambria Math"/>
                    </w:rPr>
                    <m:t>1</m:t>
                  </m:r>
                </m:num>
                <m:den>
                  <m:r>
                    <w:rPr>
                      <w:rFonts w:ascii="Cambria Math" w:hAnsi="Cambria Math"/>
                    </w:rPr>
                    <m:t>2</m:t>
                  </m:r>
                </m:den>
              </m:f>
              <m:nary>
                <m:naryPr>
                  <m:chr m:val="∑"/>
                  <m:ctrlPr>
                    <w:rPr>
                      <w:rFonts w:ascii="Cambria Math" w:hAnsi="Cambria Math"/>
                    </w:rPr>
                  </m:ctrlPr>
                </m:naryPr>
                <m:sub>
                  <m:r>
                    <w:rPr>
                      <w:rFonts w:ascii="Cambria Math" w:hAnsi="Cambria Math"/>
                    </w:rPr>
                    <m:t>t=1</m:t>
                  </m:r>
                </m:sub>
                <m:sup>
                  <m:r>
                    <w:rPr>
                      <w:rFonts w:ascii="Cambria Math" w:hAnsi="Cambria Math"/>
                    </w:rPr>
                    <m:t>T</m:t>
                  </m:r>
                </m:sup>
                <m:e>
                  <m:r>
                    <w:rPr>
                      <w:rFonts w:ascii="Cambria Math" w:hAnsi="Cambria Math"/>
                    </w:rPr>
                    <m:t>(log</m:t>
                  </m:r>
                  <m:d>
                    <m:dPr>
                      <m:begChr m:val="|"/>
                      <m:endChr m:val="|"/>
                      <m:ctrlPr>
                        <w:rPr>
                          <w:rFonts w:ascii="Cambria Math" w:hAnsi="Cambria Math"/>
                        </w:rPr>
                      </m:ctrlPr>
                    </m:dPr>
                    <m:e>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e>
                  </m:d>
                  <m:r>
                    <w:rPr>
                      <w:rFonts w:ascii="Cambria Math" w:hAnsi="Cambria Math"/>
                    </w:rPr>
                    <m:t>+</m:t>
                  </m:r>
                  <m:sSubSup>
                    <m:sSubSupPr>
                      <m:ctrlPr>
                        <w:rPr>
                          <w:rFonts w:ascii="Cambria Math" w:hAnsi="Cambria Math"/>
                          <w:b/>
                          <w:bCs/>
                        </w:rPr>
                      </m:ctrlPr>
                    </m:sSubSupPr>
                    <m:e>
                      <m:r>
                        <m:rPr>
                          <m:sty m:val="bi"/>
                        </m:rPr>
                        <w:rPr>
                          <w:rFonts w:ascii="Cambria Math" w:hAnsi="Cambria Math"/>
                        </w:rPr>
                        <m:t>ϵ</m:t>
                      </m:r>
                    </m:e>
                    <m:sub>
                      <m:r>
                        <m:rPr>
                          <m:sty m:val="bi"/>
                        </m:rPr>
                        <w:rPr>
                          <w:rFonts w:ascii="Cambria Math" w:hAnsi="Cambria Math"/>
                        </w:rPr>
                        <m:t>t</m:t>
                      </m:r>
                    </m:sub>
                    <m:sup>
                      <m:r>
                        <m:rPr>
                          <m:sty m:val="bi"/>
                        </m:rPr>
                        <w:rPr>
                          <w:rFonts w:ascii="Cambria Math" w:hAnsi="Cambria Math"/>
                        </w:rPr>
                        <m:t xml:space="preserve"> </m:t>
                      </m:r>
                    </m:sup>
                  </m:sSubSup>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1</m:t>
                      </m:r>
                    </m:sup>
                  </m:sSubSup>
                  <m:sSubSup>
                    <m:sSubSupPr>
                      <m:ctrlPr>
                        <w:rPr>
                          <w:rFonts w:ascii="Cambria Math" w:hAnsi="Cambria Math"/>
                          <w:b/>
                          <w:bCs/>
                        </w:rPr>
                      </m:ctrlPr>
                    </m:sSubSupPr>
                    <m:e>
                      <m:r>
                        <m:rPr>
                          <m:sty m:val="bi"/>
                        </m:rPr>
                        <w:rPr>
                          <w:rFonts w:ascii="Cambria Math" w:hAnsi="Cambria Math"/>
                        </w:rPr>
                        <m:t>ϵ</m:t>
                      </m:r>
                    </m:e>
                    <m:sub>
                      <m:r>
                        <m:rPr>
                          <m:sty m:val="bi"/>
                        </m:rPr>
                        <w:rPr>
                          <w:rFonts w:ascii="Cambria Math" w:hAnsi="Cambria Math"/>
                        </w:rPr>
                        <m:t>t</m:t>
                      </m:r>
                    </m:sub>
                    <m:sup>
                      <m:r>
                        <m:rPr>
                          <m:sty m:val="bi"/>
                        </m:rPr>
                        <w:rPr>
                          <w:rFonts w:ascii="Cambria Math" w:hAnsi="Cambria Math"/>
                        </w:rPr>
                        <m:t>'</m:t>
                      </m:r>
                    </m:sup>
                  </m:sSubSup>
                  <m:r>
                    <w:rPr>
                      <w:rFonts w:ascii="Cambria Math" w:hAnsi="Cambria Math"/>
                    </w:rPr>
                    <m:t>)</m:t>
                  </m:r>
                </m:e>
              </m:nary>
              <m:r>
                <w:rPr>
                  <w:rFonts w:ascii="Cambria Math" w:hAnsi="Cambria Math"/>
                </w:rPr>
                <m:t xml:space="preserve"> #</m:t>
              </m:r>
              <m:d>
                <m:dPr>
                  <m:ctrlPr>
                    <w:rPr>
                      <w:rFonts w:ascii="Cambria Math" w:hAnsi="Cambria Math"/>
                      <w:i/>
                    </w:rPr>
                  </m:ctrlPr>
                </m:dPr>
                <m:e>
                  <m:r>
                    <w:rPr>
                      <w:rFonts w:ascii="Cambria Math" w:hAnsi="Cambria Math"/>
                    </w:rPr>
                    <m:t>4</m:t>
                  </m:r>
                </m:e>
              </m:d>
            </m:e>
          </m:eqArr>
        </m:oMath>
      </m:oMathPara>
    </w:p>
    <w:p w14:paraId="3F525E4B" w14:textId="73BA4883" w:rsidR="00D640F1" w:rsidRDefault="00D968F9" w:rsidP="00D145BD">
      <w:pPr>
        <w:spacing w:after="240"/>
        <w:jc w:val="both"/>
      </w:pPr>
      <w:r>
        <w:t xml:space="preserve">where </w:t>
      </w:r>
      <m:oMath>
        <m:r>
          <w:rPr>
            <w:rFonts w:ascii="Cambria Math" w:hAnsi="Cambria Math"/>
          </w:rPr>
          <m:t>θ</m:t>
        </m:r>
      </m:oMath>
      <w:r>
        <w:t xml:space="preserve"> is the parameters to be estimated. In order to </w:t>
      </w:r>
      <w:r w:rsidR="00116385">
        <w:t>obtain</w:t>
      </w:r>
      <w:r>
        <w:t xml:space="preserve"> </w:t>
      </w:r>
      <m:oMath>
        <m:r>
          <w:rPr>
            <w:rFonts w:ascii="Cambria Math" w:hAnsi="Cambria Math"/>
          </w:rPr>
          <m:t>θ</m:t>
        </m:r>
      </m:oMath>
      <w:r>
        <w:t xml:space="preserve">, the log-likelihood function </w:t>
      </w:r>
      <m:oMath>
        <m:r>
          <w:rPr>
            <w:rFonts w:ascii="Cambria Math" w:hAnsi="Cambria Math"/>
          </w:rPr>
          <m:t>l(θ)</m:t>
        </m:r>
      </m:oMath>
      <w:r w:rsidR="00116385">
        <w:t xml:space="preserve"> needs to be maximized</w:t>
      </w:r>
      <w:r>
        <w:t xml:space="preserve">. By using the numerical optimization method BFGS, which is the Broyden–Fletcher–Goldfarb–Shanno algorithm of the quasi-Newton method, </w:t>
      </w:r>
      <w:r w:rsidR="006D4016">
        <w:t xml:space="preserve">this </w:t>
      </w:r>
      <w:r w:rsidR="005B619B">
        <w:t>study</w:t>
      </w:r>
      <w:r>
        <w:t xml:space="preserve"> can do non-linear optimizations by doing the approximation of the inverse Hessian matrix </w:t>
      </w:r>
      <w:r w:rsidR="00B0055A">
        <w:fldChar w:fldCharType="begin"/>
      </w:r>
      <w:r w:rsidR="00B0055A">
        <w:instrText xml:space="preserve"> ADDIN ZOTERO_ITEM CSL_CITATION {"citationID":"UaoXgpKh","properties":{"formattedCitation":"(Liu &amp; Nocedal, 1989)","plainCitation":"(Liu &amp; Nocedal, 1989)","noteIndex":0},"citationItems":[{"id":156,"uris":["http://zotero.org/users/13925666/items/X898QYL4"],"itemData":{"id":156,"type":"article-journal","abstract":"We study the numerical performance of a limited memory quasi-Newton method for large scale optimization, which we call the L-BFGS method. We compare its performance with that of the method developed by Buckley and LeNir (1985), which combines cycles of BFGS steps and conjugate direction steps. Our numerical tests indicate that the L-BFGS method is faster than the method of Buckley and LeNir, and is better able to use additional storage to accelerate convergence. We show that the L-BFGS method can be greatly accelerated by means of a simple scaling. We then compare the L-BFGS method with the partitioned quasi-Newton method of Griewank and Toint (1982a). The results show that, for some problems, the partitioned quasi-Newton method is clearly superior to the L-BFGS method. However we find that for other problems the L-BFGS method is very competitive due to its low iteration cost. We also study the convergence properties of the L-BFGS method, and prove global convergence on uniformly convex problems.","container-title":"Mathematical Programming","DOI":"10.1007/BF01589116","ISSN":"1436-4646","issue":"1","journalAbbreviation":"Mathematical Programming","language":"en","page":"503-528","source":"Springer Link","title":"On the limited memory BFGS method for large scale optimization","volume":"45","author":[{"family":"Liu","given":"Dong C."},{"family":"Nocedal","given":"Jorge"}],"issued":{"date-parts":[["1989",8,1]]}}}],"schema":"https://github.com/citation-style-language/schema/raw/master/csl-citation.json"} </w:instrText>
      </w:r>
      <w:r w:rsidR="00B0055A">
        <w:fldChar w:fldCharType="separate"/>
      </w:r>
      <w:r w:rsidR="00B0055A" w:rsidRPr="00B0055A">
        <w:t>(Liu &amp; Nocedal, 1989)</w:t>
      </w:r>
      <w:r w:rsidR="00B0055A">
        <w:fldChar w:fldCharType="end"/>
      </w:r>
      <w:r>
        <w:t xml:space="preserve">. Apart from that, the Marquardt Steps which is the Levenberg–Marquardt Algorithm is also used for adding the robustness of the optimization </w:t>
      </w:r>
      <w:r w:rsidR="00B0055A">
        <w:fldChar w:fldCharType="begin"/>
      </w:r>
      <w:r w:rsidR="00B0055A">
        <w:instrText xml:space="preserve"> ADDIN ZOTERO_ITEM CSL_CITATION {"citationID":"uz2O2sEW","properties":{"formattedCitation":"(Lourakis, 2005)","plainCitation":"(Lourakis, 2005)","noteIndex":0},"citationItems":[{"id":158,"uris":["http://zotero.org/users/13925666/items/7X55L2JF"],"itemData":{"id":158,"type":"article-journal","container-title":"Foundation of Research and Technology","issue":"1","page":"1–6","source":"Google Scholar","title":"A brief description of the Levenberg-Marquardt algorithm implemented by levmar","volume":"4","author":[{"family":"Lourakis","given":"Manolis IA"}],"issued":{"date-parts":[["2005"]]}}}],"schema":"https://github.com/citation-style-language/schema/raw/master/csl-citation.json"} </w:instrText>
      </w:r>
      <w:r w:rsidR="00B0055A">
        <w:fldChar w:fldCharType="separate"/>
      </w:r>
      <w:r w:rsidR="00B0055A" w:rsidRPr="00B0055A">
        <w:t>(Lourakis, 2005)</w:t>
      </w:r>
      <w:r w:rsidR="00B0055A">
        <w:fldChar w:fldCharType="end"/>
      </w:r>
      <w:r>
        <w:t xml:space="preserve">. The approach modifies the Gauss-Newton direction by adding a dampening parameter, which can provide a balance between the stability of gradient descent and the efficiency of the Gauss-Newton method. </w:t>
      </w:r>
      <w:r w:rsidR="00603539">
        <w:t xml:space="preserve">These </w:t>
      </w:r>
      <w:r w:rsidR="00C3720A">
        <w:t>methods</w:t>
      </w:r>
      <w:r w:rsidR="00603539">
        <w:t xml:space="preserve"> are </w:t>
      </w:r>
      <w:r w:rsidR="00CE13A5">
        <w:t>conducted</w:t>
      </w:r>
      <w:r w:rsidR="00603539">
        <w:t xml:space="preserve"> by </w:t>
      </w:r>
      <w:r w:rsidR="00DF2BE9">
        <w:t>Eviews'</w:t>
      </w:r>
      <w:r w:rsidR="00603539">
        <w:t xml:space="preserve"> </w:t>
      </w:r>
      <w:r w:rsidR="005A6E43">
        <w:t>built-in</w:t>
      </w:r>
      <w:r w:rsidR="00603539">
        <w:t xml:space="preserve"> </w:t>
      </w:r>
      <w:r w:rsidR="005A6E43">
        <w:t>function automatically</w:t>
      </w:r>
      <w:r w:rsidR="00603539">
        <w:t>.</w:t>
      </w:r>
      <w:r w:rsidR="00807266">
        <w:t xml:space="preserve"> </w:t>
      </w:r>
    </w:p>
    <w:p w14:paraId="55F844CD" w14:textId="29E0A148" w:rsidR="00D640F1" w:rsidRDefault="00000000" w:rsidP="00D145BD">
      <w:pPr>
        <w:pStyle w:val="Heading3"/>
        <w:jc w:val="both"/>
      </w:pPr>
      <w:r>
        <w:t>3.</w:t>
      </w:r>
      <w:r w:rsidR="00505210">
        <w:t>3</w:t>
      </w:r>
      <w:r>
        <w:t>.1 Diagonal VECH</w:t>
      </w:r>
    </w:p>
    <w:p w14:paraId="30745958" w14:textId="1D754120" w:rsidR="00D640F1" w:rsidRDefault="00000000" w:rsidP="00D145BD">
      <w:pPr>
        <w:spacing w:after="240"/>
        <w:jc w:val="both"/>
      </w:pPr>
      <w:r>
        <w:t>The first multivariate GARCH model is the VEC</w:t>
      </w:r>
      <w:r w:rsidR="0086530F">
        <w:t>H</w:t>
      </w:r>
      <w:r>
        <w:t xml:space="preserve"> model, which is useful for modeling variances and covariances among multiple time series data </w:t>
      </w:r>
      <w:r w:rsidR="00B0055A">
        <w:fldChar w:fldCharType="begin"/>
      </w:r>
      <w:r w:rsidR="00B0055A">
        <w:instrText xml:space="preserve"> ADDIN ZOTERO_ITEM CSL_CITATION {"citationID":"k5I1GXES","properties":{"formattedCitation":"(Bollerslev et al., 1988)","plainCitation":"(Bollerslev et al., 1988)","noteIndex":0},"citationItems":[{"id":148,"uris":["http://zotero.org/users/13925666/items/ZDSSQCKN"],"itemData":{"id":148,"type":"article-journal","container-title":"Journal of Political Economy","DOI":"10.1086/261527","ISSN":"0022-3808, 1537-534X","issue":"1","journalAbbreviation":"Journal of Political Economy","language":"en","page":"116-131","source":"DOI.org (Crossref)","title":"A Capital Asset Pricing Model with Time-Varying Covariances","volume":"96","author":[{"family":"Bollerslev","given":"Tim"},{"family":"Engle","given":"Robert F."},{"family":"Wooldridge","given":"Jeffrey M."}],"issued":{"date-parts":[["1988",2]]}}}],"schema":"https://github.com/citation-style-language/schema/raw/master/csl-citation.json"} </w:instrText>
      </w:r>
      <w:r w:rsidR="00B0055A">
        <w:fldChar w:fldCharType="separate"/>
      </w:r>
      <w:r w:rsidR="00B0055A" w:rsidRPr="00B0055A">
        <w:t>(Bollerslev et al., 1988)</w:t>
      </w:r>
      <w:r w:rsidR="00B0055A">
        <w:fldChar w:fldCharType="end"/>
      </w:r>
      <w:r>
        <w:t xml:space="preserve">. However, the VECH model has limits on its extremely large numbers of estimated parameters even under small dimensions, and the condition of positive-definite conditional covariance matrices needs to be fulfilled </w:t>
      </w:r>
      <w:r w:rsidR="00B0055A">
        <w:fldChar w:fldCharType="begin"/>
      </w:r>
      <w:r w:rsidR="00B0055A">
        <w:instrText xml:space="preserve"> ADDIN ZOTERO_ITEM CSL_CITATION {"citationID":"ucN0hL8W","properties":{"formattedCitation":"(de Almeida et al., 2018)","plainCitation":"(de Almeida et al., 2018)","noteIndex":0},"citationItems":[{"id":150,"uris":["http://zotero.org/users/13925666/items/W846L8XU"],"itemData":{"id":150,"type":"article-journal","abstract":"Multivariate GARCH (MGARCH) models need to be restricted so that their estimation is feasible in large systems and so that the covariance stationarity and positive definiteness of conditional covariance matrices are guaranteed. This paper analyzes the limitations of some of the popular restricted parametric MGARCH models that are often used to represent the dynamics observed in real systems of financial returns. These limitations are illustrated using simulated data generated by general VECH models of different dimensions in which volatilities and correlations are interrelated. We show that the restrictions imposed by the BEKK model are very unrealistic, generating potentially misleading forecasts of conditional correlations. On the other hand, models based on the DCC specification provide appropriate forecasts. Alternative estimators of the parameters are important in order to simplify the computations, and do not have implications for the estimates of conditional correlations. The implications of the restrictions imposed by the different specifications of MGARCH models considered are illustrated by forecasting the volatilities and correlations of a five-dimensional system of exchange rate returns.","container-title":"International Journal of Forecasting","DOI":"10.1016/j.ijforecast.2017.08.003","ISSN":"0169-2070","issue":"1","journalAbbreviation":"International Journal of Forecasting","page":"45-63","source":"ScienceDirect","title":"MGARCH models: Trade-off between feasibility and flexibility","title-short":"MGARCH models","volume":"34","author":[{"family":"Almeida","given":"Daniel","non-dropping-particle":"de"},{"family":"Hotta","given":"Luiz K."},{"family":"Ruiz","given":"Esther"}],"issued":{"date-parts":[["2018",1,1]]}}}],"schema":"https://github.com/citation-style-language/schema/raw/master/csl-citation.json"} </w:instrText>
      </w:r>
      <w:r w:rsidR="00B0055A">
        <w:fldChar w:fldCharType="separate"/>
      </w:r>
      <w:r w:rsidR="00B0055A" w:rsidRPr="00B0055A">
        <w:t>(de Almeida et al., 2018)</w:t>
      </w:r>
      <w:r w:rsidR="00B0055A">
        <w:fldChar w:fldCharType="end"/>
      </w:r>
      <w:r>
        <w:t xml:space="preserve">. As a result, the restricted VECH model of the diagonal VECH is more fitted in practice as it can deal with those limits </w:t>
      </w:r>
      <w:r w:rsidR="00B0055A">
        <w:fldChar w:fldCharType="begin"/>
      </w:r>
      <w:r w:rsidR="00B0055A">
        <w:instrText xml:space="preserve"> ADDIN ZOTERO_ITEM CSL_CITATION {"citationID":"XLSGwySw","properties":{"formattedCitation":"(Bollerslev et al., 1988; de Almeida et al., 2018)","plainCitation":"(Bollerslev et al., 1988; de Almeida et al., 2018)","noteIndex":0},"citationItems":[{"id":148,"uris":["http://zotero.org/users/13925666/items/ZDSSQCKN"],"itemData":{"id":148,"type":"article-journal","container-title":"Journal of Political Economy","DOI":"10.1086/261527","ISSN":"0022-3808, 1537-534X","issue":"1","journalAbbreviation":"Journal of Political Economy","language":"en","page":"116-131","source":"DOI.org (Crossref)","title":"A Capital Asset Pricing Model with Time-Varying Covariances","volume":"96","author":[{"family":"Bollerslev","given":"Tim"},{"family":"Engle","given":"Robert F."},{"family":"Wooldridge","given":"Jeffrey M."}],"issued":{"date-parts":[["1988",2]]}}},{"id":150,"uris":["http://zotero.org/users/13925666/items/W846L8XU"],"itemData":{"id":150,"type":"article-journal","abstract":"Multivariate GARCH (MGARCH) models need to be restricted so that their estimation is feasible in large systems and so that the covariance stationarity and positive definiteness of conditional covariance matrices are guaranteed. This paper analyzes the limitations of some of the popular restricted parametric MGARCH models that are often used to represent the dynamics observed in real systems of financial returns. These limitations are illustrated using simulated data generated by general VECH models of different dimensions in which volatilities and correlations are interrelated. We show that the restrictions imposed by the BEKK model are very unrealistic, generating potentially misleading forecasts of conditional correlations. On the other hand, models based on the DCC specification provide appropriate forecasts. Alternative estimators of the parameters are important in order to simplify the computations, and do not have implications for the estimates of conditional correlations. The implications of the restrictions imposed by the different specifications of MGARCH models considered are illustrated by forecasting the volatilities and correlations of a five-dimensional system of exchange rate returns.","container-title":"International Journal of Forecasting","DOI":"10.1016/j.ijforecast.2017.08.003","ISSN":"0169-2070","issue":"1","journalAbbreviation":"International Journal of Forecasting","page":"45-63","source":"ScienceDirect","title":"MGARCH models: Trade-off between feasibility and flexibility","title-short":"MGARCH models","volume":"34","author":[{"family":"Almeida","given":"Daniel","non-dropping-particle":"de"},{"family":"Hotta","given":"Luiz K."},{"family":"Ruiz","given":"Esther"}],"issued":{"date-parts":[["2018",1,1]]}}}],"schema":"https://github.com/citation-style-language/schema/raw/master/csl-citation.json"} </w:instrText>
      </w:r>
      <w:r w:rsidR="00B0055A">
        <w:fldChar w:fldCharType="separate"/>
      </w:r>
      <w:r w:rsidR="00B0055A" w:rsidRPr="00B0055A">
        <w:t>(Bollerslev et al., 1988; de Almeida et al., 2018)</w:t>
      </w:r>
      <w:r w:rsidR="00B0055A">
        <w:fldChar w:fldCharType="end"/>
      </w:r>
      <w:r>
        <w:t xml:space="preserve">. The </w:t>
      </w:r>
      <w:r w:rsidR="002D33CA">
        <w:t>variance</w:t>
      </w:r>
      <w:r w:rsidR="003D5609">
        <w:t xml:space="preserve">-covariance </w:t>
      </w:r>
      <w:r>
        <w:t xml:space="preserve">equation of the diagonal VECH model is as follows: </w:t>
      </w:r>
    </w:p>
    <w:p w14:paraId="7A945BE2" w14:textId="050B9ADE" w:rsidR="00D640F1" w:rsidRPr="002E7593" w:rsidRDefault="00000000" w:rsidP="00D145BD">
      <w:pPr>
        <w:spacing w:after="240"/>
        <w:ind w:left="360"/>
        <w:jc w:val="center"/>
      </w:pPr>
      <m:oMathPara>
        <m:oMath>
          <m:eqArr>
            <m:eqArrPr>
              <m:maxDist m:val="1"/>
              <m:ctrlPr>
                <w:rPr>
                  <w:rFonts w:ascii="Cambria Math" w:hAnsi="Cambria Math"/>
                  <w:i/>
                </w:rPr>
              </m:ctrlPr>
            </m:eqArrPr>
            <m:e>
              <m:r>
                <w:rPr>
                  <w:rFonts w:ascii="Cambria Math" w:hAnsi="Cambria Math"/>
                </w:rPr>
                <m:t>VECH</m:t>
              </m:r>
              <m:d>
                <m:dPr>
                  <m:ctrlPr>
                    <w:rPr>
                      <w:rFonts w:ascii="Cambria Math" w:hAnsi="Cambria Math"/>
                      <w:i/>
                    </w:rPr>
                  </m:ctrlPr>
                </m:dPr>
                <m:e>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e>
              </m:d>
              <m:r>
                <w:rPr>
                  <w:rFonts w:ascii="Cambria Math" w:hAnsi="Cambria Math"/>
                </w:rPr>
                <m:t>=</m:t>
              </m:r>
              <m:r>
                <m:rPr>
                  <m:sty m:val="bi"/>
                </m:rPr>
                <w:rPr>
                  <w:rFonts w:ascii="Cambria Math" w:hAnsi="Cambria Math"/>
                </w:rPr>
                <m:t>ω</m:t>
              </m:r>
              <m:r>
                <w:rPr>
                  <w:rFonts w:ascii="Cambria Math" w:hAnsi="Cambria Math"/>
                </w:rPr>
                <m:t>+</m:t>
              </m:r>
              <m:nary>
                <m:naryPr>
                  <m:chr m:val="∑"/>
                  <m:ctrlPr>
                    <w:rPr>
                      <w:rFonts w:ascii="Cambria Math" w:hAnsi="Cambria Math"/>
                    </w:rPr>
                  </m:ctrlPr>
                </m:naryPr>
                <m:sub>
                  <m:r>
                    <w:rPr>
                      <w:rFonts w:ascii="Cambria Math" w:hAnsi="Cambria Math"/>
                    </w:rPr>
                    <m:t>k=1</m:t>
                  </m:r>
                </m:sub>
                <m:sup>
                  <m:r>
                    <w:rPr>
                      <w:rFonts w:ascii="Cambria Math" w:hAnsi="Cambria Math"/>
                    </w:rPr>
                    <m:t>p</m:t>
                  </m:r>
                </m:sup>
                <m:e>
                  <m:sSub>
                    <m:sSubPr>
                      <m:ctrlPr>
                        <w:rPr>
                          <w:rFonts w:ascii="Cambria Math" w:hAnsi="Cambria Math"/>
                          <w:b/>
                          <w:bCs/>
                        </w:rPr>
                      </m:ctrlPr>
                    </m:sSubPr>
                    <m:e>
                      <m:r>
                        <m:rPr>
                          <m:sty m:val="bi"/>
                        </m:rPr>
                        <w:rPr>
                          <w:rFonts w:ascii="Cambria Math" w:hAnsi="Cambria Math"/>
                        </w:rPr>
                        <m:t>A</m:t>
                      </m:r>
                    </m:e>
                    <m:sub>
                      <m:r>
                        <m:rPr>
                          <m:sty m:val="bi"/>
                        </m:rPr>
                        <w:rPr>
                          <w:rFonts w:ascii="Cambria Math" w:hAnsi="Cambria Math"/>
                        </w:rPr>
                        <m:t>k</m:t>
                      </m:r>
                    </m:sub>
                  </m:sSub>
                  <m:r>
                    <w:rPr>
                      <w:rFonts w:ascii="Cambria Math" w:hAnsi="Cambria Math"/>
                    </w:rPr>
                    <m:t>VECH</m:t>
                  </m:r>
                  <m:d>
                    <m:dPr>
                      <m:ctrlPr>
                        <w:rPr>
                          <w:rFonts w:ascii="Cambria Math" w:hAnsi="Cambria Math"/>
                          <w:i/>
                        </w:rPr>
                      </m:ctrlPr>
                    </m:dPr>
                    <m:e>
                      <m:sSubSup>
                        <m:sSubSupPr>
                          <m:ctrlPr>
                            <w:rPr>
                              <w:rFonts w:ascii="Cambria Math" w:hAnsi="Cambria Math"/>
                              <w:b/>
                              <w:bCs/>
                            </w:rPr>
                          </m:ctrlPr>
                        </m:sSubSupPr>
                        <m:e>
                          <m:r>
                            <m:rPr>
                              <m:sty m:val="bi"/>
                            </m:rPr>
                            <w:rPr>
                              <w:rFonts w:ascii="Cambria Math" w:hAnsi="Cambria Math"/>
                            </w:rPr>
                            <m:t>ϵ</m:t>
                          </m:r>
                        </m:e>
                        <m:sub>
                          <m:r>
                            <m:rPr>
                              <m:sty m:val="bi"/>
                            </m:rPr>
                            <w:rPr>
                              <w:rFonts w:ascii="Cambria Math" w:hAnsi="Cambria Math"/>
                            </w:rPr>
                            <m:t>t-k</m:t>
                          </m:r>
                        </m:sub>
                        <m:sup>
                          <m:r>
                            <m:rPr>
                              <m:sty m:val="bi"/>
                            </m:rPr>
                            <w:rPr>
                              <w:rFonts w:ascii="Cambria Math" w:hAnsi="Cambria Math"/>
                            </w:rPr>
                            <m:t xml:space="preserve"> </m:t>
                          </m:r>
                        </m:sup>
                      </m:sSubSup>
                      <m:sSubSup>
                        <m:sSubSupPr>
                          <m:ctrlPr>
                            <w:rPr>
                              <w:rFonts w:ascii="Cambria Math" w:hAnsi="Cambria Math"/>
                              <w:b/>
                              <w:bCs/>
                            </w:rPr>
                          </m:ctrlPr>
                        </m:sSubSupPr>
                        <m:e>
                          <m:r>
                            <m:rPr>
                              <m:sty m:val="bi"/>
                            </m:rPr>
                            <w:rPr>
                              <w:rFonts w:ascii="Cambria Math" w:hAnsi="Cambria Math"/>
                            </w:rPr>
                            <m:t>ϵ</m:t>
                          </m:r>
                        </m:e>
                        <m:sub>
                          <m:r>
                            <m:rPr>
                              <m:sty m:val="bi"/>
                            </m:rPr>
                            <w:rPr>
                              <w:rFonts w:ascii="Cambria Math" w:hAnsi="Cambria Math"/>
                            </w:rPr>
                            <m:t>t-k</m:t>
                          </m:r>
                        </m:sub>
                        <m:sup>
                          <m:r>
                            <m:rPr>
                              <m:sty m:val="bi"/>
                            </m:rPr>
                            <w:rPr>
                              <w:rFonts w:ascii="Cambria Math" w:hAnsi="Cambria Math"/>
                            </w:rPr>
                            <m:t>'</m:t>
                          </m:r>
                        </m:sup>
                      </m:sSubSup>
                    </m:e>
                  </m:d>
                </m:e>
              </m:nary>
              <m:r>
                <w:rPr>
                  <w:rFonts w:ascii="Cambria Math" w:hAnsi="Cambria Math"/>
                </w:rPr>
                <m:t>+</m:t>
              </m:r>
              <m:sSub>
                <m:sSubPr>
                  <m:ctrlPr>
                    <w:rPr>
                      <w:rFonts w:ascii="Cambria Math" w:hAnsi="Cambria Math"/>
                    </w:rPr>
                  </m:ctrlPr>
                </m:sSubPr>
                <m:e>
                  <m:nary>
                    <m:naryPr>
                      <m:chr m:val="∑"/>
                      <m:ctrlPr>
                        <w:rPr>
                          <w:rFonts w:ascii="Cambria Math" w:hAnsi="Cambria Math"/>
                        </w:rPr>
                      </m:ctrlPr>
                    </m:naryPr>
                    <m:sub>
                      <m:r>
                        <w:rPr>
                          <w:rFonts w:ascii="Cambria Math" w:hAnsi="Cambria Math"/>
                        </w:rPr>
                        <m:t>l=1</m:t>
                      </m:r>
                    </m:sub>
                    <m:sup>
                      <m:r>
                        <w:rPr>
                          <w:rFonts w:ascii="Cambria Math" w:hAnsi="Cambria Math"/>
                        </w:rPr>
                        <m:t>q</m:t>
                      </m:r>
                    </m:sup>
                    <m:e>
                      <m:sSub>
                        <m:sSubPr>
                          <m:ctrlPr>
                            <w:rPr>
                              <w:rFonts w:ascii="Cambria Math" w:hAnsi="Cambria Math"/>
                              <w:b/>
                              <w:bCs/>
                            </w:rPr>
                          </m:ctrlPr>
                        </m:sSubPr>
                        <m:e>
                          <m:r>
                            <m:rPr>
                              <m:sty m:val="bi"/>
                            </m:rPr>
                            <w:rPr>
                              <w:rFonts w:ascii="Cambria Math" w:hAnsi="Cambria Math"/>
                            </w:rPr>
                            <m:t>B</m:t>
                          </m:r>
                        </m:e>
                        <m:sub>
                          <m:r>
                            <m:rPr>
                              <m:sty m:val="bi"/>
                            </m:rPr>
                            <w:rPr>
                              <w:rFonts w:ascii="Cambria Math" w:hAnsi="Cambria Math"/>
                            </w:rPr>
                            <m:t>l</m:t>
                          </m:r>
                        </m:sub>
                      </m:sSub>
                      <m:sSubSup>
                        <m:sSubSupPr>
                          <m:ctrlPr>
                            <w:rPr>
                              <w:rFonts w:ascii="Cambria Math" w:hAnsi="Cambria Math"/>
                            </w:rPr>
                          </m:ctrlPr>
                        </m:sSubSupPr>
                        <m:e>
                          <m:r>
                            <w:rPr>
                              <w:rFonts w:ascii="Cambria Math" w:hAnsi="Cambria Math"/>
                            </w:rPr>
                            <m:t>VECH(</m:t>
                          </m:r>
                          <m:r>
                            <m:rPr>
                              <m:sty m:val="bi"/>
                            </m:rPr>
                            <w:rPr>
                              <w:rFonts w:ascii="Cambria Math" w:hAnsi="Cambria Math"/>
                            </w:rPr>
                            <m:t>H</m:t>
                          </m:r>
                        </m:e>
                        <m:sub>
                          <m:r>
                            <m:rPr>
                              <m:sty m:val="bi"/>
                            </m:rPr>
                            <w:rPr>
                              <w:rFonts w:ascii="Cambria Math" w:hAnsi="Cambria Math"/>
                            </w:rPr>
                            <m:t>t-l</m:t>
                          </m:r>
                        </m:sub>
                        <m:sup>
                          <m:r>
                            <w:rPr>
                              <w:rFonts w:ascii="Cambria Math" w:hAnsi="Cambria Math"/>
                            </w:rPr>
                            <m:t xml:space="preserve"> </m:t>
                          </m:r>
                        </m:sup>
                      </m:sSubSup>
                      <m:r>
                        <w:rPr>
                          <w:rFonts w:ascii="Cambria Math" w:hAnsi="Cambria Math"/>
                        </w:rPr>
                        <m:t>)</m:t>
                      </m:r>
                    </m:e>
                  </m:nary>
                </m:e>
                <m:sub>
                  <m:r>
                    <w:rPr>
                      <w:rFonts w:ascii="Cambria Math" w:hAnsi="Cambria Math"/>
                    </w:rPr>
                    <m:t xml:space="preserve"> </m:t>
                  </m:r>
                </m:sub>
              </m:sSub>
              <m:r>
                <w:rPr>
                  <w:rFonts w:ascii="Cambria Math" w:hAnsi="Cambria Math"/>
                </w:rPr>
                <m:t>#</m:t>
              </m:r>
              <m:d>
                <m:dPr>
                  <m:ctrlPr>
                    <w:rPr>
                      <w:rFonts w:ascii="Cambria Math" w:hAnsi="Cambria Math"/>
                      <w:i/>
                    </w:rPr>
                  </m:ctrlPr>
                </m:dPr>
                <m:e>
                  <m:r>
                    <w:rPr>
                      <w:rFonts w:ascii="Cambria Math" w:hAnsi="Cambria Math"/>
                    </w:rPr>
                    <m:t>5</m:t>
                  </m:r>
                </m:e>
              </m:d>
            </m:e>
          </m:eqArr>
        </m:oMath>
      </m:oMathPara>
    </w:p>
    <w:p w14:paraId="2895E1EB" w14:textId="3B6830C6" w:rsidR="00D640F1" w:rsidRDefault="00000000" w:rsidP="00D145BD">
      <w:pPr>
        <w:spacing w:after="240"/>
        <w:jc w:val="both"/>
      </w:pPr>
      <w:r>
        <w:t xml:space="preserve">where </w:t>
      </w:r>
      <m:oMath>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oMath>
      <w:r>
        <w:t xml:space="preserve"> is the conditional variance-covariance matrix of the residuals. In this equation, </w:t>
      </w:r>
      <m:oMath>
        <m:r>
          <w:rPr>
            <w:rFonts w:ascii="Cambria Math" w:hAnsi="Cambria Math"/>
          </w:rPr>
          <m:t>VECH</m:t>
        </m:r>
      </m:oMath>
      <w:r>
        <w:t xml:space="preserve"> is the operator that stretches the lower triangular part of a matrix including the diagonal into a vector form. </w:t>
      </w:r>
      <m:oMath>
        <m:r>
          <m:rPr>
            <m:sty m:val="bi"/>
          </m:rPr>
          <w:rPr>
            <w:rFonts w:ascii="Cambria Math" w:hAnsi="Cambria Math"/>
          </w:rPr>
          <m:t>ω</m:t>
        </m:r>
      </m:oMath>
      <w:r>
        <w:t xml:space="preserve"> is the vector with the dimension of </w:t>
      </w:r>
      <m:oMath>
        <m:f>
          <m:fPr>
            <m:ctrlPr>
              <w:rPr>
                <w:rFonts w:ascii="Cambria Math" w:hAnsi="Cambria Math"/>
              </w:rPr>
            </m:ctrlPr>
          </m:fPr>
          <m:num>
            <m:r>
              <w:rPr>
                <w:rFonts w:ascii="Cambria Math" w:hAnsi="Cambria Math"/>
              </w:rPr>
              <m:t>N×(N+1)</m:t>
            </m:r>
          </m:num>
          <m:den>
            <m:r>
              <w:rPr>
                <w:rFonts w:ascii="Cambria Math" w:hAnsi="Cambria Math"/>
              </w:rPr>
              <m:t>2</m:t>
            </m:r>
          </m:den>
        </m:f>
      </m:oMath>
      <w:r>
        <w:t xml:space="preserve">, while </w:t>
      </w:r>
      <m:oMath>
        <m:sSub>
          <m:sSubPr>
            <m:ctrlPr>
              <w:rPr>
                <w:rFonts w:ascii="Cambria Math" w:hAnsi="Cambria Math"/>
                <w:b/>
                <w:bCs/>
              </w:rPr>
            </m:ctrlPr>
          </m:sSubPr>
          <m:e>
            <m:r>
              <m:rPr>
                <m:sty m:val="bi"/>
              </m:rPr>
              <w:rPr>
                <w:rFonts w:ascii="Cambria Math" w:hAnsi="Cambria Math"/>
              </w:rPr>
              <m:t>A</m:t>
            </m:r>
          </m:e>
          <m:sub>
            <m:r>
              <m:rPr>
                <m:sty m:val="bi"/>
              </m:rPr>
              <w:rPr>
                <w:rFonts w:ascii="Cambria Math" w:hAnsi="Cambria Math"/>
              </w:rPr>
              <m:t>k</m:t>
            </m:r>
          </m:sub>
        </m:sSub>
      </m:oMath>
      <w:r>
        <w:t xml:space="preserve"> and </w:t>
      </w:r>
      <m:oMath>
        <m:sSub>
          <m:sSubPr>
            <m:ctrlPr>
              <w:rPr>
                <w:rFonts w:ascii="Cambria Math" w:hAnsi="Cambria Math"/>
                <w:b/>
                <w:bCs/>
              </w:rPr>
            </m:ctrlPr>
          </m:sSubPr>
          <m:e>
            <m:r>
              <m:rPr>
                <m:sty m:val="bi"/>
              </m:rPr>
              <w:rPr>
                <w:rFonts w:ascii="Cambria Math" w:hAnsi="Cambria Math"/>
              </w:rPr>
              <m:t>B</m:t>
            </m:r>
          </m:e>
          <m:sub>
            <m:r>
              <m:rPr>
                <m:sty m:val="bi"/>
              </m:rPr>
              <w:rPr>
                <w:rFonts w:ascii="Cambria Math" w:hAnsi="Cambria Math"/>
              </w:rPr>
              <m:t>l</m:t>
            </m:r>
          </m:sub>
        </m:sSub>
      </m:oMath>
      <w:r>
        <w:t xml:space="preserve"> are the parameters of </w:t>
      </w:r>
      <w:r w:rsidR="002D4DA6">
        <w:t xml:space="preserve">square </w:t>
      </w:r>
      <m:oMath>
        <m:f>
          <m:fPr>
            <m:ctrlPr>
              <w:rPr>
                <w:rFonts w:ascii="Cambria Math" w:hAnsi="Cambria Math"/>
              </w:rPr>
            </m:ctrlPr>
          </m:fPr>
          <m:num>
            <m:r>
              <w:rPr>
                <w:rFonts w:ascii="Cambria Math" w:hAnsi="Cambria Math"/>
              </w:rPr>
              <m:t>N×(N+1)</m:t>
            </m:r>
          </m:num>
          <m:den>
            <m:r>
              <w:rPr>
                <w:rFonts w:ascii="Cambria Math" w:hAnsi="Cambria Math"/>
              </w:rPr>
              <m:t>2</m:t>
            </m:r>
          </m:den>
        </m:f>
        <m:r>
          <w:rPr>
            <w:rFonts w:ascii="Cambria Math" w:hAnsi="Cambria Math"/>
          </w:rPr>
          <m:t xml:space="preserve"> </m:t>
        </m:r>
      </m:oMath>
      <w:r w:rsidR="00FE5224">
        <w:t xml:space="preserve"> </w:t>
      </w:r>
      <w:r>
        <w:t>matrices to be estimated</w:t>
      </w:r>
      <w:r w:rsidR="002D4DA6">
        <w:t>.</w:t>
      </w:r>
      <w:r w:rsidR="00E9139C">
        <w:t xml:space="preserve"> </w:t>
      </w:r>
      <w:r>
        <w:t xml:space="preserve">For the diagonal restriction, </w:t>
      </w:r>
      <m:oMath>
        <m:sSub>
          <m:sSubPr>
            <m:ctrlPr>
              <w:rPr>
                <w:rFonts w:ascii="Cambria Math" w:hAnsi="Cambria Math"/>
                <w:b/>
                <w:bCs/>
              </w:rPr>
            </m:ctrlPr>
          </m:sSubPr>
          <m:e>
            <m:r>
              <m:rPr>
                <m:sty m:val="bi"/>
              </m:rPr>
              <w:rPr>
                <w:rFonts w:ascii="Cambria Math" w:hAnsi="Cambria Math"/>
              </w:rPr>
              <m:t>A</m:t>
            </m:r>
          </m:e>
          <m:sub>
            <m:r>
              <m:rPr>
                <m:sty m:val="bi"/>
              </m:rPr>
              <w:rPr>
                <w:rFonts w:ascii="Cambria Math" w:hAnsi="Cambria Math"/>
              </w:rPr>
              <m:t>k</m:t>
            </m:r>
          </m:sub>
        </m:sSub>
      </m:oMath>
      <w:r>
        <w:t xml:space="preserve"> and </w:t>
      </w:r>
      <m:oMath>
        <m:sSub>
          <m:sSubPr>
            <m:ctrlPr>
              <w:rPr>
                <w:rFonts w:ascii="Cambria Math" w:hAnsi="Cambria Math"/>
                <w:b/>
                <w:bCs/>
              </w:rPr>
            </m:ctrlPr>
          </m:sSubPr>
          <m:e>
            <m:r>
              <m:rPr>
                <m:sty m:val="bi"/>
              </m:rPr>
              <w:rPr>
                <w:rFonts w:ascii="Cambria Math" w:hAnsi="Cambria Math"/>
              </w:rPr>
              <m:t>B</m:t>
            </m:r>
          </m:e>
          <m:sub>
            <m:r>
              <m:rPr>
                <m:sty m:val="bi"/>
              </m:rPr>
              <w:rPr>
                <w:rFonts w:ascii="Cambria Math" w:hAnsi="Cambria Math"/>
              </w:rPr>
              <m:t>l</m:t>
            </m:r>
          </m:sub>
        </m:sSub>
      </m:oMath>
      <w:r>
        <w:t xml:space="preserve"> become diagonal </w:t>
      </w:r>
      <w:r w:rsidR="00A8121A">
        <w:t>square</w:t>
      </w:r>
      <w:r w:rsidR="000729F9">
        <w:t xml:space="preserve"> </w:t>
      </w:r>
      <m:oMath>
        <m:f>
          <m:fPr>
            <m:ctrlPr>
              <w:rPr>
                <w:rFonts w:ascii="Cambria Math" w:hAnsi="Cambria Math"/>
              </w:rPr>
            </m:ctrlPr>
          </m:fPr>
          <m:num>
            <m:r>
              <w:rPr>
                <w:rFonts w:ascii="Cambria Math" w:hAnsi="Cambria Math"/>
              </w:rPr>
              <m:t>N×(N+1)</m:t>
            </m:r>
          </m:num>
          <m:den>
            <m:r>
              <w:rPr>
                <w:rFonts w:ascii="Cambria Math" w:hAnsi="Cambria Math"/>
              </w:rPr>
              <m:t>2</m:t>
            </m:r>
          </m:den>
        </m:f>
      </m:oMath>
      <w:r w:rsidR="000729F9">
        <w:t xml:space="preserve"> </w:t>
      </w:r>
      <w:r>
        <w:t>matrices</w:t>
      </w:r>
      <w:r w:rsidR="00A8121A">
        <w:t>,</w:t>
      </w:r>
      <w:r>
        <w:t xml:space="preserve"> </w:t>
      </w:r>
      <w:r w:rsidR="00A8121A">
        <w:t xml:space="preserve">which means that </w:t>
      </w:r>
      <w:r w:rsidR="00A8121A" w:rsidRPr="00A8121A">
        <w:t>the off-diagonal elements are constrained to be zero</w:t>
      </w:r>
      <w:r w:rsidR="00A8121A">
        <w:t xml:space="preserve">. </w:t>
      </w:r>
      <w:r>
        <w:t xml:space="preserve">This </w:t>
      </w:r>
      <w:r w:rsidR="00D76348">
        <w:t>indicates</w:t>
      </w:r>
      <w:r>
        <w:t xml:space="preserve"> that one individual commodity's conditional variance will be determined only by its own autocorrelation and moving average, not by other commodities. The diagonal VECH model will estimate </w:t>
      </w:r>
      <w:r w:rsidR="0002122F">
        <w:t>the</w:t>
      </w:r>
      <w:r>
        <w:t xml:space="preserve"> total number of </w:t>
      </w:r>
      <m:oMath>
        <m:r>
          <w:rPr>
            <w:rFonts w:ascii="Cambria Math" w:hAnsi="Cambria Math"/>
          </w:rPr>
          <m:t>(p+q+1)×</m:t>
        </m:r>
        <m:f>
          <m:fPr>
            <m:ctrlPr>
              <w:rPr>
                <w:rFonts w:ascii="Cambria Math" w:hAnsi="Cambria Math"/>
              </w:rPr>
            </m:ctrlPr>
          </m:fPr>
          <m:num>
            <m:r>
              <w:rPr>
                <w:rFonts w:ascii="Cambria Math" w:hAnsi="Cambria Math"/>
              </w:rPr>
              <m:t>N×(N+1)</m:t>
            </m:r>
          </m:num>
          <m:den>
            <m:r>
              <w:rPr>
                <w:rFonts w:ascii="Cambria Math" w:hAnsi="Cambria Math"/>
              </w:rPr>
              <m:t>2</m:t>
            </m:r>
          </m:den>
        </m:f>
      </m:oMath>
      <w:r>
        <w:t xml:space="preserve"> parameters</w:t>
      </w:r>
      <w:r w:rsidR="00C7669F">
        <w:t>.</w:t>
      </w:r>
      <w:r>
        <w:t xml:space="preserve"> For example, the </w:t>
      </w:r>
      <w:r w:rsidR="00BD3F1F">
        <w:t xml:space="preserve">number </w:t>
      </w:r>
      <w:r w:rsidR="00804555">
        <w:t xml:space="preserve">of </w:t>
      </w:r>
      <w:r>
        <w:t>estimated parameters of the diagonal VECH</w:t>
      </w:r>
      <w:r w:rsidR="00227396">
        <w:t xml:space="preserve"> </w:t>
      </w:r>
      <m:oMath>
        <m:r>
          <w:rPr>
            <w:rFonts w:ascii="Cambria Math" w:hAnsi="Cambria Math"/>
          </w:rPr>
          <m:t>(1, 1)</m:t>
        </m:r>
      </m:oMath>
      <w:r>
        <w:t xml:space="preserve"> with 3 commodities is </w:t>
      </w:r>
      <m:oMath>
        <m:r>
          <w:rPr>
            <w:rFonts w:ascii="Cambria Math" w:hAnsi="Cambria Math"/>
          </w:rPr>
          <m:t>(1+1+1)×</m:t>
        </m:r>
        <m:f>
          <m:fPr>
            <m:ctrlPr>
              <w:rPr>
                <w:rFonts w:ascii="Cambria Math" w:hAnsi="Cambria Math"/>
              </w:rPr>
            </m:ctrlPr>
          </m:fPr>
          <m:num>
            <m:r>
              <w:rPr>
                <w:rFonts w:ascii="Cambria Math" w:hAnsi="Cambria Math"/>
              </w:rPr>
              <m:t>3×(3+1)</m:t>
            </m:r>
          </m:num>
          <m:den>
            <m:r>
              <w:rPr>
                <w:rFonts w:ascii="Cambria Math" w:hAnsi="Cambria Math"/>
              </w:rPr>
              <m:t>2</m:t>
            </m:r>
          </m:den>
        </m:f>
        <m:r>
          <w:rPr>
            <w:rFonts w:ascii="Cambria Math" w:hAnsi="Cambria Math"/>
          </w:rPr>
          <m:t>=18</m:t>
        </m:r>
      </m:oMath>
      <w:r>
        <w:t xml:space="preserve">. </w:t>
      </w:r>
    </w:p>
    <w:p w14:paraId="1908AEBE" w14:textId="527C2B7D" w:rsidR="00D640F1" w:rsidRDefault="00000000" w:rsidP="00D145BD">
      <w:pPr>
        <w:pStyle w:val="Heading3"/>
        <w:jc w:val="both"/>
      </w:pPr>
      <w:r>
        <w:t>3.</w:t>
      </w:r>
      <w:r w:rsidR="00070FFC">
        <w:t>3</w:t>
      </w:r>
      <w:r>
        <w:t>.</w:t>
      </w:r>
      <w:r w:rsidR="00070FFC">
        <w:t>2</w:t>
      </w:r>
      <w:r>
        <w:t xml:space="preserve"> Diagonal BEKK</w:t>
      </w:r>
    </w:p>
    <w:p w14:paraId="7D24759A" w14:textId="50B96F55" w:rsidR="00D640F1" w:rsidRDefault="00000000" w:rsidP="00D145BD">
      <w:pPr>
        <w:spacing w:after="240"/>
        <w:jc w:val="both"/>
      </w:pPr>
      <w:r>
        <w:t xml:space="preserve">The BEKK model is named </w:t>
      </w:r>
      <w:r w:rsidR="009005B6">
        <w:t xml:space="preserve">the </w:t>
      </w:r>
      <w:r>
        <w:t xml:space="preserve">Baba, Engle, Kraft, and Kroner GARCH model </w:t>
      </w:r>
      <w:r w:rsidR="00B0055A">
        <w:fldChar w:fldCharType="begin"/>
      </w:r>
      <w:r w:rsidR="00B0055A">
        <w:instrText xml:space="preserve"> ADDIN ZOTERO_ITEM CSL_CITATION {"citationID":"PD8RxQsA","properties":{"formattedCitation":"(Engle &amp; Kroner, 1995)","plainCitation":"(Engle &amp; Kroner, 1995)","noteIndex":0},"citationItems":[{"id":142,"uris":["http://zotero.org/users/13925666/items/NBYMAYJT"],"itemData":{"id":142,"type":"article-journal","container-title":"Econometric theory","issue":"1","note":"publisher: Cambridge University Press","page":"122–150","source":"Google Scholar","title":"Multivariate simultaneous generalized ARCH","volume":"11","author":[{"family":"Engle","given":"Robert F."},{"family":"Kroner","given":"Kenneth F."}],"issued":{"date-parts":[["1995"]]}}}],"schema":"https://github.com/citation-style-language/schema/raw/master/csl-citation.json"} </w:instrText>
      </w:r>
      <w:r w:rsidR="00B0055A">
        <w:fldChar w:fldCharType="separate"/>
      </w:r>
      <w:r w:rsidR="00B0055A" w:rsidRPr="00B0055A">
        <w:t>(Engle &amp; Kroner, 1995)</w:t>
      </w:r>
      <w:r w:rsidR="00B0055A">
        <w:fldChar w:fldCharType="end"/>
      </w:r>
      <w:r>
        <w:t>. This model is a more restricted form of the VECH model. The variance</w:t>
      </w:r>
      <w:r w:rsidR="002D33CA">
        <w:t>-covariance</w:t>
      </w:r>
      <w:r>
        <w:t xml:space="preserve"> equation is shown as follows: </w:t>
      </w:r>
    </w:p>
    <w:p w14:paraId="7AC09931" w14:textId="52839BC9" w:rsidR="00D640F1" w:rsidRPr="00515A3E" w:rsidRDefault="00000000" w:rsidP="00D145BD">
      <w:pPr>
        <w:spacing w:after="240"/>
        <w:ind w:left="360"/>
        <w:jc w:val="center"/>
        <w:rPr>
          <w:b/>
          <w:bCs/>
        </w:rPr>
      </w:pPr>
      <m:oMathPara>
        <m:oMath>
          <m:eqArr>
            <m:eqArrPr>
              <m:maxDist m:val="1"/>
              <m:ctrlPr>
                <w:rPr>
                  <w:rFonts w:ascii="Cambria Math" w:hAnsi="Cambria Math"/>
                  <w:i/>
                </w:rPr>
              </m:ctrlPr>
            </m:eqArrPr>
            <m:e>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r>
                <w:rPr>
                  <w:rFonts w:ascii="Cambria Math" w:hAnsi="Cambria Math"/>
                </w:rPr>
                <m:t>=</m:t>
              </m:r>
              <m:r>
                <m:rPr>
                  <m:sty m:val="bi"/>
                </m:rPr>
                <w:rPr>
                  <w:rFonts w:ascii="Cambria Math" w:hAnsi="Cambria Math"/>
                </w:rPr>
                <m:t>ω</m:t>
              </m:r>
              <m:sSubSup>
                <m:sSubSupPr>
                  <m:ctrlPr>
                    <w:rPr>
                      <w:rFonts w:ascii="Cambria Math" w:hAnsi="Cambria Math"/>
                      <w:b/>
                      <w:bCs/>
                    </w:rPr>
                  </m:ctrlPr>
                </m:sSubSupPr>
                <m:e>
                  <m:r>
                    <m:rPr>
                      <m:sty m:val="bi"/>
                    </m:rPr>
                    <w:rPr>
                      <w:rFonts w:ascii="Cambria Math" w:hAnsi="Cambria Math"/>
                    </w:rPr>
                    <m:t>ω</m:t>
                  </m:r>
                </m:e>
                <m:sub>
                  <m:r>
                    <m:rPr>
                      <m:sty m:val="bi"/>
                    </m:rPr>
                    <w:rPr>
                      <w:rFonts w:ascii="Cambria Math" w:hAnsi="Cambria Math"/>
                    </w:rPr>
                    <m:t xml:space="preserve"> </m:t>
                  </m:r>
                </m:sub>
                <m:sup>
                  <m:r>
                    <m:rPr>
                      <m:sty m:val="bi"/>
                    </m:rPr>
                    <w:rPr>
                      <w:rFonts w:ascii="Cambria Math" w:hAnsi="Cambria Math"/>
                    </w:rPr>
                    <m:t>'</m:t>
                  </m:r>
                </m:sup>
              </m:sSubSup>
              <m:r>
                <w:rPr>
                  <w:rFonts w:ascii="Cambria Math" w:hAnsi="Cambria Math"/>
                </w:rPr>
                <m:t>+</m:t>
              </m:r>
              <m:nary>
                <m:naryPr>
                  <m:chr m:val="∑"/>
                  <m:ctrlPr>
                    <w:rPr>
                      <w:rFonts w:ascii="Cambria Math" w:hAnsi="Cambria Math"/>
                    </w:rPr>
                  </m:ctrlPr>
                </m:naryPr>
                <m:sub>
                  <m:r>
                    <w:rPr>
                      <w:rFonts w:ascii="Cambria Math" w:hAnsi="Cambria Math"/>
                    </w:rPr>
                    <m:t>k=1</m:t>
                  </m:r>
                </m:sub>
                <m:sup>
                  <m:r>
                    <w:rPr>
                      <w:rFonts w:ascii="Cambria Math" w:hAnsi="Cambria Math"/>
                    </w:rPr>
                    <m:t>p</m:t>
                  </m:r>
                </m:sup>
                <m:e>
                  <m:sSubSup>
                    <m:sSubSupPr>
                      <m:ctrlPr>
                        <w:rPr>
                          <w:rFonts w:ascii="Cambria Math" w:hAnsi="Cambria Math"/>
                          <w:b/>
                          <w:bCs/>
                        </w:rPr>
                      </m:ctrlPr>
                    </m:sSubSupPr>
                    <m:e>
                      <m:r>
                        <m:rPr>
                          <m:sty m:val="bi"/>
                        </m:rPr>
                        <w:rPr>
                          <w:rFonts w:ascii="Cambria Math" w:hAnsi="Cambria Math"/>
                        </w:rPr>
                        <m:t>A</m:t>
                      </m:r>
                    </m:e>
                    <m:sub>
                      <m:r>
                        <m:rPr>
                          <m:sty m:val="bi"/>
                        </m:rPr>
                        <w:rPr>
                          <w:rFonts w:ascii="Cambria Math" w:hAnsi="Cambria Math"/>
                        </w:rPr>
                        <m:t>k</m:t>
                      </m:r>
                    </m:sub>
                    <m:sup>
                      <m:r>
                        <m:rPr>
                          <m:sty m:val="bi"/>
                        </m:rPr>
                        <w:rPr>
                          <w:rFonts w:ascii="Cambria Math" w:hAnsi="Cambria Math"/>
                        </w:rPr>
                        <m:t>'</m:t>
                      </m:r>
                    </m:sup>
                  </m:sSubSup>
                  <m:sSubSup>
                    <m:sSubSupPr>
                      <m:ctrlPr>
                        <w:rPr>
                          <w:rFonts w:ascii="Cambria Math" w:hAnsi="Cambria Math"/>
                          <w:b/>
                          <w:bCs/>
                        </w:rPr>
                      </m:ctrlPr>
                    </m:sSubSupPr>
                    <m:e>
                      <m:r>
                        <m:rPr>
                          <m:sty m:val="bi"/>
                        </m:rPr>
                        <w:rPr>
                          <w:rFonts w:ascii="Cambria Math" w:hAnsi="Cambria Math"/>
                        </w:rPr>
                        <m:t>ϵ</m:t>
                      </m:r>
                    </m:e>
                    <m:sub>
                      <m:r>
                        <m:rPr>
                          <m:sty m:val="bi"/>
                        </m:rPr>
                        <w:rPr>
                          <w:rFonts w:ascii="Cambria Math" w:hAnsi="Cambria Math"/>
                        </w:rPr>
                        <m:t>t-k</m:t>
                      </m:r>
                    </m:sub>
                    <m:sup>
                      <m:r>
                        <m:rPr>
                          <m:sty m:val="bi"/>
                        </m:rPr>
                        <w:rPr>
                          <w:rFonts w:ascii="Cambria Math" w:hAnsi="Cambria Math"/>
                        </w:rPr>
                        <m:t xml:space="preserve"> </m:t>
                      </m:r>
                    </m:sup>
                  </m:sSubSup>
                  <m:sSubSup>
                    <m:sSubSupPr>
                      <m:ctrlPr>
                        <w:rPr>
                          <w:rFonts w:ascii="Cambria Math" w:hAnsi="Cambria Math"/>
                          <w:b/>
                          <w:bCs/>
                        </w:rPr>
                      </m:ctrlPr>
                    </m:sSubSupPr>
                    <m:e>
                      <m:r>
                        <m:rPr>
                          <m:sty m:val="bi"/>
                        </m:rPr>
                        <w:rPr>
                          <w:rFonts w:ascii="Cambria Math" w:hAnsi="Cambria Math"/>
                        </w:rPr>
                        <m:t>ϵ</m:t>
                      </m:r>
                    </m:e>
                    <m:sub>
                      <m:r>
                        <m:rPr>
                          <m:sty m:val="bi"/>
                        </m:rPr>
                        <w:rPr>
                          <w:rFonts w:ascii="Cambria Math" w:hAnsi="Cambria Math"/>
                        </w:rPr>
                        <m:t>t-k</m:t>
                      </m:r>
                    </m:sub>
                    <m:sup>
                      <m:r>
                        <m:rPr>
                          <m:sty m:val="bi"/>
                        </m:rPr>
                        <w:rPr>
                          <w:rFonts w:ascii="Cambria Math" w:hAnsi="Cambria Math"/>
                        </w:rPr>
                        <m:t>'</m:t>
                      </m:r>
                    </m:sup>
                  </m:sSubSup>
                  <m:sSubSup>
                    <m:sSubSupPr>
                      <m:ctrlPr>
                        <w:rPr>
                          <w:rFonts w:ascii="Cambria Math" w:hAnsi="Cambria Math"/>
                          <w:b/>
                          <w:bCs/>
                        </w:rPr>
                      </m:ctrlPr>
                    </m:sSubSupPr>
                    <m:e>
                      <m:r>
                        <m:rPr>
                          <m:sty m:val="bi"/>
                        </m:rPr>
                        <w:rPr>
                          <w:rFonts w:ascii="Cambria Math" w:hAnsi="Cambria Math"/>
                        </w:rPr>
                        <m:t>A</m:t>
                      </m:r>
                    </m:e>
                    <m:sub>
                      <m:r>
                        <m:rPr>
                          <m:sty m:val="bi"/>
                        </m:rPr>
                        <w:rPr>
                          <w:rFonts w:ascii="Cambria Math" w:hAnsi="Cambria Math"/>
                        </w:rPr>
                        <m:t>k</m:t>
                      </m:r>
                    </m:sub>
                    <m:sup>
                      <m:r>
                        <m:rPr>
                          <m:sty m:val="bi"/>
                        </m:rPr>
                        <w:rPr>
                          <w:rFonts w:ascii="Cambria Math" w:hAnsi="Cambria Math"/>
                        </w:rPr>
                        <m:t xml:space="preserve"> </m:t>
                      </m:r>
                    </m:sup>
                  </m:sSubSup>
                </m:e>
              </m:nary>
              <m:r>
                <w:rPr>
                  <w:rFonts w:ascii="Cambria Math" w:hAnsi="Cambria Math"/>
                </w:rPr>
                <m:t>+</m:t>
              </m:r>
              <m:sSub>
                <m:sSubPr>
                  <m:ctrlPr>
                    <w:rPr>
                      <w:rFonts w:ascii="Cambria Math" w:hAnsi="Cambria Math"/>
                    </w:rPr>
                  </m:ctrlPr>
                </m:sSubPr>
                <m:e>
                  <m:nary>
                    <m:naryPr>
                      <m:chr m:val="∑"/>
                      <m:ctrlPr>
                        <w:rPr>
                          <w:rFonts w:ascii="Cambria Math" w:hAnsi="Cambria Math"/>
                        </w:rPr>
                      </m:ctrlPr>
                    </m:naryPr>
                    <m:sub>
                      <m:r>
                        <w:rPr>
                          <w:rFonts w:ascii="Cambria Math" w:hAnsi="Cambria Math"/>
                        </w:rPr>
                        <m:t>l=1</m:t>
                      </m:r>
                    </m:sub>
                    <m:sup>
                      <m:r>
                        <w:rPr>
                          <w:rFonts w:ascii="Cambria Math" w:hAnsi="Cambria Math"/>
                        </w:rPr>
                        <m:t>q</m:t>
                      </m:r>
                    </m:sup>
                    <m:e>
                      <m:sSubSup>
                        <m:sSubSupPr>
                          <m:ctrlPr>
                            <w:rPr>
                              <w:rFonts w:ascii="Cambria Math" w:hAnsi="Cambria Math"/>
                              <w:b/>
                              <w:bCs/>
                            </w:rPr>
                          </m:ctrlPr>
                        </m:sSubSupPr>
                        <m:e>
                          <m:r>
                            <m:rPr>
                              <m:sty m:val="bi"/>
                            </m:rPr>
                            <w:rPr>
                              <w:rFonts w:ascii="Cambria Math" w:hAnsi="Cambria Math"/>
                            </w:rPr>
                            <m:t>B</m:t>
                          </m:r>
                        </m:e>
                        <m:sub>
                          <m:r>
                            <m:rPr>
                              <m:sty m:val="bi"/>
                            </m:rPr>
                            <w:rPr>
                              <w:rFonts w:ascii="Cambria Math" w:hAnsi="Cambria Math"/>
                            </w:rPr>
                            <m:t>l</m:t>
                          </m:r>
                        </m:sub>
                        <m:sup>
                          <m:r>
                            <m:rPr>
                              <m:sty m:val="bi"/>
                            </m:rPr>
                            <w:rPr>
                              <w:rFonts w:ascii="Cambria Math" w:hAnsi="Cambria Math"/>
                            </w:rPr>
                            <m:t>'</m:t>
                          </m:r>
                        </m:sup>
                      </m:sSubSup>
                      <m:sSub>
                        <m:sSubPr>
                          <m:ctrlPr>
                            <w:rPr>
                              <w:rFonts w:ascii="Cambria Math" w:hAnsi="Cambria Math"/>
                              <w:b/>
                              <w:bCs/>
                            </w:rPr>
                          </m:ctrlPr>
                        </m:sSubPr>
                        <m:e>
                          <m:r>
                            <m:rPr>
                              <m:sty m:val="bi"/>
                            </m:rPr>
                            <w:rPr>
                              <w:rFonts w:ascii="Cambria Math" w:hAnsi="Cambria Math"/>
                            </w:rPr>
                            <m:t>H</m:t>
                          </m:r>
                        </m:e>
                        <m:sub>
                          <m:r>
                            <m:rPr>
                              <m:sty m:val="bi"/>
                            </m:rPr>
                            <w:rPr>
                              <w:rFonts w:ascii="Cambria Math" w:hAnsi="Cambria Math"/>
                            </w:rPr>
                            <m:t>t-l</m:t>
                          </m:r>
                        </m:sub>
                      </m:sSub>
                      <m:sSubSup>
                        <m:sSubSupPr>
                          <m:ctrlPr>
                            <w:rPr>
                              <w:rFonts w:ascii="Cambria Math" w:hAnsi="Cambria Math"/>
                              <w:b/>
                              <w:bCs/>
                            </w:rPr>
                          </m:ctrlPr>
                        </m:sSubSupPr>
                        <m:e>
                          <m:r>
                            <m:rPr>
                              <m:sty m:val="bi"/>
                            </m:rPr>
                            <w:rPr>
                              <w:rFonts w:ascii="Cambria Math" w:hAnsi="Cambria Math"/>
                            </w:rPr>
                            <m:t>B</m:t>
                          </m:r>
                        </m:e>
                        <m:sub>
                          <m:r>
                            <m:rPr>
                              <m:sty m:val="bi"/>
                            </m:rPr>
                            <w:rPr>
                              <w:rFonts w:ascii="Cambria Math" w:hAnsi="Cambria Math"/>
                            </w:rPr>
                            <m:t>l</m:t>
                          </m:r>
                        </m:sub>
                        <m:sup>
                          <m:r>
                            <m:rPr>
                              <m:sty m:val="bi"/>
                            </m:rPr>
                            <w:rPr>
                              <w:rFonts w:ascii="Cambria Math" w:hAnsi="Cambria Math"/>
                            </w:rPr>
                            <m:t xml:space="preserve"> </m:t>
                          </m:r>
                        </m:sup>
                      </m:sSubSup>
                    </m:e>
                  </m:nary>
                </m:e>
                <m:sub>
                  <m:r>
                    <w:rPr>
                      <w:rFonts w:ascii="Cambria Math" w:hAnsi="Cambria Math"/>
                    </w:rPr>
                    <m:t xml:space="preserve"> </m:t>
                  </m:r>
                </m:sub>
              </m:sSub>
              <m:r>
                <w:rPr>
                  <w:rFonts w:ascii="Cambria Math" w:hAnsi="Cambria Math"/>
                </w:rPr>
                <m:t xml:space="preserve"> </m:t>
              </m:r>
              <m:r>
                <m:rPr>
                  <m:sty m:val="bi"/>
                </m:rPr>
                <w:rPr>
                  <w:rFonts w:ascii="Cambria Math" w:hAnsi="Cambria Math"/>
                </w:rPr>
                <m:t>#</m:t>
              </m:r>
              <m:d>
                <m:dPr>
                  <m:ctrlPr>
                    <w:rPr>
                      <w:rFonts w:ascii="Cambria Math" w:hAnsi="Cambria Math"/>
                      <w:i/>
                    </w:rPr>
                  </m:ctrlPr>
                </m:dPr>
                <m:e>
                  <m:r>
                    <w:rPr>
                      <w:rFonts w:ascii="Cambria Math" w:hAnsi="Cambria Math"/>
                    </w:rPr>
                    <m:t>6</m:t>
                  </m:r>
                </m:e>
              </m:d>
              <m:ctrlPr>
                <w:rPr>
                  <w:rFonts w:ascii="Cambria Math" w:hAnsi="Cambria Math"/>
                  <w:b/>
                  <w:bCs/>
                  <w:i/>
                </w:rPr>
              </m:ctrlPr>
            </m:e>
          </m:eqArr>
        </m:oMath>
      </m:oMathPara>
    </w:p>
    <w:p w14:paraId="49C1DD91" w14:textId="1B5996C5" w:rsidR="00D640F1" w:rsidRDefault="00000000" w:rsidP="00D145BD">
      <w:pPr>
        <w:spacing w:after="240"/>
        <w:jc w:val="both"/>
      </w:pPr>
      <w:r>
        <w:t xml:space="preserve">where </w:t>
      </w:r>
      <m:oMath>
        <m:r>
          <m:rPr>
            <m:sty m:val="bi"/>
          </m:rPr>
          <w:rPr>
            <w:rFonts w:ascii="Cambria Math" w:hAnsi="Cambria Math"/>
          </w:rPr>
          <m:t>ω</m:t>
        </m:r>
      </m:oMath>
      <w:r>
        <w:t xml:space="preserve">, </w:t>
      </w:r>
      <m:oMath>
        <m:sSubSup>
          <m:sSubSupPr>
            <m:ctrlPr>
              <w:rPr>
                <w:rFonts w:ascii="Cambria Math" w:hAnsi="Cambria Math"/>
                <w:b/>
                <w:bCs/>
                <w:i/>
              </w:rPr>
            </m:ctrlPr>
          </m:sSubSupPr>
          <m:e>
            <m:r>
              <m:rPr>
                <m:sty m:val="bi"/>
              </m:rPr>
              <w:rPr>
                <w:rFonts w:ascii="Cambria Math" w:hAnsi="Cambria Math"/>
              </w:rPr>
              <m:t>A</m:t>
            </m:r>
          </m:e>
          <m:sub>
            <m:r>
              <m:rPr>
                <m:sty m:val="bi"/>
              </m:rPr>
              <w:rPr>
                <w:rFonts w:ascii="Cambria Math" w:hAnsi="Cambria Math"/>
              </w:rPr>
              <m:t>k</m:t>
            </m:r>
          </m:sub>
          <m:sup>
            <m:r>
              <m:rPr>
                <m:sty m:val="bi"/>
              </m:rPr>
              <w:rPr>
                <w:rFonts w:ascii="Cambria Math" w:hAnsi="Cambria Math"/>
              </w:rPr>
              <m:t xml:space="preserve"> </m:t>
            </m:r>
          </m:sup>
        </m:sSubSup>
      </m:oMath>
      <w:r>
        <w:t xml:space="preserve">, and </w:t>
      </w:r>
      <m:oMath>
        <m:sSubSup>
          <m:sSubSupPr>
            <m:ctrlPr>
              <w:rPr>
                <w:rFonts w:ascii="Cambria Math" w:hAnsi="Cambria Math"/>
                <w:b/>
                <w:bCs/>
              </w:rPr>
            </m:ctrlPr>
          </m:sSubSupPr>
          <m:e>
            <m:r>
              <m:rPr>
                <m:sty m:val="bi"/>
              </m:rPr>
              <w:rPr>
                <w:rFonts w:ascii="Cambria Math" w:hAnsi="Cambria Math"/>
              </w:rPr>
              <m:t>B</m:t>
            </m:r>
          </m:e>
          <m:sub>
            <m:r>
              <m:rPr>
                <m:sty m:val="bi"/>
              </m:rPr>
              <w:rPr>
                <w:rFonts w:ascii="Cambria Math" w:hAnsi="Cambria Math"/>
              </w:rPr>
              <m:t>l</m:t>
            </m:r>
          </m:sub>
          <m:sup>
            <m:r>
              <m:rPr>
                <m:sty m:val="bi"/>
              </m:rPr>
              <w:rPr>
                <w:rFonts w:ascii="Cambria Math" w:hAnsi="Cambria Math"/>
              </w:rPr>
              <m:t xml:space="preserve"> </m:t>
            </m:r>
          </m:sup>
        </m:sSubSup>
      </m:oMath>
      <w:r>
        <w:t xml:space="preserve"> are the </w:t>
      </w:r>
      <m:oMath>
        <m:r>
          <w:rPr>
            <w:rFonts w:ascii="Cambria Math" w:hAnsi="Cambria Math"/>
          </w:rPr>
          <m:t>N×N</m:t>
        </m:r>
      </m:oMath>
      <w:r>
        <w:t xml:space="preserve"> parameter matrices. The constant matrix </w:t>
      </w:r>
      <m:oMath>
        <m:r>
          <m:rPr>
            <m:sty m:val="bi"/>
          </m:rPr>
          <w:rPr>
            <w:rFonts w:ascii="Cambria Math" w:hAnsi="Cambria Math"/>
          </w:rPr>
          <m:t>ω</m:t>
        </m:r>
      </m:oMath>
      <w:r>
        <w:t xml:space="preserve"> is the lower triangular matrix, which contains parameters with the number of </w:t>
      </w:r>
      <m:oMath>
        <m:f>
          <m:fPr>
            <m:ctrlPr>
              <w:rPr>
                <w:rFonts w:ascii="Cambria Math" w:hAnsi="Cambria Math"/>
              </w:rPr>
            </m:ctrlPr>
          </m:fPr>
          <m:num>
            <m:r>
              <w:rPr>
                <w:rFonts w:ascii="Cambria Math" w:hAnsi="Cambria Math"/>
              </w:rPr>
              <m:t>N×(N+1)</m:t>
            </m:r>
          </m:num>
          <m:den>
            <m:r>
              <w:rPr>
                <w:rFonts w:ascii="Cambria Math" w:hAnsi="Cambria Math"/>
              </w:rPr>
              <m:t>2</m:t>
            </m:r>
          </m:den>
        </m:f>
      </m:oMath>
      <w:r>
        <w:t xml:space="preserve">. Similar to the diagonal VECH model, the diagonal BEKK model also has the diagonal form of </w:t>
      </w:r>
      <m:oMath>
        <m:sSubSup>
          <m:sSubSupPr>
            <m:ctrlPr>
              <w:rPr>
                <w:rFonts w:ascii="Cambria Math" w:hAnsi="Cambria Math"/>
                <w:b/>
                <w:bCs/>
              </w:rPr>
            </m:ctrlPr>
          </m:sSubSupPr>
          <m:e>
            <m:r>
              <m:rPr>
                <m:sty m:val="bi"/>
              </m:rPr>
              <w:rPr>
                <w:rFonts w:ascii="Cambria Math" w:hAnsi="Cambria Math"/>
              </w:rPr>
              <m:t>A</m:t>
            </m:r>
          </m:e>
          <m:sub>
            <m:r>
              <m:rPr>
                <m:sty m:val="bi"/>
              </m:rPr>
              <w:rPr>
                <w:rFonts w:ascii="Cambria Math" w:hAnsi="Cambria Math"/>
              </w:rPr>
              <m:t>k</m:t>
            </m:r>
          </m:sub>
          <m:sup>
            <m:r>
              <m:rPr>
                <m:sty m:val="bi"/>
              </m:rPr>
              <w:rPr>
                <w:rFonts w:ascii="Cambria Math" w:hAnsi="Cambria Math"/>
              </w:rPr>
              <m:t xml:space="preserve"> </m:t>
            </m:r>
          </m:sup>
        </m:sSubSup>
      </m:oMath>
      <w:r>
        <w:t xml:space="preserve"> and </w:t>
      </w:r>
      <m:oMath>
        <m:sSubSup>
          <m:sSubSupPr>
            <m:ctrlPr>
              <w:rPr>
                <w:rFonts w:ascii="Cambria Math" w:hAnsi="Cambria Math"/>
                <w:b/>
                <w:bCs/>
              </w:rPr>
            </m:ctrlPr>
          </m:sSubSupPr>
          <m:e>
            <m:r>
              <m:rPr>
                <m:sty m:val="bi"/>
              </m:rPr>
              <w:rPr>
                <w:rFonts w:ascii="Cambria Math" w:hAnsi="Cambria Math"/>
              </w:rPr>
              <m:t>B</m:t>
            </m:r>
          </m:e>
          <m:sub>
            <m:r>
              <m:rPr>
                <m:sty m:val="bi"/>
              </m:rPr>
              <w:rPr>
                <w:rFonts w:ascii="Cambria Math" w:hAnsi="Cambria Math"/>
              </w:rPr>
              <m:t>l</m:t>
            </m:r>
          </m:sub>
          <m:sup>
            <m:r>
              <m:rPr>
                <m:sty m:val="bi"/>
              </m:rPr>
              <w:rPr>
                <w:rFonts w:ascii="Cambria Math" w:hAnsi="Cambria Math"/>
              </w:rPr>
              <m:t xml:space="preserve"> </m:t>
            </m:r>
          </m:sup>
        </m:sSubSup>
      </m:oMath>
      <w:r w:rsidR="000F4AA4">
        <w:t xml:space="preserve">. As the </w:t>
      </w:r>
      <w:r w:rsidR="005A2F5F">
        <w:t>off-diagonal</w:t>
      </w:r>
      <w:r w:rsidR="000F4AA4" w:rsidRPr="00A8121A">
        <w:t xml:space="preserve"> elements are constrained to be zero</w:t>
      </w:r>
      <w:r w:rsidR="000F4AA4">
        <w:t xml:space="preserve">, </w:t>
      </w:r>
      <m:oMath>
        <m:sSubSup>
          <m:sSubSupPr>
            <m:ctrlPr>
              <w:rPr>
                <w:rFonts w:ascii="Cambria Math" w:hAnsi="Cambria Math"/>
                <w:b/>
                <w:bCs/>
              </w:rPr>
            </m:ctrlPr>
          </m:sSubSupPr>
          <m:e>
            <m:r>
              <m:rPr>
                <m:sty m:val="bi"/>
              </m:rPr>
              <w:rPr>
                <w:rFonts w:ascii="Cambria Math" w:hAnsi="Cambria Math"/>
              </w:rPr>
              <m:t>A</m:t>
            </m:r>
          </m:e>
          <m:sub>
            <m:r>
              <m:rPr>
                <m:sty m:val="bi"/>
              </m:rPr>
              <w:rPr>
                <w:rFonts w:ascii="Cambria Math" w:hAnsi="Cambria Math"/>
              </w:rPr>
              <m:t>k</m:t>
            </m:r>
          </m:sub>
          <m:sup>
            <m:r>
              <m:rPr>
                <m:sty m:val="bi"/>
              </m:rPr>
              <w:rPr>
                <w:rFonts w:ascii="Cambria Math" w:hAnsi="Cambria Math"/>
              </w:rPr>
              <m:t xml:space="preserve"> </m:t>
            </m:r>
          </m:sup>
        </m:sSubSup>
      </m:oMath>
      <w:r w:rsidR="000F4AA4">
        <w:t xml:space="preserve"> and </w:t>
      </w:r>
      <m:oMath>
        <m:sSubSup>
          <m:sSubSupPr>
            <m:ctrlPr>
              <w:rPr>
                <w:rFonts w:ascii="Cambria Math" w:hAnsi="Cambria Math"/>
                <w:b/>
                <w:bCs/>
              </w:rPr>
            </m:ctrlPr>
          </m:sSubSupPr>
          <m:e>
            <m:r>
              <m:rPr>
                <m:sty m:val="bi"/>
              </m:rPr>
              <w:rPr>
                <w:rFonts w:ascii="Cambria Math" w:hAnsi="Cambria Math"/>
              </w:rPr>
              <m:t>B</m:t>
            </m:r>
          </m:e>
          <m:sub>
            <m:r>
              <m:rPr>
                <m:sty m:val="bi"/>
              </m:rPr>
              <w:rPr>
                <w:rFonts w:ascii="Cambria Math" w:hAnsi="Cambria Math"/>
              </w:rPr>
              <m:t>l</m:t>
            </m:r>
          </m:sub>
          <m:sup>
            <m:r>
              <m:rPr>
                <m:sty m:val="bi"/>
              </m:rPr>
              <w:rPr>
                <w:rFonts w:ascii="Cambria Math" w:hAnsi="Cambria Math"/>
              </w:rPr>
              <m:t xml:space="preserve"> </m:t>
            </m:r>
          </m:sup>
        </m:sSubSup>
      </m:oMath>
      <w:r>
        <w:t xml:space="preserve"> contains </w:t>
      </w:r>
      <w:r w:rsidR="009E310F">
        <w:t>an</w:t>
      </w:r>
      <w:r>
        <w:t xml:space="preserve"> equal number of estimated parameters of </w:t>
      </w:r>
      <m:oMath>
        <m:r>
          <w:rPr>
            <w:rFonts w:ascii="Cambria Math" w:hAnsi="Cambria Math"/>
          </w:rPr>
          <m:t>N</m:t>
        </m:r>
      </m:oMath>
      <w:r>
        <w:t xml:space="preserve">. </w:t>
      </w:r>
      <w:r w:rsidR="00142DFB">
        <w:t>As a result, t</w:t>
      </w:r>
      <w:r>
        <w:t xml:space="preserve">he total number of estimated parameters is </w:t>
      </w:r>
      <m:oMath>
        <m:r>
          <w:rPr>
            <w:rFonts w:ascii="Cambria Math" w:hAnsi="Cambria Math"/>
          </w:rPr>
          <m:t>(p+q)×N+</m:t>
        </m:r>
        <m:f>
          <m:fPr>
            <m:ctrlPr>
              <w:rPr>
                <w:rFonts w:ascii="Cambria Math" w:hAnsi="Cambria Math"/>
              </w:rPr>
            </m:ctrlPr>
          </m:fPr>
          <m:num>
            <m:r>
              <w:rPr>
                <w:rFonts w:ascii="Cambria Math" w:hAnsi="Cambria Math"/>
              </w:rPr>
              <m:t>N×(N+1)</m:t>
            </m:r>
          </m:num>
          <m:den>
            <m:r>
              <w:rPr>
                <w:rFonts w:ascii="Cambria Math" w:hAnsi="Cambria Math"/>
              </w:rPr>
              <m:t>2</m:t>
            </m:r>
          </m:den>
        </m:f>
      </m:oMath>
      <w:r>
        <w:t>. For example, the number of estimated parameters of 3 commodities using BEKK</w:t>
      </w:r>
      <w:r w:rsidR="00275965">
        <w:t xml:space="preserve"> </w:t>
      </w:r>
      <m:oMath>
        <m:r>
          <w:rPr>
            <w:rFonts w:ascii="Cambria Math" w:hAnsi="Cambria Math"/>
          </w:rPr>
          <m:t>(1, 1)</m:t>
        </m:r>
      </m:oMath>
      <w:r>
        <w:t xml:space="preserve"> is </w:t>
      </w:r>
      <m:oMath>
        <m:r>
          <w:rPr>
            <w:rFonts w:ascii="Cambria Math" w:hAnsi="Cambria Math"/>
          </w:rPr>
          <m:t>(1+1)×3+</m:t>
        </m:r>
        <m:f>
          <m:fPr>
            <m:ctrlPr>
              <w:rPr>
                <w:rFonts w:ascii="Cambria Math" w:hAnsi="Cambria Math"/>
              </w:rPr>
            </m:ctrlPr>
          </m:fPr>
          <m:num>
            <m:r>
              <w:rPr>
                <w:rFonts w:ascii="Cambria Math" w:hAnsi="Cambria Math"/>
              </w:rPr>
              <m:t>3×(3+1)</m:t>
            </m:r>
          </m:num>
          <m:den>
            <m:r>
              <w:rPr>
                <w:rFonts w:ascii="Cambria Math" w:hAnsi="Cambria Math"/>
              </w:rPr>
              <m:t>2</m:t>
            </m:r>
          </m:den>
        </m:f>
        <m:r>
          <w:rPr>
            <w:rFonts w:ascii="Cambria Math" w:hAnsi="Cambria Math"/>
          </w:rPr>
          <m:t>=12</m:t>
        </m:r>
      </m:oMath>
      <w:r>
        <w:t>.</w:t>
      </w:r>
    </w:p>
    <w:p w14:paraId="2D5DEBC1" w14:textId="0D00BB96" w:rsidR="00D640F1" w:rsidRDefault="00000000" w:rsidP="00D145BD">
      <w:pPr>
        <w:pStyle w:val="Heading3"/>
        <w:jc w:val="both"/>
      </w:pPr>
      <w:r>
        <w:t>3.</w:t>
      </w:r>
      <w:r w:rsidR="00E33380">
        <w:t>3</w:t>
      </w:r>
      <w:r>
        <w:t>.</w:t>
      </w:r>
      <w:r w:rsidR="00E33380">
        <w:t>3</w:t>
      </w:r>
      <w:r>
        <w:t xml:space="preserve"> CCC</w:t>
      </w:r>
    </w:p>
    <w:p w14:paraId="072A0A0F" w14:textId="797C6550" w:rsidR="00D640F1" w:rsidRDefault="00000000" w:rsidP="00D145BD">
      <w:pPr>
        <w:spacing w:after="240"/>
        <w:jc w:val="both"/>
      </w:pPr>
      <w:r>
        <w:t xml:space="preserve">The CCC model is the constant conditional correlation model where the conditional correlation is assumed to be constant while the conditional variances are time-varying </w:t>
      </w:r>
      <w:r w:rsidR="00B0055A">
        <w:fldChar w:fldCharType="begin"/>
      </w:r>
      <w:r w:rsidR="00B0055A">
        <w:instrText xml:space="preserve"> ADDIN ZOTERO_ITEM CSL_CITATION {"citationID":"OlodtdBC","properties":{"formattedCitation":"(Bollerslev, 1990)","plainCitation":"(Bollerslev, 1990)","noteIndex":0},"citationItems":[{"id":154,"uris":["http://zotero.org/users/13925666/items/S3LKFVUV"],"itemData":{"id":154,"type":"article-journal","container-title":"The review of economics and statistics","note":"publisher: JSTOR","page":"498–505","source":"Google Scholar","title":"Modelling the coherence in short-run nominal exchange rates: a multivariate generalized ARCH model","title-short":"Modelling the coherence in short-run nominal exchange rates","author":[{"family":"Bollerslev","given":"Tim"}],"issued":{"date-parts":[["1990"]]}}}],"schema":"https://github.com/citation-style-language/schema/raw/master/csl-citation.json"} </w:instrText>
      </w:r>
      <w:r w:rsidR="00B0055A">
        <w:fldChar w:fldCharType="separate"/>
      </w:r>
      <w:r w:rsidR="00B0055A" w:rsidRPr="00B0055A">
        <w:t>(Bollerslev, 1990)</w:t>
      </w:r>
      <w:r w:rsidR="00B0055A">
        <w:fldChar w:fldCharType="end"/>
      </w:r>
      <w:r>
        <w:t xml:space="preserve">. The CCC model uses the univariate GARCH to get the conditional variance, the variance equation is </w:t>
      </w:r>
      <w:r w:rsidR="00E74106">
        <w:t xml:space="preserve">defined </w:t>
      </w:r>
      <w:r>
        <w:t>as follows:</w:t>
      </w:r>
      <w:r w:rsidR="00CC1A6B">
        <w:t xml:space="preserve"> </w:t>
      </w:r>
    </w:p>
    <w:p w14:paraId="72D084BD" w14:textId="211669EE" w:rsidR="00D640F1" w:rsidRPr="006F61E1" w:rsidRDefault="00000000" w:rsidP="00D145BD">
      <w:pPr>
        <w:spacing w:after="240"/>
        <w:ind w:left="36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h</m:t>
                  </m:r>
                </m:e>
                <m:sub>
                  <m:r>
                    <w:rPr>
                      <w:rFonts w:ascii="Cambria Math" w:hAnsi="Cambria Math"/>
                    </w:rPr>
                    <m:t>i,t</m:t>
                  </m:r>
                </m:sub>
                <m:sup>
                  <m:r>
                    <w:rPr>
                      <w:rFonts w:ascii="Cambria Math" w:hAnsi="Cambria Math"/>
                    </w:rPr>
                    <m:t xml:space="preserve"> </m:t>
                  </m:r>
                </m:sup>
              </m:sSubSup>
              <m:r>
                <w:rPr>
                  <w:rFonts w:ascii="Cambria Math" w:hAnsi="Cambria Math"/>
                </w:rPr>
                <m:t>=</m:t>
              </m:r>
              <m:sSubSup>
                <m:sSubSupPr>
                  <m:ctrlPr>
                    <w:rPr>
                      <w:rFonts w:ascii="Cambria Math" w:hAnsi="Cambria Math"/>
                    </w:rPr>
                  </m:ctrlPr>
                </m:sSubSupPr>
                <m:e>
                  <m:r>
                    <w:rPr>
                      <w:rFonts w:ascii="Cambria Math" w:hAnsi="Cambria Math"/>
                    </w:rPr>
                    <m:t>ω</m:t>
                  </m:r>
                </m:e>
                <m:sub>
                  <m:r>
                    <w:rPr>
                      <w:rFonts w:ascii="Cambria Math" w:hAnsi="Cambria Math"/>
                    </w:rPr>
                    <m:t>i</m:t>
                  </m:r>
                </m:sub>
                <m:sup>
                  <m:r>
                    <w:rPr>
                      <w:rFonts w:ascii="Cambria Math" w:hAnsi="Cambria Math"/>
                    </w:rPr>
                    <m:t xml:space="preserve"> </m:t>
                  </m:r>
                </m:sup>
              </m:sSubSup>
              <m:r>
                <w:rPr>
                  <w:rFonts w:ascii="Cambria Math" w:hAnsi="Cambria Math"/>
                </w:rPr>
                <m:t>+</m:t>
              </m:r>
              <m:nary>
                <m:naryPr>
                  <m:chr m:val="∑"/>
                  <m:ctrlPr>
                    <w:rPr>
                      <w:rFonts w:ascii="Cambria Math" w:hAnsi="Cambria Math"/>
                    </w:rPr>
                  </m:ctrlPr>
                </m:naryPr>
                <m:sub>
                  <m:r>
                    <w:rPr>
                      <w:rFonts w:ascii="Cambria Math" w:hAnsi="Cambria Math"/>
                    </w:rPr>
                    <m:t>k=1</m:t>
                  </m:r>
                </m:sub>
                <m:sup>
                  <m:r>
                    <w:rPr>
                      <w:rFonts w:ascii="Cambria Math" w:hAnsi="Cambria Math"/>
                    </w:rPr>
                    <m:t>p</m:t>
                  </m:r>
                </m:sup>
                <m:e>
                  <m:sSub>
                    <m:sSubPr>
                      <m:ctrlPr>
                        <w:rPr>
                          <w:rFonts w:ascii="Cambria Math" w:hAnsi="Cambria Math"/>
                        </w:rPr>
                      </m:ctrlPr>
                    </m:sSubPr>
                    <m:e>
                      <m:r>
                        <w:rPr>
                          <w:rFonts w:ascii="Cambria Math" w:hAnsi="Cambria Math"/>
                        </w:rPr>
                        <m:t>a</m:t>
                      </m:r>
                    </m:e>
                    <m:sub>
                      <m:r>
                        <w:rPr>
                          <w:rFonts w:ascii="Cambria Math" w:hAnsi="Cambria Math"/>
                        </w:rPr>
                        <m:t>i,k</m:t>
                      </m:r>
                    </m:sub>
                  </m:sSub>
                  <m:sSubSup>
                    <m:sSubSupPr>
                      <m:ctrlPr>
                        <w:rPr>
                          <w:rFonts w:ascii="Cambria Math" w:hAnsi="Cambria Math"/>
                        </w:rPr>
                      </m:ctrlPr>
                    </m:sSubSupPr>
                    <m:e>
                      <m:r>
                        <w:rPr>
                          <w:rFonts w:ascii="Cambria Math" w:hAnsi="Cambria Math"/>
                        </w:rPr>
                        <m:t>ϵ</m:t>
                      </m:r>
                    </m:e>
                    <m:sub>
                      <m:r>
                        <w:rPr>
                          <w:rFonts w:ascii="Cambria Math" w:hAnsi="Cambria Math"/>
                        </w:rPr>
                        <m:t>i,t-k</m:t>
                      </m:r>
                    </m:sub>
                    <m:sup>
                      <m:r>
                        <w:rPr>
                          <w:rFonts w:ascii="Cambria Math" w:hAnsi="Cambria Math"/>
                        </w:rPr>
                        <m:t>2</m:t>
                      </m:r>
                    </m:sup>
                  </m:sSubSup>
                </m:e>
              </m:nary>
              <m:r>
                <w:rPr>
                  <w:rFonts w:ascii="Cambria Math" w:hAnsi="Cambria Math"/>
                </w:rPr>
                <m:t>+</m:t>
              </m:r>
              <m:sSub>
                <m:sSubPr>
                  <m:ctrlPr>
                    <w:rPr>
                      <w:rFonts w:ascii="Cambria Math" w:hAnsi="Cambria Math"/>
                    </w:rPr>
                  </m:ctrlPr>
                </m:sSubPr>
                <m:e>
                  <m:nary>
                    <m:naryPr>
                      <m:chr m:val="∑"/>
                      <m:ctrlPr>
                        <w:rPr>
                          <w:rFonts w:ascii="Cambria Math" w:hAnsi="Cambria Math"/>
                        </w:rPr>
                      </m:ctrlPr>
                    </m:naryPr>
                    <m:sub>
                      <m:r>
                        <w:rPr>
                          <w:rFonts w:ascii="Cambria Math" w:hAnsi="Cambria Math"/>
                        </w:rPr>
                        <m:t>l=1</m:t>
                      </m:r>
                    </m:sub>
                    <m:sup>
                      <m:r>
                        <w:rPr>
                          <w:rFonts w:ascii="Cambria Math" w:hAnsi="Cambria Math"/>
                        </w:rPr>
                        <m:t>q</m:t>
                      </m:r>
                    </m:sup>
                    <m:e>
                      <m:sSub>
                        <m:sSubPr>
                          <m:ctrlPr>
                            <w:rPr>
                              <w:rFonts w:ascii="Cambria Math" w:hAnsi="Cambria Math"/>
                            </w:rPr>
                          </m:ctrlPr>
                        </m:sSubPr>
                        <m:e>
                          <m:r>
                            <w:rPr>
                              <w:rFonts w:ascii="Cambria Math" w:hAnsi="Cambria Math"/>
                            </w:rPr>
                            <m:t>b</m:t>
                          </m:r>
                        </m:e>
                        <m:sub>
                          <m:r>
                            <w:rPr>
                              <w:rFonts w:ascii="Cambria Math" w:hAnsi="Cambria Math"/>
                            </w:rPr>
                            <m:t>i,l</m:t>
                          </m:r>
                        </m:sub>
                      </m:sSub>
                      <m:sSubSup>
                        <m:sSubSupPr>
                          <m:ctrlPr>
                            <w:rPr>
                              <w:rFonts w:ascii="Cambria Math" w:hAnsi="Cambria Math"/>
                            </w:rPr>
                          </m:ctrlPr>
                        </m:sSubSupPr>
                        <m:e>
                          <m:r>
                            <w:rPr>
                              <w:rFonts w:ascii="Cambria Math" w:hAnsi="Cambria Math"/>
                            </w:rPr>
                            <m:t>h</m:t>
                          </m:r>
                        </m:e>
                        <m:sub>
                          <m:r>
                            <w:rPr>
                              <w:rFonts w:ascii="Cambria Math" w:hAnsi="Cambria Math"/>
                            </w:rPr>
                            <m:t>i,t-l</m:t>
                          </m:r>
                        </m:sub>
                        <m:sup>
                          <m:r>
                            <w:rPr>
                              <w:rFonts w:ascii="Cambria Math" w:hAnsi="Cambria Math"/>
                            </w:rPr>
                            <m:t xml:space="preserve"> </m:t>
                          </m:r>
                        </m:sup>
                      </m:sSubSup>
                    </m:e>
                  </m:nary>
                </m:e>
                <m:sub>
                  <m:r>
                    <w:rPr>
                      <w:rFonts w:ascii="Cambria Math" w:hAnsi="Cambria Math"/>
                    </w:rPr>
                    <m:t xml:space="preserve"> </m:t>
                  </m:r>
                </m:sub>
              </m:sSub>
              <m:r>
                <w:rPr>
                  <w:rFonts w:ascii="Cambria Math" w:hAnsi="Cambria Math"/>
                </w:rPr>
                <m:t xml:space="preserve"> #</m:t>
              </m:r>
              <m:d>
                <m:dPr>
                  <m:ctrlPr>
                    <w:rPr>
                      <w:rFonts w:ascii="Cambria Math" w:hAnsi="Cambria Math"/>
                      <w:i/>
                    </w:rPr>
                  </m:ctrlPr>
                </m:dPr>
                <m:e>
                  <m:r>
                    <w:rPr>
                      <w:rFonts w:ascii="Cambria Math" w:hAnsi="Cambria Math"/>
                    </w:rPr>
                    <m:t>7</m:t>
                  </m:r>
                </m:e>
              </m:d>
            </m:e>
          </m:eqArr>
        </m:oMath>
      </m:oMathPara>
    </w:p>
    <w:p w14:paraId="448135B4" w14:textId="7B49B110" w:rsidR="00D640F1" w:rsidRDefault="00000000" w:rsidP="00D145BD">
      <w:pPr>
        <w:spacing w:after="240"/>
        <w:jc w:val="both"/>
      </w:pPr>
      <w:r>
        <w:t xml:space="preserve">where </w:t>
      </w:r>
      <m:oMath>
        <m:sSubSup>
          <m:sSubSupPr>
            <m:ctrlPr>
              <w:rPr>
                <w:rFonts w:ascii="Cambria Math" w:hAnsi="Cambria Math"/>
              </w:rPr>
            </m:ctrlPr>
          </m:sSubSupPr>
          <m:e>
            <m:r>
              <w:rPr>
                <w:rFonts w:ascii="Cambria Math" w:hAnsi="Cambria Math"/>
              </w:rPr>
              <m:t>h</m:t>
            </m:r>
          </m:e>
          <m:sub>
            <m:r>
              <w:rPr>
                <w:rFonts w:ascii="Cambria Math" w:hAnsi="Cambria Math"/>
              </w:rPr>
              <m:t>i,t</m:t>
            </m:r>
          </m:sub>
          <m:sup>
            <m:r>
              <w:rPr>
                <w:rFonts w:ascii="Cambria Math" w:hAnsi="Cambria Math"/>
              </w:rPr>
              <m:t xml:space="preserve"> </m:t>
            </m:r>
          </m:sup>
        </m:sSubSup>
      </m:oMath>
      <w:r>
        <w:t xml:space="preserve"> is the conditional variance of </w:t>
      </w:r>
      <w:r w:rsidR="00261B80">
        <w:t>each individual</w:t>
      </w:r>
      <w:r>
        <w:t xml:space="preserve"> commodity return at time </w:t>
      </w:r>
      <m:oMath>
        <m:r>
          <w:rPr>
            <w:rFonts w:ascii="Cambria Math" w:hAnsi="Cambria Math"/>
          </w:rPr>
          <m:t>t</m:t>
        </m:r>
      </m:oMath>
      <w:r>
        <w:t xml:space="preserve">, which is the expected volatility based on information available at previous times. In this variance equation, </w:t>
      </w:r>
      <m:oMath>
        <m:sSubSup>
          <m:sSubSupPr>
            <m:ctrlPr>
              <w:rPr>
                <w:rFonts w:ascii="Cambria Math" w:hAnsi="Cambria Math"/>
              </w:rPr>
            </m:ctrlPr>
          </m:sSubSupPr>
          <m:e>
            <m:r>
              <w:rPr>
                <w:rFonts w:ascii="Cambria Math" w:hAnsi="Cambria Math"/>
              </w:rPr>
              <m:t>ω</m:t>
            </m:r>
          </m:e>
          <m:sub>
            <m:r>
              <w:rPr>
                <w:rFonts w:ascii="Cambria Math" w:hAnsi="Cambria Math"/>
              </w:rPr>
              <m:t>i</m:t>
            </m:r>
          </m:sub>
          <m:sup>
            <m:r>
              <w:rPr>
                <w:rFonts w:ascii="Cambria Math" w:hAnsi="Cambria Math"/>
              </w:rPr>
              <m:t xml:space="preserve"> </m:t>
            </m:r>
          </m:sup>
        </m:sSubSup>
      </m:oMath>
      <w:r>
        <w:t xml:space="preserve"> ,</w:t>
      </w:r>
      <m:oMath>
        <m:sSub>
          <m:sSubPr>
            <m:ctrlPr>
              <w:rPr>
                <w:rFonts w:ascii="Cambria Math" w:hAnsi="Cambria Math"/>
              </w:rPr>
            </m:ctrlPr>
          </m:sSubPr>
          <m:e>
            <m:r>
              <w:rPr>
                <w:rFonts w:ascii="Cambria Math" w:hAnsi="Cambria Math"/>
              </w:rPr>
              <m:t>a</m:t>
            </m:r>
          </m:e>
          <m:sub>
            <m:r>
              <w:rPr>
                <w:rFonts w:ascii="Cambria Math" w:hAnsi="Cambria Math"/>
              </w:rPr>
              <m:t>i,k</m:t>
            </m:r>
          </m:sub>
        </m:sSub>
      </m:oMath>
      <w:r>
        <w:t xml:space="preserve"> and </w:t>
      </w:r>
      <m:oMath>
        <m:sSub>
          <m:sSubPr>
            <m:ctrlPr>
              <w:rPr>
                <w:rFonts w:ascii="Cambria Math" w:hAnsi="Cambria Math"/>
              </w:rPr>
            </m:ctrlPr>
          </m:sSubPr>
          <m:e>
            <m:r>
              <w:rPr>
                <w:rFonts w:ascii="Cambria Math" w:hAnsi="Cambria Math"/>
              </w:rPr>
              <m:t>b</m:t>
            </m:r>
          </m:e>
          <m:sub>
            <m:r>
              <w:rPr>
                <w:rFonts w:ascii="Cambria Math" w:hAnsi="Cambria Math"/>
              </w:rPr>
              <m:t>i,l</m:t>
            </m:r>
          </m:sub>
        </m:sSub>
      </m:oMath>
      <w:r>
        <w:t xml:space="preserve"> are the parameters to be estimated</w:t>
      </w:r>
      <w:r w:rsidR="008C58E2">
        <w:t xml:space="preserve"> based on each commodity </w:t>
      </w:r>
      <w:r w:rsidR="00C00A07">
        <w:t>return</w:t>
      </w:r>
      <w:r w:rsidR="008C58E2">
        <w:t xml:space="preserve"> </w:t>
      </w:r>
      <w:r w:rsidR="00AA19CE">
        <w:t>separately</w:t>
      </w:r>
      <w:r>
        <w:t xml:space="preserve">, where </w:t>
      </w:r>
      <m:oMath>
        <m:sSubSup>
          <m:sSubSupPr>
            <m:ctrlPr>
              <w:rPr>
                <w:rFonts w:ascii="Cambria Math" w:hAnsi="Cambria Math"/>
              </w:rPr>
            </m:ctrlPr>
          </m:sSubSupPr>
          <m:e>
            <m:r>
              <w:rPr>
                <w:rFonts w:ascii="Cambria Math" w:hAnsi="Cambria Math"/>
              </w:rPr>
              <m:t>ω</m:t>
            </m:r>
          </m:e>
          <m:sub>
            <m:r>
              <w:rPr>
                <w:rFonts w:ascii="Cambria Math" w:hAnsi="Cambria Math"/>
              </w:rPr>
              <m:t>i</m:t>
            </m:r>
          </m:sub>
          <m:sup>
            <m:r>
              <w:rPr>
                <w:rFonts w:ascii="Cambria Math" w:hAnsi="Cambria Math"/>
              </w:rPr>
              <m:t xml:space="preserve"> </m:t>
            </m:r>
          </m:sup>
        </m:sSubSup>
      </m:oMath>
      <w:r>
        <w:t xml:space="preserve"> measures the long-term average variance,</w:t>
      </w:r>
      <w:r w:rsidR="0026382E">
        <w:t xml:space="preserve"> </w:t>
      </w:r>
      <m:oMath>
        <m:sSub>
          <m:sSubPr>
            <m:ctrlPr>
              <w:rPr>
                <w:rFonts w:ascii="Cambria Math" w:hAnsi="Cambria Math"/>
              </w:rPr>
            </m:ctrlPr>
          </m:sSubPr>
          <m:e>
            <m:r>
              <w:rPr>
                <w:rFonts w:ascii="Cambria Math" w:hAnsi="Cambria Math"/>
              </w:rPr>
              <m:t>a</m:t>
            </m:r>
          </m:e>
          <m:sub>
            <m:r>
              <w:rPr>
                <w:rFonts w:ascii="Cambria Math" w:hAnsi="Cambria Math"/>
              </w:rPr>
              <m:t>i,k</m:t>
            </m:r>
          </m:sub>
        </m:sSub>
      </m:oMath>
      <w:r>
        <w:t xml:space="preserve"> captures the effect of lagged past shocks, and </w:t>
      </w:r>
      <m:oMath>
        <m:sSub>
          <m:sSubPr>
            <m:ctrlPr>
              <w:rPr>
                <w:rFonts w:ascii="Cambria Math" w:hAnsi="Cambria Math"/>
              </w:rPr>
            </m:ctrlPr>
          </m:sSubPr>
          <m:e>
            <m:r>
              <w:rPr>
                <w:rFonts w:ascii="Cambria Math" w:hAnsi="Cambria Math"/>
              </w:rPr>
              <m:t>b</m:t>
            </m:r>
          </m:e>
          <m:sub>
            <m:r>
              <w:rPr>
                <w:rFonts w:ascii="Cambria Math" w:hAnsi="Cambria Math"/>
              </w:rPr>
              <m:t>i,l</m:t>
            </m:r>
          </m:sub>
        </m:sSub>
      </m:oMath>
      <w:r w:rsidR="008012CC">
        <w:t xml:space="preserve"> </w:t>
      </w:r>
      <w:r>
        <w:t xml:space="preserve">reflects the persistence of past conditional variances. </w:t>
      </w:r>
      <m:oMath>
        <m:sSubSup>
          <m:sSubSupPr>
            <m:ctrlPr>
              <w:rPr>
                <w:rFonts w:ascii="Cambria Math" w:hAnsi="Cambria Math"/>
              </w:rPr>
            </m:ctrlPr>
          </m:sSubSupPr>
          <m:e>
            <m:r>
              <w:rPr>
                <w:rFonts w:ascii="Cambria Math" w:hAnsi="Cambria Math"/>
              </w:rPr>
              <m:t>ϵ</m:t>
            </m:r>
          </m:e>
          <m:sub>
            <m:r>
              <w:rPr>
                <w:rFonts w:ascii="Cambria Math" w:hAnsi="Cambria Math"/>
              </w:rPr>
              <m:t>i,t-k</m:t>
            </m:r>
          </m:sub>
          <m:sup>
            <m:r>
              <w:rPr>
                <w:rFonts w:ascii="Cambria Math" w:hAnsi="Cambria Math"/>
              </w:rPr>
              <m:t>2</m:t>
            </m:r>
          </m:sup>
        </m:sSubSup>
      </m:oMath>
      <w:r>
        <w:t xml:space="preserve">  are the squared innovation at time </w:t>
      </w:r>
      <m:oMath>
        <m:r>
          <w:rPr>
            <w:rFonts w:ascii="Cambria Math" w:hAnsi="Cambria Math"/>
          </w:rPr>
          <m:t>t-k</m:t>
        </m:r>
      </m:oMath>
      <w:r>
        <w:t xml:space="preserve">. </w:t>
      </w:r>
      <w:r w:rsidR="00F407A6">
        <w:t>Based on the conditional variance equation</w:t>
      </w:r>
      <w:r w:rsidR="00DB3874">
        <w:t xml:space="preserve"> (7)</w:t>
      </w:r>
      <w:r w:rsidR="00F407A6">
        <w:t xml:space="preserve">, the </w:t>
      </w:r>
      <w:r w:rsidR="0036312E">
        <w:t>conditional</w:t>
      </w:r>
      <w:r w:rsidR="00F407A6">
        <w:t xml:space="preserve"> covariance equation</w:t>
      </w:r>
      <w:r w:rsidR="004E6951">
        <w:t xml:space="preserve"> (8)</w:t>
      </w:r>
      <w:r w:rsidR="009C3396">
        <w:t xml:space="preserve"> and the combination of </w:t>
      </w:r>
      <w:r w:rsidR="00AC4760">
        <w:t xml:space="preserve">the </w:t>
      </w:r>
      <w:r w:rsidR="00C518C9">
        <w:t>variance-</w:t>
      </w:r>
      <w:r w:rsidR="00154DB3">
        <w:t>covariance</w:t>
      </w:r>
      <w:r w:rsidR="00C518C9">
        <w:t xml:space="preserve"> equation</w:t>
      </w:r>
      <w:r w:rsidR="006F088B">
        <w:t xml:space="preserve"> (10)</w:t>
      </w:r>
      <w:r w:rsidR="00C518C9">
        <w:t xml:space="preserve"> </w:t>
      </w:r>
      <w:r w:rsidR="006D3407">
        <w:t>are</w:t>
      </w:r>
      <w:r w:rsidR="00F407A6">
        <w:t xml:space="preserve"> defined as follows: </w:t>
      </w:r>
    </w:p>
    <w:p w14:paraId="1CB2AAEE" w14:textId="77777777" w:rsidR="0075367D" w:rsidRPr="00A958F0" w:rsidRDefault="00000000" w:rsidP="00D145BD">
      <w:pPr>
        <w:spacing w:after="240"/>
        <w:ind w:left="36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h</m:t>
                  </m:r>
                </m:e>
                <m:sub>
                  <m:r>
                    <w:rPr>
                      <w:rFonts w:ascii="Cambria Math" w:hAnsi="Cambria Math"/>
                    </w:rPr>
                    <m:t>ij,t</m:t>
                  </m:r>
                </m:sub>
                <m:sup>
                  <m:r>
                    <w:rPr>
                      <w:rFonts w:ascii="Cambria Math" w:hAnsi="Cambria Math"/>
                    </w:rPr>
                    <m:t xml:space="preserve"> </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ij</m:t>
                  </m:r>
                </m:sub>
                <m:sup>
                  <m:r>
                    <w:rPr>
                      <w:rFonts w:ascii="Cambria Math" w:hAnsi="Cambria Math"/>
                    </w:rPr>
                    <m:t xml:space="preserve"> </m:t>
                  </m:r>
                </m:sup>
              </m:sSubSup>
              <m:rad>
                <m:radPr>
                  <m:degHide m:val="1"/>
                  <m:ctrlPr>
                    <w:rPr>
                      <w:rFonts w:ascii="Cambria Math" w:hAnsi="Cambria Math"/>
                    </w:rPr>
                  </m:ctrlPr>
                </m:radPr>
                <m:deg/>
                <m:e>
                  <m:sSubSup>
                    <m:sSubSupPr>
                      <m:ctrlPr>
                        <w:rPr>
                          <w:rFonts w:ascii="Cambria Math" w:hAnsi="Cambria Math"/>
                        </w:rPr>
                      </m:ctrlPr>
                    </m:sSubSupPr>
                    <m:e>
                      <m:sSubSup>
                        <m:sSubSupPr>
                          <m:ctrlPr>
                            <w:rPr>
                              <w:rFonts w:ascii="Cambria Math" w:hAnsi="Cambria Math"/>
                            </w:rPr>
                          </m:ctrlPr>
                        </m:sSubSupPr>
                        <m:e>
                          <m:r>
                            <w:rPr>
                              <w:rFonts w:ascii="Cambria Math" w:hAnsi="Cambria Math"/>
                            </w:rPr>
                            <m:t>h</m:t>
                          </m:r>
                        </m:e>
                        <m:sub>
                          <m:r>
                            <w:rPr>
                              <w:rFonts w:ascii="Cambria Math" w:hAnsi="Cambria Math"/>
                            </w:rPr>
                            <m:t>i,t</m:t>
                          </m:r>
                        </m:sub>
                        <m:sup>
                          <m:r>
                            <w:rPr>
                              <w:rFonts w:ascii="Cambria Math" w:hAnsi="Cambria Math"/>
                            </w:rPr>
                            <m:t xml:space="preserve"> </m:t>
                          </m:r>
                        </m:sup>
                      </m:sSubSup>
                      <m:r>
                        <w:rPr>
                          <w:rFonts w:ascii="Cambria Math" w:hAnsi="Cambria Math"/>
                        </w:rPr>
                        <m:t>×h</m:t>
                      </m:r>
                    </m:e>
                    <m:sub>
                      <m:r>
                        <w:rPr>
                          <w:rFonts w:ascii="Cambria Math" w:hAnsi="Cambria Math"/>
                        </w:rPr>
                        <m:t>j,t</m:t>
                      </m:r>
                    </m:sub>
                    <m:sup>
                      <m:r>
                        <w:rPr>
                          <w:rFonts w:ascii="Cambria Math" w:hAnsi="Cambria Math"/>
                        </w:rPr>
                        <m:t xml:space="preserve"> </m:t>
                      </m:r>
                    </m:sup>
                  </m:sSubSup>
                </m:e>
              </m:rad>
              <m:r>
                <w:rPr>
                  <w:rFonts w:ascii="Cambria Math" w:hAnsi="Cambria Math"/>
                </w:rPr>
                <m:t xml:space="preserve"> #</m:t>
              </m:r>
              <m:d>
                <m:dPr>
                  <m:ctrlPr>
                    <w:rPr>
                      <w:rFonts w:ascii="Cambria Math" w:hAnsi="Cambria Math"/>
                      <w:i/>
                    </w:rPr>
                  </m:ctrlPr>
                </m:dPr>
                <m:e>
                  <m:r>
                    <w:rPr>
                      <w:rFonts w:ascii="Cambria Math" w:hAnsi="Cambria Math"/>
                    </w:rPr>
                    <m:t>8</m:t>
                  </m:r>
                </m:e>
              </m:d>
            </m:e>
          </m:eqArr>
        </m:oMath>
      </m:oMathPara>
    </w:p>
    <w:p w14:paraId="5CB34DF5" w14:textId="1686FDE3" w:rsidR="00A958F0" w:rsidRPr="00A958F0" w:rsidRDefault="00000000" w:rsidP="00D145BD">
      <w:pPr>
        <w:spacing w:after="240"/>
        <w:ind w:left="360"/>
        <w:jc w:val="center"/>
      </w:pPr>
      <m:oMathPara>
        <m:oMath>
          <m:eqArr>
            <m:eqArrPr>
              <m:maxDist m:val="1"/>
              <m:ctrlPr>
                <w:rPr>
                  <w:rFonts w:ascii="Cambria Math" w:hAnsi="Cambria Math"/>
                  <w:i/>
                </w:rPr>
              </m:ctrlPr>
            </m:eqArrPr>
            <m:e>
              <m:sSubSup>
                <m:sSubSupPr>
                  <m:ctrlPr>
                    <w:rPr>
                      <w:rFonts w:ascii="Cambria Math" w:hAnsi="Cambria Math"/>
                      <w:b/>
                      <w:bCs/>
                    </w:rPr>
                  </m:ctrlPr>
                </m:sSubSupPr>
                <m:e>
                  <m:r>
                    <m:rPr>
                      <m:sty m:val="bi"/>
                    </m:rPr>
                    <w:rPr>
                      <w:rFonts w:ascii="Cambria Math" w:hAnsi="Cambria Math"/>
                    </w:rPr>
                    <m:t>D</m:t>
                  </m:r>
                </m:e>
                <m:sub>
                  <m:r>
                    <m:rPr>
                      <m:sty m:val="bi"/>
                    </m:rPr>
                    <w:rPr>
                      <w:rFonts w:ascii="Cambria Math" w:hAnsi="Cambria Math"/>
                    </w:rPr>
                    <m:t>t</m:t>
                  </m:r>
                </m:sub>
                <m:sup>
                  <m:r>
                    <m:rPr>
                      <m:sty m:val="bi"/>
                    </m:rPr>
                    <w:rPr>
                      <w:rFonts w:ascii="Cambria Math" w:hAnsi="Cambria Math"/>
                    </w:rPr>
                    <m:t xml:space="preserve"> </m:t>
                  </m:r>
                </m:sup>
              </m:sSubSup>
              <m:r>
                <w:rPr>
                  <w:rFonts w:ascii="Cambria Math" w:hAnsi="Cambria Math"/>
                </w:rPr>
                <m:t>=diag</m:t>
              </m:r>
              <m:d>
                <m:dPr>
                  <m:begChr m:val="{"/>
                  <m:endChr m:val="}"/>
                  <m:ctrlPr>
                    <w:rPr>
                      <w:rFonts w:ascii="Cambria Math" w:hAnsi="Cambria Math"/>
                    </w:rPr>
                  </m:ctrlPr>
                </m:dPr>
                <m:e>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h</m:t>
                          </m:r>
                        </m:e>
                        <m:sub>
                          <m:r>
                            <w:rPr>
                              <w:rFonts w:ascii="Cambria Math" w:hAnsi="Cambria Math"/>
                            </w:rPr>
                            <m:t>i,t</m:t>
                          </m:r>
                        </m:sub>
                        <m:sup>
                          <m:r>
                            <w:rPr>
                              <w:rFonts w:ascii="Cambria Math" w:hAnsi="Cambria Math"/>
                            </w:rPr>
                            <m:t xml:space="preserve"> </m:t>
                          </m:r>
                        </m:sup>
                      </m:sSubSup>
                    </m:e>
                  </m:rad>
                </m:e>
              </m:d>
              <m:r>
                <w:rPr>
                  <w:rFonts w:ascii="Cambria Math" w:hAnsi="Cambria Math"/>
                </w:rPr>
                <m:t xml:space="preserve"> #</m:t>
              </m:r>
              <m:d>
                <m:dPr>
                  <m:ctrlPr>
                    <w:rPr>
                      <w:rFonts w:ascii="Cambria Math" w:hAnsi="Cambria Math"/>
                      <w:i/>
                    </w:rPr>
                  </m:ctrlPr>
                </m:dPr>
                <m:e>
                  <m:r>
                    <w:rPr>
                      <w:rFonts w:ascii="Cambria Math" w:hAnsi="Cambria Math"/>
                    </w:rPr>
                    <m:t>9</m:t>
                  </m:r>
                </m:e>
              </m:d>
            </m:e>
          </m:eqArr>
        </m:oMath>
      </m:oMathPara>
    </w:p>
    <w:p w14:paraId="1B92602D" w14:textId="6CF4E3F8" w:rsidR="00D640F1" w:rsidRPr="002678B6" w:rsidRDefault="00000000" w:rsidP="00D145BD">
      <w:pPr>
        <w:spacing w:after="240"/>
        <w:ind w:left="360"/>
        <w:jc w:val="center"/>
        <w:rPr>
          <w:b/>
          <w:bCs/>
        </w:rPr>
      </w:pPr>
      <m:oMathPara>
        <m:oMath>
          <m:eqArr>
            <m:eqArrPr>
              <m:maxDist m:val="1"/>
              <m:ctrlPr>
                <w:rPr>
                  <w:rFonts w:ascii="Cambria Math" w:hAnsi="Cambria Math"/>
                  <w:b/>
                  <w:bCs/>
                  <w:i/>
                </w:rPr>
              </m:ctrlPr>
            </m:eqArrPr>
            <m:e>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r>
                <w:rPr>
                  <w:rFonts w:ascii="Cambria Math" w:hAnsi="Cambria Math"/>
                </w:rPr>
                <m:t>=</m:t>
              </m:r>
              <m:sSubSup>
                <m:sSubSupPr>
                  <m:ctrlPr>
                    <w:rPr>
                      <w:rFonts w:ascii="Cambria Math" w:hAnsi="Cambria Math"/>
                      <w:b/>
                      <w:bCs/>
                    </w:rPr>
                  </m:ctrlPr>
                </m:sSubSupPr>
                <m:e>
                  <m:r>
                    <m:rPr>
                      <m:sty m:val="bi"/>
                    </m:rPr>
                    <w:rPr>
                      <w:rFonts w:ascii="Cambria Math" w:hAnsi="Cambria Math"/>
                    </w:rPr>
                    <m:t>D</m:t>
                  </m:r>
                </m:e>
                <m:sub>
                  <m:r>
                    <m:rPr>
                      <m:sty m:val="bi"/>
                    </m:rPr>
                    <w:rPr>
                      <w:rFonts w:ascii="Cambria Math" w:hAnsi="Cambria Math"/>
                    </w:rPr>
                    <m:t>t</m:t>
                  </m:r>
                </m:sub>
                <m:sup>
                  <m:r>
                    <m:rPr>
                      <m:sty m:val="bi"/>
                    </m:rPr>
                    <w:rPr>
                      <w:rFonts w:ascii="Cambria Math" w:hAnsi="Cambria Math"/>
                    </w:rPr>
                    <m:t xml:space="preserve"> </m:t>
                  </m:r>
                </m:sup>
              </m:sSubSup>
              <m:sSubSup>
                <m:sSubSupPr>
                  <m:ctrlPr>
                    <w:rPr>
                      <w:rFonts w:ascii="Cambria Math" w:hAnsi="Cambria Math"/>
                      <w:b/>
                      <w:bCs/>
                    </w:rPr>
                  </m:ctrlPr>
                </m:sSubSupPr>
                <m:e>
                  <m:r>
                    <m:rPr>
                      <m:sty m:val="bi"/>
                    </m:rPr>
                    <w:rPr>
                      <w:rFonts w:ascii="Cambria Math" w:hAnsi="Cambria Math"/>
                    </w:rPr>
                    <m:t>R</m:t>
                  </m:r>
                </m:e>
                <m:sub>
                  <m:r>
                    <m:rPr>
                      <m:sty m:val="bi"/>
                    </m:rPr>
                    <w:rPr>
                      <w:rFonts w:ascii="Cambria Math" w:hAnsi="Cambria Math"/>
                    </w:rPr>
                    <m:t xml:space="preserve"> </m:t>
                  </m:r>
                </m:sub>
                <m:sup>
                  <m:r>
                    <m:rPr>
                      <m:sty m:val="bi"/>
                    </m:rPr>
                    <w:rPr>
                      <w:rFonts w:ascii="Cambria Math" w:hAnsi="Cambria Math"/>
                    </w:rPr>
                    <m:t xml:space="preserve"> </m:t>
                  </m:r>
                </m:sup>
              </m:sSubSup>
              <m:sSubSup>
                <m:sSubSupPr>
                  <m:ctrlPr>
                    <w:rPr>
                      <w:rFonts w:ascii="Cambria Math" w:hAnsi="Cambria Math"/>
                      <w:b/>
                      <w:bCs/>
                    </w:rPr>
                  </m:ctrlPr>
                </m:sSubSupPr>
                <m:e>
                  <m:r>
                    <m:rPr>
                      <m:sty m:val="bi"/>
                    </m:rPr>
                    <w:rPr>
                      <w:rFonts w:ascii="Cambria Math" w:hAnsi="Cambria Math"/>
                    </w:rPr>
                    <m:t>D</m:t>
                  </m:r>
                </m:e>
                <m:sub>
                  <m:r>
                    <m:rPr>
                      <m:sty m:val="bi"/>
                    </m:rPr>
                    <w:rPr>
                      <w:rFonts w:ascii="Cambria Math" w:hAnsi="Cambria Math"/>
                    </w:rPr>
                    <m:t>t</m:t>
                  </m:r>
                </m:sub>
                <m:sup>
                  <m:r>
                    <m:rPr>
                      <m:sty m:val="bi"/>
                    </m:rPr>
                    <w:rPr>
                      <w:rFonts w:ascii="Cambria Math" w:hAnsi="Cambria Math"/>
                    </w:rPr>
                    <m:t xml:space="preserve"> </m:t>
                  </m:r>
                </m:sup>
              </m:sSubSup>
              <m:r>
                <m:rPr>
                  <m:sty m:val="bi"/>
                </m:rPr>
                <w:rPr>
                  <w:rFonts w:ascii="Cambria Math" w:hAnsi="Cambria Math"/>
                </w:rPr>
                <m:t xml:space="preserve"> #</m:t>
              </m:r>
              <m:d>
                <m:dPr>
                  <m:ctrlPr>
                    <w:rPr>
                      <w:rFonts w:ascii="Cambria Math" w:hAnsi="Cambria Math"/>
                      <w:b/>
                      <w:bCs/>
                      <w:i/>
                    </w:rPr>
                  </m:ctrlPr>
                </m:dPr>
                <m:e>
                  <m:r>
                    <w:rPr>
                      <w:rFonts w:ascii="Cambria Math" w:hAnsi="Cambria Math"/>
                    </w:rPr>
                    <m:t>10</m:t>
                  </m:r>
                </m:e>
              </m:d>
            </m:e>
          </m:eqArr>
        </m:oMath>
      </m:oMathPara>
    </w:p>
    <w:p w14:paraId="2B9F3B5B" w14:textId="77777777" w:rsidR="002678B6" w:rsidRPr="002678B6" w:rsidRDefault="002678B6" w:rsidP="00D145BD">
      <w:pPr>
        <w:spacing w:after="240"/>
        <w:ind w:left="360"/>
        <w:jc w:val="center"/>
      </w:pPr>
    </w:p>
    <w:p w14:paraId="59805B43" w14:textId="4A4E4507" w:rsidR="00D640F1" w:rsidRDefault="00000000" w:rsidP="00D145BD">
      <w:pPr>
        <w:spacing w:after="240"/>
        <w:jc w:val="both"/>
      </w:pPr>
      <w:r>
        <w:t xml:space="preserve">where </w:t>
      </w:r>
      <m:oMath>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oMath>
      <w:r>
        <w:t xml:space="preserve"> is the conditional variance-covariance matrix of residuals, </w:t>
      </w:r>
      <m:oMath>
        <m:sSubSup>
          <m:sSubSupPr>
            <m:ctrlPr>
              <w:rPr>
                <w:rFonts w:ascii="Cambria Math" w:hAnsi="Cambria Math"/>
                <w:b/>
                <w:bCs/>
              </w:rPr>
            </m:ctrlPr>
          </m:sSubSupPr>
          <m:e>
            <m:r>
              <m:rPr>
                <m:sty m:val="bi"/>
              </m:rPr>
              <w:rPr>
                <w:rFonts w:ascii="Cambria Math" w:hAnsi="Cambria Math"/>
              </w:rPr>
              <m:t>D</m:t>
            </m:r>
          </m:e>
          <m:sub>
            <m:r>
              <m:rPr>
                <m:sty m:val="bi"/>
              </m:rPr>
              <w:rPr>
                <w:rFonts w:ascii="Cambria Math" w:hAnsi="Cambria Math"/>
              </w:rPr>
              <m:t>t</m:t>
            </m:r>
          </m:sub>
          <m:sup>
            <m:r>
              <m:rPr>
                <m:sty m:val="bi"/>
              </m:rPr>
              <w:rPr>
                <w:rFonts w:ascii="Cambria Math" w:hAnsi="Cambria Math"/>
              </w:rPr>
              <m:t xml:space="preserve"> </m:t>
            </m:r>
          </m:sup>
        </m:sSubSup>
      </m:oMath>
      <w:r w:rsidR="00243FEB">
        <w:rPr>
          <w:b/>
          <w:bCs/>
        </w:rPr>
        <w:t xml:space="preserve"> </w:t>
      </w:r>
      <w:r>
        <w:t xml:space="preserve">is the </w:t>
      </w:r>
      <w:r w:rsidR="00B416FC">
        <w:t>diagonal form of conditional variance</w:t>
      </w:r>
      <w:r>
        <w:t>.</w:t>
      </w:r>
      <w:r w:rsidRPr="007E25B1">
        <w:rPr>
          <w:b/>
          <w:bCs/>
        </w:rPr>
        <w:t xml:space="preserve"> </w:t>
      </w:r>
      <m:oMath>
        <m:r>
          <m:rPr>
            <m:sty m:val="bi"/>
          </m:rPr>
          <w:rPr>
            <w:rFonts w:ascii="Cambria Math" w:hAnsi="Cambria Math"/>
          </w:rPr>
          <m:t>R</m:t>
        </m:r>
      </m:oMath>
      <w:r>
        <w:t xml:space="preserve"> is the constant correlation matrix</w:t>
      </w:r>
      <w:r w:rsidR="00343458">
        <w:t xml:space="preserve"> </w:t>
      </w:r>
      <w:r w:rsidR="0080283A">
        <w:t>of</w:t>
      </w:r>
      <w:r w:rsidR="000860A4">
        <w:t xml:space="preserve"> symmetric</w:t>
      </w:r>
      <w:r w:rsidR="0080283A">
        <w:t xml:space="preserve"> </w:t>
      </w:r>
      <m:oMath>
        <m:r>
          <w:rPr>
            <w:rFonts w:ascii="Cambria Math" w:hAnsi="Cambria Math"/>
          </w:rPr>
          <m:t>N×N</m:t>
        </m:r>
      </m:oMath>
      <w:r w:rsidR="0080283A">
        <w:t xml:space="preserve"> </w:t>
      </w:r>
      <w:r w:rsidR="00343458">
        <w:t xml:space="preserve">with the elements of </w:t>
      </w:r>
      <m:oMath>
        <m:sSubSup>
          <m:sSubSupPr>
            <m:ctrlPr>
              <w:rPr>
                <w:rFonts w:ascii="Cambria Math" w:hAnsi="Cambria Math"/>
              </w:rPr>
            </m:ctrlPr>
          </m:sSubSupPr>
          <m:e>
            <m:r>
              <w:rPr>
                <w:rFonts w:ascii="Cambria Math" w:hAnsi="Cambria Math"/>
              </w:rPr>
              <m:t>ρ</m:t>
            </m:r>
          </m:e>
          <m:sub>
            <m:r>
              <w:rPr>
                <w:rFonts w:ascii="Cambria Math" w:hAnsi="Cambria Math"/>
              </w:rPr>
              <m:t>ij</m:t>
            </m:r>
          </m:sub>
          <m:sup>
            <m:r>
              <w:rPr>
                <w:rFonts w:ascii="Cambria Math" w:hAnsi="Cambria Math"/>
              </w:rPr>
              <m:t xml:space="preserve"> </m:t>
            </m:r>
          </m:sup>
        </m:sSubSup>
      </m:oMath>
      <w:r>
        <w:t xml:space="preserve">. </w:t>
      </w:r>
      <w:r w:rsidR="00FF14F9">
        <w:t>As a result, the total parameter</w:t>
      </w:r>
      <w:r w:rsidR="00F86EC2">
        <w:t>s</w:t>
      </w:r>
      <w:r w:rsidR="008659A5">
        <w:t xml:space="preserve"> of the CCC model</w:t>
      </w:r>
      <w:r w:rsidR="00FF14F9">
        <w:t xml:space="preserve"> to be estimated is </w:t>
      </w:r>
      <m:oMath>
        <m:r>
          <w:rPr>
            <w:rFonts w:ascii="Cambria Math" w:hAnsi="Cambria Math"/>
          </w:rPr>
          <m:t>(p+q+1)×N+</m:t>
        </m:r>
        <m:f>
          <m:fPr>
            <m:ctrlPr>
              <w:rPr>
                <w:rFonts w:ascii="Cambria Math" w:hAnsi="Cambria Math"/>
              </w:rPr>
            </m:ctrlPr>
          </m:fPr>
          <m:num>
            <m:r>
              <w:rPr>
                <w:rFonts w:ascii="Cambria Math" w:hAnsi="Cambria Math"/>
              </w:rPr>
              <m:t>N×(N-1)</m:t>
            </m:r>
          </m:num>
          <m:den>
            <m:r>
              <w:rPr>
                <w:rFonts w:ascii="Cambria Math" w:hAnsi="Cambria Math"/>
              </w:rPr>
              <m:t>2</m:t>
            </m:r>
          </m:den>
        </m:f>
      </m:oMath>
      <w:r w:rsidR="00F86EC2">
        <w:t xml:space="preserve">. </w:t>
      </w:r>
      <w:r w:rsidR="00484D13">
        <w:t>With</w:t>
      </w:r>
      <w:r w:rsidR="00F86EC2">
        <w:t xml:space="preserve"> 3 commodities</w:t>
      </w:r>
      <w:r w:rsidR="00BE4CE7">
        <w:t>’ return</w:t>
      </w:r>
      <w:r w:rsidR="00F86EC2">
        <w:t xml:space="preserve"> </w:t>
      </w:r>
      <w:r w:rsidR="00BE4CE7">
        <w:t>data fitting into the</w:t>
      </w:r>
      <w:r w:rsidR="00484D13">
        <w:t xml:space="preserve"> </w:t>
      </w:r>
      <w:r w:rsidR="0010397F">
        <w:t>CCC</w:t>
      </w:r>
      <w:r w:rsidR="00D964A3">
        <w:t>-</w:t>
      </w:r>
      <w:r w:rsidR="00484D13">
        <w:t xml:space="preserve">GARCH </w:t>
      </w:r>
      <m:oMath>
        <m:r>
          <w:rPr>
            <w:rFonts w:ascii="Cambria Math" w:hAnsi="Cambria Math"/>
          </w:rPr>
          <m:t>(1, 1)</m:t>
        </m:r>
      </m:oMath>
      <w:r w:rsidR="00F86EC2">
        <w:t xml:space="preserve"> </w:t>
      </w:r>
      <w:r w:rsidR="00EE5FAA">
        <w:t>model</w:t>
      </w:r>
      <w:r w:rsidR="00125AA1">
        <w:t xml:space="preserve">, the estimated number of </w:t>
      </w:r>
      <w:r w:rsidR="007D5B5F">
        <w:t>parameters</w:t>
      </w:r>
      <w:r w:rsidR="00125AA1">
        <w:t xml:space="preserve"> </w:t>
      </w:r>
      <w:r w:rsidR="00F86EC2">
        <w:t xml:space="preserve">is </w:t>
      </w:r>
      <m:oMath>
        <m:r>
          <w:rPr>
            <w:rFonts w:ascii="Cambria Math" w:hAnsi="Cambria Math"/>
          </w:rPr>
          <m:t>(1+1+1)×3+</m:t>
        </m:r>
        <m:f>
          <m:fPr>
            <m:ctrlPr>
              <w:rPr>
                <w:rFonts w:ascii="Cambria Math" w:hAnsi="Cambria Math"/>
              </w:rPr>
            </m:ctrlPr>
          </m:fPr>
          <m:num>
            <m:r>
              <w:rPr>
                <w:rFonts w:ascii="Cambria Math" w:hAnsi="Cambria Math"/>
              </w:rPr>
              <m:t>3×(3-1)</m:t>
            </m:r>
          </m:num>
          <m:den>
            <m:r>
              <w:rPr>
                <w:rFonts w:ascii="Cambria Math" w:hAnsi="Cambria Math"/>
              </w:rPr>
              <m:t>2</m:t>
            </m:r>
          </m:den>
        </m:f>
        <m:r>
          <w:rPr>
            <w:rFonts w:ascii="Cambria Math" w:hAnsi="Cambria Math"/>
          </w:rPr>
          <m:t>=12</m:t>
        </m:r>
      </m:oMath>
      <w:r w:rsidR="00F86EC2">
        <w:t>.</w:t>
      </w:r>
      <w:r w:rsidR="003A29C1">
        <w:t xml:space="preserve"> </w:t>
      </w:r>
    </w:p>
    <w:p w14:paraId="2C3A0D08" w14:textId="30A82528" w:rsidR="00D640F1" w:rsidRDefault="00000000" w:rsidP="00D145BD">
      <w:pPr>
        <w:pStyle w:val="Heading2"/>
        <w:jc w:val="both"/>
      </w:pPr>
      <w:bookmarkStart w:id="15" w:name="_Toc167478290"/>
      <w:r>
        <w:t>3.</w:t>
      </w:r>
      <w:r w:rsidR="00931C20">
        <w:t>4</w:t>
      </w:r>
      <w:r>
        <w:t xml:space="preserve"> Time-varying Portfolio Optimization</w:t>
      </w:r>
      <w:bookmarkEnd w:id="15"/>
    </w:p>
    <w:p w14:paraId="4A12B0C4" w14:textId="0D172DAA" w:rsidR="00D640F1" w:rsidRDefault="00000000" w:rsidP="00503769">
      <w:pPr>
        <w:spacing w:after="240"/>
        <w:jc w:val="both"/>
      </w:pPr>
      <w:r>
        <w:t xml:space="preserve">By considering different risk and return objectives. </w:t>
      </w:r>
      <w:r w:rsidR="006D4016">
        <w:t xml:space="preserve">This </w:t>
      </w:r>
      <w:r w:rsidR="00055B2C">
        <w:t>study</w:t>
      </w:r>
      <w:r>
        <w:t xml:space="preserve"> construct</w:t>
      </w:r>
      <w:r w:rsidR="00240E2A">
        <w:t>s</w:t>
      </w:r>
      <w:r>
        <w:t xml:space="preserve"> seven portfolios for optimization: equal weight, mean-variance, minimum variance, minimum correlation, maximum </w:t>
      </w:r>
      <w:r w:rsidR="00D647FD">
        <w:t>S</w:t>
      </w:r>
      <w:r>
        <w:t xml:space="preserve">harpe ratio, maximum </w:t>
      </w:r>
      <w:r w:rsidR="00B0172F">
        <w:t>S</w:t>
      </w:r>
      <w:r>
        <w:t xml:space="preserve">ortino ratio, and </w:t>
      </w:r>
      <w:r w:rsidR="00C219D0">
        <w:rPr>
          <w:highlight w:val="white"/>
        </w:rPr>
        <w:t xml:space="preserve">minimum </w:t>
      </w:r>
      <w:r>
        <w:t xml:space="preserve">CVaR. </w:t>
      </w:r>
      <w:r w:rsidR="00A3787C">
        <w:t xml:space="preserve">The </w:t>
      </w:r>
      <w:r w:rsidR="00A649EC">
        <w:t xml:space="preserve">equal weight portfolio </w:t>
      </w:r>
      <w:r w:rsidR="00FD19DC">
        <w:t xml:space="preserve">allocates the same weight for the three commodity groups and </w:t>
      </w:r>
      <w:r w:rsidR="00A649EC">
        <w:t xml:space="preserve">serves as the </w:t>
      </w:r>
      <w:r w:rsidR="00FD19DC">
        <w:t>benchmark</w:t>
      </w:r>
      <w:r w:rsidR="00A649EC">
        <w:t xml:space="preserve"> portfolio.</w:t>
      </w:r>
      <w:r w:rsidR="00FD19DC">
        <w:t xml:space="preserve"> </w:t>
      </w:r>
      <w:r w:rsidR="00EE0053" w:rsidRPr="00EE0053">
        <w:t xml:space="preserve">Mean-variance </w:t>
      </w:r>
      <w:r w:rsidR="00D10A0F">
        <w:t xml:space="preserve">portfolio </w:t>
      </w:r>
      <w:r w:rsidR="00EE0053" w:rsidRPr="00EE0053">
        <w:t xml:space="preserve">balances </w:t>
      </w:r>
      <w:r w:rsidR="00D10A0F">
        <w:t xml:space="preserve">the </w:t>
      </w:r>
      <w:r w:rsidR="00EE0053" w:rsidRPr="00EE0053">
        <w:t>expected return against variance</w:t>
      </w:r>
      <w:r w:rsidR="00EE0053">
        <w:t>, while the minimum variance</w:t>
      </w:r>
      <w:r w:rsidR="000855C3">
        <w:t xml:space="preserve"> and</w:t>
      </w:r>
      <w:r w:rsidR="00EE0053">
        <w:t xml:space="preserve"> minimum correlation</w:t>
      </w:r>
      <w:r w:rsidR="007118C6">
        <w:t xml:space="preserve"> </w:t>
      </w:r>
      <w:r w:rsidR="00810AC7">
        <w:t xml:space="preserve">focus on risk </w:t>
      </w:r>
      <w:r w:rsidR="00CC5937">
        <w:t>reduction</w:t>
      </w:r>
      <w:r w:rsidR="00810AC7">
        <w:t xml:space="preserve"> and diversification, </w:t>
      </w:r>
      <w:r w:rsidR="00CC5937">
        <w:t>respectively</w:t>
      </w:r>
      <w:r w:rsidR="00810AC7">
        <w:t xml:space="preserve">. </w:t>
      </w:r>
      <w:r w:rsidR="00CC5937">
        <w:t xml:space="preserve">Also, </w:t>
      </w:r>
      <w:r w:rsidR="00E3783C">
        <w:t>m</w:t>
      </w:r>
      <w:r w:rsidR="00CC5937" w:rsidRPr="00CC5937">
        <w:t xml:space="preserve">aximum Sharpe ratio portfolios </w:t>
      </w:r>
      <w:r w:rsidR="002E58AB">
        <w:t>focus on</w:t>
      </w:r>
      <w:r w:rsidR="00CC5937" w:rsidRPr="00CC5937">
        <w:t xml:space="preserve"> risk-adjusted performance, while maximum Sortino ratio portfolio </w:t>
      </w:r>
      <w:r w:rsidR="00F4631B">
        <w:t>aims to</w:t>
      </w:r>
      <w:r w:rsidR="00CC5937" w:rsidRPr="00CC5937">
        <w:t xml:space="preserve"> </w:t>
      </w:r>
      <w:r w:rsidR="00742AB7">
        <w:t>deal with</w:t>
      </w:r>
      <w:r w:rsidR="00CC5937" w:rsidRPr="00CC5937">
        <w:t xml:space="preserve"> downside risk</w:t>
      </w:r>
      <w:r w:rsidR="00F8013D">
        <w:t xml:space="preserve">. </w:t>
      </w:r>
      <w:r w:rsidR="00B549EF">
        <w:t>C</w:t>
      </w:r>
      <w:r w:rsidR="00061B0D">
        <w:t>o</w:t>
      </w:r>
      <w:r w:rsidR="00B549EF">
        <w:t xml:space="preserve">nsidering the extreme risk </w:t>
      </w:r>
      <w:r w:rsidR="008E4004">
        <w:t>scenarios</w:t>
      </w:r>
      <w:r w:rsidR="00B549EF">
        <w:t xml:space="preserve">, the </w:t>
      </w:r>
      <w:r w:rsidR="00316156">
        <w:rPr>
          <w:highlight w:val="white"/>
        </w:rPr>
        <w:t xml:space="preserve">minimum </w:t>
      </w:r>
      <w:r w:rsidR="00B549EF">
        <w:t>C</w:t>
      </w:r>
      <w:r w:rsidR="00704433">
        <w:t>V</w:t>
      </w:r>
      <w:r w:rsidR="00B549EF">
        <w:t xml:space="preserve">aR portfolio seeks </w:t>
      </w:r>
      <w:r w:rsidR="00D56568">
        <w:t>to minimize</w:t>
      </w:r>
      <w:r w:rsidR="00B549EF">
        <w:t xml:space="preserve"> extreme risk</w:t>
      </w:r>
      <w:r w:rsidR="00F8013D">
        <w:t>.</w:t>
      </w:r>
      <w:r w:rsidR="00431263">
        <w:t xml:space="preserve"> </w:t>
      </w:r>
    </w:p>
    <w:p w14:paraId="4A142645" w14:textId="286076E9" w:rsidR="00D640F1" w:rsidRDefault="00000000" w:rsidP="00503769">
      <w:pPr>
        <w:pStyle w:val="Heading3"/>
        <w:jc w:val="both"/>
        <w:rPr>
          <w:highlight w:val="white"/>
        </w:rPr>
      </w:pPr>
      <w:r>
        <w:rPr>
          <w:highlight w:val="white"/>
        </w:rPr>
        <w:t>3.</w:t>
      </w:r>
      <w:r w:rsidR="00751310">
        <w:rPr>
          <w:highlight w:val="white"/>
        </w:rPr>
        <w:t>4</w:t>
      </w:r>
      <w:r>
        <w:rPr>
          <w:highlight w:val="white"/>
        </w:rPr>
        <w:t xml:space="preserve">.1 Equal Weight Portfolio </w:t>
      </w:r>
    </w:p>
    <w:p w14:paraId="020D0175" w14:textId="48CF4AD8" w:rsidR="00D640F1" w:rsidRDefault="0057409D" w:rsidP="00503769">
      <w:pPr>
        <w:spacing w:after="240"/>
        <w:jc w:val="both"/>
        <w:rPr>
          <w:highlight w:val="white"/>
        </w:rPr>
      </w:pPr>
      <w:r>
        <w:rPr>
          <w:highlight w:val="white"/>
        </w:rPr>
        <w:t>The equal weight portfolio</w:t>
      </w:r>
      <w:r w:rsidR="00F96041">
        <w:rPr>
          <w:highlight w:val="white"/>
        </w:rPr>
        <w:t xml:space="preserve"> is built</w:t>
      </w:r>
      <w:r>
        <w:rPr>
          <w:highlight w:val="white"/>
        </w:rPr>
        <w:t xml:space="preserve"> by setting </w:t>
      </w:r>
      <m:oMath>
        <m:sSubSup>
          <m:sSubSupPr>
            <m:ctrlPr>
              <w:rPr>
                <w:rFonts w:ascii="Cambria Math" w:hAnsi="Cambria Math"/>
              </w:rPr>
            </m:ctrlPr>
          </m:sSubSupPr>
          <m:e>
            <m:r>
              <w:rPr>
                <w:rFonts w:ascii="Cambria Math" w:hAnsi="Cambria Math"/>
              </w:rPr>
              <m:t>w</m:t>
            </m:r>
          </m:e>
          <m:sub>
            <m:r>
              <w:rPr>
                <w:rFonts w:ascii="Cambria Math" w:hAnsi="Cambria Math"/>
              </w:rPr>
              <m:t>i</m:t>
            </m:r>
          </m:sub>
          <m:sup>
            <m:r>
              <w:rPr>
                <w:rFonts w:ascii="Cambria Math" w:hAnsi="Cambria Math"/>
              </w:rPr>
              <m:t xml:space="preserve"> </m:t>
            </m:r>
          </m:sup>
        </m:sSub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oMath>
      <w:r>
        <w:t xml:space="preserve">, where </w:t>
      </w:r>
      <m:oMath>
        <m:sSubSup>
          <m:sSubSupPr>
            <m:ctrlPr>
              <w:rPr>
                <w:rFonts w:ascii="Cambria Math" w:hAnsi="Cambria Math"/>
              </w:rPr>
            </m:ctrlPr>
          </m:sSubSupPr>
          <m:e>
            <m:r>
              <w:rPr>
                <w:rFonts w:ascii="Cambria Math" w:hAnsi="Cambria Math"/>
              </w:rPr>
              <m:t>w</m:t>
            </m:r>
          </m:e>
          <m:sub>
            <m:r>
              <w:rPr>
                <w:rFonts w:ascii="Cambria Math" w:hAnsi="Cambria Math"/>
              </w:rPr>
              <m:t>i</m:t>
            </m:r>
          </m:sub>
          <m:sup>
            <m:r>
              <w:rPr>
                <w:rFonts w:ascii="Cambria Math" w:hAnsi="Cambria Math"/>
              </w:rPr>
              <m:t xml:space="preserve"> </m:t>
            </m:r>
          </m:sup>
        </m:sSubSup>
      </m:oMath>
      <w:r w:rsidR="00FE1F66">
        <w:t xml:space="preserve"> </w:t>
      </w:r>
      <w:r>
        <w:t xml:space="preserve">is the weight </w:t>
      </w:r>
      <w:r w:rsidR="00C94F0E">
        <w:t>of</w:t>
      </w:r>
      <w:r>
        <w:t xml:space="preserve"> </w:t>
      </w:r>
      <w:r w:rsidR="00C94F0E">
        <w:t xml:space="preserve">the </w:t>
      </w:r>
      <w:r>
        <w:t>commodity</w:t>
      </w:r>
      <w:r w:rsidR="00001B9A">
        <w:t xml:space="preserve"> </w:t>
      </w:r>
      <m:oMath>
        <m:r>
          <w:rPr>
            <w:rFonts w:ascii="Cambria Math" w:hAnsi="Cambria Math"/>
          </w:rPr>
          <m:t>i</m:t>
        </m:r>
      </m:oMath>
      <w:r>
        <w:t xml:space="preserve">, and </w:t>
      </w:r>
      <m:oMath>
        <m:r>
          <w:rPr>
            <w:rFonts w:ascii="Cambria Math" w:hAnsi="Cambria Math"/>
          </w:rPr>
          <m:t>N</m:t>
        </m:r>
      </m:oMath>
      <w:r>
        <w:t xml:space="preserve"> is the number of commodity types in the portfolio. </w:t>
      </w:r>
      <w:r>
        <w:rPr>
          <w:highlight w:val="white"/>
        </w:rPr>
        <w:t>This portfolio is not rebalanced through time, and it serves as a benchmark for all other portfolios.</w:t>
      </w:r>
    </w:p>
    <w:p w14:paraId="47FD978E" w14:textId="7F24E9C3" w:rsidR="00D640F1" w:rsidRDefault="00000000" w:rsidP="00503769">
      <w:pPr>
        <w:pStyle w:val="Heading3"/>
        <w:jc w:val="both"/>
        <w:rPr>
          <w:sz w:val="22"/>
          <w:szCs w:val="22"/>
        </w:rPr>
      </w:pPr>
      <w:r>
        <w:t>3.</w:t>
      </w:r>
      <w:r w:rsidR="00F4408D">
        <w:t>4</w:t>
      </w:r>
      <w:r>
        <w:t xml:space="preserve">.2 Mean-Variance Portfolio </w:t>
      </w:r>
    </w:p>
    <w:p w14:paraId="544C310A" w14:textId="669F7CD5" w:rsidR="00D640F1" w:rsidRDefault="00000000" w:rsidP="00503769">
      <w:pPr>
        <w:spacing w:after="240"/>
        <w:jc w:val="both"/>
      </w:pPr>
      <w:r>
        <w:t xml:space="preserve">The basic portfolio optimization method is the mean-variance method developed by Markowitz (1952), in which investors seek to find </w:t>
      </w:r>
      <w:r w:rsidR="00427E84">
        <w:t xml:space="preserve">the </w:t>
      </w:r>
      <w:r w:rsidR="003A2D69">
        <w:t xml:space="preserve">balance between </w:t>
      </w:r>
      <w:r>
        <w:t>maximum returns and minimum volatility of the portfolio</w:t>
      </w:r>
      <w:r w:rsidR="00BD212C">
        <w:t>s</w:t>
      </w:r>
      <w:r>
        <w:t xml:space="preserve">. By assuming no short-selling opportunities, we can build a quadratic optimization process by using the time-varying </w:t>
      </w:r>
      <w:r w:rsidR="00843000">
        <w:t>variance-</w:t>
      </w:r>
      <w:r>
        <w:t xml:space="preserve">covariance matrix and the expected mean return </w:t>
      </w:r>
      <w:r w:rsidR="00B0055A">
        <w:fldChar w:fldCharType="begin"/>
      </w:r>
      <w:r w:rsidR="00B0055A">
        <w:instrText xml:space="preserve"> ADDIN ZOTERO_ITEM CSL_CITATION {"citationID":"ex4rwUwU","properties":{"formattedCitation":"(Ghaemi Asl et al., 2024)","plainCitation":"(Ghaemi Asl et al., 2024)","noteIndex":0},"citationItems":[{"id":122,"uris":["http://zotero.org/users/13925666/items/UJ96EMG4"],"itemData":{"id":122,"type":"article-journal","abstract":"This paper aims to assess the performance of Islamic portfolios vis-à-vis their conventional counterparts across two distinct periods: the pre-COVID-19 era and the COVID-19 era. Departing from prior studies, this study makes a novel contribution by employing an extensive array of 18 portfolio optimization techniques to construct optimal portfolios for conventional stock indices encompassing energy, utilities, and environmental, social, and governance (ESG) dimensions, as well as their Islamic equivalents. Performance comparisons are made utilizing three risk-adjusted performance measures, namely the Sharpe ratio, the Omega ratio, and the Sortino ratio. Our findings reveal that Shariah portfolios outperform conventional portfolios across all performance measures and risk-aversion levels when the most effective optimization methods are employed, both during pre-crisis and crisis periods. Additionally, our analysis highlights certain methods, namely EWMA, GM, DCC, and SHC, which produce portfolios exhibiting superior performance relative to alternative methods, as assessed by risk-adjusted metrics. Furthermore, Islamic portfolios demonstrate higher average returns compared to their conventional counterparts. Notably, incorporating ESG-related stocks into energy and utilities assets significantly enhances average returns, underscoring the potential of ESG investments. Collectively, our findings have noteworthy implications for investors, as they emphasize the role of Islamic stocks as effective diversifiers, yielding favorable resource allocation opportunities during times of crisis as well as stability. However, investors should exercise caution in selecting the optimal portfolio optimization method, as substantial performance disparities exist among different approaches.","container-title":"The Quarterly Review of Economics and Finance","DOI":"10.1016/j.qref.2023.12.010","ISSN":"1062-9769","journalAbbreviation":"The Quarterly Review of Economics and Finance","page":"37-57","source":"ScienceDirect","title":"Does Islamic investing modify portfolio performance? Time-varying optimization strategies for conventional and Shariah energy-ESG-utilities portfolio","title-short":"Does Islamic investing modify portfolio performance?","volume":"94","author":[{"family":"Ghaemi Asl","given":"Mahdi"},{"family":"Rashidi","given":"Muhammad Mahdi"},{"family":"Tavakkoli","given":"Hamid Raza"},{"family":"Rezgui","given":"Hichem"}],"issued":{"date-parts":[["2024",4,1]]}}}],"schema":"https://github.com/citation-style-language/schema/raw/master/csl-citation.json"} </w:instrText>
      </w:r>
      <w:r w:rsidR="00B0055A">
        <w:fldChar w:fldCharType="separate"/>
      </w:r>
      <w:r w:rsidR="00B0055A" w:rsidRPr="00B0055A">
        <w:t>(</w:t>
      </w:r>
      <w:r w:rsidR="00393FDE">
        <w:t xml:space="preserve">see </w:t>
      </w:r>
      <w:r w:rsidR="00B0055A" w:rsidRPr="00B0055A">
        <w:t>Ghaemi Asl et al., 2024)</w:t>
      </w:r>
      <w:r w:rsidR="00B0055A">
        <w:fldChar w:fldCharType="end"/>
      </w:r>
      <w:r>
        <w:t xml:space="preserve">: </w:t>
      </w:r>
    </w:p>
    <w:p w14:paraId="0A02207B" w14:textId="401DE195" w:rsidR="00D640F1" w:rsidRPr="00437A49" w:rsidRDefault="00000000" w:rsidP="00503769">
      <w:pPr>
        <w:spacing w:after="240"/>
        <w:ind w:left="360"/>
        <w:jc w:val="center"/>
      </w:pPr>
      <m:oMathPara>
        <m:oMath>
          <m:eqArr>
            <m:eqArrPr>
              <m:maxDist m:val="1"/>
              <m:ctrlPr>
                <w:rPr>
                  <w:rFonts w:ascii="Cambria Math" w:hAnsi="Cambria Math"/>
                  <w:i/>
                </w:rPr>
              </m:ctrlPr>
            </m:eqArrPr>
            <m:e>
              <m:r>
                <w:rPr>
                  <w:rFonts w:ascii="Cambria Math" w:hAnsi="Cambria Math"/>
                </w:rPr>
                <m:t xml:space="preserve">Max </m:t>
              </m:r>
              <m:d>
                <m:dPr>
                  <m:begChr m:val="{"/>
                  <m:endChr m:val="}"/>
                  <m:ctrlPr>
                    <w:rPr>
                      <w:rFonts w:ascii="Cambria Math" w:hAnsi="Cambria Math"/>
                    </w:rPr>
                  </m:ctrlPr>
                </m:dPr>
                <m:e>
                  <m:sSubSup>
                    <m:sSubSupPr>
                      <m:ctrlPr>
                        <w:rPr>
                          <w:rFonts w:ascii="Cambria Math" w:hAnsi="Cambria Math"/>
                          <w:b/>
                          <w:bCs/>
                        </w:rPr>
                      </m:ctrlPr>
                    </m:sSubSupPr>
                    <m:e>
                      <m:r>
                        <m:rPr>
                          <m:sty m:val="bi"/>
                        </m:rPr>
                        <w:rPr>
                          <w:rFonts w:ascii="Cambria Math" w:hAnsi="Cambria Math"/>
                        </w:rPr>
                        <m:t>w</m:t>
                      </m:r>
                    </m:e>
                    <m:sub>
                      <m:r>
                        <m:rPr>
                          <m:sty m:val="bi"/>
                        </m:rPr>
                        <w:rPr>
                          <w:rFonts w:ascii="Cambria Math" w:hAnsi="Cambria Math"/>
                        </w:rPr>
                        <m:t xml:space="preserve"> </m:t>
                      </m:r>
                    </m:sub>
                    <m:sup>
                      <m:r>
                        <m:rPr>
                          <m:sty m:val="bi"/>
                        </m:rPr>
                        <w:rPr>
                          <w:rFonts w:ascii="Cambria Math" w:hAnsi="Cambria Math"/>
                        </w:rPr>
                        <m:t>T</m:t>
                      </m:r>
                    </m:sup>
                  </m:sSubSup>
                  <m:r>
                    <m:rPr>
                      <m:sty m:val="bi"/>
                    </m:rPr>
                    <w:rPr>
                      <w:rFonts w:ascii="Cambria Math" w:hAnsi="Cambria Math"/>
                    </w:rPr>
                    <m:t>E(R)</m:t>
                  </m:r>
                  <m:r>
                    <w:rPr>
                      <w:rFonts w:ascii="Cambria Math" w:hAnsi="Cambria Math"/>
                    </w:rPr>
                    <m:t>-</m:t>
                  </m:r>
                  <m:f>
                    <m:fPr>
                      <m:ctrlPr>
                        <w:rPr>
                          <w:rFonts w:ascii="Cambria Math" w:hAnsi="Cambria Math"/>
                        </w:rPr>
                      </m:ctrlPr>
                    </m:fPr>
                    <m:num>
                      <m:r>
                        <w:rPr>
                          <w:rFonts w:ascii="Cambria Math" w:hAnsi="Cambria Math"/>
                        </w:rPr>
                        <m:t>γ</m:t>
                      </m:r>
                    </m:num>
                    <m:den>
                      <m:r>
                        <w:rPr>
                          <w:rFonts w:ascii="Cambria Math" w:hAnsi="Cambria Math"/>
                        </w:rPr>
                        <m:t>2</m:t>
                      </m:r>
                    </m:den>
                  </m:f>
                  <m:sSubSup>
                    <m:sSubSupPr>
                      <m:ctrlPr>
                        <w:rPr>
                          <w:rFonts w:ascii="Cambria Math" w:hAnsi="Cambria Math"/>
                          <w:b/>
                          <w:bCs/>
                        </w:rPr>
                      </m:ctrlPr>
                    </m:sSubSupPr>
                    <m:e>
                      <m:r>
                        <m:rPr>
                          <m:sty m:val="bi"/>
                        </m:rPr>
                        <w:rPr>
                          <w:rFonts w:ascii="Cambria Math" w:hAnsi="Cambria Math"/>
                        </w:rPr>
                        <m:t>w</m:t>
                      </m:r>
                    </m:e>
                    <m:sub>
                      <m:r>
                        <m:rPr>
                          <m:sty m:val="bi"/>
                        </m:rPr>
                        <w:rPr>
                          <w:rFonts w:ascii="Cambria Math" w:hAnsi="Cambria Math"/>
                        </w:rPr>
                        <m:t xml:space="preserve"> </m:t>
                      </m:r>
                    </m:sub>
                    <m:sup>
                      <m:r>
                        <m:rPr>
                          <m:sty m:val="bi"/>
                        </m:rPr>
                        <w:rPr>
                          <w:rFonts w:ascii="Cambria Math" w:hAnsi="Cambria Math"/>
                        </w:rPr>
                        <m:t>T</m:t>
                      </m:r>
                    </m:sup>
                  </m:sSubSup>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r>
                    <m:rPr>
                      <m:sty m:val="bi"/>
                    </m:rPr>
                    <w:rPr>
                      <w:rFonts w:ascii="Cambria Math" w:hAnsi="Cambria Math"/>
                    </w:rPr>
                    <m:t>w</m:t>
                  </m:r>
                </m:e>
              </m:d>
              <m:r>
                <w:rPr>
                  <w:rFonts w:ascii="Cambria Math" w:hAnsi="Cambria Math"/>
                </w:rPr>
                <m:t xml:space="preserve">, subject to </m:t>
              </m:r>
              <m:sSubSup>
                <m:sSubSupPr>
                  <m:ctrlPr>
                    <w:rPr>
                      <w:rFonts w:ascii="Cambria Math" w:hAnsi="Cambria Math"/>
                    </w:rPr>
                  </m:ctrlPr>
                </m:sSubSupPr>
                <m:e>
                  <m:nary>
                    <m:naryPr>
                      <m:chr m:val="∑"/>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w</m:t>
                      </m:r>
                    </m:e>
                  </m:nary>
                </m:e>
                <m:sub>
                  <m:r>
                    <w:rPr>
                      <w:rFonts w:ascii="Cambria Math" w:hAnsi="Cambria Math"/>
                    </w:rPr>
                    <m:t>it</m:t>
                  </m:r>
                </m:sub>
                <m:sup>
                  <m:r>
                    <w:rPr>
                      <w:rFonts w:ascii="Cambria Math" w:hAnsi="Cambria Math"/>
                    </w:rPr>
                    <m:t xml:space="preserve"> </m:t>
                  </m:r>
                </m:sup>
              </m:sSubSup>
              <m:r>
                <w:rPr>
                  <w:rFonts w:ascii="Cambria Math" w:hAnsi="Cambria Math"/>
                </w:rPr>
                <m:t xml:space="preserve">=1 and </m:t>
              </m:r>
              <m:sSubSup>
                <m:sSubSupPr>
                  <m:ctrlPr>
                    <w:rPr>
                      <w:rFonts w:ascii="Cambria Math" w:hAnsi="Cambria Math"/>
                    </w:rPr>
                  </m:ctrlPr>
                </m:sSubSupPr>
                <m:e>
                  <m:r>
                    <m:rPr>
                      <m:sty m:val="p"/>
                    </m:rPr>
                    <w:rPr>
                      <w:rFonts w:ascii="Cambria Math" w:hAnsi="Cambria Math"/>
                    </w:rPr>
                    <m:t>w</m:t>
                  </m:r>
                </m:e>
                <m:sub>
                  <m:r>
                    <w:rPr>
                      <w:rFonts w:ascii="Cambria Math" w:hAnsi="Cambria Math"/>
                    </w:rPr>
                    <m:t>it</m:t>
                  </m:r>
                </m:sub>
                <m:sup>
                  <m:r>
                    <w:rPr>
                      <w:rFonts w:ascii="Cambria Math" w:hAnsi="Cambria Math"/>
                    </w:rPr>
                    <m:t xml:space="preserve"> </m:t>
                  </m:r>
                </m:sup>
              </m:sSubSup>
              <m:r>
                <w:rPr>
                  <w:rFonts w:ascii="Cambria Math" w:hAnsi="Cambria Math"/>
                </w:rPr>
                <m:t>&gt;0 #</m:t>
              </m:r>
              <m:d>
                <m:dPr>
                  <m:ctrlPr>
                    <w:rPr>
                      <w:rFonts w:ascii="Cambria Math" w:hAnsi="Cambria Math"/>
                      <w:i/>
                    </w:rPr>
                  </m:ctrlPr>
                </m:dPr>
                <m:e>
                  <m:r>
                    <w:rPr>
                      <w:rFonts w:ascii="Cambria Math" w:hAnsi="Cambria Math"/>
                    </w:rPr>
                    <m:t>11</m:t>
                  </m:r>
                </m:e>
              </m:d>
            </m:e>
          </m:eqArr>
        </m:oMath>
      </m:oMathPara>
    </w:p>
    <w:p w14:paraId="0EA4CBFA" w14:textId="368D0E9C" w:rsidR="00D640F1" w:rsidRDefault="00000000" w:rsidP="00503769">
      <w:pPr>
        <w:spacing w:after="240"/>
        <w:jc w:val="both"/>
      </w:pPr>
      <w:r>
        <w:t xml:space="preserve">where </w:t>
      </w:r>
      <m:oMath>
        <m:r>
          <w:rPr>
            <w:rFonts w:ascii="Cambria Math" w:hAnsi="Cambria Math"/>
          </w:rPr>
          <m:t>γ</m:t>
        </m:r>
      </m:oMath>
      <w:r>
        <w:t xml:space="preserve"> is the risk aversion coefficient, </w:t>
      </w:r>
      <m:oMath>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oMath>
      <w:r>
        <w:t xml:space="preserve"> is the </w:t>
      </w:r>
      <w:r w:rsidR="00955556">
        <w:t xml:space="preserve">time-varying </w:t>
      </w:r>
      <w:r w:rsidR="00FE21DC">
        <w:t xml:space="preserve">conditional </w:t>
      </w:r>
      <w:r w:rsidR="00DC03ED">
        <w:t>variance-</w:t>
      </w:r>
      <w:r>
        <w:t xml:space="preserve">covariance matrix with the dimension of </w:t>
      </w:r>
      <m:oMath>
        <m:r>
          <w:rPr>
            <w:rFonts w:ascii="Cambria Math" w:hAnsi="Cambria Math"/>
          </w:rPr>
          <m:t>N×N×T</m:t>
        </m:r>
      </m:oMath>
      <w:r w:rsidR="00882537">
        <w:t>,</w:t>
      </w:r>
      <w:r>
        <w:t xml:space="preserve"> </w:t>
      </w:r>
      <m:oMath>
        <m:r>
          <m:rPr>
            <m:sty m:val="bi"/>
          </m:rPr>
          <w:rPr>
            <w:rFonts w:ascii="Cambria Math" w:hAnsi="Cambria Math"/>
          </w:rPr>
          <m:t>E(R)</m:t>
        </m:r>
      </m:oMath>
      <w:r>
        <w:t xml:space="preserve"> </w:t>
      </w:r>
      <w:r w:rsidR="008441E1" w:rsidRPr="008441E1">
        <w:t>is the fixed expected mean return for each commodity group calculated as the average of each commodity’s historical data</w:t>
      </w:r>
      <w:r>
        <w:t xml:space="preserve">, and </w:t>
      </w:r>
      <m:oMath>
        <m:r>
          <m:rPr>
            <m:sty m:val="bi"/>
          </m:rPr>
          <w:rPr>
            <w:rFonts w:ascii="Cambria Math" w:hAnsi="Cambria Math"/>
          </w:rPr>
          <m:t>w</m:t>
        </m:r>
      </m:oMath>
      <w:r>
        <w:t xml:space="preserve"> is </w:t>
      </w:r>
      <w:r w:rsidR="00F6630F">
        <w:t xml:space="preserve">the </w:t>
      </w:r>
      <w:r w:rsidR="00FB4A49">
        <w:t>optimal</w:t>
      </w:r>
      <w:r w:rsidR="00F6630F">
        <w:t xml:space="preserve"> time-varying </w:t>
      </w:r>
      <w:r w:rsidR="00D3356A">
        <w:t>weight</w:t>
      </w:r>
      <w:r w:rsidR="006C11F5">
        <w:t xml:space="preserve"> matrix</w:t>
      </w:r>
      <w:r w:rsidR="00F6630F">
        <w:t xml:space="preserve">, with </w:t>
      </w:r>
      <w:r w:rsidR="00BE1624">
        <w:t>elements of</w:t>
      </w:r>
      <w:r w:rsidR="009C1EF2">
        <w:t xml:space="preserve"> </w:t>
      </w:r>
      <m:oMath>
        <m:sSubSup>
          <m:sSubSupPr>
            <m:ctrlPr>
              <w:rPr>
                <w:rFonts w:ascii="Cambria Math" w:hAnsi="Cambria Math"/>
              </w:rPr>
            </m:ctrlPr>
          </m:sSubSupPr>
          <m:e>
            <m:r>
              <m:rPr>
                <m:sty m:val="p"/>
              </m:rPr>
              <w:rPr>
                <w:rFonts w:ascii="Cambria Math" w:hAnsi="Cambria Math"/>
              </w:rPr>
              <m:t>w</m:t>
            </m:r>
          </m:e>
          <m:sub>
            <m:r>
              <w:rPr>
                <w:rFonts w:ascii="Cambria Math" w:hAnsi="Cambria Math"/>
              </w:rPr>
              <m:t>it</m:t>
            </m:r>
          </m:sub>
          <m:sup>
            <m:r>
              <w:rPr>
                <w:rFonts w:ascii="Cambria Math" w:hAnsi="Cambria Math"/>
              </w:rPr>
              <m:t xml:space="preserve"> </m:t>
            </m:r>
          </m:sup>
        </m:sSubSup>
      </m:oMath>
      <w:r w:rsidR="00F6630F">
        <w:t xml:space="preserve"> as</w:t>
      </w:r>
      <w:r>
        <w:t xml:space="preserve"> </w:t>
      </w:r>
      <w:r w:rsidR="00BE1624">
        <w:t xml:space="preserve">the </w:t>
      </w:r>
      <w:r>
        <w:t xml:space="preserve">weight of each </w:t>
      </w:r>
      <w:r w:rsidR="004003F2">
        <w:t>commodit</w:t>
      </w:r>
      <w:r w:rsidR="000C77EC">
        <w:t>y’s proportion</w:t>
      </w:r>
      <w:r w:rsidR="00001B9A">
        <w:t xml:space="preserve"> at time </w:t>
      </w:r>
      <m:oMath>
        <m:r>
          <w:rPr>
            <w:rFonts w:ascii="Cambria Math" w:hAnsi="Cambria Math"/>
          </w:rPr>
          <m:t>t</m:t>
        </m:r>
      </m:oMath>
      <w:r>
        <w:t>.</w:t>
      </w:r>
      <w:r w:rsidR="00366EF5">
        <w:t xml:space="preserve"> </w:t>
      </w:r>
    </w:p>
    <w:p w14:paraId="6331FF9F" w14:textId="36BA1990" w:rsidR="00D640F1" w:rsidRDefault="00000000" w:rsidP="00503769">
      <w:pPr>
        <w:pStyle w:val="Heading3"/>
        <w:jc w:val="both"/>
      </w:pPr>
      <w:r>
        <w:t>3.</w:t>
      </w:r>
      <w:r w:rsidR="00B622AD">
        <w:t>4</w:t>
      </w:r>
      <w:r>
        <w:t xml:space="preserve">.3 Minimum Variance Portfolio </w:t>
      </w:r>
    </w:p>
    <w:p w14:paraId="102873BF" w14:textId="736ABF73" w:rsidR="00D640F1" w:rsidRDefault="000B73EF" w:rsidP="00503769">
      <w:pPr>
        <w:spacing w:after="240"/>
        <w:jc w:val="both"/>
      </w:pPr>
      <w:r>
        <w:t xml:space="preserve">The minimum variance portfolio is built to reduce the investor's risk by minimizing the portfolio's variance. </w:t>
      </w:r>
      <w:r w:rsidR="00057E70" w:rsidRPr="00057E70">
        <w:t xml:space="preserve">This is </w:t>
      </w:r>
      <w:r w:rsidR="00192B3E">
        <w:t>achieved</w:t>
      </w:r>
      <w:r w:rsidR="00057E70" w:rsidRPr="00057E70">
        <w:t xml:space="preserve"> by selecting </w:t>
      </w:r>
      <w:r w:rsidR="00947FE3">
        <w:t>the</w:t>
      </w:r>
      <w:r w:rsidR="00057E70" w:rsidRPr="00057E70">
        <w:t xml:space="preserve"> combination of </w:t>
      </w:r>
      <w:r w:rsidR="004D1846">
        <w:t xml:space="preserve">the </w:t>
      </w:r>
      <w:r w:rsidR="00057E70" w:rsidRPr="00057E70">
        <w:t xml:space="preserve">assets whose returns have the lowest overall variance, considering </w:t>
      </w:r>
      <w:r w:rsidR="00026405">
        <w:t>eac</w:t>
      </w:r>
      <w:r w:rsidR="003E379A">
        <w:t>h</w:t>
      </w:r>
      <w:r w:rsidR="00057E70" w:rsidRPr="00057E70">
        <w:t xml:space="preserve"> individual </w:t>
      </w:r>
      <w:r w:rsidR="00026405">
        <w:t xml:space="preserve">commodity’s </w:t>
      </w:r>
      <w:r w:rsidR="00057E70" w:rsidRPr="00057E70">
        <w:t>volatilit</w:t>
      </w:r>
      <w:r w:rsidR="00056185">
        <w:t>y</w:t>
      </w:r>
      <w:r w:rsidR="00057E70">
        <w:t xml:space="preserve">. </w:t>
      </w:r>
      <w:r w:rsidR="00550952" w:rsidRPr="00381C36">
        <w:t xml:space="preserve">During market volatile times, investors </w:t>
      </w:r>
      <w:r w:rsidR="00094006">
        <w:t>might</w:t>
      </w:r>
      <w:r w:rsidR="00550952" w:rsidRPr="00381C36">
        <w:t xml:space="preserve"> prefer the </w:t>
      </w:r>
      <w:r w:rsidR="00111E61">
        <w:t>m</w:t>
      </w:r>
      <w:r w:rsidR="00550952" w:rsidRPr="00381C36">
        <w:t xml:space="preserve">inimum </w:t>
      </w:r>
      <w:r w:rsidR="00111E61">
        <w:t>v</w:t>
      </w:r>
      <w:r w:rsidR="00550952" w:rsidRPr="00381C36">
        <w:t xml:space="preserve">ariance </w:t>
      </w:r>
      <w:r w:rsidR="00111E61">
        <w:t>p</w:t>
      </w:r>
      <w:r w:rsidR="00550952" w:rsidRPr="00381C36">
        <w:t>ortfolio as the</w:t>
      </w:r>
      <w:r w:rsidR="00DC1837">
        <w:t xml:space="preserve">ir goal is </w:t>
      </w:r>
      <w:r w:rsidR="00550952" w:rsidRPr="00381C36">
        <w:t>to preserve their asset value</w:t>
      </w:r>
      <w:r w:rsidR="007B63B9">
        <w:t xml:space="preserve">s </w:t>
      </w:r>
      <w:r w:rsidR="00550952" w:rsidRPr="00381C36">
        <w:t xml:space="preserve">by focusing on minimizing risk rather than maximizing returns. This portfolio can provide a conservative investment strategy that </w:t>
      </w:r>
      <w:r w:rsidR="00C94F0E">
        <w:t>suits</w:t>
      </w:r>
      <w:r w:rsidR="00550952" w:rsidRPr="00381C36">
        <w:t xml:space="preserve"> the risk tolerance</w:t>
      </w:r>
      <w:r w:rsidR="004B1645">
        <w:t xml:space="preserve"> level</w:t>
      </w:r>
      <w:r w:rsidR="00550952" w:rsidRPr="00381C36">
        <w:t xml:space="preserve"> </w:t>
      </w:r>
      <w:r w:rsidR="0024766C">
        <w:t>of</w:t>
      </w:r>
      <w:r w:rsidR="00550952" w:rsidRPr="00381C36">
        <w:t xml:space="preserve"> certain investors.</w:t>
      </w:r>
      <w:r w:rsidR="00550952">
        <w:t xml:space="preserve"> </w:t>
      </w:r>
      <w:r>
        <w:t xml:space="preserve">The function is defined as follows: </w:t>
      </w:r>
    </w:p>
    <w:p w14:paraId="3A325538" w14:textId="34A7F0A7" w:rsidR="005E7690" w:rsidRPr="00437A49" w:rsidRDefault="00000000" w:rsidP="005E7690">
      <w:pPr>
        <w:spacing w:after="240"/>
        <w:ind w:left="360"/>
        <w:jc w:val="center"/>
      </w:pPr>
      <m:oMathPara>
        <m:oMath>
          <m:eqArr>
            <m:eqArrPr>
              <m:maxDist m:val="1"/>
              <m:ctrlPr>
                <w:rPr>
                  <w:rFonts w:ascii="Cambria Math" w:hAnsi="Cambria Math"/>
                  <w:i/>
                </w:rPr>
              </m:ctrlPr>
            </m:eqArrPr>
            <m:e>
              <m:r>
                <w:rPr>
                  <w:rFonts w:ascii="Cambria Math" w:hAnsi="Cambria Math"/>
                </w:rPr>
                <m:t xml:space="preserve">Min </m:t>
              </m:r>
              <m:d>
                <m:dPr>
                  <m:begChr m:val="{"/>
                  <m:endChr m:val="}"/>
                  <m:ctrlPr>
                    <w:rPr>
                      <w:rFonts w:ascii="Cambria Math" w:hAnsi="Cambria Math"/>
                    </w:rPr>
                  </m:ctrlPr>
                </m:dPr>
                <m:e>
                  <m:sSubSup>
                    <m:sSubSupPr>
                      <m:ctrlPr>
                        <w:rPr>
                          <w:rFonts w:ascii="Cambria Math" w:hAnsi="Cambria Math"/>
                          <w:b/>
                          <w:bCs/>
                        </w:rPr>
                      </m:ctrlPr>
                    </m:sSubSupPr>
                    <m:e>
                      <m:r>
                        <m:rPr>
                          <m:sty m:val="bi"/>
                        </m:rPr>
                        <w:rPr>
                          <w:rFonts w:ascii="Cambria Math" w:hAnsi="Cambria Math"/>
                        </w:rPr>
                        <m:t>w</m:t>
                      </m:r>
                    </m:e>
                    <m:sub>
                      <m:r>
                        <m:rPr>
                          <m:sty m:val="bi"/>
                        </m:rPr>
                        <w:rPr>
                          <w:rFonts w:ascii="Cambria Math" w:hAnsi="Cambria Math"/>
                        </w:rPr>
                        <m:t xml:space="preserve"> </m:t>
                      </m:r>
                    </m:sub>
                    <m:sup>
                      <m:r>
                        <m:rPr>
                          <m:sty m:val="bi"/>
                        </m:rPr>
                        <w:rPr>
                          <w:rFonts w:ascii="Cambria Math" w:hAnsi="Cambria Math"/>
                        </w:rPr>
                        <m:t>T</m:t>
                      </m:r>
                    </m:sup>
                  </m:sSubSup>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r>
                    <m:rPr>
                      <m:sty m:val="bi"/>
                    </m:rPr>
                    <w:rPr>
                      <w:rFonts w:ascii="Cambria Math" w:hAnsi="Cambria Math"/>
                    </w:rPr>
                    <m:t>w</m:t>
                  </m:r>
                </m:e>
              </m:d>
              <m:r>
                <w:rPr>
                  <w:rFonts w:ascii="Cambria Math" w:hAnsi="Cambria Math"/>
                </w:rPr>
                <m:t xml:space="preserve">, subject to </m:t>
              </m:r>
              <m:sSubSup>
                <m:sSubSupPr>
                  <m:ctrlPr>
                    <w:rPr>
                      <w:rFonts w:ascii="Cambria Math" w:hAnsi="Cambria Math"/>
                    </w:rPr>
                  </m:ctrlPr>
                </m:sSubSupPr>
                <m:e>
                  <m:nary>
                    <m:naryPr>
                      <m:chr m:val="∑"/>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w</m:t>
                      </m:r>
                    </m:e>
                  </m:nary>
                </m:e>
                <m:sub>
                  <m:r>
                    <w:rPr>
                      <w:rFonts w:ascii="Cambria Math" w:hAnsi="Cambria Math"/>
                    </w:rPr>
                    <m:t>it</m:t>
                  </m:r>
                </m:sub>
                <m:sup>
                  <m:r>
                    <w:rPr>
                      <w:rFonts w:ascii="Cambria Math" w:hAnsi="Cambria Math"/>
                    </w:rPr>
                    <m:t xml:space="preserve"> </m:t>
                  </m:r>
                </m:sup>
              </m:sSubSup>
              <m:r>
                <w:rPr>
                  <w:rFonts w:ascii="Cambria Math" w:hAnsi="Cambria Math"/>
                </w:rPr>
                <m:t xml:space="preserve">=1 and </m:t>
              </m:r>
              <m:sSubSup>
                <m:sSubSupPr>
                  <m:ctrlPr>
                    <w:rPr>
                      <w:rFonts w:ascii="Cambria Math" w:hAnsi="Cambria Math"/>
                    </w:rPr>
                  </m:ctrlPr>
                </m:sSubSupPr>
                <m:e>
                  <m:r>
                    <m:rPr>
                      <m:sty m:val="p"/>
                    </m:rPr>
                    <w:rPr>
                      <w:rFonts w:ascii="Cambria Math" w:hAnsi="Cambria Math"/>
                    </w:rPr>
                    <m:t>w</m:t>
                  </m:r>
                </m:e>
                <m:sub>
                  <m:r>
                    <w:rPr>
                      <w:rFonts w:ascii="Cambria Math" w:hAnsi="Cambria Math"/>
                    </w:rPr>
                    <m:t>it</m:t>
                  </m:r>
                </m:sub>
                <m:sup>
                  <m:r>
                    <w:rPr>
                      <w:rFonts w:ascii="Cambria Math" w:hAnsi="Cambria Math"/>
                    </w:rPr>
                    <m:t xml:space="preserve"> </m:t>
                  </m:r>
                </m:sup>
              </m:sSubSup>
              <m:r>
                <w:rPr>
                  <w:rFonts w:ascii="Cambria Math" w:hAnsi="Cambria Math"/>
                </w:rPr>
                <m:t>&gt;0 #</m:t>
              </m:r>
              <m:d>
                <m:dPr>
                  <m:ctrlPr>
                    <w:rPr>
                      <w:rFonts w:ascii="Cambria Math" w:hAnsi="Cambria Math"/>
                      <w:i/>
                    </w:rPr>
                  </m:ctrlPr>
                </m:dPr>
                <m:e>
                  <m:r>
                    <w:rPr>
                      <w:rFonts w:ascii="Cambria Math" w:hAnsi="Cambria Math"/>
                    </w:rPr>
                    <m:t>12</m:t>
                  </m:r>
                </m:e>
              </m:d>
            </m:e>
          </m:eqArr>
        </m:oMath>
      </m:oMathPara>
    </w:p>
    <w:p w14:paraId="0AA6C077" w14:textId="377C6CD6" w:rsidR="005E7690" w:rsidRDefault="004E664B" w:rsidP="00503769">
      <w:pPr>
        <w:spacing w:after="240"/>
        <w:jc w:val="both"/>
      </w:pPr>
      <w:r>
        <w:t>w</w:t>
      </w:r>
      <w:r w:rsidR="006B7D8F">
        <w:t xml:space="preserve">here </w:t>
      </w:r>
      <m:oMath>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oMath>
      <w:r w:rsidR="006B7D8F">
        <w:t xml:space="preserve"> is the time-varying </w:t>
      </w:r>
      <w:r w:rsidR="00922137">
        <w:t xml:space="preserve">conditional </w:t>
      </w:r>
      <w:r w:rsidR="002500B8">
        <w:t>variance-</w:t>
      </w:r>
      <w:r w:rsidR="006B7D8F">
        <w:t>covariance matrix</w:t>
      </w:r>
      <w:r w:rsidR="000F25D5">
        <w:t xml:space="preserve">. </w:t>
      </w:r>
    </w:p>
    <w:p w14:paraId="74E38682" w14:textId="3BA23C73" w:rsidR="00D640F1" w:rsidRDefault="00000000" w:rsidP="00503769">
      <w:pPr>
        <w:pStyle w:val="Heading3"/>
        <w:jc w:val="both"/>
        <w:rPr>
          <w:highlight w:val="white"/>
        </w:rPr>
      </w:pPr>
      <w:r>
        <w:rPr>
          <w:highlight w:val="white"/>
        </w:rPr>
        <w:t>3.</w:t>
      </w:r>
      <w:r w:rsidR="009838B9">
        <w:rPr>
          <w:highlight w:val="white"/>
        </w:rPr>
        <w:t>4</w:t>
      </w:r>
      <w:r>
        <w:rPr>
          <w:highlight w:val="white"/>
        </w:rPr>
        <w:t>.4 Minimum Correlation Portfolio</w:t>
      </w:r>
    </w:p>
    <w:p w14:paraId="57AC0DDB" w14:textId="4BC677DB" w:rsidR="00D640F1" w:rsidRDefault="00263E06" w:rsidP="00503769">
      <w:pPr>
        <w:spacing w:after="240"/>
        <w:jc w:val="both"/>
        <w:rPr>
          <w:highlight w:val="white"/>
        </w:rPr>
      </w:pPr>
      <w:r>
        <w:rPr>
          <w:highlight w:val="white"/>
        </w:rPr>
        <w:t xml:space="preserve">This </w:t>
      </w:r>
      <w:r w:rsidR="006F5E5F">
        <w:rPr>
          <w:highlight w:val="white"/>
        </w:rPr>
        <w:t>study</w:t>
      </w:r>
      <w:r>
        <w:rPr>
          <w:highlight w:val="white"/>
        </w:rPr>
        <w:t xml:space="preserve"> creates the minimum correlation portfolio based on the time-varying conditional correlation matrix. </w:t>
      </w:r>
      <w:r w:rsidR="00E65B95">
        <w:rPr>
          <w:highlight w:val="white"/>
        </w:rPr>
        <w:t xml:space="preserve">The time-varying conditional correlation matrix is calculated based on the time-varying variance-covariance matrix. </w:t>
      </w:r>
      <w:r>
        <w:rPr>
          <w:highlight w:val="white"/>
        </w:rPr>
        <w:t xml:space="preserve">The correlation between assets has a significant </w:t>
      </w:r>
      <w:r w:rsidR="00C03C05">
        <w:rPr>
          <w:highlight w:val="white"/>
        </w:rPr>
        <w:t>influence</w:t>
      </w:r>
      <w:r>
        <w:rPr>
          <w:highlight w:val="white"/>
        </w:rPr>
        <w:t xml:space="preserve"> on the risk and return of the portfolio. If assets are highly positively correlated, when one asset suffers losses, others may also be affected, thereby increasing the overall risk of the portfolio. Conversely, if assets exhibit a negative correlation or low correlation, it may provide some degree of hedging when some assets perform poorly, thereby reducing the overall risk of the portfolio.</w:t>
      </w:r>
      <w:r w:rsidR="00456723">
        <w:rPr>
          <w:highlight w:val="white"/>
        </w:rPr>
        <w:t xml:space="preserve"> </w:t>
      </w:r>
      <w:r w:rsidR="009C589B">
        <w:rPr>
          <w:highlight w:val="white"/>
        </w:rPr>
        <w:t xml:space="preserve">The </w:t>
      </w:r>
      <w:r w:rsidR="00521628">
        <w:rPr>
          <w:highlight w:val="white"/>
        </w:rPr>
        <w:t xml:space="preserve">calculation of </w:t>
      </w:r>
      <w:r w:rsidR="00A81EE6">
        <w:rPr>
          <w:highlight w:val="white"/>
        </w:rPr>
        <w:t xml:space="preserve">the </w:t>
      </w:r>
      <w:r w:rsidR="0043020C">
        <w:rPr>
          <w:highlight w:val="white"/>
        </w:rPr>
        <w:t xml:space="preserve">time-varying correlation equation and </w:t>
      </w:r>
      <w:r w:rsidR="009C589B">
        <w:rPr>
          <w:highlight w:val="white"/>
        </w:rPr>
        <w:t xml:space="preserve">minimum correlation portfolio </w:t>
      </w:r>
      <w:r w:rsidR="004E4068">
        <w:rPr>
          <w:highlight w:val="white"/>
        </w:rPr>
        <w:t>function</w:t>
      </w:r>
      <w:r w:rsidR="009C589B">
        <w:rPr>
          <w:highlight w:val="white"/>
        </w:rPr>
        <w:t xml:space="preserve"> </w:t>
      </w:r>
      <w:r w:rsidR="008F36D7">
        <w:rPr>
          <w:highlight w:val="white"/>
        </w:rPr>
        <w:t>are</w:t>
      </w:r>
      <w:r w:rsidR="009C589B">
        <w:rPr>
          <w:highlight w:val="white"/>
        </w:rPr>
        <w:t xml:space="preserve"> defined as follows:</w:t>
      </w:r>
      <w:r w:rsidR="00D4577A">
        <w:rPr>
          <w:highlight w:val="white"/>
        </w:rPr>
        <w:t xml:space="preserve"> </w:t>
      </w:r>
    </w:p>
    <w:p w14:paraId="4EF3AABC" w14:textId="38379C2D" w:rsidR="00DA0917" w:rsidRPr="00DA0917" w:rsidRDefault="00000000" w:rsidP="00DA0917">
      <w:pPr>
        <w:spacing w:after="240"/>
        <w:ind w:left="360"/>
        <w:jc w:val="center"/>
        <w:rPr>
          <w:b/>
          <w:bCs/>
        </w:rPr>
      </w:pPr>
      <m:oMathPara>
        <m:oMath>
          <m:eqArr>
            <m:eqArrPr>
              <m:maxDist m:val="1"/>
              <m:ctrlPr>
                <w:rPr>
                  <w:rFonts w:ascii="Cambria Math" w:hAnsi="Cambria Math"/>
                  <w:b/>
                  <w:bCs/>
                  <w:i/>
                </w:rPr>
              </m:ctrlPr>
            </m:eqArrPr>
            <m:e>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r>
                <w:rPr>
                  <w:rFonts w:ascii="Cambria Math" w:hAnsi="Cambria Math"/>
                </w:rPr>
                <m:t>=</m:t>
              </m:r>
              <m:sSubSup>
                <m:sSubSupPr>
                  <m:ctrlPr>
                    <w:rPr>
                      <w:rFonts w:ascii="Cambria Math" w:hAnsi="Cambria Math"/>
                      <w:b/>
                      <w:bCs/>
                    </w:rPr>
                  </m:ctrlPr>
                </m:sSubSupPr>
                <m:e>
                  <m:r>
                    <m:rPr>
                      <m:sty m:val="bi"/>
                    </m:rPr>
                    <w:rPr>
                      <w:rFonts w:ascii="Cambria Math" w:hAnsi="Cambria Math"/>
                    </w:rPr>
                    <m:t>D</m:t>
                  </m:r>
                </m:e>
                <m:sub>
                  <m:r>
                    <m:rPr>
                      <m:sty m:val="bi"/>
                    </m:rPr>
                    <w:rPr>
                      <w:rFonts w:ascii="Cambria Math" w:hAnsi="Cambria Math"/>
                    </w:rPr>
                    <m:t>t</m:t>
                  </m:r>
                </m:sub>
                <m:sup>
                  <m:r>
                    <m:rPr>
                      <m:sty m:val="bi"/>
                    </m:rPr>
                    <w:rPr>
                      <w:rFonts w:ascii="Cambria Math" w:hAnsi="Cambria Math"/>
                    </w:rPr>
                    <m:t xml:space="preserve"> </m:t>
                  </m:r>
                </m:sup>
              </m:sSubSup>
              <m:sSubSup>
                <m:sSubSupPr>
                  <m:ctrlPr>
                    <w:rPr>
                      <w:rFonts w:ascii="Cambria Math" w:hAnsi="Cambria Math"/>
                      <w:b/>
                      <w:bCs/>
                    </w:rPr>
                  </m:ctrlPr>
                </m:sSubSupPr>
                <m:e>
                  <m:r>
                    <m:rPr>
                      <m:sty m:val="bi"/>
                    </m:rPr>
                    <w:rPr>
                      <w:rFonts w:ascii="Cambria Math" w:hAnsi="Cambria Math"/>
                    </w:rPr>
                    <m:t>R</m:t>
                  </m:r>
                </m:e>
                <m:sub>
                  <m:r>
                    <m:rPr>
                      <m:sty m:val="bi"/>
                    </m:rPr>
                    <w:rPr>
                      <w:rFonts w:ascii="Cambria Math" w:hAnsi="Cambria Math"/>
                    </w:rPr>
                    <m:t>t</m:t>
                  </m:r>
                </m:sub>
                <m:sup>
                  <m:r>
                    <m:rPr>
                      <m:sty m:val="bi"/>
                    </m:rPr>
                    <w:rPr>
                      <w:rFonts w:ascii="Cambria Math" w:hAnsi="Cambria Math"/>
                    </w:rPr>
                    <m:t xml:space="preserve"> </m:t>
                  </m:r>
                </m:sup>
              </m:sSubSup>
              <m:sSubSup>
                <m:sSubSupPr>
                  <m:ctrlPr>
                    <w:rPr>
                      <w:rFonts w:ascii="Cambria Math" w:hAnsi="Cambria Math"/>
                      <w:b/>
                      <w:bCs/>
                    </w:rPr>
                  </m:ctrlPr>
                </m:sSubSupPr>
                <m:e>
                  <m:r>
                    <m:rPr>
                      <m:sty m:val="bi"/>
                    </m:rPr>
                    <w:rPr>
                      <w:rFonts w:ascii="Cambria Math" w:hAnsi="Cambria Math"/>
                    </w:rPr>
                    <m:t>D</m:t>
                  </m:r>
                </m:e>
                <m:sub>
                  <m:r>
                    <m:rPr>
                      <m:sty m:val="bi"/>
                    </m:rPr>
                    <w:rPr>
                      <w:rFonts w:ascii="Cambria Math" w:hAnsi="Cambria Math"/>
                    </w:rPr>
                    <m:t>t</m:t>
                  </m:r>
                </m:sub>
                <m:sup>
                  <m:r>
                    <m:rPr>
                      <m:sty m:val="bi"/>
                    </m:rPr>
                    <w:rPr>
                      <w:rFonts w:ascii="Cambria Math" w:hAnsi="Cambria Math"/>
                    </w:rPr>
                    <m:t xml:space="preserve"> </m:t>
                  </m:r>
                </m:sup>
              </m:sSubSup>
              <m:r>
                <m:rPr>
                  <m:sty m:val="bi"/>
                </m:rPr>
                <w:rPr>
                  <w:rFonts w:ascii="Cambria Math" w:hAnsi="Cambria Math"/>
                </w:rPr>
                <m:t xml:space="preserve"> #</m:t>
              </m:r>
              <m:d>
                <m:dPr>
                  <m:ctrlPr>
                    <w:rPr>
                      <w:rFonts w:ascii="Cambria Math" w:hAnsi="Cambria Math"/>
                      <w:b/>
                      <w:bCs/>
                      <w:i/>
                    </w:rPr>
                  </m:ctrlPr>
                </m:dPr>
                <m:e>
                  <m:r>
                    <w:rPr>
                      <w:rFonts w:ascii="Cambria Math" w:hAnsi="Cambria Math"/>
                    </w:rPr>
                    <m:t>13</m:t>
                  </m:r>
                </m:e>
              </m:d>
            </m:e>
          </m:eqArr>
        </m:oMath>
      </m:oMathPara>
    </w:p>
    <w:p w14:paraId="0398C257" w14:textId="5F929019" w:rsidR="00F45C3C" w:rsidRPr="00437A49" w:rsidRDefault="00000000" w:rsidP="00F45C3C">
      <w:pPr>
        <w:spacing w:after="240"/>
        <w:ind w:left="360"/>
        <w:jc w:val="center"/>
      </w:pPr>
      <m:oMathPara>
        <m:oMath>
          <m:eqArr>
            <m:eqArrPr>
              <m:maxDist m:val="1"/>
              <m:ctrlPr>
                <w:rPr>
                  <w:rFonts w:ascii="Cambria Math" w:hAnsi="Cambria Math"/>
                  <w:i/>
                </w:rPr>
              </m:ctrlPr>
            </m:eqArrPr>
            <m:e>
              <m:r>
                <w:rPr>
                  <w:rFonts w:ascii="Cambria Math" w:hAnsi="Cambria Math"/>
                </w:rPr>
                <m:t xml:space="preserve">Min </m:t>
              </m:r>
              <m:d>
                <m:dPr>
                  <m:begChr m:val="{"/>
                  <m:endChr m:val="}"/>
                  <m:ctrlPr>
                    <w:rPr>
                      <w:rFonts w:ascii="Cambria Math" w:hAnsi="Cambria Math"/>
                    </w:rPr>
                  </m:ctrlPr>
                </m:dPr>
                <m:e>
                  <m:sSubSup>
                    <m:sSubSupPr>
                      <m:ctrlPr>
                        <w:rPr>
                          <w:rFonts w:ascii="Cambria Math" w:hAnsi="Cambria Math"/>
                          <w:b/>
                          <w:bCs/>
                        </w:rPr>
                      </m:ctrlPr>
                    </m:sSubSupPr>
                    <m:e>
                      <m:r>
                        <m:rPr>
                          <m:sty m:val="bi"/>
                        </m:rPr>
                        <w:rPr>
                          <w:rFonts w:ascii="Cambria Math" w:hAnsi="Cambria Math"/>
                        </w:rPr>
                        <m:t>w</m:t>
                      </m:r>
                    </m:e>
                    <m:sub>
                      <m:r>
                        <m:rPr>
                          <m:sty m:val="bi"/>
                        </m:rPr>
                        <w:rPr>
                          <w:rFonts w:ascii="Cambria Math" w:hAnsi="Cambria Math"/>
                        </w:rPr>
                        <m:t xml:space="preserve"> </m:t>
                      </m:r>
                    </m:sub>
                    <m:sup>
                      <m:r>
                        <m:rPr>
                          <m:sty m:val="bi"/>
                        </m:rPr>
                        <w:rPr>
                          <w:rFonts w:ascii="Cambria Math" w:hAnsi="Cambria Math"/>
                        </w:rPr>
                        <m:t>T</m:t>
                      </m:r>
                    </m:sup>
                  </m:sSubSup>
                  <m:sSubSup>
                    <m:sSubSupPr>
                      <m:ctrlPr>
                        <w:rPr>
                          <w:rFonts w:ascii="Cambria Math" w:hAnsi="Cambria Math"/>
                          <w:b/>
                          <w:bCs/>
                        </w:rPr>
                      </m:ctrlPr>
                    </m:sSubSupPr>
                    <m:e>
                      <m:r>
                        <m:rPr>
                          <m:sty m:val="bi"/>
                        </m:rPr>
                        <w:rPr>
                          <w:rFonts w:ascii="Cambria Math" w:hAnsi="Cambria Math"/>
                        </w:rPr>
                        <m:t>R</m:t>
                      </m:r>
                    </m:e>
                    <m:sub>
                      <m:r>
                        <m:rPr>
                          <m:sty m:val="bi"/>
                        </m:rPr>
                        <w:rPr>
                          <w:rFonts w:ascii="Cambria Math" w:hAnsi="Cambria Math"/>
                        </w:rPr>
                        <m:t>t</m:t>
                      </m:r>
                    </m:sub>
                    <m:sup>
                      <m:r>
                        <m:rPr>
                          <m:sty m:val="bi"/>
                        </m:rPr>
                        <w:rPr>
                          <w:rFonts w:ascii="Cambria Math" w:hAnsi="Cambria Math"/>
                        </w:rPr>
                        <m:t xml:space="preserve"> </m:t>
                      </m:r>
                    </m:sup>
                  </m:sSubSup>
                  <m:r>
                    <m:rPr>
                      <m:sty m:val="bi"/>
                    </m:rPr>
                    <w:rPr>
                      <w:rFonts w:ascii="Cambria Math" w:hAnsi="Cambria Math"/>
                    </w:rPr>
                    <m:t>w</m:t>
                  </m:r>
                </m:e>
              </m:d>
              <m:r>
                <w:rPr>
                  <w:rFonts w:ascii="Cambria Math" w:hAnsi="Cambria Math"/>
                </w:rPr>
                <m:t xml:space="preserve">, subject to </m:t>
              </m:r>
              <m:sSubSup>
                <m:sSubSupPr>
                  <m:ctrlPr>
                    <w:rPr>
                      <w:rFonts w:ascii="Cambria Math" w:hAnsi="Cambria Math"/>
                    </w:rPr>
                  </m:ctrlPr>
                </m:sSubSupPr>
                <m:e>
                  <m:nary>
                    <m:naryPr>
                      <m:chr m:val="∑"/>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w</m:t>
                      </m:r>
                    </m:e>
                  </m:nary>
                </m:e>
                <m:sub>
                  <m:r>
                    <w:rPr>
                      <w:rFonts w:ascii="Cambria Math" w:hAnsi="Cambria Math"/>
                    </w:rPr>
                    <m:t>it</m:t>
                  </m:r>
                </m:sub>
                <m:sup>
                  <m:r>
                    <w:rPr>
                      <w:rFonts w:ascii="Cambria Math" w:hAnsi="Cambria Math"/>
                    </w:rPr>
                    <m:t xml:space="preserve"> </m:t>
                  </m:r>
                </m:sup>
              </m:sSubSup>
              <m:r>
                <w:rPr>
                  <w:rFonts w:ascii="Cambria Math" w:hAnsi="Cambria Math"/>
                </w:rPr>
                <m:t xml:space="preserve">=1 and </m:t>
              </m:r>
              <m:sSubSup>
                <m:sSubSupPr>
                  <m:ctrlPr>
                    <w:rPr>
                      <w:rFonts w:ascii="Cambria Math" w:hAnsi="Cambria Math"/>
                    </w:rPr>
                  </m:ctrlPr>
                </m:sSubSupPr>
                <m:e>
                  <m:r>
                    <m:rPr>
                      <m:sty m:val="p"/>
                    </m:rPr>
                    <w:rPr>
                      <w:rFonts w:ascii="Cambria Math" w:hAnsi="Cambria Math"/>
                    </w:rPr>
                    <m:t>w</m:t>
                  </m:r>
                </m:e>
                <m:sub>
                  <m:r>
                    <w:rPr>
                      <w:rFonts w:ascii="Cambria Math" w:hAnsi="Cambria Math"/>
                    </w:rPr>
                    <m:t>it</m:t>
                  </m:r>
                </m:sub>
                <m:sup>
                  <m:r>
                    <w:rPr>
                      <w:rFonts w:ascii="Cambria Math" w:hAnsi="Cambria Math"/>
                    </w:rPr>
                    <m:t xml:space="preserve"> </m:t>
                  </m:r>
                </m:sup>
              </m:sSubSup>
              <m:r>
                <w:rPr>
                  <w:rFonts w:ascii="Cambria Math" w:hAnsi="Cambria Math"/>
                </w:rPr>
                <m:t>&gt;0 #</m:t>
              </m:r>
              <m:d>
                <m:dPr>
                  <m:ctrlPr>
                    <w:rPr>
                      <w:rFonts w:ascii="Cambria Math" w:hAnsi="Cambria Math"/>
                      <w:i/>
                    </w:rPr>
                  </m:ctrlPr>
                </m:dPr>
                <m:e>
                  <m:r>
                    <w:rPr>
                      <w:rFonts w:ascii="Cambria Math" w:hAnsi="Cambria Math"/>
                    </w:rPr>
                    <m:t>14</m:t>
                  </m:r>
                </m:e>
              </m:d>
            </m:e>
          </m:eqArr>
        </m:oMath>
      </m:oMathPara>
    </w:p>
    <w:p w14:paraId="5073F259" w14:textId="63896A65" w:rsidR="00D640F1" w:rsidRDefault="00026BD6" w:rsidP="00503769">
      <w:pPr>
        <w:spacing w:after="240"/>
        <w:jc w:val="both"/>
      </w:pPr>
      <w:r>
        <w:t>where</w:t>
      </w:r>
      <w:r w:rsidR="00FD1E01">
        <w:t xml:space="preserve"> </w:t>
      </w:r>
      <m:oMath>
        <m:sSubSup>
          <m:sSubSupPr>
            <m:ctrlPr>
              <w:rPr>
                <w:rFonts w:ascii="Cambria Math" w:hAnsi="Cambria Math"/>
                <w:b/>
                <w:bCs/>
              </w:rPr>
            </m:ctrlPr>
          </m:sSubSupPr>
          <m:e>
            <m:r>
              <m:rPr>
                <m:sty m:val="bi"/>
              </m:rPr>
              <w:rPr>
                <w:rFonts w:ascii="Cambria Math" w:hAnsi="Cambria Math"/>
              </w:rPr>
              <m:t>D</m:t>
            </m:r>
          </m:e>
          <m:sub>
            <m:r>
              <m:rPr>
                <m:sty m:val="bi"/>
              </m:rPr>
              <w:rPr>
                <w:rFonts w:ascii="Cambria Math" w:hAnsi="Cambria Math"/>
              </w:rPr>
              <m:t>t</m:t>
            </m:r>
          </m:sub>
          <m:sup>
            <m:r>
              <m:rPr>
                <m:sty m:val="bi"/>
              </m:rPr>
              <w:rPr>
                <w:rFonts w:ascii="Cambria Math" w:hAnsi="Cambria Math"/>
              </w:rPr>
              <m:t xml:space="preserve"> </m:t>
            </m:r>
          </m:sup>
        </m:sSubSup>
      </m:oMath>
      <w:r w:rsidR="00FD1E01">
        <w:rPr>
          <w:b/>
          <w:bCs/>
        </w:rPr>
        <w:t xml:space="preserve"> </w:t>
      </w:r>
      <w:r w:rsidR="00FD1E01">
        <w:t xml:space="preserve">is the diagonal form of conditional </w:t>
      </w:r>
      <w:r w:rsidR="00A96492">
        <w:t>volatility</w:t>
      </w:r>
      <w:r w:rsidR="00FD1E01">
        <w:t xml:space="preserve"> as shown in Equation (</w:t>
      </w:r>
      <w:r w:rsidR="004303E1">
        <w:t>9</w:t>
      </w:r>
      <w:r w:rsidR="00FD1E01">
        <w:t>)</w:t>
      </w:r>
      <w:r w:rsidR="004303E1">
        <w:t>,</w:t>
      </w:r>
      <w:r>
        <w:t xml:space="preserve"> </w:t>
      </w:r>
      <m:oMath>
        <m:sSubSup>
          <m:sSubSupPr>
            <m:ctrlPr>
              <w:rPr>
                <w:rFonts w:ascii="Cambria Math" w:hAnsi="Cambria Math"/>
                <w:b/>
                <w:bCs/>
              </w:rPr>
            </m:ctrlPr>
          </m:sSubSupPr>
          <m:e>
            <m:r>
              <m:rPr>
                <m:sty m:val="bi"/>
              </m:rPr>
              <w:rPr>
                <w:rFonts w:ascii="Cambria Math" w:hAnsi="Cambria Math"/>
              </w:rPr>
              <m:t>R</m:t>
            </m:r>
          </m:e>
          <m:sub>
            <m:r>
              <m:rPr>
                <m:sty m:val="bi"/>
              </m:rPr>
              <w:rPr>
                <w:rFonts w:ascii="Cambria Math" w:hAnsi="Cambria Math"/>
              </w:rPr>
              <m:t>t</m:t>
            </m:r>
          </m:sub>
          <m:sup>
            <m:r>
              <m:rPr>
                <m:sty m:val="bi"/>
              </m:rPr>
              <w:rPr>
                <w:rFonts w:ascii="Cambria Math" w:hAnsi="Cambria Math"/>
              </w:rPr>
              <m:t xml:space="preserve"> </m:t>
            </m:r>
          </m:sup>
        </m:sSubSup>
      </m:oMath>
      <w:r>
        <w:t xml:space="preserve"> is the time-varying conditional correlation matrix.</w:t>
      </w:r>
      <w:r w:rsidR="006C0104">
        <w:t xml:space="preserve"> </w:t>
      </w:r>
    </w:p>
    <w:p w14:paraId="0B251A2D" w14:textId="42E93127" w:rsidR="00D640F1" w:rsidRDefault="00000000" w:rsidP="00503769">
      <w:pPr>
        <w:pStyle w:val="Heading3"/>
        <w:jc w:val="both"/>
      </w:pPr>
      <w:r>
        <w:t>3.</w:t>
      </w:r>
      <w:r w:rsidR="007827AF">
        <w:t>4</w:t>
      </w:r>
      <w:r>
        <w:t>.5 Maximum Sharpe Ratio Portfolio</w:t>
      </w:r>
    </w:p>
    <w:p w14:paraId="2969DBA8" w14:textId="0A22C427" w:rsidR="00D640F1" w:rsidRDefault="00000000" w:rsidP="00503769">
      <w:pPr>
        <w:spacing w:after="240"/>
        <w:jc w:val="both"/>
      </w:pPr>
      <w:r>
        <w:t xml:space="preserve">The maximum </w:t>
      </w:r>
      <w:r w:rsidR="00C62569">
        <w:t>Sharpe</w:t>
      </w:r>
      <w:r>
        <w:t xml:space="preserve"> ratio aims to optimize the ratio of the portfolio's excess return to its </w:t>
      </w:r>
      <w:r w:rsidR="00970072">
        <w:t>volatility</w:t>
      </w:r>
      <w:r>
        <w:t xml:space="preserve">, thus maximizing risk-adjusted return. The function for the maximized </w:t>
      </w:r>
      <w:r w:rsidR="00C62569">
        <w:t>Sharpe</w:t>
      </w:r>
      <w:r>
        <w:t xml:space="preserve"> ratio with a fixed risk-free rate is as follows: </w:t>
      </w:r>
    </w:p>
    <w:p w14:paraId="39AB6A85" w14:textId="2B4FDD2C" w:rsidR="00887C24" w:rsidRDefault="00000000" w:rsidP="0039576C">
      <w:pPr>
        <w:spacing w:after="240"/>
        <w:ind w:left="360"/>
        <w:jc w:val="center"/>
      </w:pPr>
      <m:oMathPara>
        <m:oMath>
          <m:eqArr>
            <m:eqArrPr>
              <m:maxDist m:val="1"/>
              <m:ctrlPr>
                <w:rPr>
                  <w:rFonts w:ascii="Cambria Math" w:hAnsi="Cambria Math"/>
                  <w:i/>
                </w:rPr>
              </m:ctrlPr>
            </m:eqArrPr>
            <m:e>
              <m:r>
                <w:rPr>
                  <w:rFonts w:ascii="Cambria Math" w:hAnsi="Cambria Math"/>
                </w:rPr>
                <m:t xml:space="preserve">Max </m:t>
              </m:r>
              <m:d>
                <m:dPr>
                  <m:begChr m:val="{"/>
                  <m:endChr m:val="}"/>
                  <m:ctrlPr>
                    <w:rPr>
                      <w:rFonts w:ascii="Cambria Math" w:hAnsi="Cambria Math"/>
                    </w:rPr>
                  </m:ctrlPr>
                </m:dPr>
                <m:e>
                  <m:f>
                    <m:fPr>
                      <m:ctrlPr>
                        <w:rPr>
                          <w:rFonts w:ascii="Cambria Math" w:hAnsi="Cambria Math"/>
                        </w:rPr>
                      </m:ctrlPr>
                    </m:fPr>
                    <m:num>
                      <m:r>
                        <m:rPr>
                          <m:sty m:val="bi"/>
                        </m:rPr>
                        <w:rPr>
                          <w:rFonts w:ascii="Cambria Math" w:hAnsi="Cambria Math"/>
                        </w:rPr>
                        <m:t>E(R)</m:t>
                      </m:r>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f</m:t>
                          </m:r>
                        </m:sub>
                        <m:sup>
                          <m:r>
                            <w:rPr>
                              <w:rFonts w:ascii="Cambria Math" w:hAnsi="Cambria Math"/>
                            </w:rPr>
                            <m:t xml:space="preserve"> </m:t>
                          </m:r>
                        </m:sup>
                      </m:sSubSup>
                    </m:num>
                    <m:den>
                      <m:rad>
                        <m:radPr>
                          <m:degHide m:val="1"/>
                          <m:ctrlPr>
                            <w:rPr>
                              <w:rFonts w:ascii="Cambria Math" w:hAnsi="Cambria Math"/>
                            </w:rPr>
                          </m:ctrlPr>
                        </m:radPr>
                        <m:deg/>
                        <m:e>
                          <m:sSubSup>
                            <m:sSubSupPr>
                              <m:ctrlPr>
                                <w:rPr>
                                  <w:rFonts w:ascii="Cambria Math" w:hAnsi="Cambria Math"/>
                                  <w:b/>
                                  <w:bCs/>
                                </w:rPr>
                              </m:ctrlPr>
                            </m:sSubSupPr>
                            <m:e>
                              <m:r>
                                <m:rPr>
                                  <m:sty m:val="bi"/>
                                </m:rPr>
                                <w:rPr>
                                  <w:rFonts w:ascii="Cambria Math" w:hAnsi="Cambria Math"/>
                                </w:rPr>
                                <m:t>w</m:t>
                              </m:r>
                            </m:e>
                            <m:sub>
                              <m:r>
                                <m:rPr>
                                  <m:sty m:val="bi"/>
                                </m:rPr>
                                <w:rPr>
                                  <w:rFonts w:ascii="Cambria Math" w:hAnsi="Cambria Math"/>
                                </w:rPr>
                                <m:t xml:space="preserve"> </m:t>
                              </m:r>
                            </m:sub>
                            <m:sup>
                              <m:r>
                                <m:rPr>
                                  <m:sty m:val="bi"/>
                                </m:rPr>
                                <w:rPr>
                                  <w:rFonts w:ascii="Cambria Math" w:hAnsi="Cambria Math"/>
                                </w:rPr>
                                <m:t>T</m:t>
                              </m:r>
                            </m:sup>
                          </m:sSubSup>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r>
                            <m:rPr>
                              <m:sty m:val="bi"/>
                            </m:rPr>
                            <w:rPr>
                              <w:rFonts w:ascii="Cambria Math" w:hAnsi="Cambria Math"/>
                            </w:rPr>
                            <m:t>w</m:t>
                          </m:r>
                        </m:e>
                      </m:rad>
                    </m:den>
                  </m:f>
                </m:e>
              </m:d>
              <m:r>
                <w:rPr>
                  <w:rFonts w:ascii="Cambria Math" w:hAnsi="Cambria Math"/>
                </w:rPr>
                <m:t xml:space="preserve">, subject to </m:t>
              </m:r>
              <m:sSubSup>
                <m:sSubSupPr>
                  <m:ctrlPr>
                    <w:rPr>
                      <w:rFonts w:ascii="Cambria Math" w:hAnsi="Cambria Math"/>
                    </w:rPr>
                  </m:ctrlPr>
                </m:sSubSupPr>
                <m:e>
                  <m:nary>
                    <m:naryPr>
                      <m:chr m:val="∑"/>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w</m:t>
                      </m:r>
                    </m:e>
                  </m:nary>
                </m:e>
                <m:sub>
                  <m:r>
                    <w:rPr>
                      <w:rFonts w:ascii="Cambria Math" w:hAnsi="Cambria Math"/>
                    </w:rPr>
                    <m:t>it</m:t>
                  </m:r>
                </m:sub>
                <m:sup>
                  <m:r>
                    <w:rPr>
                      <w:rFonts w:ascii="Cambria Math" w:hAnsi="Cambria Math"/>
                    </w:rPr>
                    <m:t xml:space="preserve"> </m:t>
                  </m:r>
                </m:sup>
              </m:sSubSup>
              <m:r>
                <w:rPr>
                  <w:rFonts w:ascii="Cambria Math" w:hAnsi="Cambria Math"/>
                </w:rPr>
                <m:t xml:space="preserve">=1 and </m:t>
              </m:r>
              <m:sSubSup>
                <m:sSubSupPr>
                  <m:ctrlPr>
                    <w:rPr>
                      <w:rFonts w:ascii="Cambria Math" w:hAnsi="Cambria Math"/>
                    </w:rPr>
                  </m:ctrlPr>
                </m:sSubSupPr>
                <m:e>
                  <m:r>
                    <m:rPr>
                      <m:sty m:val="p"/>
                    </m:rPr>
                    <w:rPr>
                      <w:rFonts w:ascii="Cambria Math" w:hAnsi="Cambria Math"/>
                    </w:rPr>
                    <m:t>w</m:t>
                  </m:r>
                </m:e>
                <m:sub>
                  <m:r>
                    <w:rPr>
                      <w:rFonts w:ascii="Cambria Math" w:hAnsi="Cambria Math"/>
                    </w:rPr>
                    <m:t>it</m:t>
                  </m:r>
                </m:sub>
                <m:sup>
                  <m:r>
                    <w:rPr>
                      <w:rFonts w:ascii="Cambria Math" w:hAnsi="Cambria Math"/>
                    </w:rPr>
                    <m:t xml:space="preserve"> </m:t>
                  </m:r>
                </m:sup>
              </m:sSubSup>
              <m:r>
                <w:rPr>
                  <w:rFonts w:ascii="Cambria Math" w:hAnsi="Cambria Math"/>
                </w:rPr>
                <m:t>&gt;0 #</m:t>
              </m:r>
              <m:d>
                <m:dPr>
                  <m:ctrlPr>
                    <w:rPr>
                      <w:rFonts w:ascii="Cambria Math" w:hAnsi="Cambria Math"/>
                      <w:i/>
                    </w:rPr>
                  </m:ctrlPr>
                </m:dPr>
                <m:e>
                  <m:r>
                    <w:rPr>
                      <w:rFonts w:ascii="Cambria Math" w:hAnsi="Cambria Math"/>
                    </w:rPr>
                    <m:t>15</m:t>
                  </m:r>
                </m:e>
              </m:d>
            </m:e>
          </m:eqArr>
        </m:oMath>
      </m:oMathPara>
    </w:p>
    <w:p w14:paraId="2C9D1E76" w14:textId="194D593E" w:rsidR="00D640F1" w:rsidRDefault="00000000" w:rsidP="00503769">
      <w:pPr>
        <w:spacing w:after="240"/>
        <w:jc w:val="both"/>
      </w:pPr>
      <w:r>
        <w:t xml:space="preserve">where </w:t>
      </w:r>
      <m:oMath>
        <m:sSubSup>
          <m:sSubSupPr>
            <m:ctrlPr>
              <w:rPr>
                <w:rFonts w:ascii="Cambria Math" w:hAnsi="Cambria Math"/>
              </w:rPr>
            </m:ctrlPr>
          </m:sSubSupPr>
          <m:e>
            <m:r>
              <w:rPr>
                <w:rFonts w:ascii="Cambria Math" w:hAnsi="Cambria Math"/>
              </w:rPr>
              <m:t>R</m:t>
            </m:r>
          </m:e>
          <m:sub>
            <m:r>
              <w:rPr>
                <w:rFonts w:ascii="Cambria Math" w:hAnsi="Cambria Math"/>
              </w:rPr>
              <m:t>f</m:t>
            </m:r>
          </m:sub>
          <m:sup>
            <m:r>
              <w:rPr>
                <w:rFonts w:ascii="Cambria Math" w:hAnsi="Cambria Math"/>
              </w:rPr>
              <m:t xml:space="preserve"> </m:t>
            </m:r>
          </m:sup>
        </m:sSubSup>
      </m:oMath>
      <w:r>
        <w:t xml:space="preserve"> is the </w:t>
      </w:r>
      <w:r w:rsidR="00404361">
        <w:t xml:space="preserve">fixed </w:t>
      </w:r>
      <w:r>
        <w:t>risk-free rate</w:t>
      </w:r>
      <w:r w:rsidR="006A4BDB">
        <w:t xml:space="preserve"> </w:t>
      </w:r>
      <w:r w:rsidR="00404361">
        <w:t>of 0.02%</w:t>
      </w:r>
      <w:r w:rsidR="00F11CA3">
        <w:t xml:space="preserve">. By using the fixed risk-free rate, the consistency </w:t>
      </w:r>
      <w:r w:rsidR="00F11CA3" w:rsidRPr="00F11CA3">
        <w:t>across different optimizations</w:t>
      </w:r>
      <w:r w:rsidR="00F11CA3">
        <w:t xml:space="preserve"> is guaranteed.</w:t>
      </w:r>
      <w:r w:rsidR="006A4BDB">
        <w:t xml:space="preserve"> </w:t>
      </w:r>
      <m:oMath>
        <m:r>
          <w:rPr>
            <w:rFonts w:ascii="Cambria Math" w:hAnsi="Cambria Math"/>
          </w:rPr>
          <m:t>E(R</m:t>
        </m:r>
        <m:r>
          <m:rPr>
            <m:sty m:val="bi"/>
          </m:rPr>
          <w:rPr>
            <w:rFonts w:ascii="Cambria Math" w:hAnsi="Cambria Math"/>
          </w:rPr>
          <m:t>)</m:t>
        </m:r>
      </m:oMath>
      <w:r w:rsidR="006A4BDB">
        <w:t xml:space="preserve"> is the fixed expected mean return for each commodity group calculated </w:t>
      </w:r>
      <w:r w:rsidR="00E6503B">
        <w:t xml:space="preserve">as the average of </w:t>
      </w:r>
      <w:r w:rsidR="002055D4">
        <w:t xml:space="preserve">each commodity’s </w:t>
      </w:r>
      <w:r w:rsidR="00E6503B">
        <w:t xml:space="preserve">historical </w:t>
      </w:r>
      <w:r w:rsidR="00C92D3A">
        <w:t>data</w:t>
      </w:r>
      <w:r w:rsidR="00E04652">
        <w:t xml:space="preserve"> and </w:t>
      </w:r>
      <m:oMath>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oMath>
      <w:r w:rsidR="00E04652">
        <w:t xml:space="preserve"> is the time-varying conditional </w:t>
      </w:r>
      <w:r w:rsidR="00FA42C4">
        <w:t>variance-</w:t>
      </w:r>
      <w:r w:rsidR="00E04652">
        <w:t>covariance matrix</w:t>
      </w:r>
      <w:r>
        <w:t xml:space="preserve">. </w:t>
      </w:r>
    </w:p>
    <w:p w14:paraId="22A6609F" w14:textId="21272BBB" w:rsidR="00D640F1" w:rsidRDefault="00000000" w:rsidP="00503769">
      <w:pPr>
        <w:pStyle w:val="Heading3"/>
        <w:jc w:val="both"/>
      </w:pPr>
      <w:r>
        <w:t>3.</w:t>
      </w:r>
      <w:r w:rsidR="00862113">
        <w:t>4</w:t>
      </w:r>
      <w:r>
        <w:t>.6 Maximum Sortino Ratio Portfolio</w:t>
      </w:r>
    </w:p>
    <w:p w14:paraId="63D57FBD" w14:textId="4AD5C073" w:rsidR="00D640F1" w:rsidRDefault="00000000" w:rsidP="00503769">
      <w:pPr>
        <w:spacing w:after="240"/>
        <w:jc w:val="both"/>
      </w:pPr>
      <w:r>
        <w:t xml:space="preserve">The maximum </w:t>
      </w:r>
      <w:r w:rsidR="001C7C2B">
        <w:t>S</w:t>
      </w:r>
      <w:r>
        <w:t xml:space="preserve">ortino ratio is similar to the maximum </w:t>
      </w:r>
      <w:r w:rsidR="000763E4">
        <w:t>Sharpe</w:t>
      </w:r>
      <w:r>
        <w:t xml:space="preserve"> ratio, but it focuses on downside risk rather than </w:t>
      </w:r>
      <w:r w:rsidR="001C7C2B">
        <w:t xml:space="preserve">the </w:t>
      </w:r>
      <w:r>
        <w:t xml:space="preserve">total </w:t>
      </w:r>
      <w:r w:rsidR="00FA0C30">
        <w:t>risk</w:t>
      </w:r>
      <w:r>
        <w:t xml:space="preserve"> of </w:t>
      </w:r>
      <w:r w:rsidR="00D56ECC">
        <w:t>assets</w:t>
      </w:r>
      <w:r>
        <w:t xml:space="preserve">, making it more suited for portfolios that </w:t>
      </w:r>
      <w:r w:rsidR="003142D6">
        <w:t>aim</w:t>
      </w:r>
      <w:r>
        <w:t xml:space="preserve"> to prevent losses rather than maximize risk-adjusted returns. </w:t>
      </w:r>
    </w:p>
    <w:p w14:paraId="3AF8C510" w14:textId="7DEB3697" w:rsidR="002F5F58" w:rsidRDefault="00000000" w:rsidP="002F5F58">
      <w:pPr>
        <w:spacing w:after="240"/>
        <w:ind w:left="360"/>
        <w:jc w:val="center"/>
      </w:pPr>
      <m:oMathPara>
        <m:oMath>
          <m:eqArr>
            <m:eqArrPr>
              <m:maxDist m:val="1"/>
              <m:ctrlPr>
                <w:rPr>
                  <w:rFonts w:ascii="Cambria Math" w:hAnsi="Cambria Math"/>
                  <w:i/>
                </w:rPr>
              </m:ctrlPr>
            </m:eqArrPr>
            <m:e>
              <m:r>
                <w:rPr>
                  <w:rFonts w:ascii="Cambria Math" w:hAnsi="Cambria Math"/>
                </w:rPr>
                <m:t xml:space="preserve">Max </m:t>
              </m:r>
              <m:d>
                <m:dPr>
                  <m:begChr m:val="{"/>
                  <m:endChr m:val="}"/>
                  <m:ctrlPr>
                    <w:rPr>
                      <w:rFonts w:ascii="Cambria Math" w:hAnsi="Cambria Math"/>
                    </w:rPr>
                  </m:ctrlPr>
                </m:dPr>
                <m:e>
                  <m:f>
                    <m:fPr>
                      <m:ctrlPr>
                        <w:rPr>
                          <w:rFonts w:ascii="Cambria Math" w:hAnsi="Cambria Math"/>
                        </w:rPr>
                      </m:ctrlPr>
                    </m:fPr>
                    <m:num>
                      <m:r>
                        <m:rPr>
                          <m:sty m:val="bi"/>
                        </m:rPr>
                        <w:rPr>
                          <w:rFonts w:ascii="Cambria Math" w:hAnsi="Cambria Math"/>
                        </w:rPr>
                        <m:t>E(R)</m:t>
                      </m:r>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f</m:t>
                          </m:r>
                        </m:sub>
                        <m:sup>
                          <m:r>
                            <w:rPr>
                              <w:rFonts w:ascii="Cambria Math" w:hAnsi="Cambria Math"/>
                            </w:rPr>
                            <m:t xml:space="preserve"> </m:t>
                          </m:r>
                        </m:sup>
                      </m:sSubSup>
                    </m:num>
                    <m:den>
                      <m:rad>
                        <m:radPr>
                          <m:degHide m:val="1"/>
                          <m:ctrlPr>
                            <w:rPr>
                              <w:rFonts w:ascii="Cambria Math" w:hAnsi="Cambria Math"/>
                            </w:rPr>
                          </m:ctrlPr>
                        </m:radPr>
                        <m:deg/>
                        <m:e>
                          <m:sSubSup>
                            <m:sSubSupPr>
                              <m:ctrlPr>
                                <w:rPr>
                                  <w:rFonts w:ascii="Cambria Math" w:hAnsi="Cambria Math"/>
                                  <w:b/>
                                  <w:bCs/>
                                </w:rPr>
                              </m:ctrlPr>
                            </m:sSubSupPr>
                            <m:e>
                              <m:r>
                                <m:rPr>
                                  <m:sty m:val="bi"/>
                                </m:rPr>
                                <w:rPr>
                                  <w:rFonts w:ascii="Cambria Math" w:hAnsi="Cambria Math"/>
                                </w:rPr>
                                <m:t>w</m:t>
                              </m:r>
                            </m:e>
                            <m:sub>
                              <m:r>
                                <m:rPr>
                                  <m:sty m:val="bi"/>
                                </m:rPr>
                                <w:rPr>
                                  <w:rFonts w:ascii="Cambria Math" w:hAnsi="Cambria Math"/>
                                </w:rPr>
                                <m:t xml:space="preserve"> </m:t>
                              </m:r>
                            </m:sub>
                            <m:sup>
                              <m:r>
                                <m:rPr>
                                  <m:sty m:val="bi"/>
                                </m:rPr>
                                <w:rPr>
                                  <w:rFonts w:ascii="Cambria Math" w:hAnsi="Cambria Math"/>
                                </w:rPr>
                                <m:t>T</m:t>
                              </m:r>
                            </m:sup>
                          </m:sSubSup>
                          <m:sSubSup>
                            <m:sSubSupPr>
                              <m:ctrlPr>
                                <w:rPr>
                                  <w:rFonts w:ascii="Cambria Math" w:hAnsi="Cambria Math"/>
                                  <w:b/>
                                  <w:bCs/>
                                </w:rPr>
                              </m:ctrlPr>
                            </m:sSubSupPr>
                            <m:e>
                              <m:r>
                                <m:rPr>
                                  <m:sty m:val="bi"/>
                                </m:rPr>
                                <w:rPr>
                                  <w:rFonts w:ascii="Cambria Math" w:hAnsi="Cambria Math"/>
                                </w:rPr>
                                <m:t>S</m:t>
                              </m:r>
                            </m:e>
                            <m:sub>
                              <m:r>
                                <m:rPr>
                                  <m:sty m:val="bi"/>
                                </m:rPr>
                                <w:rPr>
                                  <w:rFonts w:ascii="Cambria Math" w:hAnsi="Cambria Math"/>
                                </w:rPr>
                                <m:t>t</m:t>
                              </m:r>
                            </m:sub>
                            <m:sup>
                              <m:r>
                                <m:rPr>
                                  <m:sty m:val="bi"/>
                                </m:rPr>
                                <w:rPr>
                                  <w:rFonts w:ascii="Cambria Math" w:hAnsi="Cambria Math"/>
                                </w:rPr>
                                <m:t xml:space="preserve"> </m:t>
                              </m:r>
                            </m:sup>
                          </m:sSubSup>
                          <m:r>
                            <m:rPr>
                              <m:sty m:val="bi"/>
                            </m:rPr>
                            <w:rPr>
                              <w:rFonts w:ascii="Cambria Math" w:hAnsi="Cambria Math"/>
                            </w:rPr>
                            <m:t>w</m:t>
                          </m:r>
                        </m:e>
                      </m:rad>
                    </m:den>
                  </m:f>
                </m:e>
              </m:d>
              <m:r>
                <w:rPr>
                  <w:rFonts w:ascii="Cambria Math" w:hAnsi="Cambria Math"/>
                </w:rPr>
                <m:t xml:space="preserve">, subject to </m:t>
              </m:r>
              <m:sSubSup>
                <m:sSubSupPr>
                  <m:ctrlPr>
                    <w:rPr>
                      <w:rFonts w:ascii="Cambria Math" w:hAnsi="Cambria Math"/>
                    </w:rPr>
                  </m:ctrlPr>
                </m:sSubSupPr>
                <m:e>
                  <m:nary>
                    <m:naryPr>
                      <m:chr m:val="∑"/>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w</m:t>
                      </m:r>
                    </m:e>
                  </m:nary>
                </m:e>
                <m:sub>
                  <m:r>
                    <w:rPr>
                      <w:rFonts w:ascii="Cambria Math" w:hAnsi="Cambria Math"/>
                    </w:rPr>
                    <m:t>it</m:t>
                  </m:r>
                </m:sub>
                <m:sup>
                  <m:r>
                    <w:rPr>
                      <w:rFonts w:ascii="Cambria Math" w:hAnsi="Cambria Math"/>
                    </w:rPr>
                    <m:t xml:space="preserve"> </m:t>
                  </m:r>
                </m:sup>
              </m:sSubSup>
              <m:r>
                <w:rPr>
                  <w:rFonts w:ascii="Cambria Math" w:hAnsi="Cambria Math"/>
                </w:rPr>
                <m:t xml:space="preserve">=1 and </m:t>
              </m:r>
              <m:sSubSup>
                <m:sSubSupPr>
                  <m:ctrlPr>
                    <w:rPr>
                      <w:rFonts w:ascii="Cambria Math" w:hAnsi="Cambria Math"/>
                    </w:rPr>
                  </m:ctrlPr>
                </m:sSubSupPr>
                <m:e>
                  <m:r>
                    <m:rPr>
                      <m:sty m:val="p"/>
                    </m:rPr>
                    <w:rPr>
                      <w:rFonts w:ascii="Cambria Math" w:hAnsi="Cambria Math"/>
                    </w:rPr>
                    <m:t>w</m:t>
                  </m:r>
                </m:e>
                <m:sub>
                  <m:r>
                    <w:rPr>
                      <w:rFonts w:ascii="Cambria Math" w:hAnsi="Cambria Math"/>
                    </w:rPr>
                    <m:t>it</m:t>
                  </m:r>
                </m:sub>
                <m:sup>
                  <m:r>
                    <w:rPr>
                      <w:rFonts w:ascii="Cambria Math" w:hAnsi="Cambria Math"/>
                    </w:rPr>
                    <m:t xml:space="preserve"> </m:t>
                  </m:r>
                </m:sup>
              </m:sSubSup>
              <m:r>
                <w:rPr>
                  <w:rFonts w:ascii="Cambria Math" w:hAnsi="Cambria Math"/>
                </w:rPr>
                <m:t>&gt;0 #</m:t>
              </m:r>
              <m:d>
                <m:dPr>
                  <m:ctrlPr>
                    <w:rPr>
                      <w:rFonts w:ascii="Cambria Math" w:hAnsi="Cambria Math"/>
                      <w:i/>
                    </w:rPr>
                  </m:ctrlPr>
                </m:dPr>
                <m:e>
                  <m:r>
                    <w:rPr>
                      <w:rFonts w:ascii="Cambria Math" w:hAnsi="Cambria Math"/>
                    </w:rPr>
                    <m:t>16</m:t>
                  </m:r>
                </m:e>
              </m:d>
            </m:e>
          </m:eqArr>
        </m:oMath>
      </m:oMathPara>
    </w:p>
    <w:p w14:paraId="590EE704" w14:textId="129836A7" w:rsidR="00D640F1" w:rsidRDefault="00000000" w:rsidP="00503769">
      <w:pPr>
        <w:spacing w:after="240"/>
        <w:jc w:val="both"/>
      </w:pPr>
      <w:r>
        <w:t xml:space="preserve">where </w:t>
      </w:r>
      <m:oMath>
        <m:sSubSup>
          <m:sSubSupPr>
            <m:ctrlPr>
              <w:rPr>
                <w:rFonts w:ascii="Cambria Math" w:hAnsi="Cambria Math"/>
                <w:b/>
                <w:bCs/>
              </w:rPr>
            </m:ctrlPr>
          </m:sSubSupPr>
          <m:e>
            <m:r>
              <m:rPr>
                <m:sty m:val="bi"/>
              </m:rPr>
              <w:rPr>
                <w:rFonts w:ascii="Cambria Math" w:hAnsi="Cambria Math"/>
              </w:rPr>
              <m:t>S</m:t>
            </m:r>
          </m:e>
          <m:sub>
            <m:r>
              <m:rPr>
                <m:sty m:val="bi"/>
              </m:rPr>
              <w:rPr>
                <w:rFonts w:ascii="Cambria Math" w:hAnsi="Cambria Math"/>
              </w:rPr>
              <m:t>t</m:t>
            </m:r>
          </m:sub>
          <m:sup>
            <m:r>
              <m:rPr>
                <m:sty m:val="bi"/>
              </m:rPr>
              <w:rPr>
                <w:rFonts w:ascii="Cambria Math" w:hAnsi="Cambria Math"/>
              </w:rPr>
              <m:t xml:space="preserve"> </m:t>
            </m:r>
          </m:sup>
        </m:sSubSup>
      </m:oMath>
      <w:r>
        <w:t xml:space="preserve"> is the downside risk</w:t>
      </w:r>
      <w:r w:rsidR="002659D9">
        <w:t xml:space="preserve"> matrix</w:t>
      </w:r>
      <w:r>
        <w:t xml:space="preserve">, which considers only the variance-covariance of returns falling below </w:t>
      </w:r>
      <w:r w:rsidR="000763E4">
        <w:t xml:space="preserve">the </w:t>
      </w:r>
      <w:r>
        <w:t>risk-free rate</w:t>
      </w:r>
      <w:r w:rsidR="008E4073">
        <w:t xml:space="preserve"> of 0.02%</w:t>
      </w:r>
      <w:r>
        <w:t xml:space="preserve">. </w:t>
      </w:r>
    </w:p>
    <w:p w14:paraId="2BC15A19" w14:textId="1A967152" w:rsidR="00D640F1" w:rsidRDefault="00000000" w:rsidP="00503769">
      <w:pPr>
        <w:pStyle w:val="Heading3"/>
        <w:jc w:val="both"/>
      </w:pPr>
      <w:r>
        <w:t>3.</w:t>
      </w:r>
      <w:r w:rsidR="005662EE">
        <w:t>4</w:t>
      </w:r>
      <w:r>
        <w:t xml:space="preserve">.7 </w:t>
      </w:r>
      <w:r w:rsidR="0056009F">
        <w:rPr>
          <w:highlight w:val="white"/>
        </w:rPr>
        <w:t xml:space="preserve">Minimum </w:t>
      </w:r>
      <w:r>
        <w:t>CVaR Portfolio</w:t>
      </w:r>
    </w:p>
    <w:p w14:paraId="33AA3C29" w14:textId="5DE73B66" w:rsidR="00D640F1" w:rsidRDefault="00000000" w:rsidP="00503769">
      <w:pPr>
        <w:spacing w:after="240"/>
        <w:jc w:val="both"/>
        <w:rPr>
          <w:highlight w:val="white"/>
        </w:rPr>
      </w:pPr>
      <w:r>
        <w:rPr>
          <w:highlight w:val="white"/>
        </w:rPr>
        <w:t xml:space="preserve">The </w:t>
      </w:r>
      <w:r w:rsidR="0005358D">
        <w:rPr>
          <w:highlight w:val="white"/>
        </w:rPr>
        <w:t xml:space="preserve">minimum </w:t>
      </w:r>
      <w:r>
        <w:rPr>
          <w:highlight w:val="white"/>
        </w:rPr>
        <w:t>C</w:t>
      </w:r>
      <w:r w:rsidR="0009000A">
        <w:rPr>
          <w:highlight w:val="white"/>
        </w:rPr>
        <w:t>V</w:t>
      </w:r>
      <w:r>
        <w:rPr>
          <w:highlight w:val="white"/>
        </w:rPr>
        <w:t>aR</w:t>
      </w:r>
      <w:r w:rsidR="00776872">
        <w:rPr>
          <w:highlight w:val="white"/>
        </w:rPr>
        <w:t xml:space="preserve"> portfolio,</w:t>
      </w:r>
      <w:r>
        <w:rPr>
          <w:highlight w:val="white"/>
        </w:rPr>
        <w:t xml:space="preserve"> </w:t>
      </w:r>
      <w:r w:rsidR="00F40CC3">
        <w:rPr>
          <w:highlight w:val="white"/>
        </w:rPr>
        <w:t xml:space="preserve">which is the </w:t>
      </w:r>
      <w:r w:rsidR="00C17697">
        <w:rPr>
          <w:highlight w:val="white"/>
        </w:rPr>
        <w:t>minimum</w:t>
      </w:r>
      <w:r w:rsidR="00F40CC3">
        <w:rPr>
          <w:highlight w:val="white"/>
        </w:rPr>
        <w:t xml:space="preserve"> </w:t>
      </w:r>
      <w:r>
        <w:rPr>
          <w:highlight w:val="white"/>
        </w:rPr>
        <w:t>conditional value-at-risk</w:t>
      </w:r>
      <w:r w:rsidR="00776872">
        <w:rPr>
          <w:highlight w:val="white"/>
        </w:rPr>
        <w:t xml:space="preserve"> portfolio</w:t>
      </w:r>
      <w:r w:rsidR="00BE7A43">
        <w:rPr>
          <w:highlight w:val="white"/>
        </w:rPr>
        <w:t>,</w:t>
      </w:r>
      <w:r w:rsidR="00776872">
        <w:rPr>
          <w:highlight w:val="white"/>
        </w:rPr>
        <w:t xml:space="preserve"> </w:t>
      </w:r>
      <w:r>
        <w:rPr>
          <w:highlight w:val="white"/>
        </w:rPr>
        <w:t>focuses on</w:t>
      </w:r>
      <w:r w:rsidR="0038686C">
        <w:rPr>
          <w:highlight w:val="white"/>
        </w:rPr>
        <w:t xml:space="preserve"> reducing</w:t>
      </w:r>
      <w:r>
        <w:rPr>
          <w:highlight w:val="white"/>
        </w:rPr>
        <w:t xml:space="preserve"> the extreme losses during the sample period. During the optimization process, VaR is calculated using the historical simulation as no assumptions of distribution are required for this non-parametric method. </w:t>
      </w:r>
      <w:r w:rsidR="00A00219">
        <w:rPr>
          <w:highlight w:val="white"/>
        </w:rPr>
        <w:t>The Conditional VaR is</w:t>
      </w:r>
      <w:r w:rsidR="005B2517">
        <w:rPr>
          <w:highlight w:val="white"/>
        </w:rPr>
        <w:t xml:space="preserve"> also called the </w:t>
      </w:r>
      <w:r w:rsidR="00523759">
        <w:rPr>
          <w:highlight w:val="white"/>
        </w:rPr>
        <w:t>e</w:t>
      </w:r>
      <w:r w:rsidR="005B2517">
        <w:rPr>
          <w:highlight w:val="white"/>
        </w:rPr>
        <w:t xml:space="preserve">xpected </w:t>
      </w:r>
      <w:r w:rsidR="0017477F">
        <w:rPr>
          <w:highlight w:val="white"/>
        </w:rPr>
        <w:t>s</w:t>
      </w:r>
      <w:r w:rsidR="005B2517">
        <w:rPr>
          <w:highlight w:val="white"/>
        </w:rPr>
        <w:t>hortfall and it is calculated</w:t>
      </w:r>
      <w:r w:rsidR="004C0581">
        <w:rPr>
          <w:highlight w:val="white"/>
        </w:rPr>
        <w:t xml:space="preserve"> as the average losses</w:t>
      </w:r>
      <w:r w:rsidR="00A00219">
        <w:rPr>
          <w:highlight w:val="white"/>
        </w:rPr>
        <w:t xml:space="preserve"> </w:t>
      </w:r>
      <w:r w:rsidR="004C0581">
        <w:rPr>
          <w:highlight w:val="white"/>
        </w:rPr>
        <w:t>above the VaR</w:t>
      </w:r>
      <w:r w:rsidR="00677B00">
        <w:rPr>
          <w:highlight w:val="white"/>
        </w:rPr>
        <w:t xml:space="preserve"> </w:t>
      </w:r>
      <w:r w:rsidR="00501B8E">
        <w:rPr>
          <w:highlight w:val="white"/>
        </w:rPr>
        <w:t>threshold</w:t>
      </w:r>
      <w:r w:rsidR="004C0581">
        <w:rPr>
          <w:highlight w:val="white"/>
        </w:rPr>
        <w:t>.</w:t>
      </w:r>
      <w:r w:rsidR="00A00219">
        <w:rPr>
          <w:highlight w:val="white"/>
        </w:rPr>
        <w:t xml:space="preserve"> </w:t>
      </w:r>
      <w:r>
        <w:rPr>
          <w:highlight w:val="white"/>
        </w:rPr>
        <w:t>The</w:t>
      </w:r>
      <w:r w:rsidR="00C91850">
        <w:rPr>
          <w:highlight w:val="white"/>
        </w:rPr>
        <w:t xml:space="preserve"> minimum</w:t>
      </w:r>
      <w:r>
        <w:rPr>
          <w:highlight w:val="white"/>
        </w:rPr>
        <w:t xml:space="preserve"> CVaR is calculated as </w:t>
      </w:r>
      <w:r w:rsidR="00653F10">
        <w:rPr>
          <w:highlight w:val="white"/>
        </w:rPr>
        <w:t>follows</w:t>
      </w:r>
      <w:r w:rsidR="00F367C2">
        <w:rPr>
          <w:highlight w:val="white"/>
        </w:rPr>
        <w:t xml:space="preserve">: </w:t>
      </w:r>
    </w:p>
    <w:p w14:paraId="1DE091CE" w14:textId="6C973F88" w:rsidR="00F367C2" w:rsidRDefault="00000000" w:rsidP="00F367C2">
      <w:pPr>
        <w:spacing w:after="240"/>
        <w:ind w:left="360"/>
        <w:jc w:val="center"/>
      </w:pPr>
      <m:oMathPara>
        <m:oMath>
          <m:eqArr>
            <m:eqArrPr>
              <m:maxDist m:val="1"/>
              <m:ctrlPr>
                <w:rPr>
                  <w:rFonts w:ascii="Cambria Math" w:hAnsi="Cambria Math"/>
                  <w:i/>
                </w:rPr>
              </m:ctrlPr>
            </m:eqArrPr>
            <m:e>
              <m:r>
                <w:rPr>
                  <w:rFonts w:ascii="Cambria Math" w:hAnsi="Cambria Math"/>
                </w:rPr>
                <m:t xml:space="preserve"> </m:t>
              </m:r>
              <m:sSubSup>
                <m:sSubSupPr>
                  <m:ctrlPr>
                    <w:rPr>
                      <w:rFonts w:ascii="Cambria Math" w:eastAsia="MS Gothic" w:hAnsi="Cambria Math"/>
                      <w:highlight w:val="white"/>
                    </w:rPr>
                  </m:ctrlPr>
                </m:sSubSupPr>
                <m:e>
                  <m:r>
                    <w:rPr>
                      <w:rFonts w:ascii="Cambria Math" w:eastAsia="MS Gothic" w:hAnsi="Cambria Math"/>
                      <w:highlight w:val="white"/>
                    </w:rPr>
                    <m:t>VaR</m:t>
                  </m:r>
                </m:e>
                <m:sub>
                  <m:r>
                    <w:rPr>
                      <w:rFonts w:ascii="Cambria Math" w:eastAsia="MS Gothic" w:hAnsi="Cambria Math"/>
                      <w:highlight w:val="white"/>
                    </w:rPr>
                    <m:t>α</m:t>
                  </m:r>
                </m:sub>
                <m:sup>
                  <m:r>
                    <w:rPr>
                      <w:rFonts w:ascii="Cambria Math" w:eastAsia="MS Gothic" w:hAnsi="Cambria Math"/>
                      <w:highlight w:val="white"/>
                    </w:rPr>
                    <m:t xml:space="preserve"> </m:t>
                  </m:r>
                </m:sup>
              </m:sSubSup>
              <m:r>
                <w:rPr>
                  <w:rFonts w:ascii="Cambria Math" w:eastAsia="MS Gothic" w:hAnsi="Cambria Math"/>
                  <w:highlight w:val="white"/>
                </w:rPr>
                <m:t>=inf</m:t>
              </m:r>
              <m:d>
                <m:dPr>
                  <m:begChr m:val="{"/>
                  <m:endChr m:val="}"/>
                  <m:ctrlPr>
                    <w:rPr>
                      <w:rFonts w:ascii="Cambria Math" w:eastAsia="MS Gothic" w:hAnsi="Cambria Math"/>
                    </w:rPr>
                  </m:ctrlPr>
                </m:dPr>
                <m:e>
                  <m:r>
                    <w:rPr>
                      <w:rFonts w:ascii="Cambria Math" w:eastAsia="MS Gothic" w:hAnsi="Cambria Math"/>
                    </w:rPr>
                    <m:t>l</m:t>
                  </m:r>
                  <m:r>
                    <m:rPr>
                      <m:scr m:val="double-struck"/>
                      <m:sty m:val="p"/>
                    </m:rPr>
                    <w:rPr>
                      <w:rFonts w:ascii="Cambria Math" w:eastAsia="MS Gothic" w:hAnsi="Cambria Math"/>
                    </w:rPr>
                    <m:t>∊R</m:t>
                  </m:r>
                  <m:r>
                    <w:rPr>
                      <w:rFonts w:ascii="Cambria Math" w:eastAsia="MS Gothic" w:hAnsi="Cambria Math"/>
                    </w:rPr>
                    <m:t>:P</m:t>
                  </m:r>
                  <m:d>
                    <m:dPr>
                      <m:ctrlPr>
                        <w:rPr>
                          <w:rFonts w:ascii="Cambria Math" w:eastAsia="MS Gothic" w:hAnsi="Cambria Math"/>
                          <w:i/>
                        </w:rPr>
                      </m:ctrlPr>
                    </m:dPr>
                    <m:e>
                      <m:r>
                        <w:rPr>
                          <w:rFonts w:ascii="Cambria Math" w:eastAsia="MS Gothic" w:hAnsi="Cambria Math"/>
                        </w:rPr>
                        <m:t>L&gt;l</m:t>
                      </m:r>
                    </m:e>
                  </m:d>
                  <m:r>
                    <w:rPr>
                      <w:rFonts w:ascii="Cambria Math" w:eastAsia="MS Gothic" w:hAnsi="Cambria Math"/>
                    </w:rPr>
                    <m:t>≤1-α</m:t>
                  </m:r>
                </m:e>
              </m:d>
              <m:r>
                <w:rPr>
                  <w:rFonts w:ascii="Cambria Math" w:eastAsia="MS Gothic" w:hAnsi="Cambria Math"/>
                  <w:highlight w:val="white"/>
                </w:rPr>
                <m:t>=inf</m:t>
              </m:r>
              <m:d>
                <m:dPr>
                  <m:begChr m:val="{"/>
                  <m:endChr m:val="}"/>
                  <m:ctrlPr>
                    <w:rPr>
                      <w:rFonts w:ascii="Cambria Math" w:eastAsia="MS Gothic" w:hAnsi="Cambria Math"/>
                    </w:rPr>
                  </m:ctrlPr>
                </m:dPr>
                <m:e>
                  <m:r>
                    <w:rPr>
                      <w:rFonts w:ascii="Cambria Math" w:eastAsia="MS Gothic" w:hAnsi="Cambria Math"/>
                    </w:rPr>
                    <m:t>l</m:t>
                  </m:r>
                  <m:r>
                    <m:rPr>
                      <m:scr m:val="double-struck"/>
                      <m:sty m:val="p"/>
                    </m:rPr>
                    <w:rPr>
                      <w:rFonts w:ascii="Cambria Math" w:eastAsia="MS Gothic" w:hAnsi="Cambria Math"/>
                    </w:rPr>
                    <m:t>∊R</m:t>
                  </m:r>
                  <m:r>
                    <w:rPr>
                      <w:rFonts w:ascii="Cambria Math" w:eastAsia="MS Gothic" w:hAnsi="Cambria Math"/>
                    </w:rPr>
                    <m:t>:</m:t>
                  </m:r>
                  <m:sSubSup>
                    <m:sSubSupPr>
                      <m:ctrlPr>
                        <w:rPr>
                          <w:rFonts w:ascii="Cambria Math" w:hAnsi="Cambria Math"/>
                        </w:rPr>
                      </m:ctrlPr>
                    </m:sSubSupPr>
                    <m:e>
                      <m:r>
                        <w:rPr>
                          <w:rFonts w:ascii="Cambria Math" w:hAnsi="Cambria Math"/>
                        </w:rPr>
                        <m:t>F</m:t>
                      </m:r>
                    </m:e>
                    <m:sub>
                      <m:r>
                        <w:rPr>
                          <w:rFonts w:ascii="Cambria Math" w:hAnsi="Cambria Math"/>
                        </w:rPr>
                        <m:t>L</m:t>
                      </m:r>
                    </m:sub>
                    <m:sup>
                      <m:r>
                        <w:rPr>
                          <w:rFonts w:ascii="Cambria Math" w:hAnsi="Cambria Math"/>
                        </w:rPr>
                        <m:t xml:space="preserve"> </m:t>
                      </m:r>
                    </m:sup>
                  </m:sSubSup>
                  <m:d>
                    <m:dPr>
                      <m:ctrlPr>
                        <w:rPr>
                          <w:rFonts w:ascii="Cambria Math" w:eastAsia="MS Gothic" w:hAnsi="Cambria Math"/>
                          <w:i/>
                        </w:rPr>
                      </m:ctrlPr>
                    </m:dPr>
                    <m:e>
                      <m:r>
                        <w:rPr>
                          <w:rFonts w:ascii="Cambria Math" w:eastAsia="MS Gothic" w:hAnsi="Cambria Math"/>
                        </w:rPr>
                        <m:t>l</m:t>
                      </m:r>
                    </m:e>
                  </m:d>
                  <m:r>
                    <w:rPr>
                      <w:rFonts w:ascii="Cambria Math" w:eastAsia="MS Gothic" w:hAnsi="Cambria Math"/>
                    </w:rPr>
                    <m:t>≥α</m:t>
                  </m:r>
                </m:e>
              </m:d>
              <m:r>
                <w:rPr>
                  <w:rFonts w:ascii="Cambria Math" w:hAnsi="Cambria Math"/>
                </w:rPr>
                <m:t>#</m:t>
              </m:r>
              <m:d>
                <m:dPr>
                  <m:ctrlPr>
                    <w:rPr>
                      <w:rFonts w:ascii="Cambria Math" w:hAnsi="Cambria Math"/>
                      <w:i/>
                    </w:rPr>
                  </m:ctrlPr>
                </m:dPr>
                <m:e>
                  <m:r>
                    <w:rPr>
                      <w:rFonts w:ascii="Cambria Math" w:hAnsi="Cambria Math"/>
                    </w:rPr>
                    <m:t>17</m:t>
                  </m:r>
                </m:e>
              </m:d>
            </m:e>
          </m:eqArr>
        </m:oMath>
      </m:oMathPara>
    </w:p>
    <w:p w14:paraId="4106C18E" w14:textId="576F6C1C" w:rsidR="00C2037A" w:rsidRDefault="00000000" w:rsidP="00C2037A">
      <w:pPr>
        <w:spacing w:after="240"/>
        <w:ind w:left="360"/>
        <w:jc w:val="center"/>
      </w:pPr>
      <m:oMathPara>
        <m:oMath>
          <m:eqArr>
            <m:eqArrPr>
              <m:maxDist m:val="1"/>
              <m:ctrlPr>
                <w:rPr>
                  <w:rFonts w:ascii="Cambria Math" w:hAnsi="Cambria Math"/>
                  <w:i/>
                </w:rPr>
              </m:ctrlPr>
            </m:eqArrPr>
            <m:e>
              <m:r>
                <w:rPr>
                  <w:rFonts w:ascii="Cambria Math" w:hAnsi="Cambria Math"/>
                </w:rPr>
                <m:t xml:space="preserve"> </m:t>
              </m:r>
              <m:sSubSup>
                <m:sSubSupPr>
                  <m:ctrlPr>
                    <w:rPr>
                      <w:rFonts w:ascii="Cambria Math" w:hAnsi="Cambria Math"/>
                    </w:rPr>
                  </m:ctrlPr>
                </m:sSubSupPr>
                <m:e>
                  <m:r>
                    <w:rPr>
                      <w:rFonts w:ascii="Cambria Math" w:hAnsi="Cambria Math"/>
                    </w:rPr>
                    <m:t>CVaR</m:t>
                  </m:r>
                </m:e>
                <m:sub>
                  <m:r>
                    <w:rPr>
                      <w:rFonts w:ascii="Cambria Math" w:hAnsi="Cambria Math"/>
                    </w:rPr>
                    <m:t>α</m:t>
                  </m:r>
                </m:sub>
                <m:sup>
                  <m:r>
                    <w:rPr>
                      <w:rFonts w:ascii="Cambria Math" w:hAnsi="Cambria Math"/>
                    </w:rPr>
                    <m:t xml:space="preserve"> </m:t>
                  </m:r>
                </m:sup>
              </m:sSubSup>
              <m:r>
                <w:rPr>
                  <w:rFonts w:ascii="Cambria Math" w:hAnsi="Cambria Math"/>
                </w:rPr>
                <m:t>=E(R|R≤</m:t>
              </m:r>
              <m:sSubSup>
                <m:sSubSupPr>
                  <m:ctrlPr>
                    <w:rPr>
                      <w:rFonts w:ascii="Cambria Math" w:hAnsi="Cambria Math"/>
                    </w:rPr>
                  </m:ctrlPr>
                </m:sSubSupPr>
                <m:e>
                  <m:r>
                    <w:rPr>
                      <w:rFonts w:ascii="Cambria Math" w:hAnsi="Cambria Math"/>
                    </w:rPr>
                    <m:t>VaR</m:t>
                  </m:r>
                </m:e>
                <m:sub>
                  <m:r>
                    <w:rPr>
                      <w:rFonts w:ascii="Cambria Math" w:hAnsi="Cambria Math"/>
                    </w:rPr>
                    <m:t>α</m:t>
                  </m:r>
                </m:sub>
                <m:sup>
                  <m:r>
                    <w:rPr>
                      <w:rFonts w:ascii="Cambria Math" w:hAnsi="Cambria Math"/>
                    </w:rPr>
                    <m:t xml:space="preserve"> </m:t>
                  </m:r>
                </m:sup>
              </m:sSubSup>
              <m:r>
                <w:rPr>
                  <w:rFonts w:ascii="Cambria Math" w:hAnsi="Cambria Math"/>
                </w:rPr>
                <m:t>)#</m:t>
              </m:r>
              <m:d>
                <m:dPr>
                  <m:ctrlPr>
                    <w:rPr>
                      <w:rFonts w:ascii="Cambria Math" w:hAnsi="Cambria Math"/>
                      <w:i/>
                    </w:rPr>
                  </m:ctrlPr>
                </m:dPr>
                <m:e>
                  <m:r>
                    <w:rPr>
                      <w:rFonts w:ascii="Cambria Math" w:hAnsi="Cambria Math"/>
                    </w:rPr>
                    <m:t>18</m:t>
                  </m:r>
                </m:e>
              </m:d>
            </m:e>
          </m:eqArr>
        </m:oMath>
      </m:oMathPara>
    </w:p>
    <w:p w14:paraId="68C59092" w14:textId="6DABAACD" w:rsidR="006D6FA9" w:rsidRDefault="00000000" w:rsidP="006D6FA9">
      <w:pPr>
        <w:spacing w:after="240"/>
        <w:ind w:left="360"/>
        <w:jc w:val="center"/>
      </w:pPr>
      <m:oMathPara>
        <m:oMath>
          <m:eqArr>
            <m:eqArrPr>
              <m:maxDist m:val="1"/>
              <m:ctrlPr>
                <w:rPr>
                  <w:rFonts w:ascii="Cambria Math" w:hAnsi="Cambria Math"/>
                  <w:i/>
                </w:rPr>
              </m:ctrlPr>
            </m:eqArrPr>
            <m:e>
              <m:r>
                <w:rPr>
                  <w:rFonts w:ascii="Cambria Math" w:hAnsi="Cambria Math"/>
                </w:rPr>
                <m:t xml:space="preserve">Min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VaR</m:t>
                      </m:r>
                    </m:e>
                    <m:sub>
                      <m:r>
                        <w:rPr>
                          <w:rFonts w:ascii="Cambria Math" w:hAnsi="Cambria Math"/>
                        </w:rPr>
                        <m:t>α</m:t>
                      </m:r>
                    </m:sub>
                    <m:sup>
                      <m:r>
                        <w:rPr>
                          <w:rFonts w:ascii="Cambria Math" w:hAnsi="Cambria Math"/>
                        </w:rPr>
                        <m:t xml:space="preserve"> </m:t>
                      </m:r>
                    </m:sup>
                  </m:sSubSup>
                </m:e>
              </m:d>
              <m:r>
                <w:rPr>
                  <w:rFonts w:ascii="Cambria Math" w:hAnsi="Cambria Math"/>
                </w:rPr>
                <m:t xml:space="preserve">, subject to </m:t>
              </m:r>
              <m:sSubSup>
                <m:sSubSupPr>
                  <m:ctrlPr>
                    <w:rPr>
                      <w:rFonts w:ascii="Cambria Math" w:hAnsi="Cambria Math"/>
                    </w:rPr>
                  </m:ctrlPr>
                </m:sSubSupPr>
                <m:e>
                  <m:nary>
                    <m:naryPr>
                      <m:chr m:val="∑"/>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w</m:t>
                      </m:r>
                    </m:e>
                  </m:nary>
                </m:e>
                <m:sub>
                  <m:r>
                    <w:rPr>
                      <w:rFonts w:ascii="Cambria Math" w:hAnsi="Cambria Math"/>
                    </w:rPr>
                    <m:t>it</m:t>
                  </m:r>
                </m:sub>
                <m:sup>
                  <m:r>
                    <w:rPr>
                      <w:rFonts w:ascii="Cambria Math" w:hAnsi="Cambria Math"/>
                    </w:rPr>
                    <m:t xml:space="preserve"> </m:t>
                  </m:r>
                </m:sup>
              </m:sSubSup>
              <m:r>
                <w:rPr>
                  <w:rFonts w:ascii="Cambria Math" w:hAnsi="Cambria Math"/>
                </w:rPr>
                <m:t xml:space="preserve">=1 and </m:t>
              </m:r>
              <m:sSubSup>
                <m:sSubSupPr>
                  <m:ctrlPr>
                    <w:rPr>
                      <w:rFonts w:ascii="Cambria Math" w:hAnsi="Cambria Math"/>
                    </w:rPr>
                  </m:ctrlPr>
                </m:sSubSupPr>
                <m:e>
                  <m:r>
                    <m:rPr>
                      <m:sty m:val="p"/>
                    </m:rPr>
                    <w:rPr>
                      <w:rFonts w:ascii="Cambria Math" w:hAnsi="Cambria Math"/>
                    </w:rPr>
                    <m:t>w</m:t>
                  </m:r>
                </m:e>
                <m:sub>
                  <m:r>
                    <w:rPr>
                      <w:rFonts w:ascii="Cambria Math" w:hAnsi="Cambria Math"/>
                    </w:rPr>
                    <m:t>it</m:t>
                  </m:r>
                </m:sub>
                <m:sup>
                  <m:r>
                    <w:rPr>
                      <w:rFonts w:ascii="Cambria Math" w:hAnsi="Cambria Math"/>
                    </w:rPr>
                    <m:t xml:space="preserve"> </m:t>
                  </m:r>
                </m:sup>
              </m:sSubSup>
              <m:r>
                <w:rPr>
                  <w:rFonts w:ascii="Cambria Math" w:hAnsi="Cambria Math"/>
                </w:rPr>
                <m:t>&gt;0 #</m:t>
              </m:r>
              <m:d>
                <m:dPr>
                  <m:ctrlPr>
                    <w:rPr>
                      <w:rFonts w:ascii="Cambria Math" w:hAnsi="Cambria Math"/>
                      <w:i/>
                    </w:rPr>
                  </m:ctrlPr>
                </m:dPr>
                <m:e>
                  <m:r>
                    <w:rPr>
                      <w:rFonts w:ascii="Cambria Math" w:hAnsi="Cambria Math"/>
                    </w:rPr>
                    <m:t>19</m:t>
                  </m:r>
                </m:e>
              </m:d>
            </m:e>
          </m:eqArr>
        </m:oMath>
      </m:oMathPara>
    </w:p>
    <w:p w14:paraId="2C3AB1AE" w14:textId="001F1149" w:rsidR="00D640F1" w:rsidRDefault="00000000" w:rsidP="00503769">
      <w:pPr>
        <w:spacing w:after="240"/>
        <w:jc w:val="both"/>
      </w:pPr>
      <w:r>
        <w:t xml:space="preserve">where α represents the confidence level </w:t>
      </w:r>
      <w:r w:rsidR="000B7D4E">
        <w:t xml:space="preserve">for </w:t>
      </w:r>
      <w:r w:rsidR="00D66061">
        <w:t>calculating the</w:t>
      </w:r>
      <w:r>
        <w:t xml:space="preserve"> VaR</w:t>
      </w:r>
      <w:r w:rsidR="00DA467C">
        <w:t xml:space="preserve"> and is set to </w:t>
      </w:r>
      <w:r w:rsidR="007168E6">
        <w:t>95</w:t>
      </w:r>
      <w:r w:rsidR="00DA467C">
        <w:t>%</w:t>
      </w:r>
      <w:r w:rsidR="005B2517">
        <w:t xml:space="preserve">. </w:t>
      </w:r>
      <w:r w:rsidR="00AB4D81">
        <w:t xml:space="preserve">Also, the </w:t>
      </w:r>
      <w:r w:rsidR="00A019D1">
        <w:t xml:space="preserve">function </w:t>
      </w:r>
      <m:oMath>
        <m:r>
          <w:rPr>
            <w:rFonts w:ascii="Cambria Math" w:eastAsia="MS Gothic" w:hAnsi="Cambria Math"/>
            <w:highlight w:val="white"/>
          </w:rPr>
          <m:t>inf</m:t>
        </m:r>
      </m:oMath>
      <w:r w:rsidR="00A019D1">
        <w:t xml:space="preserve"> represents</w:t>
      </w:r>
      <w:r w:rsidR="00420457">
        <w:t xml:space="preserve"> </w:t>
      </w:r>
      <w:r w:rsidR="00420457" w:rsidRPr="00420457">
        <w:t>the infimum of the set of numbers</w:t>
      </w:r>
      <w:r w:rsidR="007A4BB4">
        <w:t xml:space="preserve"> </w:t>
      </w:r>
      <w:r w:rsidR="005F4BF7">
        <w:t xml:space="preserve">of losses </w:t>
      </w:r>
      <m:oMath>
        <m:r>
          <w:rPr>
            <w:rFonts w:ascii="Cambria Math" w:eastAsia="MS Gothic" w:hAnsi="Cambria Math"/>
          </w:rPr>
          <m:t>l</m:t>
        </m:r>
      </m:oMath>
      <w:r w:rsidR="00FF3177">
        <w:t xml:space="preserve"> </w:t>
      </w:r>
      <w:r w:rsidR="005F7638">
        <w:t xml:space="preserve">and the </w:t>
      </w:r>
      <w:r w:rsidR="00FF0286">
        <w:t>function</w:t>
      </w:r>
      <w:r w:rsidR="005F7638">
        <w:t xml:space="preserve"> </w:t>
      </w:r>
      <m:oMath>
        <m:sSubSup>
          <m:sSubSupPr>
            <m:ctrlPr>
              <w:rPr>
                <w:rFonts w:ascii="Cambria Math" w:hAnsi="Cambria Math"/>
              </w:rPr>
            </m:ctrlPr>
          </m:sSubSupPr>
          <m:e>
            <m:r>
              <w:rPr>
                <w:rFonts w:ascii="Cambria Math" w:hAnsi="Cambria Math"/>
              </w:rPr>
              <m:t>F</m:t>
            </m:r>
          </m:e>
          <m:sub>
            <m:r>
              <w:rPr>
                <w:rFonts w:ascii="Cambria Math" w:hAnsi="Cambria Math"/>
              </w:rPr>
              <m:t>L</m:t>
            </m:r>
          </m:sub>
          <m:sup>
            <m:r>
              <w:rPr>
                <w:rFonts w:ascii="Cambria Math" w:hAnsi="Cambria Math"/>
              </w:rPr>
              <m:t xml:space="preserve"> </m:t>
            </m:r>
          </m:sup>
        </m:sSubSup>
      </m:oMath>
      <w:r w:rsidR="005E60C0">
        <w:t xml:space="preserve"> </w:t>
      </w:r>
      <w:r w:rsidR="005F7638">
        <w:t>denotes the</w:t>
      </w:r>
      <w:r w:rsidR="00795F39">
        <w:t xml:space="preserve"> </w:t>
      </w:r>
      <w:r w:rsidR="0018673D" w:rsidRPr="0018673D">
        <w:t xml:space="preserve">cumulative </w:t>
      </w:r>
      <w:r w:rsidR="00795F39" w:rsidRPr="00795F39">
        <w:t>distribution function</w:t>
      </w:r>
      <w:r w:rsidR="002436C4">
        <w:t>.</w:t>
      </w:r>
      <w:r w:rsidR="00E71F50">
        <w:t xml:space="preserve"> </w:t>
      </w:r>
    </w:p>
    <w:p w14:paraId="62BF24EB" w14:textId="58CDA9C3" w:rsidR="00D640F1" w:rsidRDefault="00000000" w:rsidP="00503769">
      <w:pPr>
        <w:pStyle w:val="Heading2"/>
        <w:jc w:val="both"/>
      </w:pPr>
      <w:bookmarkStart w:id="16" w:name="_Toc167478291"/>
      <w:r>
        <w:t>3.</w:t>
      </w:r>
      <w:r w:rsidR="004D54D0">
        <w:t>5</w:t>
      </w:r>
      <w:r>
        <w:t xml:space="preserve"> Hedge Ratios</w:t>
      </w:r>
      <w:bookmarkEnd w:id="16"/>
    </w:p>
    <w:p w14:paraId="59F83ADD" w14:textId="262CE8CD" w:rsidR="00D640F1" w:rsidRDefault="00000000" w:rsidP="00503769">
      <w:pPr>
        <w:spacing w:after="240"/>
        <w:jc w:val="both"/>
      </w:pPr>
      <w:r>
        <w:t xml:space="preserve">The commodity market is highly volatile, which can be caused by a range of factors. For metal commodities, industrial metal prices can </w:t>
      </w:r>
      <w:r w:rsidR="00383445">
        <w:t>fluctuate</w:t>
      </w:r>
      <w:r>
        <w:t xml:space="preserve"> due to changes in industry demand, mining production levels, and geopolitical events. Energy prices, such as oil and gas, are influenced by wars and heating. Agricultural commodities are particularly sensitive to seasonal changes and weather conditions, which will affect crop yields and livestock production. One effective way to reduce the above risk is hedging. By focusing on commodity futures, </w:t>
      </w:r>
      <w:r w:rsidR="00BE46B6">
        <w:t xml:space="preserve">this </w:t>
      </w:r>
      <w:r w:rsidR="008E540A">
        <w:t>study</w:t>
      </w:r>
      <w:r w:rsidR="00BE46B6">
        <w:t xml:space="preserve"> can </w:t>
      </w:r>
      <w:r>
        <w:t xml:space="preserve">analyze inter-commodity hedging. The primary benefit of inter-commodity hedging is diversification. By spreading risk across different but related commodities, investors can reduce the impact of price volatility in the commodity future market. </w:t>
      </w:r>
      <w:r w:rsidR="00F14BB0">
        <w:t xml:space="preserve">This </w:t>
      </w:r>
      <w:r w:rsidR="00503494">
        <w:t>study</w:t>
      </w:r>
      <w:r>
        <w:t xml:space="preserve"> use</w:t>
      </w:r>
      <w:r w:rsidR="00A45120">
        <w:t>s</w:t>
      </w:r>
      <w:r w:rsidR="0092093B">
        <w:t xml:space="preserve"> the</w:t>
      </w:r>
      <w:r>
        <w:t xml:space="preserve"> conditional volatility from the multivariate GARCH model</w:t>
      </w:r>
      <w:r w:rsidR="000641AE">
        <w:t>s</w:t>
      </w:r>
      <w:r>
        <w:t xml:space="preserve"> to construct the hedge ratios </w:t>
      </w:r>
      <w:r w:rsidR="00B0055A">
        <w:fldChar w:fldCharType="begin"/>
      </w:r>
      <w:r w:rsidR="00B0055A">
        <w:instrText xml:space="preserve"> ADDIN ZOTERO_ITEM CSL_CITATION {"citationID":"z6v4MdKQ","properties":{"formattedCitation":"(Kroner &amp; Sultan, 1993)","plainCitation":"(Kroner &amp; Sultan, 1993)","noteIndex":0},"citationItems":[{"id":171,"uris":["http://zotero.org/users/13925666/items/92YJFVLH"],"itemData":{"id":171,"type":"article-journal","container-title":"Journal of financial and quantitative analysis","issue":"4","note":"publisher: Cambridge University Press","page":"535–551","source":"Google Scholar","title":"Time-varying distributions and dynamic hedging with foreign currency futures","volume":"28","author":[{"family":"Kroner","given":"Kenneth F."},{"family":"Sultan","given":"Jahangir"}],"issued":{"date-parts":[["1993"]]}}}],"schema":"https://github.com/citation-style-language/schema/raw/master/csl-citation.json"} </w:instrText>
      </w:r>
      <w:r w:rsidR="00B0055A">
        <w:fldChar w:fldCharType="separate"/>
      </w:r>
      <w:r w:rsidR="00B0055A" w:rsidRPr="00B0055A">
        <w:t>(Kroner &amp; Sultan, 1993)</w:t>
      </w:r>
      <w:r w:rsidR="00B0055A">
        <w:fldChar w:fldCharType="end"/>
      </w:r>
      <w:r>
        <w:t xml:space="preserve">. </w:t>
      </w:r>
    </w:p>
    <w:p w14:paraId="22F714EA" w14:textId="72DD1B16" w:rsidR="00D640F1" w:rsidRPr="00C2441F" w:rsidRDefault="00000000" w:rsidP="00503769">
      <w:pPr>
        <w:spacing w:after="24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β</m:t>
                  </m:r>
                </m:e>
                <m:sub>
                  <m:r>
                    <w:rPr>
                      <w:rFonts w:ascii="Cambria Math" w:hAnsi="Cambria Math"/>
                    </w:rPr>
                    <m:t>ij,t</m:t>
                  </m:r>
                </m:sub>
                <m:sup>
                  <m:r>
                    <w:rPr>
                      <w:rFonts w:ascii="Cambria Math" w:hAnsi="Cambria Math"/>
                    </w:rPr>
                    <m:t xml:space="preserve"> </m:t>
                  </m:r>
                </m:sup>
              </m:sSubSup>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h</m:t>
                      </m:r>
                    </m:e>
                    <m:sub>
                      <m:r>
                        <w:rPr>
                          <w:rFonts w:ascii="Cambria Math" w:hAnsi="Cambria Math"/>
                        </w:rPr>
                        <m:t>ij,t</m:t>
                      </m:r>
                    </m:sub>
                    <m:sup>
                      <m:r>
                        <w:rPr>
                          <w:rFonts w:ascii="Cambria Math" w:hAnsi="Cambria Math"/>
                        </w:rPr>
                        <m:t xml:space="preserve"> </m:t>
                      </m:r>
                    </m:sup>
                  </m:sSubSup>
                </m:num>
                <m:den>
                  <m:sSubSup>
                    <m:sSubSupPr>
                      <m:ctrlPr>
                        <w:rPr>
                          <w:rFonts w:ascii="Cambria Math" w:hAnsi="Cambria Math"/>
                        </w:rPr>
                      </m:ctrlPr>
                    </m:sSubSupPr>
                    <m:e>
                      <m:r>
                        <w:rPr>
                          <w:rFonts w:ascii="Cambria Math" w:hAnsi="Cambria Math"/>
                        </w:rPr>
                        <m:t>h</m:t>
                      </m:r>
                    </m:e>
                    <m:sub>
                      <m:r>
                        <w:rPr>
                          <w:rFonts w:ascii="Cambria Math" w:hAnsi="Cambria Math"/>
                        </w:rPr>
                        <m:t>j,t</m:t>
                      </m:r>
                    </m:sub>
                    <m:sup>
                      <m:r>
                        <w:rPr>
                          <w:rFonts w:ascii="Cambria Math" w:hAnsi="Cambria Math"/>
                        </w:rPr>
                        <m:t xml:space="preserve"> </m:t>
                      </m:r>
                    </m:sup>
                  </m:sSubSup>
                </m:den>
              </m:f>
              <m:r>
                <w:rPr>
                  <w:rFonts w:ascii="Cambria Math" w:hAnsi="Cambria Math"/>
                </w:rPr>
                <m:t xml:space="preserve"> #</m:t>
              </m:r>
              <m:d>
                <m:dPr>
                  <m:ctrlPr>
                    <w:rPr>
                      <w:rFonts w:ascii="Cambria Math" w:hAnsi="Cambria Math"/>
                      <w:i/>
                    </w:rPr>
                  </m:ctrlPr>
                </m:dPr>
                <m:e>
                  <m:r>
                    <w:rPr>
                      <w:rFonts w:ascii="Cambria Math" w:hAnsi="Cambria Math"/>
                    </w:rPr>
                    <m:t>20</m:t>
                  </m:r>
                </m:e>
              </m:d>
            </m:e>
          </m:eqArr>
        </m:oMath>
      </m:oMathPara>
    </w:p>
    <w:p w14:paraId="1BE62B39" w14:textId="55E5ABB2" w:rsidR="00BE11BC" w:rsidRDefault="00000000" w:rsidP="00B83406">
      <w:pPr>
        <w:tabs>
          <w:tab w:val="left" w:pos="5429"/>
        </w:tabs>
        <w:spacing w:after="240"/>
        <w:jc w:val="both"/>
      </w:pPr>
      <w:r>
        <w:t xml:space="preserve">where </w:t>
      </w:r>
      <m:oMath>
        <m:sSubSup>
          <m:sSubSupPr>
            <m:ctrlPr>
              <w:rPr>
                <w:rFonts w:ascii="Cambria Math" w:hAnsi="Cambria Math"/>
              </w:rPr>
            </m:ctrlPr>
          </m:sSubSupPr>
          <m:e>
            <m:r>
              <w:rPr>
                <w:rFonts w:ascii="Cambria Math" w:hAnsi="Cambria Math"/>
              </w:rPr>
              <m:t>β</m:t>
            </m:r>
          </m:e>
          <m:sub>
            <m:r>
              <w:rPr>
                <w:rFonts w:ascii="Cambria Math" w:hAnsi="Cambria Math"/>
              </w:rPr>
              <m:t>ij,t</m:t>
            </m:r>
          </m:sub>
          <m:sup>
            <m:r>
              <w:rPr>
                <w:rFonts w:ascii="Cambria Math" w:hAnsi="Cambria Math"/>
              </w:rPr>
              <m:t xml:space="preserve"> </m:t>
            </m:r>
          </m:sup>
        </m:sSubSup>
      </m:oMath>
      <w:r>
        <w:t xml:space="preserve"> is the hedge ratio over time between </w:t>
      </w:r>
      <w:r w:rsidR="00AF648F">
        <w:t xml:space="preserve">primary </w:t>
      </w:r>
      <w:r>
        <w:t xml:space="preserve">asset </w:t>
      </w:r>
      <m:oMath>
        <m:r>
          <w:rPr>
            <w:rFonts w:ascii="Cambria Math" w:hAnsi="Cambria Math"/>
          </w:rPr>
          <m:t>i</m:t>
        </m:r>
      </m:oMath>
      <w:r>
        <w:t xml:space="preserve"> and </w:t>
      </w:r>
      <w:r w:rsidR="005D7015">
        <w:t xml:space="preserve">hedging </w:t>
      </w:r>
      <w:r>
        <w:t xml:space="preserve">asset </w:t>
      </w:r>
      <m:oMath>
        <m:r>
          <w:rPr>
            <w:rFonts w:ascii="Cambria Math" w:hAnsi="Cambria Math"/>
          </w:rPr>
          <m:t>j</m:t>
        </m:r>
      </m:oMath>
      <w:r>
        <w:t xml:space="preserve">. </w:t>
      </w:r>
      <m:oMath>
        <m:sSubSup>
          <m:sSubSupPr>
            <m:ctrlPr>
              <w:rPr>
                <w:rFonts w:ascii="Cambria Math" w:hAnsi="Cambria Math"/>
              </w:rPr>
            </m:ctrlPr>
          </m:sSubSupPr>
          <m:e>
            <m:r>
              <w:rPr>
                <w:rFonts w:ascii="Cambria Math" w:hAnsi="Cambria Math"/>
              </w:rPr>
              <m:t>h</m:t>
            </m:r>
          </m:e>
          <m:sub>
            <m:r>
              <w:rPr>
                <w:rFonts w:ascii="Cambria Math" w:hAnsi="Cambria Math"/>
              </w:rPr>
              <m:t>ij,t</m:t>
            </m:r>
          </m:sub>
          <m:sup>
            <m:r>
              <w:rPr>
                <w:rFonts w:ascii="Cambria Math" w:hAnsi="Cambria Math"/>
              </w:rPr>
              <m:t xml:space="preserve"> </m:t>
            </m:r>
          </m:sup>
        </m:sSubSup>
      </m:oMath>
      <w:r>
        <w:t xml:space="preserve"> are the conditional covariance between asset </w:t>
      </w:r>
      <m:oMath>
        <m:r>
          <w:rPr>
            <w:rFonts w:ascii="Cambria Math" w:hAnsi="Cambria Math"/>
          </w:rPr>
          <m:t>i</m:t>
        </m:r>
      </m:oMath>
      <w:r>
        <w:t xml:space="preserve"> and asset </w:t>
      </w:r>
      <m:oMath>
        <m:r>
          <w:rPr>
            <w:rFonts w:ascii="Cambria Math" w:hAnsi="Cambria Math"/>
          </w:rPr>
          <m:t>j</m:t>
        </m:r>
      </m:oMath>
      <w:r>
        <w:t xml:space="preserve">, while </w:t>
      </w:r>
      <m:oMath>
        <m:sSubSup>
          <m:sSubSupPr>
            <m:ctrlPr>
              <w:rPr>
                <w:rFonts w:ascii="Cambria Math" w:hAnsi="Cambria Math"/>
              </w:rPr>
            </m:ctrlPr>
          </m:sSubSupPr>
          <m:e>
            <m:r>
              <w:rPr>
                <w:rFonts w:ascii="Cambria Math" w:hAnsi="Cambria Math"/>
              </w:rPr>
              <m:t>h</m:t>
            </m:r>
          </m:e>
          <m:sub>
            <m:r>
              <w:rPr>
                <w:rFonts w:ascii="Cambria Math" w:hAnsi="Cambria Math"/>
              </w:rPr>
              <m:t>j,t</m:t>
            </m:r>
          </m:sub>
          <m:sup>
            <m:r>
              <w:rPr>
                <w:rFonts w:ascii="Cambria Math" w:hAnsi="Cambria Math"/>
              </w:rPr>
              <m:t xml:space="preserve"> </m:t>
            </m:r>
          </m:sup>
        </m:sSubSup>
      </m:oMath>
      <w:r>
        <w:t xml:space="preserve"> is the conditional variance of the returns of asset </w:t>
      </w:r>
      <m:oMath>
        <m:r>
          <w:rPr>
            <w:rFonts w:ascii="Cambria Math" w:hAnsi="Cambria Math"/>
          </w:rPr>
          <m:t>j</m:t>
        </m:r>
      </m:oMath>
      <w:r>
        <w:t xml:space="preserve"> at time </w:t>
      </w:r>
      <m:oMath>
        <m:r>
          <w:rPr>
            <w:rFonts w:ascii="Cambria Math" w:hAnsi="Cambria Math"/>
          </w:rPr>
          <m:t>t</m:t>
        </m:r>
      </m:oMath>
      <w:r>
        <w:t xml:space="preserve">. This hedge ratio normalizes the conditional covariance, which is useful for determining the size of the hedge position. When the conditional covariance between the two commodities is high and the variance of the hedging commodity is low, the hedge ratio will be higher. This means that </w:t>
      </w:r>
      <w:r w:rsidR="0009741F">
        <w:t>investors</w:t>
      </w:r>
      <w:r>
        <w:t xml:space="preserve"> need a larger position in the hedging commodity to effectively hedge the risk associated with the primary commodity. </w:t>
      </w:r>
      <w:bookmarkStart w:id="17" w:name="_ji8f3xpyrayd" w:colFirst="0" w:colLast="0"/>
      <w:bookmarkEnd w:id="17"/>
    </w:p>
    <w:p w14:paraId="63C5FE53" w14:textId="01DD2522" w:rsidR="00D640F1" w:rsidRDefault="00000000" w:rsidP="00C2441F">
      <w:pPr>
        <w:tabs>
          <w:tab w:val="left" w:pos="5429"/>
        </w:tabs>
        <w:spacing w:after="240"/>
      </w:pPr>
      <w:r>
        <w:br w:type="page"/>
      </w:r>
    </w:p>
    <w:p w14:paraId="3DBAA858" w14:textId="32F52E36" w:rsidR="00D640F1" w:rsidRDefault="00000000" w:rsidP="00C6771C">
      <w:pPr>
        <w:pStyle w:val="Heading1"/>
        <w:spacing w:before="0" w:after="200"/>
        <w:jc w:val="both"/>
      </w:pPr>
      <w:bookmarkStart w:id="18" w:name="_Toc167478292"/>
      <w:r>
        <w:t>4. Result</w:t>
      </w:r>
      <w:r w:rsidR="008E6569">
        <w:t>s</w:t>
      </w:r>
      <w:bookmarkEnd w:id="18"/>
    </w:p>
    <w:p w14:paraId="3CD90AEA" w14:textId="271502A9" w:rsidR="00D640F1" w:rsidRDefault="00000000" w:rsidP="006A2407">
      <w:pPr>
        <w:spacing w:after="200"/>
        <w:jc w:val="both"/>
      </w:pPr>
      <w:r>
        <w:t>This section presents the empirical results by using the returns of the three commodity groups of metal, energy, and agricultur</w:t>
      </w:r>
      <w:r w:rsidR="0093458E">
        <w:t>e</w:t>
      </w:r>
      <w:r w:rsidR="00D5184C">
        <w:t xml:space="preserve"> from 1991 to 2023</w:t>
      </w:r>
      <w:r>
        <w:t>.</w:t>
      </w:r>
      <w:r w:rsidR="00B74373">
        <w:t xml:space="preserve"> </w:t>
      </w:r>
      <w:r w:rsidR="00B671F3">
        <w:t xml:space="preserve">This </w:t>
      </w:r>
      <w:r w:rsidR="007700FF">
        <w:t>study</w:t>
      </w:r>
      <w:r w:rsidR="00B671F3">
        <w:t xml:space="preserve"> </w:t>
      </w:r>
      <w:r w:rsidR="00A43663">
        <w:t>o</w:t>
      </w:r>
      <w:r w:rsidR="00B86B1E">
        <w:t>b</w:t>
      </w:r>
      <w:r w:rsidR="00A43663">
        <w:t>tains</w:t>
      </w:r>
      <w:r>
        <w:t xml:space="preserve"> the estimated parameters of the multivariate GARCH model: diagonal VECH, diagonal BEKK, and CCC. By using the time-varying </w:t>
      </w:r>
      <w:r w:rsidR="007929D5">
        <w:t>volatility</w:t>
      </w:r>
      <w:r>
        <w:t xml:space="preserve"> and correlation of these multivariate models, </w:t>
      </w:r>
      <w:r w:rsidR="00FB5045">
        <w:t xml:space="preserve">the </w:t>
      </w:r>
      <w:r>
        <w:t>portfolio</w:t>
      </w:r>
      <w:r w:rsidR="00FB5045">
        <w:t>s can be</w:t>
      </w:r>
      <w:r>
        <w:t xml:space="preserve"> optimiz</w:t>
      </w:r>
      <w:r w:rsidR="00FB5045">
        <w:t>ed</w:t>
      </w:r>
      <w:r>
        <w:t xml:space="preserve"> and thus</w:t>
      </w:r>
      <w:r w:rsidR="00FB5045">
        <w:t xml:space="preserve"> </w:t>
      </w:r>
      <w:r>
        <w:t>the time-varying weights for the commodities groups</w:t>
      </w:r>
      <w:r w:rsidR="00FB5045">
        <w:t xml:space="preserve"> are obtained</w:t>
      </w:r>
      <w:r>
        <w:t xml:space="preserve">. By calculating the portfolio performance of return, variance, and CVaR, </w:t>
      </w:r>
      <w:r w:rsidR="00FB5045">
        <w:t xml:space="preserve">this </w:t>
      </w:r>
      <w:r w:rsidR="008709F9">
        <w:t>study</w:t>
      </w:r>
      <w:r>
        <w:t xml:space="preserve"> compare</w:t>
      </w:r>
      <w:r w:rsidR="00FB5045">
        <w:t>s</w:t>
      </w:r>
      <w:r>
        <w:t xml:space="preserve"> the portfolios </w:t>
      </w:r>
      <w:r w:rsidR="00FB5045">
        <w:t>over time</w:t>
      </w:r>
      <w:r>
        <w:t>. Additionally, in order to hedge against the risk associated with the commodities, the hedge ratios</w:t>
      </w:r>
      <w:r w:rsidR="00860733">
        <w:t xml:space="preserve"> are calculated </w:t>
      </w:r>
      <w:r>
        <w:t xml:space="preserve">for commodity pairs. In conclusion, the presented result will be the </w:t>
      </w:r>
      <w:r w:rsidR="00CA4DEE">
        <w:t xml:space="preserve">multivariate </w:t>
      </w:r>
      <w:r>
        <w:t>GARCH result</w:t>
      </w:r>
      <w:r w:rsidR="009969E5">
        <w:t>s</w:t>
      </w:r>
      <w:r>
        <w:t xml:space="preserve">, average optimal weights, portfolio performance, and hedge ratios. </w:t>
      </w:r>
    </w:p>
    <w:p w14:paraId="6D848FC4" w14:textId="5E15DD4A" w:rsidR="00D640F1" w:rsidRDefault="00000000" w:rsidP="006A2407">
      <w:pPr>
        <w:pStyle w:val="Heading2"/>
        <w:spacing w:after="200"/>
        <w:jc w:val="both"/>
      </w:pPr>
      <w:bookmarkStart w:id="19" w:name="_Toc167478293"/>
      <w:r>
        <w:t xml:space="preserve">4.1 </w:t>
      </w:r>
      <w:r w:rsidR="00A35F3F" w:rsidRPr="00A35F3F">
        <w:t>Multivariate</w:t>
      </w:r>
      <w:r w:rsidR="00BF00F5" w:rsidRPr="00BF00F5">
        <w:t xml:space="preserve"> </w:t>
      </w:r>
      <w:r>
        <w:t>GARCH Model</w:t>
      </w:r>
      <w:r w:rsidR="00BF00F5">
        <w:t>s</w:t>
      </w:r>
      <w:bookmarkEnd w:id="19"/>
    </w:p>
    <w:p w14:paraId="118C4D77" w14:textId="6B785FE8" w:rsidR="00D640F1" w:rsidRDefault="00000000" w:rsidP="005B4FFE">
      <w:pPr>
        <w:spacing w:after="200"/>
        <w:jc w:val="both"/>
      </w:pPr>
      <w:r>
        <w:t xml:space="preserve">As </w:t>
      </w:r>
      <w:r w:rsidR="00876298">
        <w:t>the</w:t>
      </w:r>
      <w:r>
        <w:t xml:space="preserve"> data displays asymmetry and fat</w:t>
      </w:r>
      <w:r w:rsidR="00F51A21">
        <w:t xml:space="preserve"> </w:t>
      </w:r>
      <w:r>
        <w:t xml:space="preserve">tail features, </w:t>
      </w:r>
      <w:r w:rsidR="00F5677E">
        <w:t xml:space="preserve">this </w:t>
      </w:r>
      <w:r w:rsidR="001F0792">
        <w:t>study</w:t>
      </w:r>
      <w:r>
        <w:t xml:space="preserve"> </w:t>
      </w:r>
      <w:r w:rsidR="00F5677E">
        <w:t>chooses</w:t>
      </w:r>
      <w:r>
        <w:t xml:space="preserve"> different distributions of normal and student</w:t>
      </w:r>
      <w:r w:rsidR="00C82CBA">
        <w:t xml:space="preserve"> </w:t>
      </w:r>
      <w:r>
        <w:t xml:space="preserve">t distribution to fit the errors. The multivariate GARCH models that are used for comparison are diagonal VECH, diagonal BEKK, and CCC. </w:t>
      </w:r>
      <w:r w:rsidR="0069230E">
        <w:t>The input data is the three commodity group data</w:t>
      </w:r>
      <w:r w:rsidR="00735E85">
        <w:t xml:space="preserve"> of metal, energy</w:t>
      </w:r>
      <w:r w:rsidR="0069230E">
        <w:t>,</w:t>
      </w:r>
      <w:r w:rsidR="00735E85">
        <w:t xml:space="preserve"> and agriculture,</w:t>
      </w:r>
      <w:r w:rsidR="0069230E">
        <w:t xml:space="preserve"> each with a period of 6329 observations</w:t>
      </w:r>
      <w:r w:rsidR="004D58E0">
        <w:t xml:space="preserve"> from 1991 to 2023</w:t>
      </w:r>
      <w:r w:rsidR="0069230E">
        <w:t>.</w:t>
      </w:r>
    </w:p>
    <w:p w14:paraId="4E847A10" w14:textId="77777777" w:rsidR="00D640F1" w:rsidRDefault="00000000" w:rsidP="005B4FFE">
      <w:pPr>
        <w:pStyle w:val="Heading3"/>
        <w:spacing w:after="200"/>
        <w:jc w:val="both"/>
      </w:pPr>
      <w:r>
        <w:t>4.1.1 GARCH Model Results</w:t>
      </w:r>
    </w:p>
    <w:p w14:paraId="1BB1D99E" w14:textId="10C0292B" w:rsidR="00046B16" w:rsidRDefault="00233B4C" w:rsidP="00F3377E">
      <w:pPr>
        <w:spacing w:after="200"/>
        <w:jc w:val="both"/>
      </w:pPr>
      <w:r>
        <w:t xml:space="preserve">By inputting the </w:t>
      </w:r>
      <w:r w:rsidR="00635313">
        <w:t>three commodity group return data into the multivariate GARCH models of diagonal VECH, diagonal BEKK, and CCC</w:t>
      </w:r>
      <w:r w:rsidR="005E45D6">
        <w:t>, the estimated parameters</w:t>
      </w:r>
      <w:r w:rsidR="00860733">
        <w:t xml:space="preserve"> obtained </w:t>
      </w:r>
      <w:r w:rsidR="004F3E65">
        <w:t>are</w:t>
      </w:r>
      <w:r w:rsidR="005E45D6">
        <w:t xml:space="preserve"> displayed in the </w:t>
      </w:r>
      <w:r w:rsidR="00E461D9" w:rsidRPr="00642674">
        <w:fldChar w:fldCharType="begin"/>
      </w:r>
      <w:r w:rsidR="00E461D9" w:rsidRPr="00642674">
        <w:instrText xml:space="preserve"> REF _Ref167229747 \h </w:instrText>
      </w:r>
      <w:r w:rsidR="00642674">
        <w:instrText xml:space="preserve"> \* MERGEFORMAT </w:instrText>
      </w:r>
      <w:r w:rsidR="00E461D9" w:rsidRPr="00642674">
        <w:fldChar w:fldCharType="separate"/>
      </w:r>
      <w:r w:rsidR="002B0F19" w:rsidRPr="002B0F19">
        <w:t xml:space="preserve">Appendix </w:t>
      </w:r>
      <w:r w:rsidR="002B0F19" w:rsidRPr="002B0F19">
        <w:rPr>
          <w:noProof/>
        </w:rPr>
        <w:t>B</w:t>
      </w:r>
      <w:r w:rsidR="00E461D9" w:rsidRPr="00642674">
        <w:fldChar w:fldCharType="end"/>
      </w:r>
      <w:r w:rsidR="001A78BA">
        <w:t xml:space="preserve"> </w:t>
      </w:r>
      <w:r w:rsidR="005E45D6">
        <w:t xml:space="preserve">of </w:t>
      </w:r>
      <w:r w:rsidR="009D6A52">
        <w:t>Tables</w:t>
      </w:r>
      <w:r w:rsidR="005E45D6">
        <w:t xml:space="preserve"> </w:t>
      </w:r>
      <w:r w:rsidR="00E87566">
        <w:t>B1</w:t>
      </w:r>
      <w:r w:rsidR="001C30D6">
        <w:t xml:space="preserve">, </w:t>
      </w:r>
      <w:r w:rsidR="00E87566">
        <w:t>B2</w:t>
      </w:r>
      <w:r w:rsidR="001C30D6">
        <w:t xml:space="preserve">, and </w:t>
      </w:r>
      <w:r w:rsidR="00361330">
        <w:t>B3</w:t>
      </w:r>
      <w:r w:rsidR="00635313">
        <w:t>.</w:t>
      </w:r>
      <w:r w:rsidR="002C4E1B">
        <w:t xml:space="preserve"> </w:t>
      </w:r>
      <w:r w:rsidR="00C85DF1">
        <w:t xml:space="preserve">Within the mean equation, </w:t>
      </w:r>
      <w:r w:rsidR="00080D70">
        <w:t>t</w:t>
      </w:r>
      <w:r w:rsidR="00875C76">
        <w:t xml:space="preserve">he coefficient </w:t>
      </w:r>
      <m:oMath>
        <m:r>
          <w:rPr>
            <w:rFonts w:ascii="Cambria Math" w:hAnsi="Cambria Math"/>
          </w:rPr>
          <m:t>C (i)</m:t>
        </m:r>
      </m:oMath>
      <w:r w:rsidR="00875C76">
        <w:t xml:space="preserve"> denotes the </w:t>
      </w:r>
      <w:r w:rsidR="00CF7E74">
        <w:t xml:space="preserve">estimated </w:t>
      </w:r>
      <w:r w:rsidR="00875C76">
        <w:t>parameters</w:t>
      </w:r>
      <w:r w:rsidR="00CF7E74">
        <w:t xml:space="preserve">, </w:t>
      </w:r>
      <w:r w:rsidR="00F47154">
        <w:t xml:space="preserve">in </w:t>
      </w:r>
      <w:r w:rsidR="00CF7E74">
        <w:t xml:space="preserve">which </w:t>
      </w:r>
      <m:oMath>
        <m:r>
          <w:rPr>
            <w:rFonts w:ascii="Cambria Math" w:hAnsi="Cambria Math"/>
          </w:rPr>
          <m:t xml:space="preserve">C </m:t>
        </m:r>
        <m:d>
          <m:dPr>
            <m:ctrlPr>
              <w:rPr>
                <w:rFonts w:ascii="Cambria Math" w:hAnsi="Cambria Math"/>
                <w:i/>
              </w:rPr>
            </m:ctrlPr>
          </m:dPr>
          <m:e>
            <m:r>
              <w:rPr>
                <w:rFonts w:ascii="Cambria Math" w:hAnsi="Cambria Math"/>
              </w:rPr>
              <m:t>1</m:t>
            </m:r>
          </m:e>
        </m:d>
      </m:oMath>
      <w:r w:rsidR="0061515F">
        <w:t xml:space="preserve">, </w:t>
      </w:r>
      <m:oMath>
        <m:r>
          <w:rPr>
            <w:rFonts w:ascii="Cambria Math" w:hAnsi="Cambria Math"/>
          </w:rPr>
          <m:t>C (3)</m:t>
        </m:r>
      </m:oMath>
      <w:r w:rsidR="0061515F">
        <w:t xml:space="preserve">, and </w:t>
      </w:r>
      <m:oMath>
        <m:r>
          <w:rPr>
            <w:rFonts w:ascii="Cambria Math" w:hAnsi="Cambria Math"/>
          </w:rPr>
          <m:t>C (5)</m:t>
        </m:r>
      </m:oMath>
      <w:r w:rsidR="000B5C7A">
        <w:t xml:space="preserve"> are the constant term</w:t>
      </w:r>
      <w:r w:rsidR="00932E62">
        <w:t>s</w:t>
      </w:r>
      <w:r w:rsidR="000B5C7A">
        <w:t xml:space="preserve"> for each </w:t>
      </w:r>
      <w:r w:rsidR="00CE3BA5">
        <w:t>commodity</w:t>
      </w:r>
      <w:r w:rsidR="000B5C7A">
        <w:t xml:space="preserve"> group</w:t>
      </w:r>
      <w:r w:rsidR="004C220E">
        <w:t xml:space="preserve">, and </w:t>
      </w:r>
      <m:oMath>
        <m:r>
          <w:rPr>
            <w:rFonts w:ascii="Cambria Math" w:hAnsi="Cambria Math"/>
          </w:rPr>
          <m:t xml:space="preserve">C </m:t>
        </m:r>
        <m:d>
          <m:dPr>
            <m:ctrlPr>
              <w:rPr>
                <w:rFonts w:ascii="Cambria Math" w:hAnsi="Cambria Math"/>
                <w:i/>
              </w:rPr>
            </m:ctrlPr>
          </m:dPr>
          <m:e>
            <m:r>
              <w:rPr>
                <w:rFonts w:ascii="Cambria Math" w:hAnsi="Cambria Math"/>
              </w:rPr>
              <m:t>2</m:t>
            </m:r>
          </m:e>
        </m:d>
      </m:oMath>
      <w:r w:rsidR="00CE3BA5">
        <w:t xml:space="preserve">, </w:t>
      </w:r>
      <m:oMath>
        <m:r>
          <w:rPr>
            <w:rFonts w:ascii="Cambria Math" w:hAnsi="Cambria Math"/>
          </w:rPr>
          <m:t>C (4)</m:t>
        </m:r>
      </m:oMath>
      <w:r w:rsidR="00CE3BA5">
        <w:t xml:space="preserve">, and </w:t>
      </w:r>
      <m:oMath>
        <m:r>
          <w:rPr>
            <w:rFonts w:ascii="Cambria Math" w:hAnsi="Cambria Math"/>
          </w:rPr>
          <m:t>C (6)</m:t>
        </m:r>
      </m:oMath>
      <w:r w:rsidR="00CE3BA5">
        <w:t xml:space="preserve"> are</w:t>
      </w:r>
      <w:r w:rsidR="00882A14">
        <w:t xml:space="preserve"> </w:t>
      </w:r>
      <w:r w:rsidR="006E7D89">
        <w:t>l</w:t>
      </w:r>
      <w:r w:rsidR="00BF7CBB">
        <w:t>a</w:t>
      </w:r>
      <w:r w:rsidR="006E7D89">
        <w:t>gged</w:t>
      </w:r>
      <w:r w:rsidR="00882A14">
        <w:t xml:space="preserve"> </w:t>
      </w:r>
      <w:r w:rsidR="0046234C">
        <w:t>values</w:t>
      </w:r>
      <w:r w:rsidR="00882A14">
        <w:t xml:space="preserve"> of each </w:t>
      </w:r>
      <w:r w:rsidR="00F8331F">
        <w:t>commodity</w:t>
      </w:r>
      <w:r w:rsidR="00875C76">
        <w:t xml:space="preserve">. </w:t>
      </w:r>
      <w:r w:rsidR="00475EFD">
        <w:t xml:space="preserve">For example, </w:t>
      </w:r>
      <m:oMath>
        <m:r>
          <w:rPr>
            <w:rFonts w:ascii="Cambria Math" w:hAnsi="Cambria Math"/>
          </w:rPr>
          <m:t>C (6)</m:t>
        </m:r>
      </m:oMath>
      <w:r w:rsidR="00475EFD">
        <w:t xml:space="preserve"> </w:t>
      </w:r>
      <w:r w:rsidR="008405A1">
        <w:t xml:space="preserve">of the agricultural commodity’s constant term </w:t>
      </w:r>
      <w:r w:rsidR="00C71BB3">
        <w:t xml:space="preserve">is </w:t>
      </w:r>
      <w:r w:rsidR="00C71BB3" w:rsidRPr="00C71BB3">
        <w:t xml:space="preserve">significant </w:t>
      </w:r>
      <w:r w:rsidR="002A037B">
        <w:t xml:space="preserve">at </w:t>
      </w:r>
      <w:r w:rsidR="000E5756">
        <w:t>a 9</w:t>
      </w:r>
      <w:r w:rsidR="002A037B">
        <w:t xml:space="preserve">5% </w:t>
      </w:r>
      <w:r w:rsidR="00EC3168">
        <w:t>confidence</w:t>
      </w:r>
      <w:r w:rsidR="000E5756">
        <w:t xml:space="preserve"> </w:t>
      </w:r>
      <w:r w:rsidR="002A037B">
        <w:t xml:space="preserve">level </w:t>
      </w:r>
      <w:r w:rsidR="00C71BB3" w:rsidRPr="00C71BB3">
        <w:t>across all models, indicating a strong effect on the mean returns</w:t>
      </w:r>
      <w:r w:rsidR="00C71BB3">
        <w:t xml:space="preserve">. </w:t>
      </w:r>
      <w:r w:rsidR="00862B16">
        <w:t xml:space="preserve">As different GARCH models model the </w:t>
      </w:r>
      <w:r w:rsidR="005443B5">
        <w:t>volatility</w:t>
      </w:r>
      <w:r w:rsidR="00862B16">
        <w:t xml:space="preserve"> in different ways, the parameters of the mean equation are different across models</w:t>
      </w:r>
      <w:r w:rsidR="00285628">
        <w:t>.</w:t>
      </w:r>
      <w:r w:rsidR="005F5FD4">
        <w:t xml:space="preserve"> </w:t>
      </w:r>
      <w:r w:rsidR="008E7B3E">
        <w:t xml:space="preserve">For the variance equation, </w:t>
      </w:r>
      <m:oMath>
        <m:r>
          <w:rPr>
            <w:rFonts w:ascii="Cambria Math" w:hAnsi="Cambria Math"/>
          </w:rPr>
          <m:t>M</m:t>
        </m:r>
      </m:oMath>
      <w:r w:rsidR="008261CE">
        <w:t xml:space="preserve"> denotes the </w:t>
      </w:r>
      <w:r w:rsidR="00442AF3" w:rsidRPr="00442AF3">
        <w:t>constant terms</w:t>
      </w:r>
      <w:r w:rsidR="009E48C4">
        <w:t xml:space="preserve">, </w:t>
      </w:r>
      <m:oMath>
        <m:r>
          <w:rPr>
            <w:rFonts w:ascii="Cambria Math" w:hAnsi="Cambria Math"/>
          </w:rPr>
          <m:t>A1</m:t>
        </m:r>
      </m:oMath>
      <w:r w:rsidR="007D6365">
        <w:t xml:space="preserve"> is </w:t>
      </w:r>
      <w:r w:rsidR="007D6365" w:rsidRPr="007D6365">
        <w:t xml:space="preserve">the ARCH </w:t>
      </w:r>
      <w:r w:rsidR="004104DC">
        <w:t>term</w:t>
      </w:r>
      <w:r w:rsidR="007D6365" w:rsidRPr="007D6365">
        <w:t xml:space="preserve"> </w:t>
      </w:r>
      <w:r w:rsidR="004104DC">
        <w:t>that</w:t>
      </w:r>
      <w:r w:rsidR="008C5B49">
        <w:t xml:space="preserve"> </w:t>
      </w:r>
      <w:r w:rsidR="007D6365" w:rsidRPr="007D6365">
        <w:t>captur</w:t>
      </w:r>
      <w:r w:rsidR="008C5B49">
        <w:t>es</w:t>
      </w:r>
      <w:r w:rsidR="007D6365" w:rsidRPr="007D6365">
        <w:t xml:space="preserve"> the short-term effects</w:t>
      </w:r>
      <w:r w:rsidR="004F0B17">
        <w:t xml:space="preserve">, and </w:t>
      </w:r>
      <m:oMath>
        <m:r>
          <w:rPr>
            <w:rFonts w:ascii="Cambria Math" w:hAnsi="Cambria Math"/>
          </w:rPr>
          <m:t>B1</m:t>
        </m:r>
      </m:oMath>
      <w:r w:rsidR="00F8322C">
        <w:t xml:space="preserve"> is the </w:t>
      </w:r>
      <w:r w:rsidR="00F82805" w:rsidRPr="00F82805">
        <w:t xml:space="preserve">GARCH terms </w:t>
      </w:r>
      <w:r w:rsidR="004713D8">
        <w:t>reflecting</w:t>
      </w:r>
      <w:r w:rsidR="00F82805" w:rsidRPr="00F82805">
        <w:t xml:space="preserve"> the long-term effects</w:t>
      </w:r>
      <w:r w:rsidR="009F038D">
        <w:t xml:space="preserve">. For the CCC model, the </w:t>
      </w:r>
      <m:oMath>
        <m:r>
          <w:rPr>
            <w:rFonts w:ascii="Cambria Math" w:hAnsi="Cambria Math"/>
          </w:rPr>
          <m:t>R (i,j)</m:t>
        </m:r>
      </m:oMath>
      <w:r w:rsidR="00F75AAF">
        <w:t xml:space="preserve"> </w:t>
      </w:r>
      <w:r w:rsidR="00493F74">
        <w:t>is</w:t>
      </w:r>
      <w:r w:rsidR="00F75AAF">
        <w:t xml:space="preserve"> the c</w:t>
      </w:r>
      <w:r w:rsidR="00F75AAF" w:rsidRPr="00F75AAF">
        <w:t xml:space="preserve">orrelation </w:t>
      </w:r>
      <w:r w:rsidR="000A13FD">
        <w:t>coefficient</w:t>
      </w:r>
      <w:r w:rsidR="00F75AAF" w:rsidRPr="00F75AAF">
        <w:t xml:space="preserve"> between commodities</w:t>
      </w:r>
      <w:r w:rsidR="00285EAF">
        <w:t xml:space="preserve">. For example, </w:t>
      </w:r>
      <m:oMath>
        <m:r>
          <w:rPr>
            <w:rFonts w:ascii="Cambria Math" w:hAnsi="Cambria Math"/>
          </w:rPr>
          <m:t>R (1,2)</m:t>
        </m:r>
      </m:oMath>
      <w:r w:rsidR="00B769BA">
        <w:t xml:space="preserve"> denotes</w:t>
      </w:r>
      <w:r w:rsidR="005B27C1">
        <w:t xml:space="preserve"> the correlation</w:t>
      </w:r>
      <w:r w:rsidR="000A13FD">
        <w:t xml:space="preserve"> </w:t>
      </w:r>
      <w:r w:rsidR="000A13FD" w:rsidRPr="000A13FD">
        <w:t>between metal and energy commodities.</w:t>
      </w:r>
      <w:r w:rsidR="00B23216">
        <w:t xml:space="preserve"> </w:t>
      </w:r>
      <w:r w:rsidR="00D275BA">
        <w:t xml:space="preserve">While </w:t>
      </w:r>
      <w:r w:rsidR="007E1D00">
        <w:t xml:space="preserve">this </w:t>
      </w:r>
      <w:r w:rsidR="003272C3">
        <w:t>study</w:t>
      </w:r>
      <w:r w:rsidR="00D275BA">
        <w:t xml:space="preserve"> do</w:t>
      </w:r>
      <w:r w:rsidR="00131575">
        <w:t>es</w:t>
      </w:r>
      <w:r w:rsidR="00D275BA">
        <w:t xml:space="preserve"> not directly </w:t>
      </w:r>
      <w:r w:rsidR="007E1D00">
        <w:t>use</w:t>
      </w:r>
      <w:r w:rsidR="00D275BA">
        <w:t xml:space="preserve"> the </w:t>
      </w:r>
      <w:r w:rsidR="00CE7808">
        <w:t xml:space="preserve">estimated </w:t>
      </w:r>
      <w:r w:rsidR="00E94BE4">
        <w:t>parameters</w:t>
      </w:r>
      <w:r w:rsidR="00D275BA">
        <w:t xml:space="preserve"> of the GARCH model</w:t>
      </w:r>
      <w:r w:rsidR="00C05755">
        <w:t>s</w:t>
      </w:r>
      <w:r w:rsidR="00D275BA">
        <w:t xml:space="preserve"> for forecasting purposes, </w:t>
      </w:r>
      <w:r w:rsidR="008559ED">
        <w:t>t</w:t>
      </w:r>
      <w:r w:rsidR="008559ED" w:rsidRPr="008559ED">
        <w:t xml:space="preserve">hese </w:t>
      </w:r>
      <w:r w:rsidR="00131575">
        <w:t>parameters</w:t>
      </w:r>
      <w:r w:rsidR="00BF05A8">
        <w:t xml:space="preserve"> </w:t>
      </w:r>
      <w:r w:rsidR="00131575">
        <w:t>are</w:t>
      </w:r>
      <w:r w:rsidR="008559ED" w:rsidRPr="008559ED">
        <w:t xml:space="preserve"> help</w:t>
      </w:r>
      <w:r w:rsidR="00BF05A8">
        <w:t>ful</w:t>
      </w:r>
      <w:r w:rsidR="008559ED" w:rsidRPr="008559ED">
        <w:t xml:space="preserve"> in </w:t>
      </w:r>
      <w:r w:rsidR="006D6352">
        <w:t>analyzing</w:t>
      </w:r>
      <w:r w:rsidR="008559ED" w:rsidRPr="008559ED">
        <w:t xml:space="preserve"> how past returns and volatilities of one commodity affect the current period returns and volatilities of other commodities.</w:t>
      </w:r>
      <w:r w:rsidR="0017078E">
        <w:t xml:space="preserve"> </w:t>
      </w:r>
    </w:p>
    <w:p w14:paraId="4B4B9B9E" w14:textId="5A66F018" w:rsidR="00D640F1" w:rsidRDefault="00233B4C" w:rsidP="00CE6C44">
      <w:pPr>
        <w:spacing w:after="60"/>
        <w:jc w:val="both"/>
      </w:pPr>
      <w:r>
        <w:t xml:space="preserve">As shown in </w:t>
      </w:r>
      <w:r w:rsidR="008973A2">
        <w:fldChar w:fldCharType="begin"/>
      </w:r>
      <w:r w:rsidR="008973A2">
        <w:instrText xml:space="preserve"> REF _Ref167227751 \h </w:instrText>
      </w:r>
      <w:r w:rsidR="008973A2">
        <w:fldChar w:fldCharType="separate"/>
      </w:r>
      <w:r w:rsidR="002B0F19">
        <w:t xml:space="preserve">Table </w:t>
      </w:r>
      <w:r w:rsidR="002B0F19">
        <w:rPr>
          <w:noProof/>
        </w:rPr>
        <w:t>4</w:t>
      </w:r>
      <w:r w:rsidR="008973A2">
        <w:fldChar w:fldCharType="end"/>
      </w:r>
      <w:r>
        <w:t xml:space="preserve">, the criteria used for comparison are the log-likelihood, AIC, and BIC. </w:t>
      </w:r>
      <w:r w:rsidR="00F338A8">
        <w:t xml:space="preserve">The </w:t>
      </w:r>
      <w:r w:rsidR="00F338A8" w:rsidRPr="00F338A8">
        <w:t xml:space="preserve">AIC is Akaike Information Criterion and BIC is </w:t>
      </w:r>
      <w:r w:rsidR="004D6589">
        <w:t xml:space="preserve">the </w:t>
      </w:r>
      <w:r w:rsidR="00F338A8" w:rsidRPr="00F338A8">
        <w:t>Bayesian Information Criterion. Higher values of log-likelihood, along with lower values of AIC and BIC, indicate better goodness of fit.</w:t>
      </w:r>
      <w:r w:rsidR="004D6589">
        <w:t xml:space="preserve"> </w:t>
      </w:r>
      <w:r>
        <w:t xml:space="preserve">Under the normal distribution assumption, the diagonal VECH model estimates a total of 24 parameters and has the highest log-likelihood of 56886.42. It also has the lowest AIC and BIC values, indicating its best fit within the normal distribution assumption. The diagonal BEKK and CCC </w:t>
      </w:r>
      <w:r w:rsidR="009D00B5">
        <w:t>models</w:t>
      </w:r>
      <w:r>
        <w:t xml:space="preserve"> ha</w:t>
      </w:r>
      <w:r w:rsidR="00E12900">
        <w:t>ve</w:t>
      </w:r>
      <w:r>
        <w:t xml:space="preserve"> lower log-likelihood</w:t>
      </w:r>
      <w:r w:rsidR="009D00B5">
        <w:t>s</w:t>
      </w:r>
      <w:r>
        <w:t xml:space="preserve">, indicating less goodness of fit. When using the student t distribution, </w:t>
      </w:r>
      <w:r w:rsidR="00292F3C">
        <w:t>the result</w:t>
      </w:r>
      <w:r w:rsidR="002C6C95">
        <w:t>s</w:t>
      </w:r>
      <w:r>
        <w:t xml:space="preserve"> will get one more estimated parameter compared to the normal distribution. This additional estimated parameter is the degree of freedom. Under this assumption, the diagonal VECH also achieves the highest log-likelihood of 57459.74  among other student</w:t>
      </w:r>
      <w:r w:rsidR="00CE5CB1">
        <w:t xml:space="preserve"> </w:t>
      </w:r>
      <w:r>
        <w:t>t distribution models. Similarly, the diagonal BEKK and CCC model</w:t>
      </w:r>
      <w:r w:rsidR="00346306">
        <w:t>s</w:t>
      </w:r>
      <w:r>
        <w:t xml:space="preserve"> still ha</w:t>
      </w:r>
      <w:r w:rsidR="00D506EA">
        <w:t>ve</w:t>
      </w:r>
      <w:r>
        <w:t xml:space="preserve"> lower log-likelihood values, along with higher AIC and BIC values. Finally, by comparing the results of normal and student</w:t>
      </w:r>
      <w:r w:rsidR="00B04195">
        <w:t xml:space="preserve"> </w:t>
      </w:r>
      <w:r>
        <w:t xml:space="preserve">t distributions, </w:t>
      </w:r>
      <w:r w:rsidR="00581E04">
        <w:t xml:space="preserve">it can be seen that </w:t>
      </w:r>
      <w:r>
        <w:t>the models assuming student</w:t>
      </w:r>
      <w:r w:rsidR="001F50DB">
        <w:t xml:space="preserve"> </w:t>
      </w:r>
      <w:r>
        <w:t xml:space="preserve">t distribution generally show better goodness of fit compared to models assuming normal distribution. These results align with the data features of the high kurtosis observed in metal and energy commodities because the student t distribution is better at handling heavy tails and extreme values compared to the normal distribution. </w:t>
      </w:r>
    </w:p>
    <w:p w14:paraId="2A27926A" w14:textId="6C22098D" w:rsidR="00DD2903" w:rsidRDefault="00DD2903" w:rsidP="005C7C1C">
      <w:pPr>
        <w:pStyle w:val="Caption"/>
        <w:spacing w:after="60"/>
      </w:pPr>
      <w:bookmarkStart w:id="20" w:name="_Ref167227751"/>
      <w:r>
        <w:t xml:space="preserve">Table </w:t>
      </w:r>
      <w:r>
        <w:fldChar w:fldCharType="begin"/>
      </w:r>
      <w:r>
        <w:instrText xml:space="preserve"> SEQ Table \* ARABIC </w:instrText>
      </w:r>
      <w:r>
        <w:fldChar w:fldCharType="separate"/>
      </w:r>
      <w:r w:rsidR="002B0F19">
        <w:rPr>
          <w:noProof/>
        </w:rPr>
        <w:t>4</w:t>
      </w:r>
      <w:r>
        <w:fldChar w:fldCharType="end"/>
      </w:r>
      <w:bookmarkEnd w:id="20"/>
      <w:r>
        <w:t xml:space="preserve">: </w:t>
      </w:r>
      <w:r w:rsidR="00A35F3F" w:rsidRPr="00A35F3F">
        <w:t>Multivariate</w:t>
      </w:r>
      <w:r w:rsidRPr="0000364D">
        <w:t xml:space="preserve"> GARCH (1, 1) model results</w:t>
      </w:r>
    </w:p>
    <w:tbl>
      <w:tblPr>
        <w:tblStyle w:val="a2"/>
        <w:tblW w:w="5000" w:type="pct"/>
        <w:tblBorders>
          <w:top w:val="nil"/>
          <w:left w:val="nil"/>
          <w:bottom w:val="nil"/>
          <w:right w:val="nil"/>
          <w:insideH w:val="nil"/>
          <w:insideV w:val="nil"/>
        </w:tblBorders>
        <w:tblLook w:val="0600" w:firstRow="0" w:lastRow="0" w:firstColumn="0" w:lastColumn="0" w:noHBand="1" w:noVBand="1"/>
      </w:tblPr>
      <w:tblGrid>
        <w:gridCol w:w="1357"/>
        <w:gridCol w:w="983"/>
        <w:gridCol w:w="1838"/>
        <w:gridCol w:w="2048"/>
        <w:gridCol w:w="1608"/>
        <w:gridCol w:w="1526"/>
      </w:tblGrid>
      <w:tr w:rsidR="00D640F1" w14:paraId="19B5D123" w14:textId="77777777" w:rsidTr="00AB2F04">
        <w:trPr>
          <w:trHeight w:hRule="exact" w:val="312"/>
        </w:trPr>
        <w:tc>
          <w:tcPr>
            <w:tcW w:w="72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77E03773" w14:textId="77777777" w:rsidR="00D640F1" w:rsidRDefault="00D640F1">
            <w:pPr>
              <w:widowControl w:val="0"/>
              <w:spacing w:line="276" w:lineRule="auto"/>
              <w:rPr>
                <w:rFonts w:ascii="Arial" w:eastAsia="Arial" w:hAnsi="Arial" w:cs="Arial"/>
                <w:sz w:val="20"/>
                <w:szCs w:val="20"/>
              </w:rPr>
            </w:pPr>
          </w:p>
        </w:tc>
        <w:tc>
          <w:tcPr>
            <w:tcW w:w="52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6FBC36D4" w14:textId="77777777" w:rsidR="00D640F1" w:rsidRDefault="00D640F1">
            <w:pPr>
              <w:widowControl w:val="0"/>
              <w:spacing w:line="276" w:lineRule="auto"/>
              <w:rPr>
                <w:rFonts w:ascii="Arial" w:eastAsia="Arial" w:hAnsi="Arial" w:cs="Arial"/>
                <w:sz w:val="20"/>
                <w:szCs w:val="20"/>
              </w:rPr>
            </w:pPr>
          </w:p>
        </w:tc>
        <w:tc>
          <w:tcPr>
            <w:tcW w:w="982"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22904D31" w14:textId="7B4C0CBC" w:rsidR="00D640F1" w:rsidRDefault="00000000" w:rsidP="00A7547F">
            <w:pPr>
              <w:widowControl w:val="0"/>
              <w:spacing w:line="276" w:lineRule="auto"/>
              <w:jc w:val="center"/>
              <w:rPr>
                <w:rFonts w:ascii="Arial" w:eastAsia="Arial" w:hAnsi="Arial" w:cs="Arial"/>
                <w:sz w:val="20"/>
                <w:szCs w:val="20"/>
              </w:rPr>
            </w:pPr>
            <w:r>
              <w:rPr>
                <w:b/>
                <w:sz w:val="22"/>
                <w:szCs w:val="22"/>
              </w:rPr>
              <w:t>Num</w:t>
            </w:r>
            <w:r w:rsidR="00AB2F04">
              <w:rPr>
                <w:b/>
                <w:sz w:val="22"/>
                <w:szCs w:val="22"/>
              </w:rPr>
              <w:t>_</w:t>
            </w:r>
            <w:r>
              <w:rPr>
                <w:b/>
                <w:sz w:val="22"/>
                <w:szCs w:val="22"/>
              </w:rPr>
              <w:t>para</w:t>
            </w:r>
          </w:p>
        </w:tc>
        <w:tc>
          <w:tcPr>
            <w:tcW w:w="1094"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14EE131E" w14:textId="77777777" w:rsidR="00D640F1" w:rsidRDefault="00000000" w:rsidP="00A7547F">
            <w:pPr>
              <w:widowControl w:val="0"/>
              <w:spacing w:line="276" w:lineRule="auto"/>
              <w:jc w:val="center"/>
              <w:rPr>
                <w:rFonts w:ascii="Arial" w:eastAsia="Arial" w:hAnsi="Arial" w:cs="Arial"/>
                <w:sz w:val="20"/>
                <w:szCs w:val="20"/>
              </w:rPr>
            </w:pPr>
            <w:r>
              <w:rPr>
                <w:b/>
                <w:sz w:val="22"/>
                <w:szCs w:val="22"/>
              </w:rPr>
              <w:t>Log-likelihood</w:t>
            </w:r>
          </w:p>
        </w:tc>
        <w:tc>
          <w:tcPr>
            <w:tcW w:w="859"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0C600FDD" w14:textId="77777777" w:rsidR="00D640F1" w:rsidRDefault="00000000" w:rsidP="00A7547F">
            <w:pPr>
              <w:widowControl w:val="0"/>
              <w:spacing w:line="276" w:lineRule="auto"/>
              <w:jc w:val="center"/>
              <w:rPr>
                <w:rFonts w:ascii="Arial" w:eastAsia="Arial" w:hAnsi="Arial" w:cs="Arial"/>
                <w:sz w:val="20"/>
                <w:szCs w:val="20"/>
              </w:rPr>
            </w:pPr>
            <w:r>
              <w:rPr>
                <w:b/>
                <w:sz w:val="22"/>
                <w:szCs w:val="22"/>
              </w:rPr>
              <w:t>AIC</w:t>
            </w:r>
          </w:p>
        </w:tc>
        <w:tc>
          <w:tcPr>
            <w:tcW w:w="81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5C4D39F8" w14:textId="77777777" w:rsidR="00D640F1" w:rsidRDefault="00000000" w:rsidP="00A7547F">
            <w:pPr>
              <w:widowControl w:val="0"/>
              <w:spacing w:line="276" w:lineRule="auto"/>
              <w:jc w:val="center"/>
              <w:rPr>
                <w:rFonts w:ascii="Arial" w:eastAsia="Arial" w:hAnsi="Arial" w:cs="Arial"/>
                <w:sz w:val="20"/>
                <w:szCs w:val="20"/>
              </w:rPr>
            </w:pPr>
            <w:r>
              <w:rPr>
                <w:b/>
                <w:sz w:val="22"/>
                <w:szCs w:val="22"/>
              </w:rPr>
              <w:t>BIC</w:t>
            </w:r>
          </w:p>
        </w:tc>
      </w:tr>
      <w:tr w:rsidR="00D640F1" w14:paraId="007D9861" w14:textId="77777777" w:rsidTr="00DA71FE">
        <w:trPr>
          <w:trHeight w:hRule="exact" w:val="284"/>
        </w:trPr>
        <w:tc>
          <w:tcPr>
            <w:tcW w:w="725" w:type="pct"/>
            <w:tcBorders>
              <w:top w:val="nil"/>
              <w:left w:val="nil"/>
              <w:bottom w:val="nil"/>
              <w:right w:val="nil"/>
            </w:tcBorders>
            <w:tcMar>
              <w:top w:w="40" w:type="dxa"/>
              <w:left w:w="40" w:type="dxa"/>
              <w:bottom w:w="40" w:type="dxa"/>
              <w:right w:w="40" w:type="dxa"/>
            </w:tcMar>
            <w:vAlign w:val="bottom"/>
          </w:tcPr>
          <w:p w14:paraId="6F24F0B9" w14:textId="77777777" w:rsidR="00D640F1" w:rsidRDefault="00000000">
            <w:pPr>
              <w:widowControl w:val="0"/>
              <w:spacing w:line="276" w:lineRule="auto"/>
              <w:rPr>
                <w:rFonts w:ascii="Arial" w:eastAsia="Arial" w:hAnsi="Arial" w:cs="Arial"/>
                <w:sz w:val="20"/>
                <w:szCs w:val="20"/>
              </w:rPr>
            </w:pPr>
            <w:r>
              <w:rPr>
                <w:sz w:val="22"/>
                <w:szCs w:val="22"/>
              </w:rPr>
              <w:t>Norm</w:t>
            </w:r>
          </w:p>
        </w:tc>
        <w:tc>
          <w:tcPr>
            <w:tcW w:w="525" w:type="pct"/>
            <w:tcBorders>
              <w:top w:val="nil"/>
              <w:left w:val="nil"/>
              <w:bottom w:val="nil"/>
              <w:right w:val="nil"/>
            </w:tcBorders>
            <w:tcMar>
              <w:top w:w="40" w:type="dxa"/>
              <w:left w:w="40" w:type="dxa"/>
              <w:bottom w:w="40" w:type="dxa"/>
              <w:right w:w="40" w:type="dxa"/>
            </w:tcMar>
            <w:vAlign w:val="bottom"/>
          </w:tcPr>
          <w:p w14:paraId="7733CE35" w14:textId="77777777" w:rsidR="00D640F1" w:rsidRDefault="00000000">
            <w:pPr>
              <w:widowControl w:val="0"/>
              <w:spacing w:line="276" w:lineRule="auto"/>
              <w:rPr>
                <w:rFonts w:ascii="Arial" w:eastAsia="Arial" w:hAnsi="Arial" w:cs="Arial"/>
                <w:sz w:val="20"/>
                <w:szCs w:val="20"/>
              </w:rPr>
            </w:pPr>
            <w:r>
              <w:rPr>
                <w:sz w:val="22"/>
                <w:szCs w:val="22"/>
              </w:rPr>
              <w:t>VECH</w:t>
            </w:r>
          </w:p>
        </w:tc>
        <w:tc>
          <w:tcPr>
            <w:tcW w:w="982" w:type="pct"/>
            <w:tcBorders>
              <w:top w:val="nil"/>
              <w:left w:val="nil"/>
              <w:bottom w:val="nil"/>
              <w:right w:val="nil"/>
            </w:tcBorders>
            <w:shd w:val="clear" w:color="auto" w:fill="auto"/>
            <w:tcMar>
              <w:top w:w="40" w:type="dxa"/>
              <w:left w:w="40" w:type="dxa"/>
              <w:bottom w:w="40" w:type="dxa"/>
              <w:right w:w="40" w:type="dxa"/>
            </w:tcMar>
            <w:vAlign w:val="bottom"/>
          </w:tcPr>
          <w:p w14:paraId="197AC1C4" w14:textId="77777777" w:rsidR="00D640F1" w:rsidRDefault="00000000" w:rsidP="00A7547F">
            <w:pPr>
              <w:widowControl w:val="0"/>
              <w:spacing w:line="276" w:lineRule="auto"/>
              <w:jc w:val="center"/>
              <w:rPr>
                <w:rFonts w:ascii="Arial" w:eastAsia="Arial" w:hAnsi="Arial" w:cs="Arial"/>
                <w:sz w:val="20"/>
                <w:szCs w:val="20"/>
              </w:rPr>
            </w:pPr>
            <w:r>
              <w:rPr>
                <w:sz w:val="22"/>
                <w:szCs w:val="22"/>
              </w:rPr>
              <w:t>24</w:t>
            </w:r>
          </w:p>
        </w:tc>
        <w:tc>
          <w:tcPr>
            <w:tcW w:w="1094" w:type="pct"/>
            <w:tcBorders>
              <w:top w:val="nil"/>
              <w:left w:val="nil"/>
              <w:bottom w:val="nil"/>
              <w:right w:val="nil"/>
            </w:tcBorders>
            <w:tcMar>
              <w:top w:w="40" w:type="dxa"/>
              <w:left w:w="40" w:type="dxa"/>
              <w:bottom w:w="40" w:type="dxa"/>
              <w:right w:w="40" w:type="dxa"/>
            </w:tcMar>
            <w:vAlign w:val="bottom"/>
          </w:tcPr>
          <w:p w14:paraId="15682F15" w14:textId="77777777" w:rsidR="00D640F1" w:rsidRDefault="00000000" w:rsidP="00A7547F">
            <w:pPr>
              <w:widowControl w:val="0"/>
              <w:spacing w:line="276" w:lineRule="auto"/>
              <w:jc w:val="center"/>
              <w:rPr>
                <w:rFonts w:ascii="Arial" w:eastAsia="Arial" w:hAnsi="Arial" w:cs="Arial"/>
                <w:sz w:val="20"/>
                <w:szCs w:val="20"/>
              </w:rPr>
            </w:pPr>
            <w:r>
              <w:rPr>
                <w:sz w:val="22"/>
                <w:szCs w:val="22"/>
              </w:rPr>
              <w:t>56886.42</w:t>
            </w:r>
          </w:p>
        </w:tc>
        <w:tc>
          <w:tcPr>
            <w:tcW w:w="859" w:type="pct"/>
            <w:tcBorders>
              <w:top w:val="nil"/>
              <w:left w:val="nil"/>
              <w:bottom w:val="nil"/>
              <w:right w:val="nil"/>
            </w:tcBorders>
            <w:tcMar>
              <w:top w:w="40" w:type="dxa"/>
              <w:left w:w="40" w:type="dxa"/>
              <w:bottom w:w="40" w:type="dxa"/>
              <w:right w:w="40" w:type="dxa"/>
            </w:tcMar>
            <w:vAlign w:val="bottom"/>
          </w:tcPr>
          <w:p w14:paraId="58E2F8EB" w14:textId="77777777" w:rsidR="00D640F1" w:rsidRDefault="00000000" w:rsidP="00A7547F">
            <w:pPr>
              <w:widowControl w:val="0"/>
              <w:spacing w:line="276" w:lineRule="auto"/>
              <w:jc w:val="center"/>
              <w:rPr>
                <w:rFonts w:ascii="Arial" w:eastAsia="Arial" w:hAnsi="Arial" w:cs="Arial"/>
                <w:sz w:val="20"/>
                <w:szCs w:val="20"/>
              </w:rPr>
            </w:pPr>
            <w:r>
              <w:rPr>
                <w:sz w:val="22"/>
                <w:szCs w:val="22"/>
              </w:rPr>
              <w:t>-17.97</w:t>
            </w:r>
          </w:p>
        </w:tc>
        <w:tc>
          <w:tcPr>
            <w:tcW w:w="815" w:type="pct"/>
            <w:tcBorders>
              <w:top w:val="nil"/>
              <w:left w:val="nil"/>
              <w:bottom w:val="nil"/>
              <w:right w:val="nil"/>
            </w:tcBorders>
            <w:tcMar>
              <w:top w:w="40" w:type="dxa"/>
              <w:left w:w="40" w:type="dxa"/>
              <w:bottom w:w="40" w:type="dxa"/>
              <w:right w:w="40" w:type="dxa"/>
            </w:tcMar>
            <w:vAlign w:val="bottom"/>
          </w:tcPr>
          <w:p w14:paraId="1674235E" w14:textId="77777777" w:rsidR="00D640F1" w:rsidRDefault="00000000" w:rsidP="00A7547F">
            <w:pPr>
              <w:widowControl w:val="0"/>
              <w:spacing w:line="276" w:lineRule="auto"/>
              <w:jc w:val="center"/>
              <w:rPr>
                <w:rFonts w:ascii="Arial" w:eastAsia="Arial" w:hAnsi="Arial" w:cs="Arial"/>
                <w:sz w:val="20"/>
                <w:szCs w:val="20"/>
              </w:rPr>
            </w:pPr>
            <w:r>
              <w:rPr>
                <w:sz w:val="22"/>
                <w:szCs w:val="22"/>
              </w:rPr>
              <w:t>-17.95</w:t>
            </w:r>
          </w:p>
        </w:tc>
      </w:tr>
      <w:tr w:rsidR="00D640F1" w14:paraId="5AA49DC3" w14:textId="77777777" w:rsidTr="00DA71FE">
        <w:trPr>
          <w:trHeight w:hRule="exact" w:val="284"/>
        </w:trPr>
        <w:tc>
          <w:tcPr>
            <w:tcW w:w="725" w:type="pct"/>
            <w:tcBorders>
              <w:top w:val="nil"/>
              <w:left w:val="nil"/>
              <w:bottom w:val="nil"/>
              <w:right w:val="nil"/>
            </w:tcBorders>
            <w:tcMar>
              <w:top w:w="40" w:type="dxa"/>
              <w:left w:w="40" w:type="dxa"/>
              <w:bottom w:w="40" w:type="dxa"/>
              <w:right w:w="40" w:type="dxa"/>
            </w:tcMar>
            <w:vAlign w:val="bottom"/>
          </w:tcPr>
          <w:p w14:paraId="6D4B82CC" w14:textId="77777777" w:rsidR="00D640F1" w:rsidRDefault="00D640F1">
            <w:pPr>
              <w:widowControl w:val="0"/>
              <w:spacing w:line="276" w:lineRule="auto"/>
              <w:rPr>
                <w:rFonts w:ascii="Arial" w:eastAsia="Arial" w:hAnsi="Arial" w:cs="Arial"/>
                <w:sz w:val="20"/>
                <w:szCs w:val="20"/>
              </w:rPr>
            </w:pPr>
          </w:p>
        </w:tc>
        <w:tc>
          <w:tcPr>
            <w:tcW w:w="525" w:type="pct"/>
            <w:tcBorders>
              <w:top w:val="nil"/>
              <w:left w:val="nil"/>
              <w:bottom w:val="nil"/>
              <w:right w:val="nil"/>
            </w:tcBorders>
            <w:tcMar>
              <w:top w:w="40" w:type="dxa"/>
              <w:left w:w="40" w:type="dxa"/>
              <w:bottom w:w="40" w:type="dxa"/>
              <w:right w:w="40" w:type="dxa"/>
            </w:tcMar>
            <w:vAlign w:val="bottom"/>
          </w:tcPr>
          <w:p w14:paraId="04E5C9D8" w14:textId="77777777" w:rsidR="00D640F1" w:rsidRDefault="00000000">
            <w:pPr>
              <w:widowControl w:val="0"/>
              <w:spacing w:line="276" w:lineRule="auto"/>
              <w:rPr>
                <w:rFonts w:ascii="Arial" w:eastAsia="Arial" w:hAnsi="Arial" w:cs="Arial"/>
                <w:sz w:val="20"/>
                <w:szCs w:val="20"/>
              </w:rPr>
            </w:pPr>
            <w:r>
              <w:rPr>
                <w:sz w:val="22"/>
                <w:szCs w:val="22"/>
              </w:rPr>
              <w:t>BEKK</w:t>
            </w:r>
          </w:p>
        </w:tc>
        <w:tc>
          <w:tcPr>
            <w:tcW w:w="982" w:type="pct"/>
            <w:tcBorders>
              <w:top w:val="nil"/>
              <w:left w:val="nil"/>
              <w:bottom w:val="nil"/>
              <w:right w:val="nil"/>
            </w:tcBorders>
            <w:shd w:val="clear" w:color="auto" w:fill="auto"/>
            <w:tcMar>
              <w:top w:w="40" w:type="dxa"/>
              <w:left w:w="40" w:type="dxa"/>
              <w:bottom w:w="40" w:type="dxa"/>
              <w:right w:w="40" w:type="dxa"/>
            </w:tcMar>
            <w:vAlign w:val="bottom"/>
          </w:tcPr>
          <w:p w14:paraId="7E7D1A8A" w14:textId="77777777" w:rsidR="00D640F1" w:rsidRDefault="00000000" w:rsidP="00A7547F">
            <w:pPr>
              <w:widowControl w:val="0"/>
              <w:spacing w:line="276" w:lineRule="auto"/>
              <w:jc w:val="center"/>
              <w:rPr>
                <w:rFonts w:ascii="Arial" w:eastAsia="Arial" w:hAnsi="Arial" w:cs="Arial"/>
                <w:sz w:val="20"/>
                <w:szCs w:val="20"/>
              </w:rPr>
            </w:pPr>
            <w:r>
              <w:rPr>
                <w:sz w:val="22"/>
                <w:szCs w:val="22"/>
              </w:rPr>
              <w:t>18</w:t>
            </w:r>
          </w:p>
        </w:tc>
        <w:tc>
          <w:tcPr>
            <w:tcW w:w="1094" w:type="pct"/>
            <w:tcBorders>
              <w:top w:val="nil"/>
              <w:left w:val="nil"/>
              <w:bottom w:val="nil"/>
              <w:right w:val="nil"/>
            </w:tcBorders>
            <w:tcMar>
              <w:top w:w="40" w:type="dxa"/>
              <w:left w:w="40" w:type="dxa"/>
              <w:bottom w:w="40" w:type="dxa"/>
              <w:right w:w="40" w:type="dxa"/>
            </w:tcMar>
            <w:vAlign w:val="bottom"/>
          </w:tcPr>
          <w:p w14:paraId="20700D61" w14:textId="77777777" w:rsidR="00D640F1" w:rsidRDefault="00000000" w:rsidP="00A7547F">
            <w:pPr>
              <w:widowControl w:val="0"/>
              <w:spacing w:line="276" w:lineRule="auto"/>
              <w:jc w:val="center"/>
              <w:rPr>
                <w:rFonts w:ascii="Arial" w:eastAsia="Arial" w:hAnsi="Arial" w:cs="Arial"/>
                <w:sz w:val="20"/>
                <w:szCs w:val="20"/>
              </w:rPr>
            </w:pPr>
            <w:r>
              <w:rPr>
                <w:sz w:val="22"/>
                <w:szCs w:val="22"/>
              </w:rPr>
              <w:t>56837.02</w:t>
            </w:r>
          </w:p>
        </w:tc>
        <w:tc>
          <w:tcPr>
            <w:tcW w:w="859" w:type="pct"/>
            <w:tcBorders>
              <w:top w:val="nil"/>
              <w:left w:val="nil"/>
              <w:bottom w:val="nil"/>
              <w:right w:val="nil"/>
            </w:tcBorders>
            <w:tcMar>
              <w:top w:w="40" w:type="dxa"/>
              <w:left w:w="40" w:type="dxa"/>
              <w:bottom w:w="40" w:type="dxa"/>
              <w:right w:w="40" w:type="dxa"/>
            </w:tcMar>
            <w:vAlign w:val="bottom"/>
          </w:tcPr>
          <w:p w14:paraId="05BE15CA" w14:textId="77777777" w:rsidR="00D640F1" w:rsidRDefault="00000000" w:rsidP="00A7547F">
            <w:pPr>
              <w:widowControl w:val="0"/>
              <w:spacing w:line="276" w:lineRule="auto"/>
              <w:jc w:val="center"/>
              <w:rPr>
                <w:rFonts w:ascii="Arial" w:eastAsia="Arial" w:hAnsi="Arial" w:cs="Arial"/>
                <w:sz w:val="20"/>
                <w:szCs w:val="20"/>
              </w:rPr>
            </w:pPr>
            <w:r>
              <w:rPr>
                <w:sz w:val="22"/>
                <w:szCs w:val="22"/>
              </w:rPr>
              <w:t>-17.96</w:t>
            </w:r>
          </w:p>
        </w:tc>
        <w:tc>
          <w:tcPr>
            <w:tcW w:w="815" w:type="pct"/>
            <w:tcBorders>
              <w:top w:val="nil"/>
              <w:left w:val="nil"/>
              <w:bottom w:val="nil"/>
              <w:right w:val="nil"/>
            </w:tcBorders>
            <w:tcMar>
              <w:top w:w="40" w:type="dxa"/>
              <w:left w:w="40" w:type="dxa"/>
              <w:bottom w:w="40" w:type="dxa"/>
              <w:right w:w="40" w:type="dxa"/>
            </w:tcMar>
            <w:vAlign w:val="bottom"/>
          </w:tcPr>
          <w:p w14:paraId="685687CC" w14:textId="77777777" w:rsidR="00D640F1" w:rsidRDefault="00000000" w:rsidP="00A7547F">
            <w:pPr>
              <w:widowControl w:val="0"/>
              <w:spacing w:line="276" w:lineRule="auto"/>
              <w:jc w:val="center"/>
              <w:rPr>
                <w:rFonts w:ascii="Arial" w:eastAsia="Arial" w:hAnsi="Arial" w:cs="Arial"/>
                <w:sz w:val="20"/>
                <w:szCs w:val="20"/>
              </w:rPr>
            </w:pPr>
            <w:r>
              <w:rPr>
                <w:sz w:val="22"/>
                <w:szCs w:val="22"/>
              </w:rPr>
              <w:t>-17.94</w:t>
            </w:r>
          </w:p>
        </w:tc>
      </w:tr>
      <w:tr w:rsidR="00D640F1" w14:paraId="56FBA9E0" w14:textId="77777777" w:rsidTr="00DA71FE">
        <w:trPr>
          <w:trHeight w:hRule="exact" w:val="284"/>
        </w:trPr>
        <w:tc>
          <w:tcPr>
            <w:tcW w:w="725" w:type="pct"/>
            <w:tcBorders>
              <w:top w:val="nil"/>
              <w:left w:val="nil"/>
              <w:bottom w:val="nil"/>
              <w:right w:val="nil"/>
            </w:tcBorders>
            <w:tcMar>
              <w:top w:w="40" w:type="dxa"/>
              <w:left w:w="40" w:type="dxa"/>
              <w:bottom w:w="40" w:type="dxa"/>
              <w:right w:w="40" w:type="dxa"/>
            </w:tcMar>
            <w:vAlign w:val="bottom"/>
          </w:tcPr>
          <w:p w14:paraId="784516F5" w14:textId="77777777" w:rsidR="00D640F1" w:rsidRDefault="00D640F1">
            <w:pPr>
              <w:widowControl w:val="0"/>
              <w:spacing w:line="276" w:lineRule="auto"/>
              <w:rPr>
                <w:rFonts w:ascii="Arial" w:eastAsia="Arial" w:hAnsi="Arial" w:cs="Arial"/>
                <w:sz w:val="20"/>
                <w:szCs w:val="20"/>
              </w:rPr>
            </w:pPr>
          </w:p>
        </w:tc>
        <w:tc>
          <w:tcPr>
            <w:tcW w:w="525" w:type="pct"/>
            <w:tcBorders>
              <w:top w:val="nil"/>
              <w:left w:val="nil"/>
              <w:bottom w:val="nil"/>
              <w:right w:val="nil"/>
            </w:tcBorders>
            <w:tcMar>
              <w:top w:w="40" w:type="dxa"/>
              <w:left w:w="40" w:type="dxa"/>
              <w:bottom w:w="40" w:type="dxa"/>
              <w:right w:w="40" w:type="dxa"/>
            </w:tcMar>
            <w:vAlign w:val="bottom"/>
          </w:tcPr>
          <w:p w14:paraId="0D8E9C09" w14:textId="77777777" w:rsidR="00D640F1" w:rsidRDefault="00000000">
            <w:pPr>
              <w:widowControl w:val="0"/>
              <w:spacing w:line="276" w:lineRule="auto"/>
              <w:rPr>
                <w:rFonts w:ascii="Arial" w:eastAsia="Arial" w:hAnsi="Arial" w:cs="Arial"/>
                <w:sz w:val="20"/>
                <w:szCs w:val="20"/>
              </w:rPr>
            </w:pPr>
            <w:r>
              <w:rPr>
                <w:sz w:val="22"/>
                <w:szCs w:val="22"/>
              </w:rPr>
              <w:t>CCC</w:t>
            </w:r>
          </w:p>
        </w:tc>
        <w:tc>
          <w:tcPr>
            <w:tcW w:w="982" w:type="pct"/>
            <w:tcBorders>
              <w:top w:val="nil"/>
              <w:left w:val="nil"/>
              <w:bottom w:val="nil"/>
              <w:right w:val="nil"/>
            </w:tcBorders>
            <w:shd w:val="clear" w:color="auto" w:fill="auto"/>
            <w:tcMar>
              <w:top w:w="40" w:type="dxa"/>
              <w:left w:w="40" w:type="dxa"/>
              <w:bottom w:w="40" w:type="dxa"/>
              <w:right w:w="40" w:type="dxa"/>
            </w:tcMar>
            <w:vAlign w:val="bottom"/>
          </w:tcPr>
          <w:p w14:paraId="3304AF75" w14:textId="77777777" w:rsidR="00D640F1" w:rsidRDefault="00000000" w:rsidP="00A7547F">
            <w:pPr>
              <w:widowControl w:val="0"/>
              <w:spacing w:line="276" w:lineRule="auto"/>
              <w:jc w:val="center"/>
              <w:rPr>
                <w:rFonts w:ascii="Arial" w:eastAsia="Arial" w:hAnsi="Arial" w:cs="Arial"/>
                <w:sz w:val="20"/>
                <w:szCs w:val="20"/>
              </w:rPr>
            </w:pPr>
            <w:r>
              <w:rPr>
                <w:sz w:val="22"/>
                <w:szCs w:val="22"/>
              </w:rPr>
              <w:t>18</w:t>
            </w:r>
          </w:p>
        </w:tc>
        <w:tc>
          <w:tcPr>
            <w:tcW w:w="1094" w:type="pct"/>
            <w:tcBorders>
              <w:top w:val="nil"/>
              <w:left w:val="nil"/>
              <w:bottom w:val="nil"/>
              <w:right w:val="nil"/>
            </w:tcBorders>
            <w:tcMar>
              <w:top w:w="40" w:type="dxa"/>
              <w:left w:w="40" w:type="dxa"/>
              <w:bottom w:w="40" w:type="dxa"/>
              <w:right w:w="40" w:type="dxa"/>
            </w:tcMar>
            <w:vAlign w:val="bottom"/>
          </w:tcPr>
          <w:p w14:paraId="55CBD918" w14:textId="77777777" w:rsidR="00D640F1" w:rsidRDefault="00000000" w:rsidP="00A7547F">
            <w:pPr>
              <w:widowControl w:val="0"/>
              <w:spacing w:line="276" w:lineRule="auto"/>
              <w:jc w:val="center"/>
              <w:rPr>
                <w:rFonts w:ascii="Arial" w:eastAsia="Arial" w:hAnsi="Arial" w:cs="Arial"/>
                <w:sz w:val="20"/>
                <w:szCs w:val="20"/>
              </w:rPr>
            </w:pPr>
            <w:r>
              <w:rPr>
                <w:sz w:val="22"/>
                <w:szCs w:val="22"/>
              </w:rPr>
              <w:t>56798.86</w:t>
            </w:r>
          </w:p>
        </w:tc>
        <w:tc>
          <w:tcPr>
            <w:tcW w:w="859" w:type="pct"/>
            <w:tcBorders>
              <w:top w:val="nil"/>
              <w:left w:val="nil"/>
              <w:bottom w:val="nil"/>
              <w:right w:val="nil"/>
            </w:tcBorders>
            <w:tcMar>
              <w:top w:w="40" w:type="dxa"/>
              <w:left w:w="40" w:type="dxa"/>
              <w:bottom w:w="40" w:type="dxa"/>
              <w:right w:w="40" w:type="dxa"/>
            </w:tcMar>
            <w:vAlign w:val="bottom"/>
          </w:tcPr>
          <w:p w14:paraId="08545366" w14:textId="77777777" w:rsidR="00D640F1" w:rsidRDefault="00000000" w:rsidP="00A7547F">
            <w:pPr>
              <w:widowControl w:val="0"/>
              <w:spacing w:line="276" w:lineRule="auto"/>
              <w:jc w:val="center"/>
              <w:rPr>
                <w:rFonts w:ascii="Arial" w:eastAsia="Arial" w:hAnsi="Arial" w:cs="Arial"/>
                <w:sz w:val="20"/>
                <w:szCs w:val="20"/>
              </w:rPr>
            </w:pPr>
            <w:r>
              <w:rPr>
                <w:sz w:val="22"/>
                <w:szCs w:val="22"/>
              </w:rPr>
              <w:t>-17.95</w:t>
            </w:r>
          </w:p>
        </w:tc>
        <w:tc>
          <w:tcPr>
            <w:tcW w:w="815" w:type="pct"/>
            <w:tcBorders>
              <w:top w:val="nil"/>
              <w:left w:val="nil"/>
              <w:bottom w:val="nil"/>
              <w:right w:val="nil"/>
            </w:tcBorders>
            <w:tcMar>
              <w:top w:w="40" w:type="dxa"/>
              <w:left w:w="40" w:type="dxa"/>
              <w:bottom w:w="40" w:type="dxa"/>
              <w:right w:w="40" w:type="dxa"/>
            </w:tcMar>
            <w:vAlign w:val="bottom"/>
          </w:tcPr>
          <w:p w14:paraId="26103631" w14:textId="77777777" w:rsidR="00D640F1" w:rsidRDefault="00000000" w:rsidP="00A7547F">
            <w:pPr>
              <w:widowControl w:val="0"/>
              <w:spacing w:line="276" w:lineRule="auto"/>
              <w:jc w:val="center"/>
              <w:rPr>
                <w:rFonts w:ascii="Arial" w:eastAsia="Arial" w:hAnsi="Arial" w:cs="Arial"/>
                <w:sz w:val="20"/>
                <w:szCs w:val="20"/>
              </w:rPr>
            </w:pPr>
            <w:r>
              <w:rPr>
                <w:sz w:val="22"/>
                <w:szCs w:val="22"/>
              </w:rPr>
              <w:t>-17.93</w:t>
            </w:r>
          </w:p>
        </w:tc>
      </w:tr>
      <w:tr w:rsidR="00D640F1" w14:paraId="00CF609E" w14:textId="77777777" w:rsidTr="00DA71FE">
        <w:trPr>
          <w:trHeight w:hRule="exact" w:val="284"/>
        </w:trPr>
        <w:tc>
          <w:tcPr>
            <w:tcW w:w="725" w:type="pct"/>
            <w:tcBorders>
              <w:top w:val="nil"/>
              <w:left w:val="nil"/>
              <w:bottom w:val="nil"/>
              <w:right w:val="nil"/>
            </w:tcBorders>
            <w:tcMar>
              <w:top w:w="40" w:type="dxa"/>
              <w:left w:w="40" w:type="dxa"/>
              <w:bottom w:w="40" w:type="dxa"/>
              <w:right w:w="40" w:type="dxa"/>
            </w:tcMar>
            <w:vAlign w:val="bottom"/>
          </w:tcPr>
          <w:p w14:paraId="0FB0D96F" w14:textId="77777777" w:rsidR="00D640F1" w:rsidRDefault="00000000">
            <w:pPr>
              <w:widowControl w:val="0"/>
              <w:spacing w:line="276" w:lineRule="auto"/>
              <w:rPr>
                <w:rFonts w:ascii="Arial" w:eastAsia="Arial" w:hAnsi="Arial" w:cs="Arial"/>
                <w:sz w:val="20"/>
                <w:szCs w:val="20"/>
              </w:rPr>
            </w:pPr>
            <w:r>
              <w:rPr>
                <w:sz w:val="22"/>
                <w:szCs w:val="22"/>
              </w:rPr>
              <w:t>T</w:t>
            </w:r>
          </w:p>
        </w:tc>
        <w:tc>
          <w:tcPr>
            <w:tcW w:w="525" w:type="pct"/>
            <w:tcBorders>
              <w:top w:val="nil"/>
              <w:left w:val="nil"/>
              <w:bottom w:val="nil"/>
              <w:right w:val="nil"/>
            </w:tcBorders>
            <w:tcMar>
              <w:top w:w="40" w:type="dxa"/>
              <w:left w:w="40" w:type="dxa"/>
              <w:bottom w:w="40" w:type="dxa"/>
              <w:right w:w="40" w:type="dxa"/>
            </w:tcMar>
            <w:vAlign w:val="bottom"/>
          </w:tcPr>
          <w:p w14:paraId="0E922FC0" w14:textId="77777777" w:rsidR="00D640F1" w:rsidRDefault="00000000">
            <w:pPr>
              <w:widowControl w:val="0"/>
              <w:spacing w:line="276" w:lineRule="auto"/>
              <w:rPr>
                <w:rFonts w:ascii="Arial" w:eastAsia="Arial" w:hAnsi="Arial" w:cs="Arial"/>
                <w:sz w:val="20"/>
                <w:szCs w:val="20"/>
              </w:rPr>
            </w:pPr>
            <w:r>
              <w:rPr>
                <w:sz w:val="22"/>
                <w:szCs w:val="22"/>
              </w:rPr>
              <w:t>VECH</w:t>
            </w:r>
          </w:p>
        </w:tc>
        <w:tc>
          <w:tcPr>
            <w:tcW w:w="982" w:type="pct"/>
            <w:tcBorders>
              <w:top w:val="nil"/>
              <w:left w:val="nil"/>
              <w:bottom w:val="nil"/>
              <w:right w:val="nil"/>
            </w:tcBorders>
            <w:shd w:val="clear" w:color="auto" w:fill="auto"/>
            <w:tcMar>
              <w:top w:w="40" w:type="dxa"/>
              <w:left w:w="40" w:type="dxa"/>
              <w:bottom w:w="40" w:type="dxa"/>
              <w:right w:w="40" w:type="dxa"/>
            </w:tcMar>
            <w:vAlign w:val="bottom"/>
          </w:tcPr>
          <w:p w14:paraId="193E839D" w14:textId="77777777" w:rsidR="00D640F1" w:rsidRDefault="00000000" w:rsidP="00A7547F">
            <w:pPr>
              <w:widowControl w:val="0"/>
              <w:spacing w:line="276" w:lineRule="auto"/>
              <w:jc w:val="center"/>
              <w:rPr>
                <w:rFonts w:ascii="Arial" w:eastAsia="Arial" w:hAnsi="Arial" w:cs="Arial"/>
                <w:sz w:val="20"/>
                <w:szCs w:val="20"/>
              </w:rPr>
            </w:pPr>
            <w:r>
              <w:rPr>
                <w:sz w:val="22"/>
                <w:szCs w:val="22"/>
              </w:rPr>
              <w:t>25</w:t>
            </w:r>
          </w:p>
        </w:tc>
        <w:tc>
          <w:tcPr>
            <w:tcW w:w="1094" w:type="pct"/>
            <w:tcBorders>
              <w:top w:val="nil"/>
              <w:left w:val="nil"/>
              <w:bottom w:val="nil"/>
              <w:right w:val="nil"/>
            </w:tcBorders>
            <w:tcMar>
              <w:top w:w="40" w:type="dxa"/>
              <w:left w:w="40" w:type="dxa"/>
              <w:bottom w:w="40" w:type="dxa"/>
              <w:right w:w="40" w:type="dxa"/>
            </w:tcMar>
            <w:vAlign w:val="bottom"/>
          </w:tcPr>
          <w:p w14:paraId="0E4BCD9E" w14:textId="77777777" w:rsidR="00D640F1" w:rsidRDefault="00000000" w:rsidP="00A7547F">
            <w:pPr>
              <w:widowControl w:val="0"/>
              <w:spacing w:line="276" w:lineRule="auto"/>
              <w:jc w:val="center"/>
              <w:rPr>
                <w:rFonts w:ascii="Arial" w:eastAsia="Arial" w:hAnsi="Arial" w:cs="Arial"/>
                <w:sz w:val="20"/>
                <w:szCs w:val="20"/>
              </w:rPr>
            </w:pPr>
            <w:r>
              <w:rPr>
                <w:sz w:val="22"/>
                <w:szCs w:val="22"/>
              </w:rPr>
              <w:t>57459.74</w:t>
            </w:r>
          </w:p>
        </w:tc>
        <w:tc>
          <w:tcPr>
            <w:tcW w:w="859" w:type="pct"/>
            <w:tcBorders>
              <w:top w:val="nil"/>
              <w:left w:val="nil"/>
              <w:bottom w:val="nil"/>
              <w:right w:val="nil"/>
            </w:tcBorders>
            <w:tcMar>
              <w:top w:w="40" w:type="dxa"/>
              <w:left w:w="40" w:type="dxa"/>
              <w:bottom w:w="40" w:type="dxa"/>
              <w:right w:w="40" w:type="dxa"/>
            </w:tcMar>
            <w:vAlign w:val="bottom"/>
          </w:tcPr>
          <w:p w14:paraId="0D1BE6FD" w14:textId="77777777" w:rsidR="00D640F1" w:rsidRDefault="00000000" w:rsidP="00A7547F">
            <w:pPr>
              <w:widowControl w:val="0"/>
              <w:spacing w:line="276" w:lineRule="auto"/>
              <w:jc w:val="center"/>
              <w:rPr>
                <w:rFonts w:ascii="Arial" w:eastAsia="Arial" w:hAnsi="Arial" w:cs="Arial"/>
                <w:sz w:val="20"/>
                <w:szCs w:val="20"/>
              </w:rPr>
            </w:pPr>
            <w:r>
              <w:rPr>
                <w:sz w:val="22"/>
                <w:szCs w:val="22"/>
              </w:rPr>
              <w:t>-18.15</w:t>
            </w:r>
          </w:p>
        </w:tc>
        <w:tc>
          <w:tcPr>
            <w:tcW w:w="815" w:type="pct"/>
            <w:tcBorders>
              <w:top w:val="nil"/>
              <w:left w:val="nil"/>
              <w:bottom w:val="nil"/>
              <w:right w:val="nil"/>
            </w:tcBorders>
            <w:tcMar>
              <w:top w:w="40" w:type="dxa"/>
              <w:left w:w="40" w:type="dxa"/>
              <w:bottom w:w="40" w:type="dxa"/>
              <w:right w:w="40" w:type="dxa"/>
            </w:tcMar>
            <w:vAlign w:val="bottom"/>
          </w:tcPr>
          <w:p w14:paraId="0279416B" w14:textId="77777777" w:rsidR="00D640F1" w:rsidRDefault="00000000" w:rsidP="00A7547F">
            <w:pPr>
              <w:widowControl w:val="0"/>
              <w:spacing w:line="276" w:lineRule="auto"/>
              <w:jc w:val="center"/>
              <w:rPr>
                <w:rFonts w:ascii="Arial" w:eastAsia="Arial" w:hAnsi="Arial" w:cs="Arial"/>
                <w:sz w:val="20"/>
                <w:szCs w:val="20"/>
              </w:rPr>
            </w:pPr>
            <w:r>
              <w:rPr>
                <w:sz w:val="22"/>
                <w:szCs w:val="22"/>
              </w:rPr>
              <w:t>-18.13</w:t>
            </w:r>
          </w:p>
        </w:tc>
      </w:tr>
      <w:tr w:rsidR="00D640F1" w14:paraId="579506DA" w14:textId="77777777" w:rsidTr="00DA71FE">
        <w:trPr>
          <w:trHeight w:hRule="exact" w:val="284"/>
        </w:trPr>
        <w:tc>
          <w:tcPr>
            <w:tcW w:w="725" w:type="pct"/>
            <w:tcBorders>
              <w:top w:val="nil"/>
              <w:left w:val="nil"/>
              <w:bottom w:val="nil"/>
              <w:right w:val="nil"/>
            </w:tcBorders>
            <w:tcMar>
              <w:top w:w="40" w:type="dxa"/>
              <w:left w:w="40" w:type="dxa"/>
              <w:bottom w:w="40" w:type="dxa"/>
              <w:right w:w="40" w:type="dxa"/>
            </w:tcMar>
            <w:vAlign w:val="bottom"/>
          </w:tcPr>
          <w:p w14:paraId="2EBA5077" w14:textId="77777777" w:rsidR="00D640F1" w:rsidRDefault="00D640F1">
            <w:pPr>
              <w:widowControl w:val="0"/>
              <w:spacing w:line="276" w:lineRule="auto"/>
              <w:rPr>
                <w:rFonts w:ascii="Arial" w:eastAsia="Arial" w:hAnsi="Arial" w:cs="Arial"/>
                <w:sz w:val="20"/>
                <w:szCs w:val="20"/>
              </w:rPr>
            </w:pPr>
          </w:p>
        </w:tc>
        <w:tc>
          <w:tcPr>
            <w:tcW w:w="525" w:type="pct"/>
            <w:tcBorders>
              <w:top w:val="nil"/>
              <w:left w:val="nil"/>
              <w:bottom w:val="nil"/>
              <w:right w:val="nil"/>
            </w:tcBorders>
            <w:tcMar>
              <w:top w:w="40" w:type="dxa"/>
              <w:left w:w="40" w:type="dxa"/>
              <w:bottom w:w="40" w:type="dxa"/>
              <w:right w:w="40" w:type="dxa"/>
            </w:tcMar>
            <w:vAlign w:val="bottom"/>
          </w:tcPr>
          <w:p w14:paraId="3CAD9F25" w14:textId="77777777" w:rsidR="00D640F1" w:rsidRDefault="00000000">
            <w:pPr>
              <w:widowControl w:val="0"/>
              <w:spacing w:line="276" w:lineRule="auto"/>
              <w:rPr>
                <w:rFonts w:ascii="Arial" w:eastAsia="Arial" w:hAnsi="Arial" w:cs="Arial"/>
                <w:sz w:val="20"/>
                <w:szCs w:val="20"/>
              </w:rPr>
            </w:pPr>
            <w:r>
              <w:rPr>
                <w:sz w:val="22"/>
                <w:szCs w:val="22"/>
              </w:rPr>
              <w:t>BEKK</w:t>
            </w:r>
          </w:p>
        </w:tc>
        <w:tc>
          <w:tcPr>
            <w:tcW w:w="982" w:type="pct"/>
            <w:tcBorders>
              <w:top w:val="nil"/>
              <w:left w:val="nil"/>
              <w:bottom w:val="nil"/>
              <w:right w:val="nil"/>
            </w:tcBorders>
            <w:shd w:val="clear" w:color="auto" w:fill="auto"/>
            <w:tcMar>
              <w:top w:w="40" w:type="dxa"/>
              <w:left w:w="40" w:type="dxa"/>
              <w:bottom w:w="40" w:type="dxa"/>
              <w:right w:w="40" w:type="dxa"/>
            </w:tcMar>
            <w:vAlign w:val="bottom"/>
          </w:tcPr>
          <w:p w14:paraId="6BBF24CB" w14:textId="77777777" w:rsidR="00D640F1" w:rsidRDefault="00000000" w:rsidP="00A7547F">
            <w:pPr>
              <w:widowControl w:val="0"/>
              <w:spacing w:line="276" w:lineRule="auto"/>
              <w:jc w:val="center"/>
              <w:rPr>
                <w:rFonts w:ascii="Arial" w:eastAsia="Arial" w:hAnsi="Arial" w:cs="Arial"/>
                <w:sz w:val="20"/>
                <w:szCs w:val="20"/>
              </w:rPr>
            </w:pPr>
            <w:r>
              <w:rPr>
                <w:sz w:val="22"/>
                <w:szCs w:val="22"/>
              </w:rPr>
              <w:t>19</w:t>
            </w:r>
          </w:p>
        </w:tc>
        <w:tc>
          <w:tcPr>
            <w:tcW w:w="1094" w:type="pct"/>
            <w:tcBorders>
              <w:top w:val="nil"/>
              <w:left w:val="nil"/>
              <w:bottom w:val="nil"/>
              <w:right w:val="nil"/>
            </w:tcBorders>
            <w:tcMar>
              <w:top w:w="40" w:type="dxa"/>
              <w:left w:w="40" w:type="dxa"/>
              <w:bottom w:w="40" w:type="dxa"/>
              <w:right w:w="40" w:type="dxa"/>
            </w:tcMar>
            <w:vAlign w:val="bottom"/>
          </w:tcPr>
          <w:p w14:paraId="1EF379E2" w14:textId="77777777" w:rsidR="00D640F1" w:rsidRDefault="00000000" w:rsidP="00A7547F">
            <w:pPr>
              <w:widowControl w:val="0"/>
              <w:spacing w:line="276" w:lineRule="auto"/>
              <w:jc w:val="center"/>
              <w:rPr>
                <w:rFonts w:ascii="Arial" w:eastAsia="Arial" w:hAnsi="Arial" w:cs="Arial"/>
                <w:sz w:val="20"/>
                <w:szCs w:val="20"/>
              </w:rPr>
            </w:pPr>
            <w:r>
              <w:rPr>
                <w:sz w:val="22"/>
                <w:szCs w:val="22"/>
              </w:rPr>
              <w:t>57415.96</w:t>
            </w:r>
          </w:p>
        </w:tc>
        <w:tc>
          <w:tcPr>
            <w:tcW w:w="859" w:type="pct"/>
            <w:tcBorders>
              <w:top w:val="nil"/>
              <w:left w:val="nil"/>
              <w:bottom w:val="nil"/>
              <w:right w:val="nil"/>
            </w:tcBorders>
            <w:tcMar>
              <w:top w:w="40" w:type="dxa"/>
              <w:left w:w="40" w:type="dxa"/>
              <w:bottom w:w="40" w:type="dxa"/>
              <w:right w:w="40" w:type="dxa"/>
            </w:tcMar>
            <w:vAlign w:val="bottom"/>
          </w:tcPr>
          <w:p w14:paraId="7D978992" w14:textId="77777777" w:rsidR="00D640F1" w:rsidRDefault="00000000" w:rsidP="00A7547F">
            <w:pPr>
              <w:widowControl w:val="0"/>
              <w:spacing w:line="276" w:lineRule="auto"/>
              <w:jc w:val="center"/>
              <w:rPr>
                <w:rFonts w:ascii="Arial" w:eastAsia="Arial" w:hAnsi="Arial" w:cs="Arial"/>
                <w:sz w:val="20"/>
                <w:szCs w:val="20"/>
              </w:rPr>
            </w:pPr>
            <w:r>
              <w:rPr>
                <w:sz w:val="22"/>
                <w:szCs w:val="22"/>
              </w:rPr>
              <w:t>-18.14</w:t>
            </w:r>
          </w:p>
        </w:tc>
        <w:tc>
          <w:tcPr>
            <w:tcW w:w="815" w:type="pct"/>
            <w:tcBorders>
              <w:top w:val="nil"/>
              <w:left w:val="nil"/>
              <w:bottom w:val="nil"/>
              <w:right w:val="nil"/>
            </w:tcBorders>
            <w:tcMar>
              <w:top w:w="40" w:type="dxa"/>
              <w:left w:w="40" w:type="dxa"/>
              <w:bottom w:w="40" w:type="dxa"/>
              <w:right w:w="40" w:type="dxa"/>
            </w:tcMar>
            <w:vAlign w:val="bottom"/>
          </w:tcPr>
          <w:p w14:paraId="3985A844" w14:textId="77777777" w:rsidR="00D640F1" w:rsidRDefault="00000000" w:rsidP="00A7547F">
            <w:pPr>
              <w:widowControl w:val="0"/>
              <w:spacing w:line="276" w:lineRule="auto"/>
              <w:jc w:val="center"/>
              <w:rPr>
                <w:rFonts w:ascii="Arial" w:eastAsia="Arial" w:hAnsi="Arial" w:cs="Arial"/>
                <w:sz w:val="20"/>
                <w:szCs w:val="20"/>
              </w:rPr>
            </w:pPr>
            <w:r>
              <w:rPr>
                <w:sz w:val="22"/>
                <w:szCs w:val="22"/>
              </w:rPr>
              <w:t>-18.12</w:t>
            </w:r>
          </w:p>
        </w:tc>
      </w:tr>
      <w:tr w:rsidR="00D640F1" w14:paraId="1347343E" w14:textId="77777777" w:rsidTr="00DA71FE">
        <w:trPr>
          <w:trHeight w:hRule="exact" w:val="284"/>
        </w:trPr>
        <w:tc>
          <w:tcPr>
            <w:tcW w:w="725" w:type="pct"/>
            <w:tcBorders>
              <w:top w:val="nil"/>
              <w:left w:val="nil"/>
              <w:bottom w:val="single" w:sz="4" w:space="0" w:color="000000"/>
              <w:right w:val="nil"/>
            </w:tcBorders>
            <w:tcMar>
              <w:top w:w="40" w:type="dxa"/>
              <w:left w:w="40" w:type="dxa"/>
              <w:bottom w:w="40" w:type="dxa"/>
              <w:right w:w="40" w:type="dxa"/>
            </w:tcMar>
            <w:vAlign w:val="bottom"/>
          </w:tcPr>
          <w:p w14:paraId="0B34C459" w14:textId="77777777" w:rsidR="00D640F1" w:rsidRDefault="00D640F1">
            <w:pPr>
              <w:widowControl w:val="0"/>
              <w:spacing w:line="276" w:lineRule="auto"/>
              <w:rPr>
                <w:rFonts w:ascii="Arial" w:eastAsia="Arial" w:hAnsi="Arial" w:cs="Arial"/>
                <w:sz w:val="20"/>
                <w:szCs w:val="20"/>
              </w:rPr>
            </w:pPr>
          </w:p>
        </w:tc>
        <w:tc>
          <w:tcPr>
            <w:tcW w:w="525" w:type="pct"/>
            <w:tcBorders>
              <w:top w:val="nil"/>
              <w:left w:val="nil"/>
              <w:bottom w:val="single" w:sz="4" w:space="0" w:color="000000"/>
              <w:right w:val="nil"/>
            </w:tcBorders>
            <w:tcMar>
              <w:top w:w="40" w:type="dxa"/>
              <w:left w:w="40" w:type="dxa"/>
              <w:bottom w:w="40" w:type="dxa"/>
              <w:right w:w="40" w:type="dxa"/>
            </w:tcMar>
            <w:vAlign w:val="bottom"/>
          </w:tcPr>
          <w:p w14:paraId="025D3412" w14:textId="77777777" w:rsidR="00D640F1" w:rsidRDefault="00000000">
            <w:pPr>
              <w:widowControl w:val="0"/>
              <w:spacing w:line="276" w:lineRule="auto"/>
              <w:rPr>
                <w:rFonts w:ascii="Arial" w:eastAsia="Arial" w:hAnsi="Arial" w:cs="Arial"/>
                <w:sz w:val="20"/>
                <w:szCs w:val="20"/>
              </w:rPr>
            </w:pPr>
            <w:r>
              <w:rPr>
                <w:sz w:val="22"/>
                <w:szCs w:val="22"/>
              </w:rPr>
              <w:t>CCC</w:t>
            </w:r>
          </w:p>
        </w:tc>
        <w:tc>
          <w:tcPr>
            <w:tcW w:w="982"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4CA350AF" w14:textId="77777777" w:rsidR="00D640F1" w:rsidRDefault="00000000" w:rsidP="00A7547F">
            <w:pPr>
              <w:widowControl w:val="0"/>
              <w:spacing w:line="276" w:lineRule="auto"/>
              <w:jc w:val="center"/>
              <w:rPr>
                <w:rFonts w:ascii="Arial" w:eastAsia="Arial" w:hAnsi="Arial" w:cs="Arial"/>
                <w:sz w:val="20"/>
                <w:szCs w:val="20"/>
              </w:rPr>
            </w:pPr>
            <w:r>
              <w:rPr>
                <w:sz w:val="22"/>
                <w:szCs w:val="22"/>
              </w:rPr>
              <w:t>19</w:t>
            </w:r>
          </w:p>
        </w:tc>
        <w:tc>
          <w:tcPr>
            <w:tcW w:w="1094" w:type="pct"/>
            <w:tcBorders>
              <w:top w:val="nil"/>
              <w:left w:val="nil"/>
              <w:bottom w:val="single" w:sz="4" w:space="0" w:color="000000"/>
              <w:right w:val="nil"/>
            </w:tcBorders>
            <w:tcMar>
              <w:top w:w="40" w:type="dxa"/>
              <w:left w:w="40" w:type="dxa"/>
              <w:bottom w:w="40" w:type="dxa"/>
              <w:right w:w="40" w:type="dxa"/>
            </w:tcMar>
            <w:vAlign w:val="bottom"/>
          </w:tcPr>
          <w:p w14:paraId="305B219E" w14:textId="77777777" w:rsidR="00D640F1" w:rsidRDefault="00000000" w:rsidP="00A7547F">
            <w:pPr>
              <w:widowControl w:val="0"/>
              <w:spacing w:line="276" w:lineRule="auto"/>
              <w:jc w:val="center"/>
              <w:rPr>
                <w:rFonts w:ascii="Arial" w:eastAsia="Arial" w:hAnsi="Arial" w:cs="Arial"/>
                <w:sz w:val="20"/>
                <w:szCs w:val="20"/>
              </w:rPr>
            </w:pPr>
            <w:r>
              <w:rPr>
                <w:sz w:val="22"/>
                <w:szCs w:val="22"/>
              </w:rPr>
              <w:t>57406.78</w:t>
            </w:r>
          </w:p>
        </w:tc>
        <w:tc>
          <w:tcPr>
            <w:tcW w:w="859" w:type="pct"/>
            <w:tcBorders>
              <w:top w:val="nil"/>
              <w:left w:val="nil"/>
              <w:bottom w:val="single" w:sz="4" w:space="0" w:color="000000"/>
              <w:right w:val="nil"/>
            </w:tcBorders>
            <w:tcMar>
              <w:top w:w="40" w:type="dxa"/>
              <w:left w:w="40" w:type="dxa"/>
              <w:bottom w:w="40" w:type="dxa"/>
              <w:right w:w="40" w:type="dxa"/>
            </w:tcMar>
            <w:vAlign w:val="bottom"/>
          </w:tcPr>
          <w:p w14:paraId="3325854A" w14:textId="77777777" w:rsidR="00D640F1" w:rsidRDefault="00000000" w:rsidP="00A7547F">
            <w:pPr>
              <w:widowControl w:val="0"/>
              <w:spacing w:line="276" w:lineRule="auto"/>
              <w:jc w:val="center"/>
              <w:rPr>
                <w:rFonts w:ascii="Arial" w:eastAsia="Arial" w:hAnsi="Arial" w:cs="Arial"/>
                <w:sz w:val="20"/>
                <w:szCs w:val="20"/>
              </w:rPr>
            </w:pPr>
            <w:r>
              <w:rPr>
                <w:sz w:val="22"/>
                <w:szCs w:val="22"/>
              </w:rPr>
              <w:t>-18.14</w:t>
            </w:r>
          </w:p>
        </w:tc>
        <w:tc>
          <w:tcPr>
            <w:tcW w:w="815" w:type="pct"/>
            <w:tcBorders>
              <w:top w:val="nil"/>
              <w:left w:val="nil"/>
              <w:bottom w:val="single" w:sz="4" w:space="0" w:color="000000"/>
              <w:right w:val="nil"/>
            </w:tcBorders>
            <w:tcMar>
              <w:top w:w="40" w:type="dxa"/>
              <w:left w:w="40" w:type="dxa"/>
              <w:bottom w:w="40" w:type="dxa"/>
              <w:right w:w="40" w:type="dxa"/>
            </w:tcMar>
            <w:vAlign w:val="bottom"/>
          </w:tcPr>
          <w:p w14:paraId="41772806" w14:textId="77777777" w:rsidR="00D640F1" w:rsidRDefault="00000000" w:rsidP="00A7547F">
            <w:pPr>
              <w:widowControl w:val="0"/>
              <w:spacing w:line="276" w:lineRule="auto"/>
              <w:jc w:val="center"/>
              <w:rPr>
                <w:rFonts w:ascii="Arial" w:eastAsia="Arial" w:hAnsi="Arial" w:cs="Arial"/>
                <w:sz w:val="20"/>
                <w:szCs w:val="20"/>
              </w:rPr>
            </w:pPr>
            <w:r>
              <w:rPr>
                <w:sz w:val="22"/>
                <w:szCs w:val="22"/>
              </w:rPr>
              <w:t>-18.12</w:t>
            </w:r>
          </w:p>
        </w:tc>
      </w:tr>
      <w:tr w:rsidR="00D640F1" w14:paraId="351596AA" w14:textId="77777777" w:rsidTr="003201A1">
        <w:trPr>
          <w:trHeight w:val="1058"/>
        </w:trPr>
        <w:tc>
          <w:tcPr>
            <w:tcW w:w="5000" w:type="pct"/>
            <w:gridSpan w:val="6"/>
            <w:tcBorders>
              <w:top w:val="nil"/>
              <w:left w:val="nil"/>
              <w:bottom w:val="nil"/>
              <w:right w:val="nil"/>
            </w:tcBorders>
            <w:shd w:val="clear" w:color="auto" w:fill="auto"/>
            <w:tcMar>
              <w:top w:w="40" w:type="dxa"/>
              <w:left w:w="40" w:type="dxa"/>
              <w:bottom w:w="40" w:type="dxa"/>
              <w:right w:w="40" w:type="dxa"/>
            </w:tcMar>
          </w:tcPr>
          <w:p w14:paraId="2DABDBA2" w14:textId="54BE9693" w:rsidR="00D640F1" w:rsidRDefault="00000000">
            <w:pPr>
              <w:widowControl w:val="0"/>
              <w:spacing w:line="276" w:lineRule="auto"/>
              <w:rPr>
                <w:rFonts w:ascii="Arial" w:eastAsia="Arial" w:hAnsi="Arial" w:cs="Arial"/>
                <w:sz w:val="20"/>
                <w:szCs w:val="20"/>
              </w:rPr>
            </w:pPr>
            <w:r>
              <w:rPr>
                <w:sz w:val="22"/>
                <w:szCs w:val="22"/>
              </w:rPr>
              <w:t>Note: Norm is the normal distribution, and t is the student t distribution. Num</w:t>
            </w:r>
            <w:r w:rsidR="00F12204">
              <w:rPr>
                <w:sz w:val="22"/>
                <w:szCs w:val="22"/>
              </w:rPr>
              <w:t>_</w:t>
            </w:r>
            <w:r>
              <w:rPr>
                <w:sz w:val="22"/>
                <w:szCs w:val="22"/>
              </w:rPr>
              <w:t>para is the number of parameters to be estimated during the estimation process. AIC is Akaike Information Criterion and BIC is Bayesian Information Criterion. Higher values of log-likelihood, along with lower values of AIC and BIC, indicate better goodness of fit.</w:t>
            </w:r>
          </w:p>
        </w:tc>
      </w:tr>
    </w:tbl>
    <w:p w14:paraId="30C2045E" w14:textId="77777777" w:rsidR="00D640F1" w:rsidRDefault="00000000" w:rsidP="004477E6">
      <w:pPr>
        <w:pStyle w:val="Heading3"/>
        <w:spacing w:after="120"/>
        <w:jc w:val="both"/>
      </w:pPr>
      <w:r>
        <w:t>4.1.2 Diagnostic Tests</w:t>
      </w:r>
    </w:p>
    <w:p w14:paraId="207E6F82" w14:textId="1826EBDF" w:rsidR="000937CA" w:rsidRDefault="00643E7A" w:rsidP="00D218C5">
      <w:pPr>
        <w:spacing w:after="120"/>
        <w:jc w:val="both"/>
      </w:pPr>
      <w:r>
        <w:fldChar w:fldCharType="begin"/>
      </w:r>
      <w:r>
        <w:instrText xml:space="preserve"> REF _Ref167227784 \h </w:instrText>
      </w:r>
      <w:r>
        <w:fldChar w:fldCharType="separate"/>
      </w:r>
      <w:r w:rsidR="002B0F19">
        <w:t xml:space="preserve">Table </w:t>
      </w:r>
      <w:r w:rsidR="002B0F19">
        <w:rPr>
          <w:noProof/>
        </w:rPr>
        <w:t>5</w:t>
      </w:r>
      <w:r>
        <w:fldChar w:fldCharType="end"/>
      </w:r>
      <w:r>
        <w:t xml:space="preserve"> </w:t>
      </w:r>
      <w:r w:rsidR="00A73C85">
        <w:t>presents</w:t>
      </w:r>
      <w:r>
        <w:t xml:space="preserve"> the results of diagnostic tests for standardized residuals using the Ljung-Box test with 15 lags. The tests evaluate the correlation and covariance matrices of residuals under normal and student</w:t>
      </w:r>
      <w:r w:rsidR="0079009E">
        <w:t xml:space="preserve"> </w:t>
      </w:r>
      <w:r>
        <w:t>t distribution</w:t>
      </w:r>
      <w:r w:rsidR="00962043">
        <w:t>s</w:t>
      </w:r>
      <w:r>
        <w:t xml:space="preserve"> for the multivariate GARCH models. Across all models, the P-values are relatively high, with none below 0.10, indicating that there is no significant autocorrelation in the standardized residuals. Models under the student</w:t>
      </w:r>
      <w:r w:rsidR="00B45425">
        <w:t xml:space="preserve"> </w:t>
      </w:r>
      <w:r>
        <w:t xml:space="preserve">t distribution generally show slightly higher P-values, implying a marginally better fit in handling autocorrelation compared to those under the normal distribution. This supports the effectiveness of the models in capturing the autocorrelation present in the original data, validating their performance. </w:t>
      </w:r>
    </w:p>
    <w:p w14:paraId="5CF041E0" w14:textId="790026F4" w:rsidR="00633A22" w:rsidRDefault="00633A22" w:rsidP="005A58B1">
      <w:pPr>
        <w:pStyle w:val="Caption"/>
        <w:spacing w:after="60"/>
      </w:pPr>
      <w:bookmarkStart w:id="21" w:name="_Ref167227784"/>
      <w:r>
        <w:t xml:space="preserve">Table </w:t>
      </w:r>
      <w:r>
        <w:fldChar w:fldCharType="begin"/>
      </w:r>
      <w:r>
        <w:instrText xml:space="preserve"> SEQ Table \* ARABIC </w:instrText>
      </w:r>
      <w:r>
        <w:fldChar w:fldCharType="separate"/>
      </w:r>
      <w:r w:rsidR="002B0F19">
        <w:rPr>
          <w:noProof/>
        </w:rPr>
        <w:t>5</w:t>
      </w:r>
      <w:r>
        <w:fldChar w:fldCharType="end"/>
      </w:r>
      <w:bookmarkEnd w:id="21"/>
      <w:r>
        <w:t xml:space="preserve">: </w:t>
      </w:r>
      <w:r w:rsidRPr="00F762AB">
        <w:t>Diagnostic Tests for Standardized Residuals</w:t>
      </w:r>
    </w:p>
    <w:tbl>
      <w:tblPr>
        <w:tblStyle w:val="a3"/>
        <w:tblW w:w="5000" w:type="pct"/>
        <w:tblBorders>
          <w:top w:val="nil"/>
          <w:left w:val="nil"/>
          <w:bottom w:val="nil"/>
          <w:right w:val="nil"/>
          <w:insideH w:val="nil"/>
          <w:insideV w:val="nil"/>
        </w:tblBorders>
        <w:tblLook w:val="0600" w:firstRow="0" w:lastRow="0" w:firstColumn="0" w:lastColumn="0" w:noHBand="1" w:noVBand="1"/>
      </w:tblPr>
      <w:tblGrid>
        <w:gridCol w:w="900"/>
        <w:gridCol w:w="1685"/>
        <w:gridCol w:w="1876"/>
        <w:gridCol w:w="1589"/>
        <w:gridCol w:w="1397"/>
        <w:gridCol w:w="1913"/>
      </w:tblGrid>
      <w:tr w:rsidR="00D640F1" w14:paraId="6B9C6F50" w14:textId="77777777" w:rsidTr="0001692F">
        <w:trPr>
          <w:trHeight w:hRule="exact" w:val="284"/>
        </w:trPr>
        <w:tc>
          <w:tcPr>
            <w:tcW w:w="481" w:type="pct"/>
            <w:tcBorders>
              <w:top w:val="single" w:sz="4" w:space="0" w:color="000000"/>
              <w:left w:val="nil"/>
              <w:bottom w:val="nil"/>
              <w:right w:val="nil"/>
            </w:tcBorders>
            <w:tcMar>
              <w:top w:w="40" w:type="dxa"/>
              <w:left w:w="40" w:type="dxa"/>
              <w:bottom w:w="40" w:type="dxa"/>
              <w:right w:w="40" w:type="dxa"/>
            </w:tcMar>
            <w:vAlign w:val="center"/>
          </w:tcPr>
          <w:p w14:paraId="55584D1E" w14:textId="77777777" w:rsidR="00D640F1" w:rsidRDefault="00D640F1">
            <w:pPr>
              <w:widowControl w:val="0"/>
              <w:spacing w:line="276" w:lineRule="auto"/>
              <w:rPr>
                <w:rFonts w:ascii="Arial" w:eastAsia="Arial" w:hAnsi="Arial" w:cs="Arial"/>
                <w:sz w:val="20"/>
                <w:szCs w:val="20"/>
              </w:rPr>
            </w:pPr>
          </w:p>
        </w:tc>
        <w:tc>
          <w:tcPr>
            <w:tcW w:w="900" w:type="pct"/>
            <w:tcBorders>
              <w:top w:val="single" w:sz="4" w:space="0" w:color="000000"/>
              <w:left w:val="nil"/>
              <w:bottom w:val="nil"/>
              <w:right w:val="nil"/>
            </w:tcBorders>
            <w:tcMar>
              <w:top w:w="40" w:type="dxa"/>
              <w:left w:w="40" w:type="dxa"/>
              <w:bottom w:w="40" w:type="dxa"/>
              <w:right w:w="40" w:type="dxa"/>
            </w:tcMar>
            <w:vAlign w:val="center"/>
          </w:tcPr>
          <w:p w14:paraId="37934CF1" w14:textId="77777777" w:rsidR="00D640F1" w:rsidRDefault="00D640F1">
            <w:pPr>
              <w:widowControl w:val="0"/>
              <w:spacing w:line="276" w:lineRule="auto"/>
              <w:rPr>
                <w:rFonts w:ascii="Arial" w:eastAsia="Arial" w:hAnsi="Arial" w:cs="Arial"/>
                <w:sz w:val="20"/>
                <w:szCs w:val="20"/>
              </w:rPr>
            </w:pPr>
          </w:p>
        </w:tc>
        <w:tc>
          <w:tcPr>
            <w:tcW w:w="1851" w:type="pct"/>
            <w:gridSpan w:val="2"/>
            <w:tcBorders>
              <w:top w:val="single" w:sz="4" w:space="0" w:color="000000"/>
              <w:left w:val="nil"/>
              <w:bottom w:val="nil"/>
              <w:right w:val="nil"/>
            </w:tcBorders>
            <w:tcMar>
              <w:top w:w="40" w:type="dxa"/>
              <w:left w:w="40" w:type="dxa"/>
              <w:bottom w:w="40" w:type="dxa"/>
              <w:right w:w="40" w:type="dxa"/>
            </w:tcMar>
            <w:vAlign w:val="center"/>
          </w:tcPr>
          <w:p w14:paraId="28FB999C" w14:textId="77777777" w:rsidR="00D640F1" w:rsidRDefault="00000000" w:rsidP="0048228A">
            <w:pPr>
              <w:widowControl w:val="0"/>
              <w:spacing w:line="276" w:lineRule="auto"/>
              <w:jc w:val="center"/>
              <w:rPr>
                <w:rFonts w:ascii="Arial" w:eastAsia="Arial" w:hAnsi="Arial" w:cs="Arial"/>
                <w:sz w:val="20"/>
                <w:szCs w:val="20"/>
              </w:rPr>
            </w:pPr>
            <w:r>
              <w:rPr>
                <w:b/>
                <w:sz w:val="22"/>
                <w:szCs w:val="22"/>
              </w:rPr>
              <w:t>Cor</w:t>
            </w:r>
          </w:p>
        </w:tc>
        <w:tc>
          <w:tcPr>
            <w:tcW w:w="1768" w:type="pct"/>
            <w:gridSpan w:val="2"/>
            <w:tcBorders>
              <w:top w:val="single" w:sz="4" w:space="0" w:color="000000"/>
              <w:left w:val="nil"/>
              <w:bottom w:val="nil"/>
              <w:right w:val="nil"/>
            </w:tcBorders>
            <w:shd w:val="clear" w:color="auto" w:fill="auto"/>
            <w:tcMar>
              <w:top w:w="40" w:type="dxa"/>
              <w:left w:w="40" w:type="dxa"/>
              <w:bottom w:w="40" w:type="dxa"/>
              <w:right w:w="40" w:type="dxa"/>
            </w:tcMar>
            <w:vAlign w:val="center"/>
          </w:tcPr>
          <w:p w14:paraId="5740CA44" w14:textId="77777777" w:rsidR="00D640F1" w:rsidRDefault="00000000" w:rsidP="0048228A">
            <w:pPr>
              <w:widowControl w:val="0"/>
              <w:spacing w:line="276" w:lineRule="auto"/>
              <w:jc w:val="center"/>
              <w:rPr>
                <w:rFonts w:ascii="Arial" w:eastAsia="Arial" w:hAnsi="Arial" w:cs="Arial"/>
                <w:sz w:val="20"/>
                <w:szCs w:val="20"/>
              </w:rPr>
            </w:pPr>
            <w:r>
              <w:rPr>
                <w:b/>
                <w:sz w:val="22"/>
                <w:szCs w:val="22"/>
              </w:rPr>
              <w:t>Cov</w:t>
            </w:r>
          </w:p>
        </w:tc>
      </w:tr>
      <w:tr w:rsidR="00D640F1" w14:paraId="275B6271" w14:textId="77777777" w:rsidTr="0001692F">
        <w:trPr>
          <w:trHeight w:hRule="exact" w:val="284"/>
        </w:trPr>
        <w:tc>
          <w:tcPr>
            <w:tcW w:w="481" w:type="pct"/>
            <w:tcBorders>
              <w:top w:val="nil"/>
              <w:left w:val="nil"/>
              <w:bottom w:val="single" w:sz="4" w:space="0" w:color="000000"/>
              <w:right w:val="nil"/>
            </w:tcBorders>
            <w:shd w:val="clear" w:color="auto" w:fill="auto"/>
            <w:tcMar>
              <w:top w:w="40" w:type="dxa"/>
              <w:left w:w="40" w:type="dxa"/>
              <w:bottom w:w="40" w:type="dxa"/>
              <w:right w:w="40" w:type="dxa"/>
            </w:tcMar>
            <w:vAlign w:val="center"/>
          </w:tcPr>
          <w:p w14:paraId="6B673D61" w14:textId="77777777" w:rsidR="00D640F1" w:rsidRDefault="00D640F1">
            <w:pPr>
              <w:widowControl w:val="0"/>
              <w:spacing w:line="276" w:lineRule="auto"/>
              <w:rPr>
                <w:rFonts w:ascii="Arial" w:eastAsia="Arial" w:hAnsi="Arial" w:cs="Arial"/>
                <w:sz w:val="20"/>
                <w:szCs w:val="20"/>
              </w:rPr>
            </w:pPr>
          </w:p>
        </w:tc>
        <w:tc>
          <w:tcPr>
            <w:tcW w:w="900" w:type="pct"/>
            <w:tcBorders>
              <w:top w:val="nil"/>
              <w:left w:val="nil"/>
              <w:bottom w:val="single" w:sz="4" w:space="0" w:color="000000"/>
              <w:right w:val="nil"/>
            </w:tcBorders>
            <w:shd w:val="clear" w:color="auto" w:fill="auto"/>
            <w:tcMar>
              <w:top w:w="40" w:type="dxa"/>
              <w:left w:w="40" w:type="dxa"/>
              <w:bottom w:w="40" w:type="dxa"/>
              <w:right w:w="40" w:type="dxa"/>
            </w:tcMar>
            <w:vAlign w:val="center"/>
          </w:tcPr>
          <w:p w14:paraId="72AAB30A" w14:textId="77777777" w:rsidR="00D640F1" w:rsidRDefault="00D640F1">
            <w:pPr>
              <w:widowControl w:val="0"/>
              <w:spacing w:line="276" w:lineRule="auto"/>
              <w:rPr>
                <w:rFonts w:ascii="Arial" w:eastAsia="Arial" w:hAnsi="Arial" w:cs="Arial"/>
                <w:sz w:val="20"/>
                <w:szCs w:val="20"/>
              </w:rPr>
            </w:pPr>
          </w:p>
        </w:tc>
        <w:tc>
          <w:tcPr>
            <w:tcW w:w="1002" w:type="pct"/>
            <w:tcBorders>
              <w:top w:val="nil"/>
              <w:left w:val="nil"/>
              <w:bottom w:val="single" w:sz="4" w:space="0" w:color="000000"/>
              <w:right w:val="nil"/>
            </w:tcBorders>
            <w:shd w:val="clear" w:color="auto" w:fill="auto"/>
            <w:tcMar>
              <w:top w:w="40" w:type="dxa"/>
              <w:left w:w="40" w:type="dxa"/>
              <w:bottom w:w="40" w:type="dxa"/>
              <w:right w:w="40" w:type="dxa"/>
            </w:tcMar>
            <w:vAlign w:val="center"/>
          </w:tcPr>
          <w:p w14:paraId="19A369C4" w14:textId="77777777" w:rsidR="00D640F1" w:rsidRDefault="00000000" w:rsidP="0048228A">
            <w:pPr>
              <w:widowControl w:val="0"/>
              <w:spacing w:line="276" w:lineRule="auto"/>
              <w:jc w:val="center"/>
              <w:rPr>
                <w:rFonts w:ascii="Arial" w:eastAsia="Arial" w:hAnsi="Arial" w:cs="Arial"/>
                <w:sz w:val="20"/>
                <w:szCs w:val="20"/>
              </w:rPr>
            </w:pPr>
            <w:r>
              <w:rPr>
                <w:sz w:val="22"/>
                <w:szCs w:val="22"/>
              </w:rPr>
              <w:t>Q-Stat</w:t>
            </w:r>
          </w:p>
        </w:tc>
        <w:tc>
          <w:tcPr>
            <w:tcW w:w="849" w:type="pct"/>
            <w:tcBorders>
              <w:top w:val="nil"/>
              <w:left w:val="nil"/>
              <w:bottom w:val="single" w:sz="4" w:space="0" w:color="000000"/>
              <w:right w:val="nil"/>
            </w:tcBorders>
            <w:shd w:val="clear" w:color="auto" w:fill="auto"/>
            <w:tcMar>
              <w:top w:w="40" w:type="dxa"/>
              <w:left w:w="40" w:type="dxa"/>
              <w:bottom w:w="40" w:type="dxa"/>
              <w:right w:w="40" w:type="dxa"/>
            </w:tcMar>
            <w:vAlign w:val="center"/>
          </w:tcPr>
          <w:p w14:paraId="2D1D43AB" w14:textId="77777777" w:rsidR="00D640F1" w:rsidRDefault="00000000" w:rsidP="0048228A">
            <w:pPr>
              <w:widowControl w:val="0"/>
              <w:spacing w:line="276" w:lineRule="auto"/>
              <w:jc w:val="center"/>
              <w:rPr>
                <w:rFonts w:ascii="Arial" w:eastAsia="Arial" w:hAnsi="Arial" w:cs="Arial"/>
                <w:sz w:val="20"/>
                <w:szCs w:val="20"/>
              </w:rPr>
            </w:pPr>
            <w:r>
              <w:rPr>
                <w:sz w:val="22"/>
                <w:szCs w:val="22"/>
              </w:rPr>
              <w:t>P-value</w:t>
            </w:r>
          </w:p>
        </w:tc>
        <w:tc>
          <w:tcPr>
            <w:tcW w:w="746" w:type="pct"/>
            <w:tcBorders>
              <w:top w:val="nil"/>
              <w:left w:val="nil"/>
              <w:bottom w:val="single" w:sz="4" w:space="0" w:color="000000"/>
              <w:right w:val="nil"/>
            </w:tcBorders>
            <w:shd w:val="clear" w:color="auto" w:fill="auto"/>
            <w:tcMar>
              <w:top w:w="40" w:type="dxa"/>
              <w:left w:w="40" w:type="dxa"/>
              <w:bottom w:w="40" w:type="dxa"/>
              <w:right w:w="40" w:type="dxa"/>
            </w:tcMar>
            <w:vAlign w:val="center"/>
          </w:tcPr>
          <w:p w14:paraId="56B9CB31" w14:textId="77777777" w:rsidR="00D640F1" w:rsidRDefault="00000000" w:rsidP="0048228A">
            <w:pPr>
              <w:widowControl w:val="0"/>
              <w:spacing w:line="276" w:lineRule="auto"/>
              <w:jc w:val="center"/>
              <w:rPr>
                <w:rFonts w:ascii="Arial" w:eastAsia="Arial" w:hAnsi="Arial" w:cs="Arial"/>
                <w:sz w:val="20"/>
                <w:szCs w:val="20"/>
              </w:rPr>
            </w:pPr>
            <w:r>
              <w:rPr>
                <w:sz w:val="22"/>
                <w:szCs w:val="22"/>
              </w:rPr>
              <w:t>Q-Stat</w:t>
            </w:r>
          </w:p>
        </w:tc>
        <w:tc>
          <w:tcPr>
            <w:tcW w:w="1022" w:type="pct"/>
            <w:tcBorders>
              <w:top w:val="nil"/>
              <w:left w:val="nil"/>
              <w:bottom w:val="single" w:sz="4" w:space="0" w:color="000000"/>
              <w:right w:val="nil"/>
            </w:tcBorders>
            <w:shd w:val="clear" w:color="auto" w:fill="auto"/>
            <w:tcMar>
              <w:top w:w="40" w:type="dxa"/>
              <w:left w:w="40" w:type="dxa"/>
              <w:bottom w:w="40" w:type="dxa"/>
              <w:right w:w="40" w:type="dxa"/>
            </w:tcMar>
            <w:vAlign w:val="center"/>
          </w:tcPr>
          <w:p w14:paraId="30B4E900" w14:textId="77777777" w:rsidR="00D640F1" w:rsidRDefault="00000000" w:rsidP="0048228A">
            <w:pPr>
              <w:widowControl w:val="0"/>
              <w:spacing w:line="276" w:lineRule="auto"/>
              <w:jc w:val="center"/>
              <w:rPr>
                <w:rFonts w:ascii="Arial" w:eastAsia="Arial" w:hAnsi="Arial" w:cs="Arial"/>
                <w:sz w:val="20"/>
                <w:szCs w:val="20"/>
              </w:rPr>
            </w:pPr>
            <w:r>
              <w:rPr>
                <w:sz w:val="22"/>
                <w:szCs w:val="22"/>
              </w:rPr>
              <w:t>P-value</w:t>
            </w:r>
          </w:p>
        </w:tc>
      </w:tr>
      <w:tr w:rsidR="00D640F1" w14:paraId="18229AED" w14:textId="77777777" w:rsidTr="00F47024">
        <w:trPr>
          <w:trHeight w:hRule="exact" w:val="255"/>
        </w:trPr>
        <w:tc>
          <w:tcPr>
            <w:tcW w:w="481" w:type="pct"/>
            <w:tcBorders>
              <w:top w:val="nil"/>
              <w:left w:val="nil"/>
              <w:bottom w:val="nil"/>
              <w:right w:val="nil"/>
            </w:tcBorders>
            <w:shd w:val="clear" w:color="auto" w:fill="auto"/>
            <w:tcMar>
              <w:top w:w="40" w:type="dxa"/>
              <w:left w:w="40" w:type="dxa"/>
              <w:bottom w:w="40" w:type="dxa"/>
              <w:right w:w="40" w:type="dxa"/>
            </w:tcMar>
            <w:vAlign w:val="bottom"/>
          </w:tcPr>
          <w:p w14:paraId="77DC60CA" w14:textId="77777777" w:rsidR="00D640F1" w:rsidRDefault="00000000">
            <w:pPr>
              <w:widowControl w:val="0"/>
              <w:spacing w:line="276" w:lineRule="auto"/>
              <w:rPr>
                <w:rFonts w:ascii="Arial" w:eastAsia="Arial" w:hAnsi="Arial" w:cs="Arial"/>
                <w:sz w:val="20"/>
                <w:szCs w:val="20"/>
              </w:rPr>
            </w:pPr>
            <w:r>
              <w:rPr>
                <w:sz w:val="22"/>
                <w:szCs w:val="22"/>
              </w:rPr>
              <w:t>Norm</w:t>
            </w:r>
          </w:p>
        </w:tc>
        <w:tc>
          <w:tcPr>
            <w:tcW w:w="900" w:type="pct"/>
            <w:tcBorders>
              <w:top w:val="nil"/>
              <w:left w:val="nil"/>
              <w:bottom w:val="nil"/>
              <w:right w:val="nil"/>
            </w:tcBorders>
            <w:shd w:val="clear" w:color="auto" w:fill="auto"/>
            <w:tcMar>
              <w:top w:w="40" w:type="dxa"/>
              <w:left w:w="40" w:type="dxa"/>
              <w:bottom w:w="40" w:type="dxa"/>
              <w:right w:w="40" w:type="dxa"/>
            </w:tcMar>
            <w:vAlign w:val="bottom"/>
          </w:tcPr>
          <w:p w14:paraId="5C7A1A1F" w14:textId="77777777" w:rsidR="00D640F1" w:rsidRDefault="00000000">
            <w:pPr>
              <w:widowControl w:val="0"/>
              <w:spacing w:line="276" w:lineRule="auto"/>
              <w:rPr>
                <w:rFonts w:ascii="Arial" w:eastAsia="Arial" w:hAnsi="Arial" w:cs="Arial"/>
                <w:sz w:val="20"/>
                <w:szCs w:val="20"/>
              </w:rPr>
            </w:pPr>
            <w:r>
              <w:rPr>
                <w:sz w:val="22"/>
                <w:szCs w:val="22"/>
              </w:rPr>
              <w:t>VECH</w:t>
            </w:r>
          </w:p>
        </w:tc>
        <w:tc>
          <w:tcPr>
            <w:tcW w:w="1002" w:type="pct"/>
            <w:tcBorders>
              <w:top w:val="nil"/>
              <w:left w:val="nil"/>
              <w:bottom w:val="nil"/>
              <w:right w:val="nil"/>
            </w:tcBorders>
            <w:shd w:val="clear" w:color="auto" w:fill="auto"/>
            <w:tcMar>
              <w:top w:w="40" w:type="dxa"/>
              <w:left w:w="40" w:type="dxa"/>
              <w:bottom w:w="40" w:type="dxa"/>
              <w:right w:w="40" w:type="dxa"/>
            </w:tcMar>
            <w:vAlign w:val="bottom"/>
          </w:tcPr>
          <w:p w14:paraId="5348F11A" w14:textId="77777777" w:rsidR="00D640F1" w:rsidRDefault="00000000" w:rsidP="0048228A">
            <w:pPr>
              <w:widowControl w:val="0"/>
              <w:spacing w:line="276" w:lineRule="auto"/>
              <w:jc w:val="center"/>
              <w:rPr>
                <w:rFonts w:ascii="Arial" w:eastAsia="Arial" w:hAnsi="Arial" w:cs="Arial"/>
                <w:sz w:val="20"/>
                <w:szCs w:val="20"/>
              </w:rPr>
            </w:pPr>
            <w:r>
              <w:rPr>
                <w:sz w:val="22"/>
                <w:szCs w:val="22"/>
              </w:rPr>
              <w:t>151.80</w:t>
            </w:r>
          </w:p>
        </w:tc>
        <w:tc>
          <w:tcPr>
            <w:tcW w:w="849" w:type="pct"/>
            <w:tcBorders>
              <w:top w:val="nil"/>
              <w:left w:val="nil"/>
              <w:bottom w:val="nil"/>
              <w:right w:val="nil"/>
            </w:tcBorders>
            <w:shd w:val="clear" w:color="auto" w:fill="auto"/>
            <w:tcMar>
              <w:top w:w="40" w:type="dxa"/>
              <w:left w:w="40" w:type="dxa"/>
              <w:bottom w:w="40" w:type="dxa"/>
              <w:right w:w="40" w:type="dxa"/>
            </w:tcMar>
            <w:vAlign w:val="bottom"/>
          </w:tcPr>
          <w:p w14:paraId="3056441E" w14:textId="77777777" w:rsidR="00D640F1" w:rsidRDefault="00000000" w:rsidP="0048228A">
            <w:pPr>
              <w:widowControl w:val="0"/>
              <w:spacing w:line="276" w:lineRule="auto"/>
              <w:jc w:val="center"/>
              <w:rPr>
                <w:rFonts w:ascii="Arial" w:eastAsia="Arial" w:hAnsi="Arial" w:cs="Arial"/>
                <w:sz w:val="20"/>
                <w:szCs w:val="20"/>
              </w:rPr>
            </w:pPr>
            <w:r>
              <w:rPr>
                <w:sz w:val="22"/>
                <w:szCs w:val="22"/>
              </w:rPr>
              <w:t>0.15</w:t>
            </w:r>
          </w:p>
        </w:tc>
        <w:tc>
          <w:tcPr>
            <w:tcW w:w="746" w:type="pct"/>
            <w:tcBorders>
              <w:top w:val="nil"/>
              <w:left w:val="nil"/>
              <w:bottom w:val="nil"/>
              <w:right w:val="nil"/>
            </w:tcBorders>
            <w:shd w:val="clear" w:color="auto" w:fill="auto"/>
            <w:tcMar>
              <w:top w:w="40" w:type="dxa"/>
              <w:left w:w="40" w:type="dxa"/>
              <w:bottom w:w="40" w:type="dxa"/>
              <w:right w:w="40" w:type="dxa"/>
            </w:tcMar>
            <w:vAlign w:val="bottom"/>
          </w:tcPr>
          <w:p w14:paraId="78800C49" w14:textId="77777777" w:rsidR="00D640F1" w:rsidRDefault="00000000" w:rsidP="0048228A">
            <w:pPr>
              <w:widowControl w:val="0"/>
              <w:spacing w:line="276" w:lineRule="auto"/>
              <w:jc w:val="center"/>
              <w:rPr>
                <w:rFonts w:ascii="Arial" w:eastAsia="Arial" w:hAnsi="Arial" w:cs="Arial"/>
                <w:sz w:val="20"/>
                <w:szCs w:val="20"/>
              </w:rPr>
            </w:pPr>
            <w:r>
              <w:rPr>
                <w:sz w:val="22"/>
                <w:szCs w:val="22"/>
              </w:rPr>
              <w:t>150.42</w:t>
            </w:r>
          </w:p>
        </w:tc>
        <w:tc>
          <w:tcPr>
            <w:tcW w:w="1022" w:type="pct"/>
            <w:tcBorders>
              <w:top w:val="nil"/>
              <w:left w:val="nil"/>
              <w:bottom w:val="nil"/>
              <w:right w:val="nil"/>
            </w:tcBorders>
            <w:shd w:val="clear" w:color="auto" w:fill="auto"/>
            <w:tcMar>
              <w:top w:w="40" w:type="dxa"/>
              <w:left w:w="40" w:type="dxa"/>
              <w:bottom w:w="40" w:type="dxa"/>
              <w:right w:w="40" w:type="dxa"/>
            </w:tcMar>
            <w:vAlign w:val="bottom"/>
          </w:tcPr>
          <w:p w14:paraId="6364411B" w14:textId="77777777" w:rsidR="00D640F1" w:rsidRDefault="00000000" w:rsidP="0048228A">
            <w:pPr>
              <w:widowControl w:val="0"/>
              <w:spacing w:line="276" w:lineRule="auto"/>
              <w:jc w:val="center"/>
              <w:rPr>
                <w:rFonts w:ascii="Arial" w:eastAsia="Arial" w:hAnsi="Arial" w:cs="Arial"/>
                <w:sz w:val="20"/>
                <w:szCs w:val="20"/>
              </w:rPr>
            </w:pPr>
            <w:r>
              <w:rPr>
                <w:sz w:val="22"/>
                <w:szCs w:val="22"/>
              </w:rPr>
              <w:t>0.17</w:t>
            </w:r>
          </w:p>
        </w:tc>
      </w:tr>
      <w:tr w:rsidR="00D640F1" w14:paraId="5EAD369F" w14:textId="77777777" w:rsidTr="00F47024">
        <w:trPr>
          <w:trHeight w:hRule="exact" w:val="255"/>
        </w:trPr>
        <w:tc>
          <w:tcPr>
            <w:tcW w:w="481" w:type="pct"/>
            <w:tcBorders>
              <w:top w:val="nil"/>
              <w:left w:val="nil"/>
              <w:bottom w:val="nil"/>
              <w:right w:val="nil"/>
            </w:tcBorders>
            <w:shd w:val="clear" w:color="auto" w:fill="auto"/>
            <w:tcMar>
              <w:top w:w="40" w:type="dxa"/>
              <w:left w:w="40" w:type="dxa"/>
              <w:bottom w:w="40" w:type="dxa"/>
              <w:right w:w="40" w:type="dxa"/>
            </w:tcMar>
            <w:vAlign w:val="bottom"/>
          </w:tcPr>
          <w:p w14:paraId="029E4214" w14:textId="77777777" w:rsidR="00D640F1" w:rsidRDefault="00D640F1">
            <w:pPr>
              <w:widowControl w:val="0"/>
              <w:spacing w:line="276" w:lineRule="auto"/>
              <w:rPr>
                <w:rFonts w:ascii="Arial" w:eastAsia="Arial" w:hAnsi="Arial" w:cs="Arial"/>
                <w:sz w:val="20"/>
                <w:szCs w:val="20"/>
              </w:rPr>
            </w:pPr>
          </w:p>
        </w:tc>
        <w:tc>
          <w:tcPr>
            <w:tcW w:w="900" w:type="pct"/>
            <w:tcBorders>
              <w:top w:val="nil"/>
              <w:left w:val="nil"/>
              <w:bottom w:val="nil"/>
              <w:right w:val="nil"/>
            </w:tcBorders>
            <w:shd w:val="clear" w:color="auto" w:fill="auto"/>
            <w:tcMar>
              <w:top w:w="40" w:type="dxa"/>
              <w:left w:w="40" w:type="dxa"/>
              <w:bottom w:w="40" w:type="dxa"/>
              <w:right w:w="40" w:type="dxa"/>
            </w:tcMar>
            <w:vAlign w:val="bottom"/>
          </w:tcPr>
          <w:p w14:paraId="0C59B3CA" w14:textId="77777777" w:rsidR="00D640F1" w:rsidRDefault="00000000">
            <w:pPr>
              <w:widowControl w:val="0"/>
              <w:spacing w:line="276" w:lineRule="auto"/>
              <w:rPr>
                <w:rFonts w:ascii="Arial" w:eastAsia="Arial" w:hAnsi="Arial" w:cs="Arial"/>
                <w:sz w:val="20"/>
                <w:szCs w:val="20"/>
              </w:rPr>
            </w:pPr>
            <w:r>
              <w:rPr>
                <w:sz w:val="22"/>
                <w:szCs w:val="22"/>
              </w:rPr>
              <w:t>BEKK</w:t>
            </w:r>
          </w:p>
        </w:tc>
        <w:tc>
          <w:tcPr>
            <w:tcW w:w="1002" w:type="pct"/>
            <w:tcBorders>
              <w:top w:val="nil"/>
              <w:left w:val="nil"/>
              <w:bottom w:val="nil"/>
              <w:right w:val="nil"/>
            </w:tcBorders>
            <w:shd w:val="clear" w:color="auto" w:fill="auto"/>
            <w:tcMar>
              <w:top w:w="40" w:type="dxa"/>
              <w:left w:w="40" w:type="dxa"/>
              <w:bottom w:w="40" w:type="dxa"/>
              <w:right w:w="40" w:type="dxa"/>
            </w:tcMar>
            <w:vAlign w:val="bottom"/>
          </w:tcPr>
          <w:p w14:paraId="6852FA8A" w14:textId="77777777" w:rsidR="00D640F1" w:rsidRDefault="00000000" w:rsidP="0048228A">
            <w:pPr>
              <w:widowControl w:val="0"/>
              <w:spacing w:line="276" w:lineRule="auto"/>
              <w:jc w:val="center"/>
              <w:rPr>
                <w:rFonts w:ascii="Arial" w:eastAsia="Arial" w:hAnsi="Arial" w:cs="Arial"/>
                <w:sz w:val="20"/>
                <w:szCs w:val="20"/>
              </w:rPr>
            </w:pPr>
            <w:r>
              <w:rPr>
                <w:sz w:val="22"/>
                <w:szCs w:val="22"/>
              </w:rPr>
              <w:t>154.36</w:t>
            </w:r>
          </w:p>
        </w:tc>
        <w:tc>
          <w:tcPr>
            <w:tcW w:w="849" w:type="pct"/>
            <w:tcBorders>
              <w:top w:val="nil"/>
              <w:left w:val="nil"/>
              <w:bottom w:val="nil"/>
              <w:right w:val="nil"/>
            </w:tcBorders>
            <w:shd w:val="clear" w:color="auto" w:fill="auto"/>
            <w:tcMar>
              <w:top w:w="40" w:type="dxa"/>
              <w:left w:w="40" w:type="dxa"/>
              <w:bottom w:w="40" w:type="dxa"/>
              <w:right w:w="40" w:type="dxa"/>
            </w:tcMar>
            <w:vAlign w:val="bottom"/>
          </w:tcPr>
          <w:p w14:paraId="52626CC5" w14:textId="77777777" w:rsidR="00D640F1" w:rsidRDefault="00000000" w:rsidP="0048228A">
            <w:pPr>
              <w:widowControl w:val="0"/>
              <w:spacing w:line="276" w:lineRule="auto"/>
              <w:jc w:val="center"/>
              <w:rPr>
                <w:rFonts w:ascii="Arial" w:eastAsia="Arial" w:hAnsi="Arial" w:cs="Arial"/>
                <w:sz w:val="20"/>
                <w:szCs w:val="20"/>
              </w:rPr>
            </w:pPr>
            <w:r>
              <w:rPr>
                <w:sz w:val="22"/>
                <w:szCs w:val="22"/>
              </w:rPr>
              <w:t>0.12</w:t>
            </w:r>
          </w:p>
        </w:tc>
        <w:tc>
          <w:tcPr>
            <w:tcW w:w="746" w:type="pct"/>
            <w:tcBorders>
              <w:top w:val="nil"/>
              <w:left w:val="nil"/>
              <w:bottom w:val="nil"/>
              <w:right w:val="nil"/>
            </w:tcBorders>
            <w:shd w:val="clear" w:color="auto" w:fill="auto"/>
            <w:tcMar>
              <w:top w:w="40" w:type="dxa"/>
              <w:left w:w="40" w:type="dxa"/>
              <w:bottom w:w="40" w:type="dxa"/>
              <w:right w:w="40" w:type="dxa"/>
            </w:tcMar>
            <w:vAlign w:val="bottom"/>
          </w:tcPr>
          <w:p w14:paraId="24F39AA8" w14:textId="77777777" w:rsidR="00D640F1" w:rsidRDefault="00000000" w:rsidP="0048228A">
            <w:pPr>
              <w:widowControl w:val="0"/>
              <w:spacing w:line="276" w:lineRule="auto"/>
              <w:jc w:val="center"/>
              <w:rPr>
                <w:rFonts w:ascii="Arial" w:eastAsia="Arial" w:hAnsi="Arial" w:cs="Arial"/>
                <w:sz w:val="20"/>
                <w:szCs w:val="20"/>
              </w:rPr>
            </w:pPr>
            <w:r>
              <w:rPr>
                <w:sz w:val="22"/>
                <w:szCs w:val="22"/>
              </w:rPr>
              <w:t>153.38</w:t>
            </w:r>
          </w:p>
        </w:tc>
        <w:tc>
          <w:tcPr>
            <w:tcW w:w="1022" w:type="pct"/>
            <w:tcBorders>
              <w:top w:val="nil"/>
              <w:left w:val="nil"/>
              <w:bottom w:val="nil"/>
              <w:right w:val="nil"/>
            </w:tcBorders>
            <w:shd w:val="clear" w:color="auto" w:fill="auto"/>
            <w:tcMar>
              <w:top w:w="40" w:type="dxa"/>
              <w:left w:w="40" w:type="dxa"/>
              <w:bottom w:w="40" w:type="dxa"/>
              <w:right w:w="40" w:type="dxa"/>
            </w:tcMar>
            <w:vAlign w:val="bottom"/>
          </w:tcPr>
          <w:p w14:paraId="3080F7BF" w14:textId="77777777" w:rsidR="00D640F1" w:rsidRDefault="00000000" w:rsidP="0048228A">
            <w:pPr>
              <w:widowControl w:val="0"/>
              <w:spacing w:line="276" w:lineRule="auto"/>
              <w:jc w:val="center"/>
              <w:rPr>
                <w:rFonts w:ascii="Arial" w:eastAsia="Arial" w:hAnsi="Arial" w:cs="Arial"/>
                <w:sz w:val="20"/>
                <w:szCs w:val="20"/>
              </w:rPr>
            </w:pPr>
            <w:r>
              <w:rPr>
                <w:sz w:val="22"/>
                <w:szCs w:val="22"/>
              </w:rPr>
              <w:t>0.13</w:t>
            </w:r>
          </w:p>
        </w:tc>
      </w:tr>
      <w:tr w:rsidR="00D640F1" w14:paraId="5A38F9C7" w14:textId="77777777" w:rsidTr="00F47024">
        <w:trPr>
          <w:trHeight w:hRule="exact" w:val="255"/>
        </w:trPr>
        <w:tc>
          <w:tcPr>
            <w:tcW w:w="481" w:type="pct"/>
            <w:tcBorders>
              <w:top w:val="nil"/>
              <w:left w:val="nil"/>
              <w:bottom w:val="nil"/>
              <w:right w:val="nil"/>
            </w:tcBorders>
            <w:shd w:val="clear" w:color="auto" w:fill="auto"/>
            <w:tcMar>
              <w:top w:w="40" w:type="dxa"/>
              <w:left w:w="40" w:type="dxa"/>
              <w:bottom w:w="40" w:type="dxa"/>
              <w:right w:w="40" w:type="dxa"/>
            </w:tcMar>
            <w:vAlign w:val="bottom"/>
          </w:tcPr>
          <w:p w14:paraId="3615629B" w14:textId="77777777" w:rsidR="00D640F1" w:rsidRDefault="00D640F1">
            <w:pPr>
              <w:widowControl w:val="0"/>
              <w:spacing w:line="276" w:lineRule="auto"/>
              <w:rPr>
                <w:rFonts w:ascii="Arial" w:eastAsia="Arial" w:hAnsi="Arial" w:cs="Arial"/>
                <w:sz w:val="20"/>
                <w:szCs w:val="20"/>
              </w:rPr>
            </w:pPr>
          </w:p>
        </w:tc>
        <w:tc>
          <w:tcPr>
            <w:tcW w:w="900" w:type="pct"/>
            <w:tcBorders>
              <w:top w:val="nil"/>
              <w:left w:val="nil"/>
              <w:bottom w:val="nil"/>
              <w:right w:val="nil"/>
            </w:tcBorders>
            <w:shd w:val="clear" w:color="auto" w:fill="auto"/>
            <w:tcMar>
              <w:top w:w="40" w:type="dxa"/>
              <w:left w:w="40" w:type="dxa"/>
              <w:bottom w:w="40" w:type="dxa"/>
              <w:right w:w="40" w:type="dxa"/>
            </w:tcMar>
            <w:vAlign w:val="bottom"/>
          </w:tcPr>
          <w:p w14:paraId="6D749CE9" w14:textId="77777777" w:rsidR="00D640F1" w:rsidRDefault="00000000">
            <w:pPr>
              <w:widowControl w:val="0"/>
              <w:spacing w:line="276" w:lineRule="auto"/>
              <w:rPr>
                <w:rFonts w:ascii="Arial" w:eastAsia="Arial" w:hAnsi="Arial" w:cs="Arial"/>
                <w:sz w:val="20"/>
                <w:szCs w:val="20"/>
              </w:rPr>
            </w:pPr>
            <w:r>
              <w:rPr>
                <w:sz w:val="22"/>
                <w:szCs w:val="22"/>
              </w:rPr>
              <w:t>CCC</w:t>
            </w:r>
          </w:p>
        </w:tc>
        <w:tc>
          <w:tcPr>
            <w:tcW w:w="1002" w:type="pct"/>
            <w:tcBorders>
              <w:top w:val="nil"/>
              <w:left w:val="nil"/>
              <w:bottom w:val="nil"/>
              <w:right w:val="nil"/>
            </w:tcBorders>
            <w:shd w:val="clear" w:color="auto" w:fill="auto"/>
            <w:tcMar>
              <w:top w:w="40" w:type="dxa"/>
              <w:left w:w="40" w:type="dxa"/>
              <w:bottom w:w="40" w:type="dxa"/>
              <w:right w:w="40" w:type="dxa"/>
            </w:tcMar>
            <w:vAlign w:val="bottom"/>
          </w:tcPr>
          <w:p w14:paraId="2DB49739" w14:textId="77777777" w:rsidR="00D640F1" w:rsidRDefault="00000000" w:rsidP="0048228A">
            <w:pPr>
              <w:widowControl w:val="0"/>
              <w:spacing w:line="276" w:lineRule="auto"/>
              <w:jc w:val="center"/>
              <w:rPr>
                <w:rFonts w:ascii="Arial" w:eastAsia="Arial" w:hAnsi="Arial" w:cs="Arial"/>
                <w:sz w:val="20"/>
                <w:szCs w:val="20"/>
              </w:rPr>
            </w:pPr>
            <w:r>
              <w:rPr>
                <w:sz w:val="22"/>
                <w:szCs w:val="22"/>
              </w:rPr>
              <w:t>147.96</w:t>
            </w:r>
          </w:p>
        </w:tc>
        <w:tc>
          <w:tcPr>
            <w:tcW w:w="849" w:type="pct"/>
            <w:tcBorders>
              <w:top w:val="nil"/>
              <w:left w:val="nil"/>
              <w:bottom w:val="nil"/>
              <w:right w:val="nil"/>
            </w:tcBorders>
            <w:shd w:val="clear" w:color="auto" w:fill="auto"/>
            <w:tcMar>
              <w:top w:w="40" w:type="dxa"/>
              <w:left w:w="40" w:type="dxa"/>
              <w:bottom w:w="40" w:type="dxa"/>
              <w:right w:w="40" w:type="dxa"/>
            </w:tcMar>
            <w:vAlign w:val="bottom"/>
          </w:tcPr>
          <w:p w14:paraId="041A33DC" w14:textId="77777777" w:rsidR="00D640F1" w:rsidRDefault="00000000" w:rsidP="0048228A">
            <w:pPr>
              <w:widowControl w:val="0"/>
              <w:spacing w:line="276" w:lineRule="auto"/>
              <w:jc w:val="center"/>
              <w:rPr>
                <w:rFonts w:ascii="Arial" w:eastAsia="Arial" w:hAnsi="Arial" w:cs="Arial"/>
                <w:sz w:val="20"/>
                <w:szCs w:val="20"/>
              </w:rPr>
            </w:pPr>
            <w:r>
              <w:rPr>
                <w:sz w:val="22"/>
                <w:szCs w:val="22"/>
              </w:rPr>
              <w:t>0.21</w:t>
            </w:r>
          </w:p>
        </w:tc>
        <w:tc>
          <w:tcPr>
            <w:tcW w:w="746" w:type="pct"/>
            <w:tcBorders>
              <w:top w:val="nil"/>
              <w:left w:val="nil"/>
              <w:bottom w:val="nil"/>
              <w:right w:val="nil"/>
            </w:tcBorders>
            <w:shd w:val="clear" w:color="auto" w:fill="auto"/>
            <w:tcMar>
              <w:top w:w="40" w:type="dxa"/>
              <w:left w:w="40" w:type="dxa"/>
              <w:bottom w:w="40" w:type="dxa"/>
              <w:right w:w="40" w:type="dxa"/>
            </w:tcMar>
            <w:vAlign w:val="bottom"/>
          </w:tcPr>
          <w:p w14:paraId="7C4443B4" w14:textId="77777777" w:rsidR="00D640F1" w:rsidRDefault="00000000" w:rsidP="0048228A">
            <w:pPr>
              <w:widowControl w:val="0"/>
              <w:spacing w:line="276" w:lineRule="auto"/>
              <w:jc w:val="center"/>
              <w:rPr>
                <w:rFonts w:ascii="Arial" w:eastAsia="Arial" w:hAnsi="Arial" w:cs="Arial"/>
                <w:sz w:val="20"/>
                <w:szCs w:val="20"/>
              </w:rPr>
            </w:pPr>
            <w:r>
              <w:rPr>
                <w:sz w:val="22"/>
                <w:szCs w:val="22"/>
              </w:rPr>
              <w:t>147.90</w:t>
            </w:r>
          </w:p>
        </w:tc>
        <w:tc>
          <w:tcPr>
            <w:tcW w:w="1022" w:type="pct"/>
            <w:tcBorders>
              <w:top w:val="nil"/>
              <w:left w:val="nil"/>
              <w:bottom w:val="nil"/>
              <w:right w:val="nil"/>
            </w:tcBorders>
            <w:shd w:val="clear" w:color="auto" w:fill="auto"/>
            <w:tcMar>
              <w:top w:w="40" w:type="dxa"/>
              <w:left w:w="40" w:type="dxa"/>
              <w:bottom w:w="40" w:type="dxa"/>
              <w:right w:w="40" w:type="dxa"/>
            </w:tcMar>
            <w:vAlign w:val="bottom"/>
          </w:tcPr>
          <w:p w14:paraId="61E646DA" w14:textId="77777777" w:rsidR="00D640F1" w:rsidRDefault="00000000" w:rsidP="0048228A">
            <w:pPr>
              <w:widowControl w:val="0"/>
              <w:spacing w:line="276" w:lineRule="auto"/>
              <w:jc w:val="center"/>
              <w:rPr>
                <w:rFonts w:ascii="Arial" w:eastAsia="Arial" w:hAnsi="Arial" w:cs="Arial"/>
                <w:sz w:val="20"/>
                <w:szCs w:val="20"/>
              </w:rPr>
            </w:pPr>
            <w:r>
              <w:rPr>
                <w:sz w:val="22"/>
                <w:szCs w:val="22"/>
              </w:rPr>
              <w:t>0.21</w:t>
            </w:r>
          </w:p>
        </w:tc>
      </w:tr>
      <w:tr w:rsidR="00D640F1" w14:paraId="217DB986" w14:textId="77777777" w:rsidTr="00F47024">
        <w:trPr>
          <w:trHeight w:hRule="exact" w:val="255"/>
        </w:trPr>
        <w:tc>
          <w:tcPr>
            <w:tcW w:w="481" w:type="pct"/>
            <w:tcBorders>
              <w:top w:val="nil"/>
              <w:left w:val="nil"/>
              <w:bottom w:val="nil"/>
              <w:right w:val="nil"/>
            </w:tcBorders>
            <w:shd w:val="clear" w:color="auto" w:fill="auto"/>
            <w:tcMar>
              <w:top w:w="40" w:type="dxa"/>
              <w:left w:w="40" w:type="dxa"/>
              <w:bottom w:w="40" w:type="dxa"/>
              <w:right w:w="40" w:type="dxa"/>
            </w:tcMar>
            <w:vAlign w:val="bottom"/>
          </w:tcPr>
          <w:p w14:paraId="56D3264D" w14:textId="77777777" w:rsidR="00D640F1" w:rsidRDefault="00000000">
            <w:pPr>
              <w:widowControl w:val="0"/>
              <w:spacing w:line="276" w:lineRule="auto"/>
              <w:rPr>
                <w:rFonts w:ascii="Arial" w:eastAsia="Arial" w:hAnsi="Arial" w:cs="Arial"/>
                <w:sz w:val="20"/>
                <w:szCs w:val="20"/>
              </w:rPr>
            </w:pPr>
            <w:r>
              <w:rPr>
                <w:sz w:val="22"/>
                <w:szCs w:val="22"/>
              </w:rPr>
              <w:t>T</w:t>
            </w:r>
          </w:p>
        </w:tc>
        <w:tc>
          <w:tcPr>
            <w:tcW w:w="900" w:type="pct"/>
            <w:tcBorders>
              <w:top w:val="nil"/>
              <w:left w:val="nil"/>
              <w:bottom w:val="nil"/>
              <w:right w:val="nil"/>
            </w:tcBorders>
            <w:shd w:val="clear" w:color="auto" w:fill="auto"/>
            <w:tcMar>
              <w:top w:w="40" w:type="dxa"/>
              <w:left w:w="40" w:type="dxa"/>
              <w:bottom w:w="40" w:type="dxa"/>
              <w:right w:w="40" w:type="dxa"/>
            </w:tcMar>
            <w:vAlign w:val="bottom"/>
          </w:tcPr>
          <w:p w14:paraId="7D713E19" w14:textId="77777777" w:rsidR="00D640F1" w:rsidRDefault="00000000">
            <w:pPr>
              <w:widowControl w:val="0"/>
              <w:spacing w:line="276" w:lineRule="auto"/>
              <w:rPr>
                <w:rFonts w:ascii="Arial" w:eastAsia="Arial" w:hAnsi="Arial" w:cs="Arial"/>
                <w:sz w:val="20"/>
                <w:szCs w:val="20"/>
              </w:rPr>
            </w:pPr>
            <w:r>
              <w:rPr>
                <w:sz w:val="22"/>
                <w:szCs w:val="22"/>
              </w:rPr>
              <w:t>VECH</w:t>
            </w:r>
          </w:p>
        </w:tc>
        <w:tc>
          <w:tcPr>
            <w:tcW w:w="1002" w:type="pct"/>
            <w:tcBorders>
              <w:top w:val="nil"/>
              <w:left w:val="nil"/>
              <w:bottom w:val="nil"/>
              <w:right w:val="nil"/>
            </w:tcBorders>
            <w:shd w:val="clear" w:color="auto" w:fill="auto"/>
            <w:tcMar>
              <w:top w:w="40" w:type="dxa"/>
              <w:left w:w="40" w:type="dxa"/>
              <w:bottom w:w="40" w:type="dxa"/>
              <w:right w:w="40" w:type="dxa"/>
            </w:tcMar>
            <w:vAlign w:val="bottom"/>
          </w:tcPr>
          <w:p w14:paraId="7C683506" w14:textId="77777777" w:rsidR="00D640F1" w:rsidRDefault="00000000" w:rsidP="0048228A">
            <w:pPr>
              <w:widowControl w:val="0"/>
              <w:spacing w:line="276" w:lineRule="auto"/>
              <w:jc w:val="center"/>
              <w:rPr>
                <w:rFonts w:ascii="Arial" w:eastAsia="Arial" w:hAnsi="Arial" w:cs="Arial"/>
                <w:sz w:val="20"/>
                <w:szCs w:val="20"/>
              </w:rPr>
            </w:pPr>
            <w:r>
              <w:rPr>
                <w:sz w:val="22"/>
                <w:szCs w:val="22"/>
              </w:rPr>
              <w:t>145.87</w:t>
            </w:r>
          </w:p>
        </w:tc>
        <w:tc>
          <w:tcPr>
            <w:tcW w:w="849" w:type="pct"/>
            <w:tcBorders>
              <w:top w:val="nil"/>
              <w:left w:val="nil"/>
              <w:bottom w:val="nil"/>
              <w:right w:val="nil"/>
            </w:tcBorders>
            <w:shd w:val="clear" w:color="auto" w:fill="auto"/>
            <w:tcMar>
              <w:top w:w="40" w:type="dxa"/>
              <w:left w:w="40" w:type="dxa"/>
              <w:bottom w:w="40" w:type="dxa"/>
              <w:right w:w="40" w:type="dxa"/>
            </w:tcMar>
            <w:vAlign w:val="bottom"/>
          </w:tcPr>
          <w:p w14:paraId="44C70F68" w14:textId="77777777" w:rsidR="00D640F1" w:rsidRDefault="00000000" w:rsidP="0048228A">
            <w:pPr>
              <w:widowControl w:val="0"/>
              <w:spacing w:line="276" w:lineRule="auto"/>
              <w:jc w:val="center"/>
              <w:rPr>
                <w:rFonts w:ascii="Arial" w:eastAsia="Arial" w:hAnsi="Arial" w:cs="Arial"/>
                <w:sz w:val="20"/>
                <w:szCs w:val="20"/>
              </w:rPr>
            </w:pPr>
            <w:r>
              <w:rPr>
                <w:sz w:val="22"/>
                <w:szCs w:val="22"/>
              </w:rPr>
              <w:t>0.25</w:t>
            </w:r>
          </w:p>
        </w:tc>
        <w:tc>
          <w:tcPr>
            <w:tcW w:w="746" w:type="pct"/>
            <w:tcBorders>
              <w:top w:val="nil"/>
              <w:left w:val="nil"/>
              <w:bottom w:val="nil"/>
              <w:right w:val="nil"/>
            </w:tcBorders>
            <w:shd w:val="clear" w:color="auto" w:fill="auto"/>
            <w:tcMar>
              <w:top w:w="40" w:type="dxa"/>
              <w:left w:w="40" w:type="dxa"/>
              <w:bottom w:w="40" w:type="dxa"/>
              <w:right w:w="40" w:type="dxa"/>
            </w:tcMar>
            <w:vAlign w:val="bottom"/>
          </w:tcPr>
          <w:p w14:paraId="23A6D5BC" w14:textId="77777777" w:rsidR="00D640F1" w:rsidRDefault="00000000" w:rsidP="0048228A">
            <w:pPr>
              <w:widowControl w:val="0"/>
              <w:spacing w:line="276" w:lineRule="auto"/>
              <w:jc w:val="center"/>
              <w:rPr>
                <w:rFonts w:ascii="Arial" w:eastAsia="Arial" w:hAnsi="Arial" w:cs="Arial"/>
                <w:sz w:val="20"/>
                <w:szCs w:val="20"/>
              </w:rPr>
            </w:pPr>
            <w:r>
              <w:rPr>
                <w:sz w:val="22"/>
                <w:szCs w:val="22"/>
              </w:rPr>
              <w:t>144.86</w:t>
            </w:r>
          </w:p>
        </w:tc>
        <w:tc>
          <w:tcPr>
            <w:tcW w:w="1022" w:type="pct"/>
            <w:tcBorders>
              <w:top w:val="nil"/>
              <w:left w:val="nil"/>
              <w:bottom w:val="nil"/>
              <w:right w:val="nil"/>
            </w:tcBorders>
            <w:shd w:val="clear" w:color="auto" w:fill="auto"/>
            <w:tcMar>
              <w:top w:w="40" w:type="dxa"/>
              <w:left w:w="40" w:type="dxa"/>
              <w:bottom w:w="40" w:type="dxa"/>
              <w:right w:w="40" w:type="dxa"/>
            </w:tcMar>
            <w:vAlign w:val="bottom"/>
          </w:tcPr>
          <w:p w14:paraId="526255AD" w14:textId="77777777" w:rsidR="00D640F1" w:rsidRDefault="00000000" w:rsidP="0048228A">
            <w:pPr>
              <w:widowControl w:val="0"/>
              <w:spacing w:line="276" w:lineRule="auto"/>
              <w:jc w:val="center"/>
              <w:rPr>
                <w:rFonts w:ascii="Arial" w:eastAsia="Arial" w:hAnsi="Arial" w:cs="Arial"/>
                <w:sz w:val="20"/>
                <w:szCs w:val="20"/>
              </w:rPr>
            </w:pPr>
            <w:r>
              <w:rPr>
                <w:sz w:val="22"/>
                <w:szCs w:val="22"/>
              </w:rPr>
              <w:t>0.27</w:t>
            </w:r>
          </w:p>
        </w:tc>
      </w:tr>
      <w:tr w:rsidR="00D640F1" w14:paraId="3A83E9DB" w14:textId="77777777" w:rsidTr="00F47024">
        <w:trPr>
          <w:trHeight w:hRule="exact" w:val="255"/>
        </w:trPr>
        <w:tc>
          <w:tcPr>
            <w:tcW w:w="481" w:type="pct"/>
            <w:tcBorders>
              <w:top w:val="nil"/>
              <w:left w:val="nil"/>
              <w:bottom w:val="nil"/>
              <w:right w:val="nil"/>
            </w:tcBorders>
            <w:shd w:val="clear" w:color="auto" w:fill="auto"/>
            <w:tcMar>
              <w:top w:w="40" w:type="dxa"/>
              <w:left w:w="40" w:type="dxa"/>
              <w:bottom w:w="40" w:type="dxa"/>
              <w:right w:w="40" w:type="dxa"/>
            </w:tcMar>
            <w:vAlign w:val="bottom"/>
          </w:tcPr>
          <w:p w14:paraId="6F42FDD4" w14:textId="77777777" w:rsidR="00D640F1" w:rsidRDefault="00D640F1">
            <w:pPr>
              <w:widowControl w:val="0"/>
              <w:spacing w:line="276" w:lineRule="auto"/>
              <w:rPr>
                <w:rFonts w:ascii="Arial" w:eastAsia="Arial" w:hAnsi="Arial" w:cs="Arial"/>
                <w:sz w:val="20"/>
                <w:szCs w:val="20"/>
              </w:rPr>
            </w:pPr>
          </w:p>
        </w:tc>
        <w:tc>
          <w:tcPr>
            <w:tcW w:w="900" w:type="pct"/>
            <w:tcBorders>
              <w:top w:val="nil"/>
              <w:left w:val="nil"/>
              <w:bottom w:val="nil"/>
              <w:right w:val="nil"/>
            </w:tcBorders>
            <w:shd w:val="clear" w:color="auto" w:fill="auto"/>
            <w:tcMar>
              <w:top w:w="40" w:type="dxa"/>
              <w:left w:w="40" w:type="dxa"/>
              <w:bottom w:w="40" w:type="dxa"/>
              <w:right w:w="40" w:type="dxa"/>
            </w:tcMar>
            <w:vAlign w:val="bottom"/>
          </w:tcPr>
          <w:p w14:paraId="78109809" w14:textId="77777777" w:rsidR="00D640F1" w:rsidRDefault="00000000">
            <w:pPr>
              <w:widowControl w:val="0"/>
              <w:spacing w:line="276" w:lineRule="auto"/>
              <w:rPr>
                <w:rFonts w:ascii="Arial" w:eastAsia="Arial" w:hAnsi="Arial" w:cs="Arial"/>
                <w:sz w:val="20"/>
                <w:szCs w:val="20"/>
              </w:rPr>
            </w:pPr>
            <w:r>
              <w:rPr>
                <w:sz w:val="22"/>
                <w:szCs w:val="22"/>
              </w:rPr>
              <w:t>BEKK</w:t>
            </w:r>
          </w:p>
        </w:tc>
        <w:tc>
          <w:tcPr>
            <w:tcW w:w="1002" w:type="pct"/>
            <w:tcBorders>
              <w:top w:val="nil"/>
              <w:left w:val="nil"/>
              <w:bottom w:val="nil"/>
              <w:right w:val="nil"/>
            </w:tcBorders>
            <w:shd w:val="clear" w:color="auto" w:fill="auto"/>
            <w:tcMar>
              <w:top w:w="40" w:type="dxa"/>
              <w:left w:w="40" w:type="dxa"/>
              <w:bottom w:w="40" w:type="dxa"/>
              <w:right w:w="40" w:type="dxa"/>
            </w:tcMar>
            <w:vAlign w:val="bottom"/>
          </w:tcPr>
          <w:p w14:paraId="2FA5925F" w14:textId="77777777" w:rsidR="00D640F1" w:rsidRDefault="00000000" w:rsidP="0048228A">
            <w:pPr>
              <w:widowControl w:val="0"/>
              <w:spacing w:line="276" w:lineRule="auto"/>
              <w:jc w:val="center"/>
              <w:rPr>
                <w:rFonts w:ascii="Arial" w:eastAsia="Arial" w:hAnsi="Arial" w:cs="Arial"/>
                <w:sz w:val="20"/>
                <w:szCs w:val="20"/>
              </w:rPr>
            </w:pPr>
            <w:r>
              <w:rPr>
                <w:sz w:val="22"/>
                <w:szCs w:val="22"/>
              </w:rPr>
              <w:t>151.85</w:t>
            </w:r>
          </w:p>
        </w:tc>
        <w:tc>
          <w:tcPr>
            <w:tcW w:w="849" w:type="pct"/>
            <w:tcBorders>
              <w:top w:val="nil"/>
              <w:left w:val="nil"/>
              <w:bottom w:val="nil"/>
              <w:right w:val="nil"/>
            </w:tcBorders>
            <w:shd w:val="clear" w:color="auto" w:fill="auto"/>
            <w:tcMar>
              <w:top w:w="40" w:type="dxa"/>
              <w:left w:w="40" w:type="dxa"/>
              <w:bottom w:w="40" w:type="dxa"/>
              <w:right w:w="40" w:type="dxa"/>
            </w:tcMar>
            <w:vAlign w:val="bottom"/>
          </w:tcPr>
          <w:p w14:paraId="7DED1F26" w14:textId="77777777" w:rsidR="00D640F1" w:rsidRDefault="00000000" w:rsidP="0048228A">
            <w:pPr>
              <w:widowControl w:val="0"/>
              <w:spacing w:line="276" w:lineRule="auto"/>
              <w:jc w:val="center"/>
              <w:rPr>
                <w:rFonts w:ascii="Arial" w:eastAsia="Arial" w:hAnsi="Arial" w:cs="Arial"/>
                <w:sz w:val="20"/>
                <w:szCs w:val="20"/>
              </w:rPr>
            </w:pPr>
            <w:r>
              <w:rPr>
                <w:sz w:val="22"/>
                <w:szCs w:val="22"/>
              </w:rPr>
              <w:t>0.15</w:t>
            </w:r>
          </w:p>
        </w:tc>
        <w:tc>
          <w:tcPr>
            <w:tcW w:w="746" w:type="pct"/>
            <w:tcBorders>
              <w:top w:val="nil"/>
              <w:left w:val="nil"/>
              <w:bottom w:val="nil"/>
              <w:right w:val="nil"/>
            </w:tcBorders>
            <w:shd w:val="clear" w:color="auto" w:fill="auto"/>
            <w:tcMar>
              <w:top w:w="40" w:type="dxa"/>
              <w:left w:w="40" w:type="dxa"/>
              <w:bottom w:w="40" w:type="dxa"/>
              <w:right w:w="40" w:type="dxa"/>
            </w:tcMar>
            <w:vAlign w:val="bottom"/>
          </w:tcPr>
          <w:p w14:paraId="0CD0F071" w14:textId="77777777" w:rsidR="00D640F1" w:rsidRDefault="00000000" w:rsidP="0048228A">
            <w:pPr>
              <w:widowControl w:val="0"/>
              <w:spacing w:line="276" w:lineRule="auto"/>
              <w:jc w:val="center"/>
              <w:rPr>
                <w:rFonts w:ascii="Arial" w:eastAsia="Arial" w:hAnsi="Arial" w:cs="Arial"/>
                <w:sz w:val="20"/>
                <w:szCs w:val="20"/>
              </w:rPr>
            </w:pPr>
            <w:r>
              <w:rPr>
                <w:sz w:val="22"/>
                <w:szCs w:val="22"/>
              </w:rPr>
              <w:t>151.13</w:t>
            </w:r>
          </w:p>
        </w:tc>
        <w:tc>
          <w:tcPr>
            <w:tcW w:w="1022" w:type="pct"/>
            <w:tcBorders>
              <w:top w:val="nil"/>
              <w:left w:val="nil"/>
              <w:bottom w:val="nil"/>
              <w:right w:val="nil"/>
            </w:tcBorders>
            <w:shd w:val="clear" w:color="auto" w:fill="auto"/>
            <w:tcMar>
              <w:top w:w="40" w:type="dxa"/>
              <w:left w:w="40" w:type="dxa"/>
              <w:bottom w:w="40" w:type="dxa"/>
              <w:right w:w="40" w:type="dxa"/>
            </w:tcMar>
            <w:vAlign w:val="bottom"/>
          </w:tcPr>
          <w:p w14:paraId="46A4C770" w14:textId="77777777" w:rsidR="00D640F1" w:rsidRDefault="00000000" w:rsidP="0048228A">
            <w:pPr>
              <w:widowControl w:val="0"/>
              <w:spacing w:line="276" w:lineRule="auto"/>
              <w:jc w:val="center"/>
              <w:rPr>
                <w:rFonts w:ascii="Arial" w:eastAsia="Arial" w:hAnsi="Arial" w:cs="Arial"/>
                <w:sz w:val="20"/>
                <w:szCs w:val="20"/>
              </w:rPr>
            </w:pPr>
            <w:r>
              <w:rPr>
                <w:sz w:val="22"/>
                <w:szCs w:val="22"/>
              </w:rPr>
              <w:t>0.16</w:t>
            </w:r>
          </w:p>
        </w:tc>
      </w:tr>
      <w:tr w:rsidR="00D640F1" w14:paraId="64DB8973" w14:textId="77777777" w:rsidTr="00F47024">
        <w:trPr>
          <w:trHeight w:hRule="exact" w:val="255"/>
        </w:trPr>
        <w:tc>
          <w:tcPr>
            <w:tcW w:w="481"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71AF4C0D" w14:textId="77777777" w:rsidR="00D640F1" w:rsidRDefault="00D640F1">
            <w:pPr>
              <w:widowControl w:val="0"/>
              <w:spacing w:line="276" w:lineRule="auto"/>
              <w:rPr>
                <w:rFonts w:ascii="Arial" w:eastAsia="Arial" w:hAnsi="Arial" w:cs="Arial"/>
                <w:sz w:val="20"/>
                <w:szCs w:val="20"/>
              </w:rPr>
            </w:pPr>
          </w:p>
        </w:tc>
        <w:tc>
          <w:tcPr>
            <w:tcW w:w="900"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D05723A" w14:textId="77777777" w:rsidR="00D640F1" w:rsidRDefault="00000000">
            <w:pPr>
              <w:widowControl w:val="0"/>
              <w:spacing w:line="276" w:lineRule="auto"/>
              <w:rPr>
                <w:rFonts w:ascii="Arial" w:eastAsia="Arial" w:hAnsi="Arial" w:cs="Arial"/>
                <w:sz w:val="20"/>
                <w:szCs w:val="20"/>
              </w:rPr>
            </w:pPr>
            <w:r>
              <w:rPr>
                <w:sz w:val="22"/>
                <w:szCs w:val="22"/>
              </w:rPr>
              <w:t>CCC</w:t>
            </w:r>
          </w:p>
        </w:tc>
        <w:tc>
          <w:tcPr>
            <w:tcW w:w="1002"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04FBFD4E" w14:textId="77777777" w:rsidR="00D640F1" w:rsidRDefault="00000000" w:rsidP="0048228A">
            <w:pPr>
              <w:widowControl w:val="0"/>
              <w:spacing w:line="276" w:lineRule="auto"/>
              <w:jc w:val="center"/>
              <w:rPr>
                <w:rFonts w:ascii="Arial" w:eastAsia="Arial" w:hAnsi="Arial" w:cs="Arial"/>
                <w:sz w:val="20"/>
                <w:szCs w:val="20"/>
              </w:rPr>
            </w:pPr>
            <w:r>
              <w:rPr>
                <w:sz w:val="22"/>
                <w:szCs w:val="22"/>
              </w:rPr>
              <w:t>141.67</w:t>
            </w:r>
          </w:p>
        </w:tc>
        <w:tc>
          <w:tcPr>
            <w:tcW w:w="849"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523151E8" w14:textId="77777777" w:rsidR="00D640F1" w:rsidRDefault="00000000" w:rsidP="0048228A">
            <w:pPr>
              <w:widowControl w:val="0"/>
              <w:spacing w:line="276" w:lineRule="auto"/>
              <w:jc w:val="center"/>
              <w:rPr>
                <w:rFonts w:ascii="Arial" w:eastAsia="Arial" w:hAnsi="Arial" w:cs="Arial"/>
                <w:sz w:val="20"/>
                <w:szCs w:val="20"/>
              </w:rPr>
            </w:pPr>
            <w:r>
              <w:rPr>
                <w:sz w:val="22"/>
                <w:szCs w:val="22"/>
              </w:rPr>
              <w:t>0.33</w:t>
            </w:r>
          </w:p>
        </w:tc>
        <w:tc>
          <w:tcPr>
            <w:tcW w:w="746"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49201071" w14:textId="77777777" w:rsidR="00D640F1" w:rsidRDefault="00000000" w:rsidP="0048228A">
            <w:pPr>
              <w:widowControl w:val="0"/>
              <w:spacing w:line="276" w:lineRule="auto"/>
              <w:jc w:val="center"/>
              <w:rPr>
                <w:rFonts w:ascii="Arial" w:eastAsia="Arial" w:hAnsi="Arial" w:cs="Arial"/>
                <w:sz w:val="20"/>
                <w:szCs w:val="20"/>
              </w:rPr>
            </w:pPr>
            <w:r>
              <w:rPr>
                <w:sz w:val="22"/>
                <w:szCs w:val="22"/>
              </w:rPr>
              <w:t>141.71</w:t>
            </w:r>
          </w:p>
        </w:tc>
        <w:tc>
          <w:tcPr>
            <w:tcW w:w="1022"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E238CC0" w14:textId="77777777" w:rsidR="00D640F1" w:rsidRDefault="00000000" w:rsidP="0048228A">
            <w:pPr>
              <w:widowControl w:val="0"/>
              <w:spacing w:line="276" w:lineRule="auto"/>
              <w:jc w:val="center"/>
              <w:rPr>
                <w:rFonts w:ascii="Arial" w:eastAsia="Arial" w:hAnsi="Arial" w:cs="Arial"/>
                <w:sz w:val="20"/>
                <w:szCs w:val="20"/>
              </w:rPr>
            </w:pPr>
            <w:r>
              <w:rPr>
                <w:sz w:val="22"/>
                <w:szCs w:val="22"/>
              </w:rPr>
              <w:t>0.33</w:t>
            </w:r>
          </w:p>
        </w:tc>
      </w:tr>
      <w:tr w:rsidR="00D640F1" w14:paraId="69F29734" w14:textId="77777777" w:rsidTr="00EC47D6">
        <w:trPr>
          <w:trHeight w:val="811"/>
        </w:trPr>
        <w:tc>
          <w:tcPr>
            <w:tcW w:w="5000" w:type="pct"/>
            <w:gridSpan w:val="6"/>
            <w:tcBorders>
              <w:top w:val="nil"/>
              <w:left w:val="nil"/>
              <w:bottom w:val="nil"/>
              <w:right w:val="nil"/>
            </w:tcBorders>
            <w:shd w:val="clear" w:color="auto" w:fill="auto"/>
            <w:tcMar>
              <w:top w:w="40" w:type="dxa"/>
              <w:left w:w="40" w:type="dxa"/>
              <w:bottom w:w="40" w:type="dxa"/>
              <w:right w:w="40" w:type="dxa"/>
            </w:tcMar>
          </w:tcPr>
          <w:p w14:paraId="5534E99A" w14:textId="6F8A5F77" w:rsidR="00D640F1" w:rsidRDefault="00000000" w:rsidP="00125A65">
            <w:pPr>
              <w:widowControl w:val="0"/>
              <w:spacing w:line="276" w:lineRule="auto"/>
              <w:jc w:val="both"/>
              <w:rPr>
                <w:rFonts w:ascii="Arial" w:eastAsia="Arial" w:hAnsi="Arial" w:cs="Arial"/>
                <w:sz w:val="20"/>
                <w:szCs w:val="20"/>
              </w:rPr>
            </w:pPr>
            <w:r>
              <w:rPr>
                <w:sz w:val="22"/>
                <w:szCs w:val="22"/>
              </w:rPr>
              <w:t xml:space="preserve">Note: The table is the result of the Ljung-Box test with lags of 15. Norm is the normal distribution, and t is the student t distribution. Cor and Cov denote the square root of the correlation and covariance matrix of residuals. </w:t>
            </w:r>
          </w:p>
        </w:tc>
      </w:tr>
    </w:tbl>
    <w:p w14:paraId="76D9993D" w14:textId="77777777" w:rsidR="00D640F1" w:rsidRDefault="00000000" w:rsidP="00131937">
      <w:pPr>
        <w:pStyle w:val="Heading2"/>
        <w:spacing w:after="200"/>
        <w:jc w:val="both"/>
      </w:pPr>
      <w:bookmarkStart w:id="22" w:name="_Toc167478294"/>
      <w:r>
        <w:t>4.2 Optimal Portfolio Weights</w:t>
      </w:r>
      <w:bookmarkEnd w:id="22"/>
    </w:p>
    <w:p w14:paraId="14D89D7E" w14:textId="6D1CC102" w:rsidR="00D640F1" w:rsidRDefault="00000000" w:rsidP="005878CF">
      <w:pPr>
        <w:spacing w:after="200"/>
        <w:jc w:val="both"/>
      </w:pPr>
      <w:r>
        <w:t>After using the multivariate GARCH model</w:t>
      </w:r>
      <w:r w:rsidR="00FE669F">
        <w:t>s</w:t>
      </w:r>
      <w:r>
        <w:t xml:space="preserve">, </w:t>
      </w:r>
      <w:r w:rsidR="00581E04">
        <w:t xml:space="preserve">the </w:t>
      </w:r>
      <w:r>
        <w:t xml:space="preserve">time-varying conditional covariance matrix </w:t>
      </w:r>
      <m:oMath>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oMath>
      <w:r>
        <w:t xml:space="preserve"> and correlation matrix </w:t>
      </w:r>
      <m:oMath>
        <m:sSubSup>
          <m:sSubSupPr>
            <m:ctrlPr>
              <w:rPr>
                <w:rFonts w:ascii="Cambria Math" w:hAnsi="Cambria Math"/>
                <w:b/>
                <w:bCs/>
              </w:rPr>
            </m:ctrlPr>
          </m:sSubSupPr>
          <m:e>
            <m:r>
              <m:rPr>
                <m:sty m:val="bi"/>
              </m:rPr>
              <w:rPr>
                <w:rFonts w:ascii="Cambria Math" w:hAnsi="Cambria Math"/>
              </w:rPr>
              <m:t>R</m:t>
            </m:r>
          </m:e>
          <m:sub>
            <m:r>
              <m:rPr>
                <m:sty m:val="bi"/>
              </m:rPr>
              <w:rPr>
                <w:rFonts w:ascii="Cambria Math" w:hAnsi="Cambria Math"/>
              </w:rPr>
              <m:t>t</m:t>
            </m:r>
          </m:sub>
          <m:sup>
            <m:r>
              <m:rPr>
                <m:sty m:val="bi"/>
              </m:rPr>
              <w:rPr>
                <w:rFonts w:ascii="Cambria Math" w:hAnsi="Cambria Math"/>
              </w:rPr>
              <m:t xml:space="preserve"> </m:t>
            </m:r>
          </m:sup>
        </m:sSubSup>
      </m:oMath>
      <w:r>
        <w:t xml:space="preserve"> with the dimension of </w:t>
      </w:r>
      <m:oMath>
        <m:r>
          <w:rPr>
            <w:rFonts w:ascii="Cambria Math" w:hAnsi="Cambria Math"/>
          </w:rPr>
          <m:t>N×N×T</m:t>
        </m:r>
      </m:oMath>
      <w:r w:rsidR="00581E04">
        <w:t xml:space="preserve"> are obtained</w:t>
      </w:r>
      <w:r>
        <w:t>. Based on the loglikelihood, AIC, and BIC, the diagonal VECH model</w:t>
      </w:r>
      <w:r w:rsidR="00B230DD">
        <w:t xml:space="preserve"> with student t distribution</w:t>
      </w:r>
      <w:r>
        <w:t xml:space="preserve"> </w:t>
      </w:r>
      <w:r w:rsidR="00D56861">
        <w:t>is</w:t>
      </w:r>
      <w:r>
        <w:t xml:space="preserve"> the most suitable model for modeling commodity volatility and dependence. By applying the seven portfolio methods: equal weight, mean-variance, minimum variance, minimum correlation, maximum </w:t>
      </w:r>
      <w:r w:rsidR="00756378">
        <w:t>S</w:t>
      </w:r>
      <w:r>
        <w:t xml:space="preserve">harpe ratio, maximum </w:t>
      </w:r>
      <w:r w:rsidR="00CC1DB7">
        <w:t>S</w:t>
      </w:r>
      <w:r>
        <w:t xml:space="preserve">ortino ratio, and CVaR, </w:t>
      </w:r>
      <w:r w:rsidR="005320BD">
        <w:t>th</w:t>
      </w:r>
      <w:r w:rsidR="00400B82">
        <w:t>is</w:t>
      </w:r>
      <w:r w:rsidR="005320BD">
        <w:t xml:space="preserve"> </w:t>
      </w:r>
      <w:r w:rsidR="00400B82">
        <w:t>study</w:t>
      </w:r>
      <w:r w:rsidR="005320BD">
        <w:t xml:space="preserve"> gets</w:t>
      </w:r>
      <w:r>
        <w:t xml:space="preserve"> the time-varying weight for the 3 commodities to form portfolios</w:t>
      </w:r>
      <w:r w:rsidR="00580A1E">
        <w:t>, which means that the portfolios are rebalanced with a daily frequency</w:t>
      </w:r>
      <w:r>
        <w:t xml:space="preserve">. </w:t>
      </w:r>
      <w:r w:rsidR="000129E0">
        <w:t>Specifically</w:t>
      </w:r>
      <w:r w:rsidR="005426FE">
        <w:t xml:space="preserve">, the </w:t>
      </w:r>
      <w:r w:rsidR="005538F5" w:rsidRPr="005538F5">
        <w:t xml:space="preserve">minimum </w:t>
      </w:r>
      <w:r w:rsidR="005426FE">
        <w:t>C</w:t>
      </w:r>
      <w:r w:rsidR="005538F5">
        <w:t>V</w:t>
      </w:r>
      <w:r w:rsidR="005426FE">
        <w:t xml:space="preserve">aR </w:t>
      </w:r>
      <w:r w:rsidR="005853F5">
        <w:t xml:space="preserve">portfolio </w:t>
      </w:r>
      <w:r w:rsidR="005426FE">
        <w:t>use</w:t>
      </w:r>
      <w:r w:rsidR="005853F5">
        <w:t>s</w:t>
      </w:r>
      <w:r w:rsidR="005426FE">
        <w:t xml:space="preserve"> a rolling window of </w:t>
      </w:r>
      <w:r w:rsidR="00903F76">
        <w:t xml:space="preserve">size </w:t>
      </w:r>
      <w:r w:rsidR="001D1336">
        <w:t>250</w:t>
      </w:r>
      <w:r w:rsidR="00533334">
        <w:t xml:space="preserve"> and a a significane level of 95%</w:t>
      </w:r>
      <w:r w:rsidR="00DE6711">
        <w:t xml:space="preserve"> to </w:t>
      </w:r>
      <w:r w:rsidR="00D06CA9">
        <w:t>calculate</w:t>
      </w:r>
      <w:r w:rsidR="00DE6711">
        <w:t xml:space="preserve"> the value-at-risk.</w:t>
      </w:r>
      <w:r w:rsidR="005426FE">
        <w:t xml:space="preserve"> </w:t>
      </w:r>
      <w:r w:rsidR="00FE27B1">
        <w:t xml:space="preserve">By setting the </w:t>
      </w:r>
      <w:r w:rsidR="00014268">
        <w:t xml:space="preserve">mean-variance portfolio’s </w:t>
      </w:r>
      <w:r w:rsidR="00FE27B1">
        <w:t xml:space="preserve">risk version parameters of </w:t>
      </w:r>
      <m:oMath>
        <m:r>
          <w:rPr>
            <w:rFonts w:ascii="Cambria Math" w:hAnsi="Cambria Math"/>
          </w:rPr>
          <m:t>γ</m:t>
        </m:r>
      </m:oMath>
      <w:r w:rsidR="00FE27B1">
        <w:t xml:space="preserve"> to be 1, which means </w:t>
      </w:r>
      <w:r w:rsidR="000A2A5A">
        <w:t>an</w:t>
      </w:r>
      <w:r w:rsidR="00FE27B1">
        <w:t xml:space="preserve"> equal balance between return and risk, t</w:t>
      </w:r>
      <w:r>
        <w:t xml:space="preserve">he average optimal portfolio weights of the three commodity groups are shown in </w:t>
      </w:r>
      <w:r w:rsidR="00A20A4D">
        <w:fldChar w:fldCharType="begin"/>
      </w:r>
      <w:r w:rsidR="00A20A4D">
        <w:instrText xml:space="preserve"> REF _Ref167227853 \h </w:instrText>
      </w:r>
      <w:r w:rsidR="00A20A4D">
        <w:fldChar w:fldCharType="separate"/>
      </w:r>
      <w:r w:rsidR="002B0F19">
        <w:t xml:space="preserve">Table </w:t>
      </w:r>
      <w:r w:rsidR="002B0F19">
        <w:rPr>
          <w:noProof/>
        </w:rPr>
        <w:t>6</w:t>
      </w:r>
      <w:r w:rsidR="00A20A4D">
        <w:fldChar w:fldCharType="end"/>
      </w:r>
      <w:r>
        <w:t xml:space="preserve">. </w:t>
      </w:r>
    </w:p>
    <w:p w14:paraId="551EA6A4" w14:textId="66F54A52" w:rsidR="00D640F1" w:rsidRDefault="00000000" w:rsidP="00FC07D9">
      <w:pPr>
        <w:spacing w:after="200"/>
        <w:jc w:val="both"/>
      </w:pPr>
      <w:r>
        <w:t>Different portfolios are efficient for different investment objectives. The equal weight portfolio serves as the benchmark for all the portfolio strategies. The mean-variance portfolio optimize</w:t>
      </w:r>
      <w:r w:rsidR="0019713B">
        <w:t>s</w:t>
      </w:r>
      <w:r>
        <w:t xml:space="preserve"> the weight by maximizing the return and minimizing the risk. When not consider</w:t>
      </w:r>
      <w:r w:rsidR="001A7609">
        <w:t>ing</w:t>
      </w:r>
      <w:r>
        <w:t xml:space="preserve"> short-selling opportunities, the </w:t>
      </w:r>
      <w:r w:rsidR="009F4915">
        <w:t xml:space="preserve">mean-variance portfolio’s </w:t>
      </w:r>
      <w:r>
        <w:t xml:space="preserve">result of the optimal weight mainly </w:t>
      </w:r>
      <w:r w:rsidR="009E707C">
        <w:t>focuses</w:t>
      </w:r>
      <w:r>
        <w:t xml:space="preserve"> on allocating weights to metal and energy commodities, and this portfolio strategy has the best performance compared to others under the sample period from 1991 to 2023. With a focus on reducing the risk, the minimum variance portfolio allocates more weight to agricultural products. Also, considering the diversified portfolio, the min</w:t>
      </w:r>
      <w:r w:rsidR="00F4496D">
        <w:t>imum</w:t>
      </w:r>
      <w:r>
        <w:t xml:space="preserve"> correlation portfolio approximately allocate</w:t>
      </w:r>
      <w:r w:rsidR="00C219B4">
        <w:t>s</w:t>
      </w:r>
      <w:r>
        <w:t xml:space="preserve"> equal weight to the three commodity groups. The performance of this portfolio strategy is similar to the min</w:t>
      </w:r>
      <w:r w:rsidR="006F10CB">
        <w:t>imum</w:t>
      </w:r>
      <w:r>
        <w:t xml:space="preserve"> variance portfolio strategy. In contrast, other portfolio strategies of maximum </w:t>
      </w:r>
      <w:r w:rsidR="009E707C">
        <w:t>Sharpe</w:t>
      </w:r>
      <w:r>
        <w:t xml:space="preserve"> ratio and maximum </w:t>
      </w:r>
      <w:r w:rsidR="00743A94">
        <w:t>S</w:t>
      </w:r>
      <w:r>
        <w:t xml:space="preserve">ortino ratio consider the risk-adjusted factor with </w:t>
      </w:r>
      <w:r w:rsidR="00BC3E13">
        <w:t xml:space="preserve">maximum </w:t>
      </w:r>
      <w:r w:rsidR="008E3FD6">
        <w:t>S</w:t>
      </w:r>
      <w:r>
        <w:t xml:space="preserve">ortino ratio </w:t>
      </w:r>
      <w:r w:rsidR="00BC3E13">
        <w:t xml:space="preserve">portfolio </w:t>
      </w:r>
      <w:r>
        <w:t>focusing on the downside risk. Their results show that</w:t>
      </w:r>
      <w:r w:rsidR="009E707C">
        <w:t xml:space="preserve"> </w:t>
      </w:r>
      <w:r>
        <w:t>investors should allocate</w:t>
      </w:r>
      <w:r w:rsidR="007B2849">
        <w:t xml:space="preserve"> almost</w:t>
      </w:r>
      <w:r>
        <w:t xml:space="preserve"> all the weight</w:t>
      </w:r>
      <w:r w:rsidR="004D4965">
        <w:t>s</w:t>
      </w:r>
      <w:r>
        <w:t xml:space="preserve"> to energy commodities. However, these two portfolio strategies have higher variance and lower C</w:t>
      </w:r>
      <w:r w:rsidR="00B3668F">
        <w:t>V</w:t>
      </w:r>
      <w:r>
        <w:t>aR</w:t>
      </w:r>
      <w:r w:rsidR="000044CD">
        <w:t xml:space="preserve">, with maximum </w:t>
      </w:r>
      <w:r w:rsidR="00BA765F">
        <w:t xml:space="preserve">Sortino </w:t>
      </w:r>
      <w:r w:rsidR="000044CD">
        <w:t>ratio portfolio ha</w:t>
      </w:r>
      <w:r w:rsidR="009D0D23">
        <w:t>ving</w:t>
      </w:r>
      <w:r w:rsidR="000044CD">
        <w:t xml:space="preserve"> </w:t>
      </w:r>
      <w:r w:rsidR="00EC28F5">
        <w:t>negative</w:t>
      </w:r>
      <w:r w:rsidR="000044CD">
        <w:t xml:space="preserve"> </w:t>
      </w:r>
      <w:r w:rsidR="000D1FA4">
        <w:t xml:space="preserve">average </w:t>
      </w:r>
      <w:r w:rsidR="000044CD">
        <w:t>return</w:t>
      </w:r>
      <w:r>
        <w:t xml:space="preserve">. In order to manage the risk under extreme scenarios, </w:t>
      </w:r>
      <w:r w:rsidR="00D85E7A">
        <w:rPr>
          <w:highlight w:val="white"/>
        </w:rPr>
        <w:t xml:space="preserve">minimum </w:t>
      </w:r>
      <w:r>
        <w:t>CVaR focuses on tail risk. This portfolio allocate</w:t>
      </w:r>
      <w:r w:rsidR="009E707C">
        <w:t>s</w:t>
      </w:r>
      <w:r>
        <w:t xml:space="preserve"> the majority of the weight to energy commodities, which suggests that energy commodities might have relatively lower tail risk compared to metal and agricultural commodities. </w:t>
      </w:r>
      <w:r w:rsidR="00E0062D">
        <w:t xml:space="preserve">Similar to the maximum Sortino ratio portfolio, the </w:t>
      </w:r>
      <w:r w:rsidR="00E0062D">
        <w:rPr>
          <w:highlight w:val="white"/>
        </w:rPr>
        <w:t xml:space="preserve">minimum </w:t>
      </w:r>
      <w:r w:rsidR="00E0062D">
        <w:t xml:space="preserve">CVaR </w:t>
      </w:r>
      <w:r w:rsidR="00F46049">
        <w:t>portfolio also has negative returns and higher volatility, indicating its poor performance.</w:t>
      </w:r>
    </w:p>
    <w:p w14:paraId="07E426E9" w14:textId="591FEDC0" w:rsidR="00B970E6" w:rsidRDefault="00000000" w:rsidP="00FC07D9">
      <w:pPr>
        <w:spacing w:after="200"/>
        <w:jc w:val="both"/>
      </w:pPr>
      <w:r>
        <w:t>When the investment objective is achieving higher returns while bearing higher risk, the short-selling opportunity</w:t>
      </w:r>
      <w:r w:rsidR="001A7609">
        <w:t xml:space="preserve"> is considered</w:t>
      </w:r>
      <w:r>
        <w:t xml:space="preserve">. </w:t>
      </w:r>
      <w:r w:rsidR="00FB04CB">
        <w:t>T</w:t>
      </w:r>
      <w:r>
        <w:t xml:space="preserve">he mean-variance, </w:t>
      </w:r>
      <w:r w:rsidR="00062926">
        <w:t xml:space="preserve">maximum </w:t>
      </w:r>
      <w:r w:rsidR="009C6845">
        <w:t>Sharpe</w:t>
      </w:r>
      <w:r>
        <w:t xml:space="preserve"> ratio,</w:t>
      </w:r>
      <w:r w:rsidR="00062926">
        <w:t xml:space="preserve"> maximum</w:t>
      </w:r>
      <w:r>
        <w:t xml:space="preserve"> </w:t>
      </w:r>
      <w:r w:rsidR="009C6845">
        <w:t>S</w:t>
      </w:r>
      <w:r>
        <w:t xml:space="preserve">ortino ratio, and </w:t>
      </w:r>
      <w:r w:rsidR="0087239D">
        <w:rPr>
          <w:highlight w:val="white"/>
        </w:rPr>
        <w:t xml:space="preserve">minimum </w:t>
      </w:r>
      <w:r>
        <w:t xml:space="preserve">CVaR portfolios </w:t>
      </w:r>
      <w:r w:rsidR="00ED4237">
        <w:t>have</w:t>
      </w:r>
      <w:r>
        <w:t xml:space="preserve"> short-selling weights. Also, these strategies are all short-sell agricultural commodities. This suggests that agricultural commodities are underperformed compared to metals and energy commodities. In such cases, short-selling agricultural commodities allows the investor to benefit from the anticipated decline. Additionally, short-sell agricultural commodities can also be attributed to the seasonally predictable volatilities for the agricultural products. Regarding the portfolio performance of the short selling conditions, portfolio strategies of mean-variance and maximum </w:t>
      </w:r>
      <w:r w:rsidR="00C144FC">
        <w:t>Sharpe</w:t>
      </w:r>
      <w:r>
        <w:t xml:space="preserve"> ratio archive higher return and </w:t>
      </w:r>
      <w:r w:rsidR="0081769B">
        <w:t xml:space="preserve">lower </w:t>
      </w:r>
      <w:r>
        <w:t xml:space="preserve">volatility compared to no short selling opportunity conditions. However, the performance of short-selling maximum </w:t>
      </w:r>
      <w:r w:rsidR="00AE6ACF">
        <w:t>S</w:t>
      </w:r>
      <w:r>
        <w:t xml:space="preserve">ortino ratio and </w:t>
      </w:r>
      <w:r w:rsidR="00EB2DCE">
        <w:rPr>
          <w:highlight w:val="white"/>
        </w:rPr>
        <w:t xml:space="preserve">minimum </w:t>
      </w:r>
      <w:r>
        <w:t>CVaR ratio is generally worse than conditions without short-selling. This is because short selling can increase volatility and the chance of significant losses, which makes the portfolios more risky.</w:t>
      </w:r>
    </w:p>
    <w:p w14:paraId="3362BED2" w14:textId="58A49231" w:rsidR="00FF5D1A" w:rsidRDefault="00FF5D1A" w:rsidP="00955401">
      <w:pPr>
        <w:pStyle w:val="Caption"/>
      </w:pPr>
      <w:bookmarkStart w:id="23" w:name="_Ref167227853"/>
      <w:r>
        <w:t xml:space="preserve">Table </w:t>
      </w:r>
      <w:r>
        <w:fldChar w:fldCharType="begin"/>
      </w:r>
      <w:r>
        <w:instrText xml:space="preserve"> SEQ Table \* ARABIC </w:instrText>
      </w:r>
      <w:r>
        <w:fldChar w:fldCharType="separate"/>
      </w:r>
      <w:r w:rsidR="002B0F19">
        <w:rPr>
          <w:noProof/>
        </w:rPr>
        <w:t>6</w:t>
      </w:r>
      <w:r>
        <w:fldChar w:fldCharType="end"/>
      </w:r>
      <w:bookmarkEnd w:id="23"/>
      <w:r>
        <w:t xml:space="preserve">: </w:t>
      </w:r>
      <w:r w:rsidRPr="00F90CAD">
        <w:t>Average Weights of Optimal Portfolios</w:t>
      </w:r>
    </w:p>
    <w:tbl>
      <w:tblPr>
        <w:tblStyle w:val="a4"/>
        <w:tblW w:w="11985" w:type="dxa"/>
        <w:tblInd w:w="-1320" w:type="dxa"/>
        <w:tblBorders>
          <w:top w:val="nil"/>
          <w:left w:val="nil"/>
          <w:bottom w:val="nil"/>
          <w:right w:val="nil"/>
          <w:insideH w:val="nil"/>
          <w:insideV w:val="nil"/>
        </w:tblBorders>
        <w:tblLayout w:type="fixed"/>
        <w:tblLook w:val="0600" w:firstRow="0" w:lastRow="0" w:firstColumn="0" w:lastColumn="0" w:noHBand="1" w:noVBand="1"/>
      </w:tblPr>
      <w:tblGrid>
        <w:gridCol w:w="1462"/>
        <w:gridCol w:w="1478"/>
        <w:gridCol w:w="1560"/>
        <w:gridCol w:w="1410"/>
        <w:gridCol w:w="1800"/>
        <w:gridCol w:w="1365"/>
        <w:gridCol w:w="1530"/>
        <w:gridCol w:w="1380"/>
      </w:tblGrid>
      <w:tr w:rsidR="00D640F1" w14:paraId="40787007" w14:textId="77777777" w:rsidTr="00AE45BA">
        <w:trPr>
          <w:trHeight w:val="345"/>
        </w:trPr>
        <w:tc>
          <w:tcPr>
            <w:tcW w:w="1462"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4B8B698F" w14:textId="77777777" w:rsidR="00D640F1" w:rsidRDefault="00D640F1">
            <w:pPr>
              <w:widowControl w:val="0"/>
              <w:spacing w:line="276" w:lineRule="auto"/>
              <w:rPr>
                <w:rFonts w:ascii="Arial" w:eastAsia="Arial" w:hAnsi="Arial" w:cs="Arial"/>
                <w:sz w:val="20"/>
                <w:szCs w:val="20"/>
              </w:rPr>
            </w:pPr>
          </w:p>
        </w:tc>
        <w:tc>
          <w:tcPr>
            <w:tcW w:w="1478"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3E5D7A47" w14:textId="77777777" w:rsidR="00D640F1" w:rsidRDefault="00000000" w:rsidP="009B5340">
            <w:pPr>
              <w:widowControl w:val="0"/>
              <w:spacing w:line="276" w:lineRule="auto"/>
              <w:jc w:val="center"/>
              <w:rPr>
                <w:rFonts w:ascii="Arial" w:eastAsia="Arial" w:hAnsi="Arial" w:cs="Arial"/>
                <w:sz w:val="20"/>
                <w:szCs w:val="20"/>
              </w:rPr>
            </w:pPr>
            <w:r>
              <w:rPr>
                <w:b/>
                <w:sz w:val="22"/>
                <w:szCs w:val="22"/>
              </w:rPr>
              <w:t>Equal Weight</w:t>
            </w:r>
          </w:p>
        </w:tc>
        <w:tc>
          <w:tcPr>
            <w:tcW w:w="1560"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2328BBC7" w14:textId="77777777" w:rsidR="00D640F1" w:rsidRDefault="00000000" w:rsidP="009B5340">
            <w:pPr>
              <w:widowControl w:val="0"/>
              <w:spacing w:line="276" w:lineRule="auto"/>
              <w:jc w:val="center"/>
              <w:rPr>
                <w:rFonts w:ascii="Arial" w:eastAsia="Arial" w:hAnsi="Arial" w:cs="Arial"/>
                <w:sz w:val="20"/>
                <w:szCs w:val="20"/>
              </w:rPr>
            </w:pPr>
            <w:r>
              <w:rPr>
                <w:b/>
                <w:sz w:val="22"/>
                <w:szCs w:val="22"/>
              </w:rPr>
              <w:t>Mean-Variance</w:t>
            </w:r>
          </w:p>
        </w:tc>
        <w:tc>
          <w:tcPr>
            <w:tcW w:w="1410"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6CB88DCB" w14:textId="77777777" w:rsidR="00D640F1" w:rsidRDefault="00000000" w:rsidP="009B5340">
            <w:pPr>
              <w:widowControl w:val="0"/>
              <w:spacing w:line="276" w:lineRule="auto"/>
              <w:jc w:val="center"/>
              <w:rPr>
                <w:rFonts w:ascii="Arial" w:eastAsia="Arial" w:hAnsi="Arial" w:cs="Arial"/>
                <w:sz w:val="20"/>
                <w:szCs w:val="20"/>
              </w:rPr>
            </w:pPr>
            <w:r>
              <w:rPr>
                <w:b/>
                <w:sz w:val="22"/>
                <w:szCs w:val="22"/>
              </w:rPr>
              <w:t>Min Variance</w:t>
            </w:r>
          </w:p>
        </w:tc>
        <w:tc>
          <w:tcPr>
            <w:tcW w:w="1800"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7F24900A" w14:textId="77777777" w:rsidR="00D640F1" w:rsidRDefault="00000000" w:rsidP="009B5340">
            <w:pPr>
              <w:widowControl w:val="0"/>
              <w:spacing w:line="276" w:lineRule="auto"/>
              <w:jc w:val="center"/>
              <w:rPr>
                <w:rFonts w:ascii="Arial" w:eastAsia="Arial" w:hAnsi="Arial" w:cs="Arial"/>
                <w:sz w:val="20"/>
                <w:szCs w:val="20"/>
              </w:rPr>
            </w:pPr>
            <w:r>
              <w:rPr>
                <w:b/>
                <w:sz w:val="22"/>
                <w:szCs w:val="22"/>
              </w:rPr>
              <w:t>Min Correlation</w:t>
            </w:r>
          </w:p>
        </w:tc>
        <w:tc>
          <w:tcPr>
            <w:tcW w:w="1365"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38B6D408" w14:textId="77777777" w:rsidR="00D640F1" w:rsidRDefault="00000000" w:rsidP="009B5340">
            <w:pPr>
              <w:widowControl w:val="0"/>
              <w:spacing w:line="276" w:lineRule="auto"/>
              <w:jc w:val="center"/>
              <w:rPr>
                <w:rFonts w:ascii="Arial" w:eastAsia="Arial" w:hAnsi="Arial" w:cs="Arial"/>
                <w:sz w:val="20"/>
                <w:szCs w:val="20"/>
              </w:rPr>
            </w:pPr>
            <w:r>
              <w:rPr>
                <w:b/>
                <w:sz w:val="22"/>
                <w:szCs w:val="22"/>
              </w:rPr>
              <w:t>Sharpe Ratio</w:t>
            </w:r>
          </w:p>
        </w:tc>
        <w:tc>
          <w:tcPr>
            <w:tcW w:w="1530"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58F10F3F" w14:textId="77777777" w:rsidR="00D640F1" w:rsidRDefault="00000000" w:rsidP="009B5340">
            <w:pPr>
              <w:widowControl w:val="0"/>
              <w:spacing w:line="276" w:lineRule="auto"/>
              <w:jc w:val="center"/>
              <w:rPr>
                <w:rFonts w:ascii="Arial" w:eastAsia="Arial" w:hAnsi="Arial" w:cs="Arial"/>
                <w:sz w:val="20"/>
                <w:szCs w:val="20"/>
              </w:rPr>
            </w:pPr>
            <w:r>
              <w:rPr>
                <w:b/>
                <w:sz w:val="22"/>
                <w:szCs w:val="22"/>
              </w:rPr>
              <w:t>Sortino Ratio</w:t>
            </w:r>
          </w:p>
        </w:tc>
        <w:tc>
          <w:tcPr>
            <w:tcW w:w="1380"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32E2C3A5" w14:textId="33F069AD" w:rsidR="00D640F1" w:rsidRDefault="00D923C8" w:rsidP="009B5340">
            <w:pPr>
              <w:widowControl w:val="0"/>
              <w:spacing w:line="276" w:lineRule="auto"/>
              <w:jc w:val="center"/>
              <w:rPr>
                <w:rFonts w:ascii="Arial" w:eastAsia="Arial" w:hAnsi="Arial" w:cs="Arial"/>
                <w:sz w:val="20"/>
                <w:szCs w:val="20"/>
              </w:rPr>
            </w:pPr>
            <w:r>
              <w:rPr>
                <w:b/>
                <w:sz w:val="22"/>
                <w:szCs w:val="22"/>
              </w:rPr>
              <w:t>Min CVaR</w:t>
            </w:r>
          </w:p>
        </w:tc>
      </w:tr>
      <w:tr w:rsidR="00D640F1" w14:paraId="15AF0041" w14:textId="77777777">
        <w:trPr>
          <w:trHeight w:val="585"/>
        </w:trPr>
        <w:tc>
          <w:tcPr>
            <w:tcW w:w="11985" w:type="dxa"/>
            <w:gridSpan w:val="8"/>
            <w:tcBorders>
              <w:top w:val="nil"/>
              <w:left w:val="nil"/>
              <w:bottom w:val="nil"/>
              <w:right w:val="nil"/>
            </w:tcBorders>
            <w:shd w:val="clear" w:color="auto" w:fill="auto"/>
            <w:tcMar>
              <w:top w:w="40" w:type="dxa"/>
              <w:left w:w="40" w:type="dxa"/>
              <w:bottom w:w="40" w:type="dxa"/>
              <w:right w:w="40" w:type="dxa"/>
            </w:tcMar>
            <w:vAlign w:val="bottom"/>
          </w:tcPr>
          <w:p w14:paraId="676E8346" w14:textId="77777777" w:rsidR="00D640F1" w:rsidRDefault="00000000">
            <w:pPr>
              <w:widowControl w:val="0"/>
              <w:spacing w:line="276" w:lineRule="auto"/>
              <w:jc w:val="center"/>
              <w:rPr>
                <w:rFonts w:ascii="Arial" w:eastAsia="Arial" w:hAnsi="Arial" w:cs="Arial"/>
                <w:sz w:val="20"/>
                <w:szCs w:val="20"/>
              </w:rPr>
            </w:pPr>
            <w:r>
              <w:rPr>
                <w:b/>
                <w:sz w:val="22"/>
                <w:szCs w:val="22"/>
              </w:rPr>
              <w:t>No short Selling</w:t>
            </w:r>
          </w:p>
        </w:tc>
      </w:tr>
      <w:tr w:rsidR="00D640F1" w14:paraId="7BBF5CF9" w14:textId="77777777" w:rsidTr="00AE45BA">
        <w:trPr>
          <w:trHeight w:val="315"/>
        </w:trPr>
        <w:tc>
          <w:tcPr>
            <w:tcW w:w="1462" w:type="dxa"/>
            <w:tcBorders>
              <w:top w:val="nil"/>
              <w:left w:val="nil"/>
              <w:bottom w:val="nil"/>
              <w:right w:val="nil"/>
            </w:tcBorders>
            <w:tcMar>
              <w:top w:w="40" w:type="dxa"/>
              <w:left w:w="40" w:type="dxa"/>
              <w:bottom w:w="40" w:type="dxa"/>
              <w:right w:w="40" w:type="dxa"/>
            </w:tcMar>
            <w:vAlign w:val="bottom"/>
          </w:tcPr>
          <w:p w14:paraId="75A97FB2" w14:textId="77777777" w:rsidR="00D640F1" w:rsidRDefault="00000000">
            <w:pPr>
              <w:widowControl w:val="0"/>
              <w:spacing w:line="276" w:lineRule="auto"/>
              <w:rPr>
                <w:rFonts w:ascii="Arial" w:eastAsia="Arial" w:hAnsi="Arial" w:cs="Arial"/>
                <w:sz w:val="20"/>
                <w:szCs w:val="20"/>
              </w:rPr>
            </w:pPr>
            <w:r>
              <w:rPr>
                <w:b/>
                <w:sz w:val="22"/>
                <w:szCs w:val="22"/>
              </w:rPr>
              <w:t>Weights</w:t>
            </w:r>
          </w:p>
        </w:tc>
        <w:tc>
          <w:tcPr>
            <w:tcW w:w="1478" w:type="dxa"/>
            <w:tcBorders>
              <w:top w:val="nil"/>
              <w:left w:val="nil"/>
              <w:bottom w:val="nil"/>
              <w:right w:val="nil"/>
            </w:tcBorders>
            <w:tcMar>
              <w:top w:w="40" w:type="dxa"/>
              <w:left w:w="40" w:type="dxa"/>
              <w:bottom w:w="40" w:type="dxa"/>
              <w:right w:w="40" w:type="dxa"/>
            </w:tcMar>
            <w:vAlign w:val="bottom"/>
          </w:tcPr>
          <w:p w14:paraId="0294D7D0" w14:textId="77777777" w:rsidR="00D640F1" w:rsidRDefault="00D640F1">
            <w:pPr>
              <w:widowControl w:val="0"/>
              <w:spacing w:line="276" w:lineRule="auto"/>
              <w:rPr>
                <w:rFonts w:ascii="Arial" w:eastAsia="Arial" w:hAnsi="Arial" w:cs="Arial"/>
                <w:sz w:val="20"/>
                <w:szCs w:val="20"/>
              </w:rPr>
            </w:pPr>
          </w:p>
        </w:tc>
        <w:tc>
          <w:tcPr>
            <w:tcW w:w="1560" w:type="dxa"/>
            <w:tcBorders>
              <w:top w:val="nil"/>
              <w:left w:val="nil"/>
              <w:bottom w:val="nil"/>
              <w:right w:val="nil"/>
            </w:tcBorders>
            <w:tcMar>
              <w:top w:w="40" w:type="dxa"/>
              <w:left w:w="40" w:type="dxa"/>
              <w:bottom w:w="40" w:type="dxa"/>
              <w:right w:w="40" w:type="dxa"/>
            </w:tcMar>
            <w:vAlign w:val="bottom"/>
          </w:tcPr>
          <w:p w14:paraId="2327FBB0" w14:textId="77777777" w:rsidR="00D640F1" w:rsidRDefault="00D640F1">
            <w:pPr>
              <w:widowControl w:val="0"/>
              <w:spacing w:line="276" w:lineRule="auto"/>
              <w:rPr>
                <w:rFonts w:ascii="Arial" w:eastAsia="Arial" w:hAnsi="Arial" w:cs="Arial"/>
                <w:sz w:val="20"/>
                <w:szCs w:val="20"/>
              </w:rPr>
            </w:pPr>
          </w:p>
        </w:tc>
        <w:tc>
          <w:tcPr>
            <w:tcW w:w="1410" w:type="dxa"/>
            <w:tcBorders>
              <w:top w:val="nil"/>
              <w:left w:val="nil"/>
              <w:bottom w:val="nil"/>
              <w:right w:val="nil"/>
            </w:tcBorders>
            <w:tcMar>
              <w:top w:w="40" w:type="dxa"/>
              <w:left w:w="40" w:type="dxa"/>
              <w:bottom w:w="40" w:type="dxa"/>
              <w:right w:w="40" w:type="dxa"/>
            </w:tcMar>
            <w:vAlign w:val="bottom"/>
          </w:tcPr>
          <w:p w14:paraId="4FEF6076" w14:textId="77777777" w:rsidR="00D640F1" w:rsidRDefault="00D640F1">
            <w:pPr>
              <w:widowControl w:val="0"/>
              <w:spacing w:line="276" w:lineRule="auto"/>
              <w:rPr>
                <w:rFonts w:ascii="Arial" w:eastAsia="Arial" w:hAnsi="Arial" w:cs="Arial"/>
                <w:sz w:val="20"/>
                <w:szCs w:val="20"/>
              </w:rPr>
            </w:pPr>
          </w:p>
        </w:tc>
        <w:tc>
          <w:tcPr>
            <w:tcW w:w="1800" w:type="dxa"/>
            <w:tcBorders>
              <w:top w:val="nil"/>
              <w:left w:val="nil"/>
              <w:bottom w:val="nil"/>
              <w:right w:val="nil"/>
            </w:tcBorders>
            <w:tcMar>
              <w:top w:w="40" w:type="dxa"/>
              <w:left w:w="40" w:type="dxa"/>
              <w:bottom w:w="40" w:type="dxa"/>
              <w:right w:w="40" w:type="dxa"/>
            </w:tcMar>
            <w:vAlign w:val="bottom"/>
          </w:tcPr>
          <w:p w14:paraId="2D547153" w14:textId="77777777" w:rsidR="00D640F1" w:rsidRDefault="00D640F1">
            <w:pPr>
              <w:widowControl w:val="0"/>
              <w:spacing w:line="276" w:lineRule="auto"/>
              <w:rPr>
                <w:rFonts w:ascii="Arial" w:eastAsia="Arial" w:hAnsi="Arial" w:cs="Arial"/>
                <w:sz w:val="20"/>
                <w:szCs w:val="20"/>
              </w:rPr>
            </w:pPr>
          </w:p>
        </w:tc>
        <w:tc>
          <w:tcPr>
            <w:tcW w:w="1365" w:type="dxa"/>
            <w:tcBorders>
              <w:top w:val="nil"/>
              <w:left w:val="nil"/>
              <w:bottom w:val="nil"/>
              <w:right w:val="nil"/>
            </w:tcBorders>
            <w:tcMar>
              <w:top w:w="40" w:type="dxa"/>
              <w:left w:w="40" w:type="dxa"/>
              <w:bottom w:w="40" w:type="dxa"/>
              <w:right w:w="40" w:type="dxa"/>
            </w:tcMar>
            <w:vAlign w:val="bottom"/>
          </w:tcPr>
          <w:p w14:paraId="1B8C4A8E" w14:textId="77777777" w:rsidR="00D640F1" w:rsidRDefault="00D640F1">
            <w:pPr>
              <w:widowControl w:val="0"/>
              <w:spacing w:line="276" w:lineRule="auto"/>
              <w:rPr>
                <w:rFonts w:ascii="Arial" w:eastAsia="Arial" w:hAnsi="Arial" w:cs="Arial"/>
                <w:sz w:val="20"/>
                <w:szCs w:val="20"/>
              </w:rPr>
            </w:pPr>
          </w:p>
        </w:tc>
        <w:tc>
          <w:tcPr>
            <w:tcW w:w="1530" w:type="dxa"/>
            <w:tcBorders>
              <w:top w:val="nil"/>
              <w:left w:val="nil"/>
              <w:bottom w:val="nil"/>
              <w:right w:val="nil"/>
            </w:tcBorders>
            <w:tcMar>
              <w:top w:w="40" w:type="dxa"/>
              <w:left w:w="40" w:type="dxa"/>
              <w:bottom w:w="40" w:type="dxa"/>
              <w:right w:w="40" w:type="dxa"/>
            </w:tcMar>
            <w:vAlign w:val="bottom"/>
          </w:tcPr>
          <w:p w14:paraId="7014F569" w14:textId="77777777" w:rsidR="00D640F1" w:rsidRDefault="00D640F1">
            <w:pPr>
              <w:widowControl w:val="0"/>
              <w:spacing w:line="276" w:lineRule="auto"/>
              <w:rPr>
                <w:rFonts w:ascii="Arial" w:eastAsia="Arial" w:hAnsi="Arial" w:cs="Arial"/>
                <w:sz w:val="20"/>
                <w:szCs w:val="20"/>
              </w:rPr>
            </w:pPr>
          </w:p>
        </w:tc>
        <w:tc>
          <w:tcPr>
            <w:tcW w:w="1380" w:type="dxa"/>
            <w:tcBorders>
              <w:top w:val="nil"/>
              <w:left w:val="nil"/>
              <w:bottom w:val="nil"/>
              <w:right w:val="nil"/>
            </w:tcBorders>
            <w:tcMar>
              <w:top w:w="40" w:type="dxa"/>
              <w:left w:w="40" w:type="dxa"/>
              <w:bottom w:w="40" w:type="dxa"/>
              <w:right w:w="40" w:type="dxa"/>
            </w:tcMar>
            <w:vAlign w:val="bottom"/>
          </w:tcPr>
          <w:p w14:paraId="6F17B673" w14:textId="77777777" w:rsidR="00D640F1" w:rsidRDefault="00D640F1">
            <w:pPr>
              <w:widowControl w:val="0"/>
              <w:spacing w:line="276" w:lineRule="auto"/>
              <w:rPr>
                <w:rFonts w:ascii="Arial" w:eastAsia="Arial" w:hAnsi="Arial" w:cs="Arial"/>
                <w:sz w:val="20"/>
                <w:szCs w:val="20"/>
              </w:rPr>
            </w:pPr>
          </w:p>
        </w:tc>
      </w:tr>
      <w:tr w:rsidR="00994638" w14:paraId="6DDC9220" w14:textId="77777777" w:rsidTr="00ED7213">
        <w:trPr>
          <w:trHeight w:val="315"/>
        </w:trPr>
        <w:tc>
          <w:tcPr>
            <w:tcW w:w="1462" w:type="dxa"/>
            <w:tcBorders>
              <w:top w:val="nil"/>
              <w:left w:val="nil"/>
              <w:bottom w:val="nil"/>
              <w:right w:val="nil"/>
            </w:tcBorders>
            <w:tcMar>
              <w:top w:w="40" w:type="dxa"/>
              <w:left w:w="40" w:type="dxa"/>
              <w:bottom w:w="40" w:type="dxa"/>
              <w:right w:w="40" w:type="dxa"/>
            </w:tcMar>
            <w:vAlign w:val="bottom"/>
          </w:tcPr>
          <w:p w14:paraId="775EBEC1" w14:textId="77777777" w:rsidR="00994638" w:rsidRDefault="00994638" w:rsidP="00994638">
            <w:pPr>
              <w:widowControl w:val="0"/>
              <w:spacing w:line="276" w:lineRule="auto"/>
              <w:rPr>
                <w:rFonts w:ascii="Arial" w:eastAsia="Arial" w:hAnsi="Arial" w:cs="Arial"/>
                <w:sz w:val="20"/>
                <w:szCs w:val="20"/>
              </w:rPr>
            </w:pPr>
            <w:r>
              <w:rPr>
                <w:sz w:val="22"/>
                <w:szCs w:val="22"/>
              </w:rPr>
              <w:t>Metal</w:t>
            </w:r>
          </w:p>
        </w:tc>
        <w:tc>
          <w:tcPr>
            <w:tcW w:w="1478" w:type="dxa"/>
            <w:tcBorders>
              <w:top w:val="nil"/>
              <w:left w:val="nil"/>
              <w:bottom w:val="nil"/>
              <w:right w:val="nil"/>
            </w:tcBorders>
            <w:tcMar>
              <w:top w:w="40" w:type="dxa"/>
              <w:left w:w="40" w:type="dxa"/>
              <w:bottom w:w="40" w:type="dxa"/>
              <w:right w:w="40" w:type="dxa"/>
            </w:tcMar>
          </w:tcPr>
          <w:p w14:paraId="08C8ED86" w14:textId="470C31FC" w:rsidR="00994638" w:rsidRDefault="00994638" w:rsidP="00AE72A5">
            <w:pPr>
              <w:widowControl w:val="0"/>
              <w:spacing w:line="276" w:lineRule="auto"/>
              <w:jc w:val="center"/>
              <w:rPr>
                <w:rFonts w:ascii="Arial" w:eastAsia="Arial" w:hAnsi="Arial" w:cs="Arial"/>
                <w:sz w:val="20"/>
                <w:szCs w:val="20"/>
              </w:rPr>
            </w:pPr>
            <w:r w:rsidRPr="00D61A23">
              <w:t>33.33%</w:t>
            </w:r>
          </w:p>
        </w:tc>
        <w:tc>
          <w:tcPr>
            <w:tcW w:w="1560" w:type="dxa"/>
            <w:tcBorders>
              <w:top w:val="nil"/>
              <w:left w:val="nil"/>
              <w:bottom w:val="nil"/>
              <w:right w:val="nil"/>
            </w:tcBorders>
            <w:tcMar>
              <w:top w:w="40" w:type="dxa"/>
              <w:left w:w="40" w:type="dxa"/>
              <w:bottom w:w="40" w:type="dxa"/>
              <w:right w:w="40" w:type="dxa"/>
            </w:tcMar>
          </w:tcPr>
          <w:p w14:paraId="1F4CE774" w14:textId="55B79EB7" w:rsidR="00994638" w:rsidRDefault="00994638" w:rsidP="00AE72A5">
            <w:pPr>
              <w:widowControl w:val="0"/>
              <w:spacing w:line="276" w:lineRule="auto"/>
              <w:jc w:val="center"/>
              <w:rPr>
                <w:rFonts w:ascii="Arial" w:eastAsia="Arial" w:hAnsi="Arial" w:cs="Arial"/>
                <w:sz w:val="20"/>
                <w:szCs w:val="20"/>
              </w:rPr>
            </w:pPr>
            <w:r w:rsidRPr="00D61A23">
              <w:t>58.25%</w:t>
            </w:r>
          </w:p>
        </w:tc>
        <w:tc>
          <w:tcPr>
            <w:tcW w:w="1410" w:type="dxa"/>
            <w:tcBorders>
              <w:top w:val="nil"/>
              <w:left w:val="nil"/>
              <w:bottom w:val="nil"/>
              <w:right w:val="nil"/>
            </w:tcBorders>
            <w:tcMar>
              <w:top w:w="40" w:type="dxa"/>
              <w:left w:w="40" w:type="dxa"/>
              <w:bottom w:w="40" w:type="dxa"/>
              <w:right w:w="40" w:type="dxa"/>
            </w:tcMar>
          </w:tcPr>
          <w:p w14:paraId="64580256" w14:textId="34CC967C" w:rsidR="00994638" w:rsidRDefault="00994638" w:rsidP="00AE72A5">
            <w:pPr>
              <w:widowControl w:val="0"/>
              <w:spacing w:line="276" w:lineRule="auto"/>
              <w:jc w:val="center"/>
              <w:rPr>
                <w:rFonts w:ascii="Arial" w:eastAsia="Arial" w:hAnsi="Arial" w:cs="Arial"/>
                <w:sz w:val="20"/>
                <w:szCs w:val="20"/>
              </w:rPr>
            </w:pPr>
            <w:r w:rsidRPr="00D61A23">
              <w:t>36.62%</w:t>
            </w:r>
          </w:p>
        </w:tc>
        <w:tc>
          <w:tcPr>
            <w:tcW w:w="1800" w:type="dxa"/>
            <w:tcBorders>
              <w:top w:val="nil"/>
              <w:left w:val="nil"/>
              <w:bottom w:val="nil"/>
              <w:right w:val="nil"/>
            </w:tcBorders>
            <w:tcMar>
              <w:top w:w="40" w:type="dxa"/>
              <w:left w:w="40" w:type="dxa"/>
              <w:bottom w:w="40" w:type="dxa"/>
              <w:right w:w="40" w:type="dxa"/>
            </w:tcMar>
          </w:tcPr>
          <w:p w14:paraId="1F5E9C19" w14:textId="06FA9B4C" w:rsidR="00994638" w:rsidRDefault="00994638" w:rsidP="00AE72A5">
            <w:pPr>
              <w:widowControl w:val="0"/>
              <w:spacing w:line="276" w:lineRule="auto"/>
              <w:jc w:val="center"/>
              <w:rPr>
                <w:rFonts w:ascii="Arial" w:eastAsia="Arial" w:hAnsi="Arial" w:cs="Arial"/>
                <w:sz w:val="20"/>
                <w:szCs w:val="20"/>
              </w:rPr>
            </w:pPr>
            <w:r w:rsidRPr="00D61A23">
              <w:t>32.19%</w:t>
            </w:r>
          </w:p>
        </w:tc>
        <w:tc>
          <w:tcPr>
            <w:tcW w:w="1365" w:type="dxa"/>
            <w:tcBorders>
              <w:top w:val="nil"/>
              <w:left w:val="nil"/>
              <w:bottom w:val="nil"/>
              <w:right w:val="nil"/>
            </w:tcBorders>
            <w:tcMar>
              <w:top w:w="40" w:type="dxa"/>
              <w:left w:w="40" w:type="dxa"/>
              <w:bottom w:w="40" w:type="dxa"/>
              <w:right w:w="40" w:type="dxa"/>
            </w:tcMar>
          </w:tcPr>
          <w:p w14:paraId="0B97326B" w14:textId="2AFFC512" w:rsidR="00994638" w:rsidRDefault="00994638" w:rsidP="00AE72A5">
            <w:pPr>
              <w:widowControl w:val="0"/>
              <w:spacing w:line="276" w:lineRule="auto"/>
              <w:jc w:val="center"/>
              <w:rPr>
                <w:rFonts w:ascii="Arial" w:eastAsia="Arial" w:hAnsi="Arial" w:cs="Arial"/>
                <w:sz w:val="20"/>
                <w:szCs w:val="20"/>
              </w:rPr>
            </w:pPr>
            <w:r w:rsidRPr="00D61A23">
              <w:t>0.41%</w:t>
            </w:r>
          </w:p>
        </w:tc>
        <w:tc>
          <w:tcPr>
            <w:tcW w:w="1530" w:type="dxa"/>
            <w:tcBorders>
              <w:top w:val="nil"/>
              <w:left w:val="nil"/>
              <w:bottom w:val="nil"/>
              <w:right w:val="nil"/>
            </w:tcBorders>
            <w:tcMar>
              <w:top w:w="40" w:type="dxa"/>
              <w:left w:w="40" w:type="dxa"/>
              <w:bottom w:w="40" w:type="dxa"/>
              <w:right w:w="40" w:type="dxa"/>
            </w:tcMar>
          </w:tcPr>
          <w:p w14:paraId="4275E35A" w14:textId="4DFA645F" w:rsidR="00994638" w:rsidRDefault="00994638" w:rsidP="00AE72A5">
            <w:pPr>
              <w:widowControl w:val="0"/>
              <w:spacing w:line="276" w:lineRule="auto"/>
              <w:jc w:val="center"/>
              <w:rPr>
                <w:rFonts w:ascii="Arial" w:eastAsia="Arial" w:hAnsi="Arial" w:cs="Arial"/>
                <w:sz w:val="20"/>
                <w:szCs w:val="20"/>
              </w:rPr>
            </w:pPr>
            <w:r w:rsidRPr="00D61A23">
              <w:t>0.02%</w:t>
            </w:r>
          </w:p>
        </w:tc>
        <w:tc>
          <w:tcPr>
            <w:tcW w:w="1380" w:type="dxa"/>
            <w:tcBorders>
              <w:top w:val="nil"/>
              <w:left w:val="nil"/>
              <w:bottom w:val="nil"/>
              <w:right w:val="nil"/>
            </w:tcBorders>
            <w:tcMar>
              <w:top w:w="40" w:type="dxa"/>
              <w:left w:w="40" w:type="dxa"/>
              <w:bottom w:w="40" w:type="dxa"/>
              <w:right w:w="40" w:type="dxa"/>
            </w:tcMar>
          </w:tcPr>
          <w:p w14:paraId="3F9FBB2D" w14:textId="2A59F39A" w:rsidR="00994638" w:rsidRDefault="00994638" w:rsidP="00AE72A5">
            <w:pPr>
              <w:widowControl w:val="0"/>
              <w:spacing w:line="276" w:lineRule="auto"/>
              <w:jc w:val="center"/>
              <w:rPr>
                <w:rFonts w:ascii="Arial" w:eastAsia="Arial" w:hAnsi="Arial" w:cs="Arial"/>
                <w:sz w:val="20"/>
                <w:szCs w:val="20"/>
              </w:rPr>
            </w:pPr>
            <w:r w:rsidRPr="00D61A23">
              <w:t>17.37%</w:t>
            </w:r>
          </w:p>
        </w:tc>
      </w:tr>
      <w:tr w:rsidR="00994638" w14:paraId="197B7487" w14:textId="77777777" w:rsidTr="00ED7213">
        <w:trPr>
          <w:trHeight w:val="315"/>
        </w:trPr>
        <w:tc>
          <w:tcPr>
            <w:tcW w:w="1462" w:type="dxa"/>
            <w:tcBorders>
              <w:top w:val="nil"/>
              <w:left w:val="nil"/>
              <w:bottom w:val="nil"/>
              <w:right w:val="nil"/>
            </w:tcBorders>
            <w:tcMar>
              <w:top w:w="40" w:type="dxa"/>
              <w:left w:w="40" w:type="dxa"/>
              <w:bottom w:w="40" w:type="dxa"/>
              <w:right w:w="40" w:type="dxa"/>
            </w:tcMar>
            <w:vAlign w:val="bottom"/>
          </w:tcPr>
          <w:p w14:paraId="41DEBB3A" w14:textId="27019762" w:rsidR="00994638" w:rsidRDefault="006442CF" w:rsidP="00994638">
            <w:pPr>
              <w:widowControl w:val="0"/>
              <w:spacing w:line="276" w:lineRule="auto"/>
              <w:rPr>
                <w:rFonts w:ascii="Arial" w:eastAsia="Arial" w:hAnsi="Arial" w:cs="Arial"/>
                <w:sz w:val="20"/>
                <w:szCs w:val="20"/>
              </w:rPr>
            </w:pPr>
            <w:r>
              <w:rPr>
                <w:sz w:val="22"/>
                <w:szCs w:val="22"/>
              </w:rPr>
              <w:t>Energy</w:t>
            </w:r>
          </w:p>
        </w:tc>
        <w:tc>
          <w:tcPr>
            <w:tcW w:w="1478" w:type="dxa"/>
            <w:tcBorders>
              <w:top w:val="nil"/>
              <w:left w:val="nil"/>
              <w:bottom w:val="nil"/>
              <w:right w:val="nil"/>
            </w:tcBorders>
            <w:tcMar>
              <w:top w:w="40" w:type="dxa"/>
              <w:left w:w="40" w:type="dxa"/>
              <w:bottom w:w="40" w:type="dxa"/>
              <w:right w:w="40" w:type="dxa"/>
            </w:tcMar>
          </w:tcPr>
          <w:p w14:paraId="18C1859A" w14:textId="408CCA4A" w:rsidR="00994638" w:rsidRDefault="00994638" w:rsidP="00AE72A5">
            <w:pPr>
              <w:widowControl w:val="0"/>
              <w:spacing w:line="276" w:lineRule="auto"/>
              <w:jc w:val="center"/>
              <w:rPr>
                <w:rFonts w:ascii="Arial" w:eastAsia="Arial" w:hAnsi="Arial" w:cs="Arial"/>
                <w:sz w:val="20"/>
                <w:szCs w:val="20"/>
              </w:rPr>
            </w:pPr>
            <w:r w:rsidRPr="00D61A23">
              <w:t>33.33%</w:t>
            </w:r>
          </w:p>
        </w:tc>
        <w:tc>
          <w:tcPr>
            <w:tcW w:w="1560" w:type="dxa"/>
            <w:tcBorders>
              <w:top w:val="nil"/>
              <w:left w:val="nil"/>
              <w:bottom w:val="nil"/>
              <w:right w:val="nil"/>
            </w:tcBorders>
            <w:tcMar>
              <w:top w:w="40" w:type="dxa"/>
              <w:left w:w="40" w:type="dxa"/>
              <w:bottom w:w="40" w:type="dxa"/>
              <w:right w:w="40" w:type="dxa"/>
            </w:tcMar>
          </w:tcPr>
          <w:p w14:paraId="532F1D24" w14:textId="55BCF9AA" w:rsidR="00994638" w:rsidRDefault="00994638" w:rsidP="00AE72A5">
            <w:pPr>
              <w:widowControl w:val="0"/>
              <w:spacing w:line="276" w:lineRule="auto"/>
              <w:jc w:val="center"/>
              <w:rPr>
                <w:rFonts w:ascii="Arial" w:eastAsia="Arial" w:hAnsi="Arial" w:cs="Arial"/>
                <w:sz w:val="20"/>
                <w:szCs w:val="20"/>
              </w:rPr>
            </w:pPr>
            <w:r w:rsidRPr="00D61A23">
              <w:t>39.73%</w:t>
            </w:r>
          </w:p>
        </w:tc>
        <w:tc>
          <w:tcPr>
            <w:tcW w:w="1410" w:type="dxa"/>
            <w:tcBorders>
              <w:top w:val="nil"/>
              <w:left w:val="nil"/>
              <w:bottom w:val="nil"/>
              <w:right w:val="nil"/>
            </w:tcBorders>
            <w:tcMar>
              <w:top w:w="40" w:type="dxa"/>
              <w:left w:w="40" w:type="dxa"/>
              <w:bottom w:w="40" w:type="dxa"/>
              <w:right w:w="40" w:type="dxa"/>
            </w:tcMar>
          </w:tcPr>
          <w:p w14:paraId="517DD0C2" w14:textId="4462A995" w:rsidR="00994638" w:rsidRDefault="00994638" w:rsidP="00AE72A5">
            <w:pPr>
              <w:widowControl w:val="0"/>
              <w:spacing w:line="276" w:lineRule="auto"/>
              <w:jc w:val="center"/>
              <w:rPr>
                <w:rFonts w:ascii="Arial" w:eastAsia="Arial" w:hAnsi="Arial" w:cs="Arial"/>
                <w:sz w:val="20"/>
                <w:szCs w:val="20"/>
              </w:rPr>
            </w:pPr>
            <w:r w:rsidRPr="00D61A23">
              <w:t>9.98%</w:t>
            </w:r>
          </w:p>
        </w:tc>
        <w:tc>
          <w:tcPr>
            <w:tcW w:w="1800" w:type="dxa"/>
            <w:tcBorders>
              <w:top w:val="nil"/>
              <w:left w:val="nil"/>
              <w:bottom w:val="nil"/>
              <w:right w:val="nil"/>
            </w:tcBorders>
            <w:tcMar>
              <w:top w:w="40" w:type="dxa"/>
              <w:left w:w="40" w:type="dxa"/>
              <w:bottom w:w="40" w:type="dxa"/>
              <w:right w:w="40" w:type="dxa"/>
            </w:tcMar>
          </w:tcPr>
          <w:p w14:paraId="62BE84C8" w14:textId="4E700AF0" w:rsidR="00994638" w:rsidRDefault="00994638" w:rsidP="00AE72A5">
            <w:pPr>
              <w:widowControl w:val="0"/>
              <w:spacing w:line="276" w:lineRule="auto"/>
              <w:jc w:val="center"/>
              <w:rPr>
                <w:rFonts w:ascii="Arial" w:eastAsia="Arial" w:hAnsi="Arial" w:cs="Arial"/>
                <w:sz w:val="20"/>
                <w:szCs w:val="20"/>
              </w:rPr>
            </w:pPr>
            <w:r w:rsidRPr="00D61A23">
              <w:t>34.51%</w:t>
            </w:r>
          </w:p>
        </w:tc>
        <w:tc>
          <w:tcPr>
            <w:tcW w:w="1365" w:type="dxa"/>
            <w:tcBorders>
              <w:top w:val="nil"/>
              <w:left w:val="nil"/>
              <w:bottom w:val="nil"/>
              <w:right w:val="nil"/>
            </w:tcBorders>
            <w:tcMar>
              <w:top w:w="40" w:type="dxa"/>
              <w:left w:w="40" w:type="dxa"/>
              <w:bottom w:w="40" w:type="dxa"/>
              <w:right w:w="40" w:type="dxa"/>
            </w:tcMar>
          </w:tcPr>
          <w:p w14:paraId="41F8D27C" w14:textId="7FCD5254" w:rsidR="00994638" w:rsidRDefault="00994638" w:rsidP="00AE72A5">
            <w:pPr>
              <w:widowControl w:val="0"/>
              <w:spacing w:line="276" w:lineRule="auto"/>
              <w:jc w:val="center"/>
              <w:rPr>
                <w:rFonts w:ascii="Arial" w:eastAsia="Arial" w:hAnsi="Arial" w:cs="Arial"/>
                <w:sz w:val="20"/>
                <w:szCs w:val="20"/>
              </w:rPr>
            </w:pPr>
            <w:r w:rsidRPr="00D61A23">
              <w:t>99.59%</w:t>
            </w:r>
          </w:p>
        </w:tc>
        <w:tc>
          <w:tcPr>
            <w:tcW w:w="1530" w:type="dxa"/>
            <w:tcBorders>
              <w:top w:val="nil"/>
              <w:left w:val="nil"/>
              <w:bottom w:val="nil"/>
              <w:right w:val="nil"/>
            </w:tcBorders>
            <w:tcMar>
              <w:top w:w="40" w:type="dxa"/>
              <w:left w:w="40" w:type="dxa"/>
              <w:bottom w:w="40" w:type="dxa"/>
              <w:right w:w="40" w:type="dxa"/>
            </w:tcMar>
          </w:tcPr>
          <w:p w14:paraId="01AFB31F" w14:textId="5D37B06A" w:rsidR="00994638" w:rsidRDefault="00994638" w:rsidP="00AE72A5">
            <w:pPr>
              <w:widowControl w:val="0"/>
              <w:spacing w:line="276" w:lineRule="auto"/>
              <w:jc w:val="center"/>
              <w:rPr>
                <w:rFonts w:ascii="Arial" w:eastAsia="Arial" w:hAnsi="Arial" w:cs="Arial"/>
                <w:sz w:val="20"/>
                <w:szCs w:val="20"/>
              </w:rPr>
            </w:pPr>
            <w:r w:rsidRPr="00D61A23">
              <w:t>99.98%</w:t>
            </w:r>
          </w:p>
        </w:tc>
        <w:tc>
          <w:tcPr>
            <w:tcW w:w="1380" w:type="dxa"/>
            <w:tcBorders>
              <w:top w:val="nil"/>
              <w:left w:val="nil"/>
              <w:bottom w:val="nil"/>
              <w:right w:val="nil"/>
            </w:tcBorders>
            <w:tcMar>
              <w:top w:w="40" w:type="dxa"/>
              <w:left w:w="40" w:type="dxa"/>
              <w:bottom w:w="40" w:type="dxa"/>
              <w:right w:w="40" w:type="dxa"/>
            </w:tcMar>
          </w:tcPr>
          <w:p w14:paraId="4C775818" w14:textId="587A3FB8" w:rsidR="00994638" w:rsidRDefault="00994638" w:rsidP="00AE72A5">
            <w:pPr>
              <w:widowControl w:val="0"/>
              <w:spacing w:line="276" w:lineRule="auto"/>
              <w:jc w:val="center"/>
              <w:rPr>
                <w:rFonts w:ascii="Arial" w:eastAsia="Arial" w:hAnsi="Arial" w:cs="Arial"/>
                <w:sz w:val="20"/>
                <w:szCs w:val="20"/>
              </w:rPr>
            </w:pPr>
            <w:r w:rsidRPr="00D61A23">
              <w:t>71.35%</w:t>
            </w:r>
          </w:p>
        </w:tc>
      </w:tr>
      <w:tr w:rsidR="00994638" w14:paraId="1C3CB412" w14:textId="77777777" w:rsidTr="00ED7213">
        <w:trPr>
          <w:trHeight w:val="315"/>
        </w:trPr>
        <w:tc>
          <w:tcPr>
            <w:tcW w:w="1462" w:type="dxa"/>
            <w:tcBorders>
              <w:top w:val="nil"/>
              <w:left w:val="nil"/>
              <w:bottom w:val="nil"/>
              <w:right w:val="nil"/>
            </w:tcBorders>
            <w:tcMar>
              <w:top w:w="40" w:type="dxa"/>
              <w:left w:w="40" w:type="dxa"/>
              <w:bottom w:w="40" w:type="dxa"/>
              <w:right w:w="40" w:type="dxa"/>
            </w:tcMar>
            <w:vAlign w:val="bottom"/>
          </w:tcPr>
          <w:p w14:paraId="3032276D" w14:textId="77777777" w:rsidR="00994638" w:rsidRDefault="00994638" w:rsidP="00994638">
            <w:pPr>
              <w:widowControl w:val="0"/>
              <w:spacing w:line="276" w:lineRule="auto"/>
              <w:rPr>
                <w:rFonts w:ascii="Arial" w:eastAsia="Arial" w:hAnsi="Arial" w:cs="Arial"/>
                <w:sz w:val="20"/>
                <w:szCs w:val="20"/>
              </w:rPr>
            </w:pPr>
            <w:r>
              <w:rPr>
                <w:sz w:val="22"/>
                <w:szCs w:val="22"/>
              </w:rPr>
              <w:t>Agricultural</w:t>
            </w:r>
          </w:p>
        </w:tc>
        <w:tc>
          <w:tcPr>
            <w:tcW w:w="1478" w:type="dxa"/>
            <w:tcBorders>
              <w:top w:val="nil"/>
              <w:left w:val="nil"/>
              <w:bottom w:val="nil"/>
              <w:right w:val="nil"/>
            </w:tcBorders>
            <w:tcMar>
              <w:top w:w="40" w:type="dxa"/>
              <w:left w:w="40" w:type="dxa"/>
              <w:bottom w:w="40" w:type="dxa"/>
              <w:right w:w="40" w:type="dxa"/>
            </w:tcMar>
          </w:tcPr>
          <w:p w14:paraId="0F1F45E9" w14:textId="32DB388F" w:rsidR="00994638" w:rsidRDefault="00994638" w:rsidP="00AE72A5">
            <w:pPr>
              <w:widowControl w:val="0"/>
              <w:spacing w:line="276" w:lineRule="auto"/>
              <w:jc w:val="center"/>
              <w:rPr>
                <w:rFonts w:ascii="Arial" w:eastAsia="Arial" w:hAnsi="Arial" w:cs="Arial"/>
                <w:sz w:val="20"/>
                <w:szCs w:val="20"/>
              </w:rPr>
            </w:pPr>
            <w:r w:rsidRPr="00D61A23">
              <w:t>33.33%</w:t>
            </w:r>
          </w:p>
        </w:tc>
        <w:tc>
          <w:tcPr>
            <w:tcW w:w="1560" w:type="dxa"/>
            <w:tcBorders>
              <w:top w:val="nil"/>
              <w:left w:val="nil"/>
              <w:bottom w:val="nil"/>
              <w:right w:val="nil"/>
            </w:tcBorders>
            <w:tcMar>
              <w:top w:w="40" w:type="dxa"/>
              <w:left w:w="40" w:type="dxa"/>
              <w:bottom w:w="40" w:type="dxa"/>
              <w:right w:w="40" w:type="dxa"/>
            </w:tcMar>
          </w:tcPr>
          <w:p w14:paraId="3DC9AFCC" w14:textId="17614AF1" w:rsidR="00994638" w:rsidRDefault="00994638" w:rsidP="00AE72A5">
            <w:pPr>
              <w:widowControl w:val="0"/>
              <w:spacing w:line="276" w:lineRule="auto"/>
              <w:jc w:val="center"/>
              <w:rPr>
                <w:rFonts w:ascii="Arial" w:eastAsia="Arial" w:hAnsi="Arial" w:cs="Arial"/>
                <w:sz w:val="20"/>
                <w:szCs w:val="20"/>
              </w:rPr>
            </w:pPr>
            <w:r w:rsidRPr="00D61A23">
              <w:t>2.02%</w:t>
            </w:r>
          </w:p>
        </w:tc>
        <w:tc>
          <w:tcPr>
            <w:tcW w:w="1410" w:type="dxa"/>
            <w:tcBorders>
              <w:top w:val="nil"/>
              <w:left w:val="nil"/>
              <w:bottom w:val="nil"/>
              <w:right w:val="nil"/>
            </w:tcBorders>
            <w:tcMar>
              <w:top w:w="40" w:type="dxa"/>
              <w:left w:w="40" w:type="dxa"/>
              <w:bottom w:w="40" w:type="dxa"/>
              <w:right w:w="40" w:type="dxa"/>
            </w:tcMar>
          </w:tcPr>
          <w:p w14:paraId="7D69E8C4" w14:textId="233EBDE7" w:rsidR="00994638" w:rsidRDefault="00994638" w:rsidP="00AE72A5">
            <w:pPr>
              <w:widowControl w:val="0"/>
              <w:spacing w:line="276" w:lineRule="auto"/>
              <w:jc w:val="center"/>
              <w:rPr>
                <w:rFonts w:ascii="Arial" w:eastAsia="Arial" w:hAnsi="Arial" w:cs="Arial"/>
                <w:sz w:val="20"/>
                <w:szCs w:val="20"/>
              </w:rPr>
            </w:pPr>
            <w:r w:rsidRPr="00D61A23">
              <w:t>53.41%</w:t>
            </w:r>
          </w:p>
        </w:tc>
        <w:tc>
          <w:tcPr>
            <w:tcW w:w="1800" w:type="dxa"/>
            <w:tcBorders>
              <w:top w:val="nil"/>
              <w:left w:val="nil"/>
              <w:bottom w:val="nil"/>
              <w:right w:val="nil"/>
            </w:tcBorders>
            <w:tcMar>
              <w:top w:w="40" w:type="dxa"/>
              <w:left w:w="40" w:type="dxa"/>
              <w:bottom w:w="40" w:type="dxa"/>
              <w:right w:w="40" w:type="dxa"/>
            </w:tcMar>
          </w:tcPr>
          <w:p w14:paraId="6313A83A" w14:textId="04067062" w:rsidR="00994638" w:rsidRDefault="00994638" w:rsidP="00AE72A5">
            <w:pPr>
              <w:widowControl w:val="0"/>
              <w:spacing w:line="276" w:lineRule="auto"/>
              <w:jc w:val="center"/>
              <w:rPr>
                <w:rFonts w:ascii="Arial" w:eastAsia="Arial" w:hAnsi="Arial" w:cs="Arial"/>
                <w:sz w:val="20"/>
                <w:szCs w:val="20"/>
              </w:rPr>
            </w:pPr>
            <w:r w:rsidRPr="00D61A23">
              <w:t>33.29%</w:t>
            </w:r>
          </w:p>
        </w:tc>
        <w:tc>
          <w:tcPr>
            <w:tcW w:w="1365" w:type="dxa"/>
            <w:tcBorders>
              <w:top w:val="nil"/>
              <w:left w:val="nil"/>
              <w:bottom w:val="nil"/>
              <w:right w:val="nil"/>
            </w:tcBorders>
            <w:tcMar>
              <w:top w:w="40" w:type="dxa"/>
              <w:left w:w="40" w:type="dxa"/>
              <w:bottom w:w="40" w:type="dxa"/>
              <w:right w:w="40" w:type="dxa"/>
            </w:tcMar>
          </w:tcPr>
          <w:p w14:paraId="0429B12F" w14:textId="7CE04A0A" w:rsidR="00994638" w:rsidRDefault="00994638" w:rsidP="00AE72A5">
            <w:pPr>
              <w:widowControl w:val="0"/>
              <w:spacing w:line="276" w:lineRule="auto"/>
              <w:jc w:val="center"/>
              <w:rPr>
                <w:rFonts w:ascii="Arial" w:eastAsia="Arial" w:hAnsi="Arial" w:cs="Arial"/>
                <w:sz w:val="20"/>
                <w:szCs w:val="20"/>
              </w:rPr>
            </w:pPr>
            <w:r w:rsidRPr="00D61A23">
              <w:t>0.00%</w:t>
            </w:r>
          </w:p>
        </w:tc>
        <w:tc>
          <w:tcPr>
            <w:tcW w:w="1530" w:type="dxa"/>
            <w:tcBorders>
              <w:top w:val="nil"/>
              <w:left w:val="nil"/>
              <w:bottom w:val="nil"/>
              <w:right w:val="nil"/>
            </w:tcBorders>
            <w:tcMar>
              <w:top w:w="40" w:type="dxa"/>
              <w:left w:w="40" w:type="dxa"/>
              <w:bottom w:w="40" w:type="dxa"/>
              <w:right w:w="40" w:type="dxa"/>
            </w:tcMar>
          </w:tcPr>
          <w:p w14:paraId="4E7F1211" w14:textId="6F2F5EAD" w:rsidR="00994638" w:rsidRDefault="00994638" w:rsidP="00AE72A5">
            <w:pPr>
              <w:widowControl w:val="0"/>
              <w:spacing w:line="276" w:lineRule="auto"/>
              <w:jc w:val="center"/>
              <w:rPr>
                <w:rFonts w:ascii="Arial" w:eastAsia="Arial" w:hAnsi="Arial" w:cs="Arial"/>
                <w:sz w:val="20"/>
                <w:szCs w:val="20"/>
              </w:rPr>
            </w:pPr>
            <w:r w:rsidRPr="00D61A23">
              <w:t>0.00%</w:t>
            </w:r>
          </w:p>
        </w:tc>
        <w:tc>
          <w:tcPr>
            <w:tcW w:w="1380" w:type="dxa"/>
            <w:tcBorders>
              <w:top w:val="nil"/>
              <w:left w:val="nil"/>
              <w:bottom w:val="nil"/>
              <w:right w:val="nil"/>
            </w:tcBorders>
            <w:tcMar>
              <w:top w:w="40" w:type="dxa"/>
              <w:left w:w="40" w:type="dxa"/>
              <w:bottom w:w="40" w:type="dxa"/>
              <w:right w:w="40" w:type="dxa"/>
            </w:tcMar>
          </w:tcPr>
          <w:p w14:paraId="7BE506A4" w14:textId="240C2183" w:rsidR="00994638" w:rsidRDefault="00994638" w:rsidP="00AE72A5">
            <w:pPr>
              <w:widowControl w:val="0"/>
              <w:spacing w:line="276" w:lineRule="auto"/>
              <w:jc w:val="center"/>
              <w:rPr>
                <w:rFonts w:ascii="Arial" w:eastAsia="Arial" w:hAnsi="Arial" w:cs="Arial"/>
                <w:sz w:val="20"/>
                <w:szCs w:val="20"/>
              </w:rPr>
            </w:pPr>
            <w:r w:rsidRPr="00D61A23">
              <w:t>11.27%</w:t>
            </w:r>
          </w:p>
        </w:tc>
      </w:tr>
      <w:tr w:rsidR="00994638" w14:paraId="1A508856" w14:textId="77777777" w:rsidTr="00ED7213">
        <w:trPr>
          <w:trHeight w:val="315"/>
        </w:trPr>
        <w:tc>
          <w:tcPr>
            <w:tcW w:w="1462" w:type="dxa"/>
            <w:tcBorders>
              <w:top w:val="nil"/>
              <w:left w:val="nil"/>
              <w:bottom w:val="nil"/>
              <w:right w:val="nil"/>
            </w:tcBorders>
            <w:tcMar>
              <w:top w:w="40" w:type="dxa"/>
              <w:left w:w="40" w:type="dxa"/>
              <w:bottom w:w="40" w:type="dxa"/>
              <w:right w:w="40" w:type="dxa"/>
            </w:tcMar>
            <w:vAlign w:val="bottom"/>
          </w:tcPr>
          <w:p w14:paraId="5FD4DEFE" w14:textId="77777777" w:rsidR="00994638" w:rsidRDefault="00994638" w:rsidP="00994638">
            <w:pPr>
              <w:widowControl w:val="0"/>
              <w:spacing w:line="276" w:lineRule="auto"/>
              <w:rPr>
                <w:rFonts w:ascii="Arial" w:eastAsia="Arial" w:hAnsi="Arial" w:cs="Arial"/>
                <w:sz w:val="20"/>
                <w:szCs w:val="20"/>
              </w:rPr>
            </w:pPr>
            <w:r>
              <w:rPr>
                <w:b/>
                <w:sz w:val="22"/>
                <w:szCs w:val="22"/>
              </w:rPr>
              <w:t>Performance</w:t>
            </w:r>
          </w:p>
        </w:tc>
        <w:tc>
          <w:tcPr>
            <w:tcW w:w="1478" w:type="dxa"/>
            <w:tcBorders>
              <w:top w:val="nil"/>
              <w:left w:val="nil"/>
              <w:bottom w:val="nil"/>
              <w:right w:val="nil"/>
            </w:tcBorders>
            <w:tcMar>
              <w:top w:w="40" w:type="dxa"/>
              <w:left w:w="40" w:type="dxa"/>
              <w:bottom w:w="40" w:type="dxa"/>
              <w:right w:w="40" w:type="dxa"/>
            </w:tcMar>
          </w:tcPr>
          <w:p w14:paraId="047BA8EB" w14:textId="77777777" w:rsidR="00994638" w:rsidRDefault="00994638" w:rsidP="00AE72A5">
            <w:pPr>
              <w:widowControl w:val="0"/>
              <w:spacing w:line="276" w:lineRule="auto"/>
              <w:jc w:val="center"/>
              <w:rPr>
                <w:rFonts w:ascii="Arial" w:eastAsia="Arial" w:hAnsi="Arial" w:cs="Arial"/>
                <w:sz w:val="20"/>
                <w:szCs w:val="20"/>
              </w:rPr>
            </w:pPr>
          </w:p>
        </w:tc>
        <w:tc>
          <w:tcPr>
            <w:tcW w:w="1560" w:type="dxa"/>
            <w:tcBorders>
              <w:top w:val="nil"/>
              <w:left w:val="nil"/>
              <w:bottom w:val="nil"/>
              <w:right w:val="nil"/>
            </w:tcBorders>
            <w:tcMar>
              <w:top w:w="40" w:type="dxa"/>
              <w:left w:w="40" w:type="dxa"/>
              <w:bottom w:w="40" w:type="dxa"/>
              <w:right w:w="40" w:type="dxa"/>
            </w:tcMar>
          </w:tcPr>
          <w:p w14:paraId="170BEF67" w14:textId="77777777" w:rsidR="00994638" w:rsidRDefault="00994638" w:rsidP="00AE72A5">
            <w:pPr>
              <w:widowControl w:val="0"/>
              <w:spacing w:line="276" w:lineRule="auto"/>
              <w:jc w:val="center"/>
              <w:rPr>
                <w:rFonts w:ascii="Arial" w:eastAsia="Arial" w:hAnsi="Arial" w:cs="Arial"/>
                <w:sz w:val="20"/>
                <w:szCs w:val="20"/>
              </w:rPr>
            </w:pPr>
          </w:p>
        </w:tc>
        <w:tc>
          <w:tcPr>
            <w:tcW w:w="1410" w:type="dxa"/>
            <w:tcBorders>
              <w:top w:val="nil"/>
              <w:left w:val="nil"/>
              <w:bottom w:val="nil"/>
              <w:right w:val="nil"/>
            </w:tcBorders>
            <w:tcMar>
              <w:top w:w="40" w:type="dxa"/>
              <w:left w:w="40" w:type="dxa"/>
              <w:bottom w:w="40" w:type="dxa"/>
              <w:right w:w="40" w:type="dxa"/>
            </w:tcMar>
          </w:tcPr>
          <w:p w14:paraId="3FEC0674" w14:textId="77777777" w:rsidR="00994638" w:rsidRDefault="00994638" w:rsidP="00AE72A5">
            <w:pPr>
              <w:widowControl w:val="0"/>
              <w:spacing w:line="276" w:lineRule="auto"/>
              <w:jc w:val="center"/>
              <w:rPr>
                <w:rFonts w:ascii="Arial" w:eastAsia="Arial" w:hAnsi="Arial" w:cs="Arial"/>
                <w:sz w:val="20"/>
                <w:szCs w:val="20"/>
              </w:rPr>
            </w:pPr>
          </w:p>
        </w:tc>
        <w:tc>
          <w:tcPr>
            <w:tcW w:w="1800" w:type="dxa"/>
            <w:tcBorders>
              <w:top w:val="nil"/>
              <w:left w:val="nil"/>
              <w:bottom w:val="nil"/>
              <w:right w:val="nil"/>
            </w:tcBorders>
            <w:tcMar>
              <w:top w:w="40" w:type="dxa"/>
              <w:left w:w="40" w:type="dxa"/>
              <w:bottom w:w="40" w:type="dxa"/>
              <w:right w:w="40" w:type="dxa"/>
            </w:tcMar>
          </w:tcPr>
          <w:p w14:paraId="5CC06748" w14:textId="77777777" w:rsidR="00994638" w:rsidRDefault="00994638" w:rsidP="00AE72A5">
            <w:pPr>
              <w:widowControl w:val="0"/>
              <w:spacing w:line="276" w:lineRule="auto"/>
              <w:jc w:val="center"/>
              <w:rPr>
                <w:rFonts w:ascii="Arial" w:eastAsia="Arial" w:hAnsi="Arial" w:cs="Arial"/>
                <w:sz w:val="20"/>
                <w:szCs w:val="20"/>
              </w:rPr>
            </w:pPr>
          </w:p>
        </w:tc>
        <w:tc>
          <w:tcPr>
            <w:tcW w:w="1365" w:type="dxa"/>
            <w:tcBorders>
              <w:top w:val="nil"/>
              <w:left w:val="nil"/>
              <w:bottom w:val="nil"/>
              <w:right w:val="nil"/>
            </w:tcBorders>
            <w:tcMar>
              <w:top w:w="40" w:type="dxa"/>
              <w:left w:w="40" w:type="dxa"/>
              <w:bottom w:w="40" w:type="dxa"/>
              <w:right w:w="40" w:type="dxa"/>
            </w:tcMar>
          </w:tcPr>
          <w:p w14:paraId="5C471882" w14:textId="77777777" w:rsidR="00994638" w:rsidRDefault="00994638" w:rsidP="00AE72A5">
            <w:pPr>
              <w:widowControl w:val="0"/>
              <w:spacing w:line="276" w:lineRule="auto"/>
              <w:jc w:val="center"/>
              <w:rPr>
                <w:rFonts w:ascii="Arial" w:eastAsia="Arial" w:hAnsi="Arial" w:cs="Arial"/>
                <w:sz w:val="20"/>
                <w:szCs w:val="20"/>
              </w:rPr>
            </w:pPr>
          </w:p>
        </w:tc>
        <w:tc>
          <w:tcPr>
            <w:tcW w:w="1530" w:type="dxa"/>
            <w:tcBorders>
              <w:top w:val="nil"/>
              <w:left w:val="nil"/>
              <w:bottom w:val="nil"/>
              <w:right w:val="nil"/>
            </w:tcBorders>
            <w:tcMar>
              <w:top w:w="40" w:type="dxa"/>
              <w:left w:w="40" w:type="dxa"/>
              <w:bottom w:w="40" w:type="dxa"/>
              <w:right w:w="40" w:type="dxa"/>
            </w:tcMar>
          </w:tcPr>
          <w:p w14:paraId="2E842DE3" w14:textId="77777777" w:rsidR="00994638" w:rsidRDefault="00994638" w:rsidP="00AE72A5">
            <w:pPr>
              <w:widowControl w:val="0"/>
              <w:spacing w:line="276" w:lineRule="auto"/>
              <w:jc w:val="center"/>
              <w:rPr>
                <w:rFonts w:ascii="Arial" w:eastAsia="Arial" w:hAnsi="Arial" w:cs="Arial"/>
                <w:sz w:val="20"/>
                <w:szCs w:val="20"/>
              </w:rPr>
            </w:pPr>
          </w:p>
        </w:tc>
        <w:tc>
          <w:tcPr>
            <w:tcW w:w="1380" w:type="dxa"/>
            <w:tcBorders>
              <w:top w:val="nil"/>
              <w:left w:val="nil"/>
              <w:bottom w:val="nil"/>
              <w:right w:val="nil"/>
            </w:tcBorders>
            <w:tcMar>
              <w:top w:w="40" w:type="dxa"/>
              <w:left w:w="40" w:type="dxa"/>
              <w:bottom w:w="40" w:type="dxa"/>
              <w:right w:w="40" w:type="dxa"/>
            </w:tcMar>
          </w:tcPr>
          <w:p w14:paraId="1FE11E35" w14:textId="77777777" w:rsidR="00994638" w:rsidRDefault="00994638" w:rsidP="00AE72A5">
            <w:pPr>
              <w:widowControl w:val="0"/>
              <w:spacing w:line="276" w:lineRule="auto"/>
              <w:jc w:val="center"/>
              <w:rPr>
                <w:rFonts w:ascii="Arial" w:eastAsia="Arial" w:hAnsi="Arial" w:cs="Arial"/>
                <w:sz w:val="20"/>
                <w:szCs w:val="20"/>
              </w:rPr>
            </w:pPr>
          </w:p>
        </w:tc>
      </w:tr>
      <w:tr w:rsidR="00994638" w14:paraId="0D8DB259" w14:textId="77777777" w:rsidTr="00ED7213">
        <w:trPr>
          <w:trHeight w:val="315"/>
        </w:trPr>
        <w:tc>
          <w:tcPr>
            <w:tcW w:w="1462" w:type="dxa"/>
            <w:tcBorders>
              <w:top w:val="nil"/>
              <w:left w:val="nil"/>
              <w:bottom w:val="nil"/>
              <w:right w:val="nil"/>
            </w:tcBorders>
            <w:tcMar>
              <w:top w:w="40" w:type="dxa"/>
              <w:left w:w="40" w:type="dxa"/>
              <w:bottom w:w="40" w:type="dxa"/>
              <w:right w:w="40" w:type="dxa"/>
            </w:tcMar>
            <w:vAlign w:val="bottom"/>
          </w:tcPr>
          <w:p w14:paraId="1E8AFDBF" w14:textId="21888FE7" w:rsidR="00994638" w:rsidRDefault="00994638" w:rsidP="00994638">
            <w:pPr>
              <w:widowControl w:val="0"/>
              <w:spacing w:line="276" w:lineRule="auto"/>
              <w:rPr>
                <w:rFonts w:ascii="Arial" w:eastAsia="Arial" w:hAnsi="Arial" w:cs="Arial"/>
                <w:sz w:val="20"/>
                <w:szCs w:val="20"/>
              </w:rPr>
            </w:pPr>
            <w:r>
              <w:rPr>
                <w:sz w:val="22"/>
                <w:szCs w:val="22"/>
              </w:rPr>
              <w:t>Return</w:t>
            </w:r>
          </w:p>
        </w:tc>
        <w:tc>
          <w:tcPr>
            <w:tcW w:w="1478" w:type="dxa"/>
            <w:tcBorders>
              <w:top w:val="nil"/>
              <w:left w:val="nil"/>
              <w:bottom w:val="nil"/>
              <w:right w:val="nil"/>
            </w:tcBorders>
            <w:tcMar>
              <w:top w:w="40" w:type="dxa"/>
              <w:left w:w="40" w:type="dxa"/>
              <w:bottom w:w="40" w:type="dxa"/>
              <w:right w:w="40" w:type="dxa"/>
            </w:tcMar>
          </w:tcPr>
          <w:p w14:paraId="55354C32" w14:textId="255D302F" w:rsidR="00994638" w:rsidRDefault="00994638" w:rsidP="00AE72A5">
            <w:pPr>
              <w:widowControl w:val="0"/>
              <w:spacing w:line="276" w:lineRule="auto"/>
              <w:jc w:val="center"/>
              <w:rPr>
                <w:rFonts w:ascii="Arial" w:eastAsia="Arial" w:hAnsi="Arial" w:cs="Arial"/>
                <w:sz w:val="20"/>
                <w:szCs w:val="20"/>
              </w:rPr>
            </w:pPr>
            <w:r w:rsidRPr="00D61A23">
              <w:t>0.01%</w:t>
            </w:r>
          </w:p>
        </w:tc>
        <w:tc>
          <w:tcPr>
            <w:tcW w:w="1560" w:type="dxa"/>
            <w:tcBorders>
              <w:top w:val="nil"/>
              <w:left w:val="nil"/>
              <w:bottom w:val="nil"/>
              <w:right w:val="nil"/>
            </w:tcBorders>
            <w:tcMar>
              <w:top w:w="40" w:type="dxa"/>
              <w:left w:w="40" w:type="dxa"/>
              <w:bottom w:w="40" w:type="dxa"/>
              <w:right w:w="40" w:type="dxa"/>
            </w:tcMar>
          </w:tcPr>
          <w:p w14:paraId="78B902C3" w14:textId="54027E8A" w:rsidR="00994638" w:rsidRDefault="00994638" w:rsidP="00AE72A5">
            <w:pPr>
              <w:widowControl w:val="0"/>
              <w:spacing w:line="276" w:lineRule="auto"/>
              <w:jc w:val="center"/>
              <w:rPr>
                <w:rFonts w:ascii="Arial" w:eastAsia="Arial" w:hAnsi="Arial" w:cs="Arial"/>
                <w:sz w:val="20"/>
                <w:szCs w:val="20"/>
              </w:rPr>
            </w:pPr>
            <w:r w:rsidRPr="00D61A23">
              <w:t>0.02%</w:t>
            </w:r>
          </w:p>
        </w:tc>
        <w:tc>
          <w:tcPr>
            <w:tcW w:w="1410" w:type="dxa"/>
            <w:tcBorders>
              <w:top w:val="nil"/>
              <w:left w:val="nil"/>
              <w:bottom w:val="nil"/>
              <w:right w:val="nil"/>
            </w:tcBorders>
            <w:tcMar>
              <w:top w:w="40" w:type="dxa"/>
              <w:left w:w="40" w:type="dxa"/>
              <w:bottom w:w="40" w:type="dxa"/>
              <w:right w:w="40" w:type="dxa"/>
            </w:tcMar>
          </w:tcPr>
          <w:p w14:paraId="6CABE28E" w14:textId="40A2D3CE" w:rsidR="00994638" w:rsidRDefault="00994638" w:rsidP="00AE72A5">
            <w:pPr>
              <w:widowControl w:val="0"/>
              <w:spacing w:line="276" w:lineRule="auto"/>
              <w:jc w:val="center"/>
              <w:rPr>
                <w:rFonts w:ascii="Arial" w:eastAsia="Arial" w:hAnsi="Arial" w:cs="Arial"/>
                <w:sz w:val="20"/>
                <w:szCs w:val="20"/>
              </w:rPr>
            </w:pPr>
            <w:r w:rsidRPr="00D61A23">
              <w:t>0.01%</w:t>
            </w:r>
          </w:p>
        </w:tc>
        <w:tc>
          <w:tcPr>
            <w:tcW w:w="1800" w:type="dxa"/>
            <w:tcBorders>
              <w:top w:val="nil"/>
              <w:left w:val="nil"/>
              <w:bottom w:val="nil"/>
              <w:right w:val="nil"/>
            </w:tcBorders>
            <w:tcMar>
              <w:top w:w="40" w:type="dxa"/>
              <w:left w:w="40" w:type="dxa"/>
              <w:bottom w:w="40" w:type="dxa"/>
              <w:right w:w="40" w:type="dxa"/>
            </w:tcMar>
          </w:tcPr>
          <w:p w14:paraId="191F5B32" w14:textId="58C68F3A" w:rsidR="00994638" w:rsidRDefault="00994638" w:rsidP="00AE72A5">
            <w:pPr>
              <w:widowControl w:val="0"/>
              <w:spacing w:line="276" w:lineRule="auto"/>
              <w:jc w:val="center"/>
              <w:rPr>
                <w:rFonts w:ascii="Arial" w:eastAsia="Arial" w:hAnsi="Arial" w:cs="Arial"/>
                <w:sz w:val="20"/>
                <w:szCs w:val="20"/>
              </w:rPr>
            </w:pPr>
            <w:r w:rsidRPr="00D61A23">
              <w:t>0.01%</w:t>
            </w:r>
          </w:p>
        </w:tc>
        <w:tc>
          <w:tcPr>
            <w:tcW w:w="1365" w:type="dxa"/>
            <w:tcBorders>
              <w:top w:val="nil"/>
              <w:left w:val="nil"/>
              <w:bottom w:val="nil"/>
              <w:right w:val="nil"/>
            </w:tcBorders>
            <w:tcMar>
              <w:top w:w="40" w:type="dxa"/>
              <w:left w:w="40" w:type="dxa"/>
              <w:bottom w:w="40" w:type="dxa"/>
              <w:right w:w="40" w:type="dxa"/>
            </w:tcMar>
          </w:tcPr>
          <w:p w14:paraId="62FA5F82" w14:textId="23200C7D" w:rsidR="00994638" w:rsidRDefault="00994638" w:rsidP="00AE72A5">
            <w:pPr>
              <w:widowControl w:val="0"/>
              <w:spacing w:line="276" w:lineRule="auto"/>
              <w:jc w:val="center"/>
              <w:rPr>
                <w:rFonts w:ascii="Arial" w:eastAsia="Arial" w:hAnsi="Arial" w:cs="Arial"/>
                <w:sz w:val="20"/>
                <w:szCs w:val="20"/>
              </w:rPr>
            </w:pPr>
            <w:r w:rsidRPr="00D61A23">
              <w:t>0.01%</w:t>
            </w:r>
          </w:p>
        </w:tc>
        <w:tc>
          <w:tcPr>
            <w:tcW w:w="1530" w:type="dxa"/>
            <w:tcBorders>
              <w:top w:val="nil"/>
              <w:left w:val="nil"/>
              <w:bottom w:val="nil"/>
              <w:right w:val="nil"/>
            </w:tcBorders>
            <w:tcMar>
              <w:top w:w="40" w:type="dxa"/>
              <w:left w:w="40" w:type="dxa"/>
              <w:bottom w:w="40" w:type="dxa"/>
              <w:right w:w="40" w:type="dxa"/>
            </w:tcMar>
          </w:tcPr>
          <w:p w14:paraId="3A2EEFF8" w14:textId="5309E015" w:rsidR="00994638" w:rsidRDefault="00994638" w:rsidP="00AE72A5">
            <w:pPr>
              <w:widowControl w:val="0"/>
              <w:spacing w:line="276" w:lineRule="auto"/>
              <w:jc w:val="center"/>
              <w:rPr>
                <w:rFonts w:ascii="Arial" w:eastAsia="Arial" w:hAnsi="Arial" w:cs="Arial"/>
                <w:sz w:val="20"/>
                <w:szCs w:val="20"/>
              </w:rPr>
            </w:pPr>
            <w:r w:rsidRPr="00D61A23">
              <w:t>-0.32%</w:t>
            </w:r>
          </w:p>
        </w:tc>
        <w:tc>
          <w:tcPr>
            <w:tcW w:w="1380" w:type="dxa"/>
            <w:tcBorders>
              <w:top w:val="nil"/>
              <w:left w:val="nil"/>
              <w:bottom w:val="nil"/>
              <w:right w:val="nil"/>
            </w:tcBorders>
            <w:tcMar>
              <w:top w:w="40" w:type="dxa"/>
              <w:left w:w="40" w:type="dxa"/>
              <w:bottom w:w="40" w:type="dxa"/>
              <w:right w:w="40" w:type="dxa"/>
            </w:tcMar>
          </w:tcPr>
          <w:p w14:paraId="35B8CC98" w14:textId="6CF4CFBF" w:rsidR="00994638" w:rsidRDefault="00994638" w:rsidP="00AE72A5">
            <w:pPr>
              <w:widowControl w:val="0"/>
              <w:spacing w:line="276" w:lineRule="auto"/>
              <w:jc w:val="center"/>
              <w:rPr>
                <w:rFonts w:ascii="Arial" w:eastAsia="Arial" w:hAnsi="Arial" w:cs="Arial"/>
                <w:sz w:val="20"/>
                <w:szCs w:val="20"/>
              </w:rPr>
            </w:pPr>
            <w:r w:rsidRPr="00D61A23">
              <w:t>-0.06%</w:t>
            </w:r>
          </w:p>
        </w:tc>
      </w:tr>
      <w:tr w:rsidR="00994638" w14:paraId="2EB25505" w14:textId="77777777" w:rsidTr="00ED7213">
        <w:trPr>
          <w:trHeight w:val="315"/>
        </w:trPr>
        <w:tc>
          <w:tcPr>
            <w:tcW w:w="1462" w:type="dxa"/>
            <w:tcBorders>
              <w:top w:val="nil"/>
              <w:left w:val="nil"/>
              <w:bottom w:val="nil"/>
              <w:right w:val="nil"/>
            </w:tcBorders>
            <w:tcMar>
              <w:top w:w="40" w:type="dxa"/>
              <w:left w:w="40" w:type="dxa"/>
              <w:bottom w:w="40" w:type="dxa"/>
              <w:right w:w="40" w:type="dxa"/>
            </w:tcMar>
            <w:vAlign w:val="bottom"/>
          </w:tcPr>
          <w:p w14:paraId="0FFFAC9E" w14:textId="77777777" w:rsidR="00994638" w:rsidRDefault="00994638" w:rsidP="00994638">
            <w:pPr>
              <w:widowControl w:val="0"/>
              <w:spacing w:line="276" w:lineRule="auto"/>
              <w:rPr>
                <w:rFonts w:ascii="Arial" w:eastAsia="Arial" w:hAnsi="Arial" w:cs="Arial"/>
                <w:sz w:val="20"/>
                <w:szCs w:val="20"/>
              </w:rPr>
            </w:pPr>
            <w:r>
              <w:rPr>
                <w:sz w:val="22"/>
                <w:szCs w:val="22"/>
              </w:rPr>
              <w:t>Variance</w:t>
            </w:r>
          </w:p>
        </w:tc>
        <w:tc>
          <w:tcPr>
            <w:tcW w:w="1478" w:type="dxa"/>
            <w:tcBorders>
              <w:top w:val="nil"/>
              <w:left w:val="nil"/>
              <w:bottom w:val="nil"/>
              <w:right w:val="nil"/>
            </w:tcBorders>
            <w:tcMar>
              <w:top w:w="40" w:type="dxa"/>
              <w:left w:w="40" w:type="dxa"/>
              <w:bottom w:w="40" w:type="dxa"/>
              <w:right w:w="40" w:type="dxa"/>
            </w:tcMar>
          </w:tcPr>
          <w:p w14:paraId="5E8DEA49" w14:textId="5E5C19D4" w:rsidR="00994638" w:rsidRDefault="00994638" w:rsidP="00AE72A5">
            <w:pPr>
              <w:widowControl w:val="0"/>
              <w:spacing w:line="276" w:lineRule="auto"/>
              <w:jc w:val="center"/>
              <w:rPr>
                <w:rFonts w:ascii="Arial" w:eastAsia="Arial" w:hAnsi="Arial" w:cs="Arial"/>
                <w:sz w:val="20"/>
                <w:szCs w:val="20"/>
              </w:rPr>
            </w:pPr>
            <w:r w:rsidRPr="00D61A23">
              <w:t>0.01%</w:t>
            </w:r>
          </w:p>
        </w:tc>
        <w:tc>
          <w:tcPr>
            <w:tcW w:w="1560" w:type="dxa"/>
            <w:tcBorders>
              <w:top w:val="nil"/>
              <w:left w:val="nil"/>
              <w:bottom w:val="nil"/>
              <w:right w:val="nil"/>
            </w:tcBorders>
            <w:tcMar>
              <w:top w:w="40" w:type="dxa"/>
              <w:left w:w="40" w:type="dxa"/>
              <w:bottom w:w="40" w:type="dxa"/>
              <w:right w:w="40" w:type="dxa"/>
            </w:tcMar>
          </w:tcPr>
          <w:p w14:paraId="0561D7E7" w14:textId="582DEC9D" w:rsidR="00994638" w:rsidRDefault="00994638" w:rsidP="00AE72A5">
            <w:pPr>
              <w:widowControl w:val="0"/>
              <w:spacing w:line="276" w:lineRule="auto"/>
              <w:jc w:val="center"/>
              <w:rPr>
                <w:rFonts w:ascii="Arial" w:eastAsia="Arial" w:hAnsi="Arial" w:cs="Arial"/>
                <w:sz w:val="20"/>
                <w:szCs w:val="20"/>
              </w:rPr>
            </w:pPr>
            <w:r w:rsidRPr="00D61A23">
              <w:t>0.01%</w:t>
            </w:r>
          </w:p>
        </w:tc>
        <w:tc>
          <w:tcPr>
            <w:tcW w:w="1410" w:type="dxa"/>
            <w:tcBorders>
              <w:top w:val="nil"/>
              <w:left w:val="nil"/>
              <w:bottom w:val="nil"/>
              <w:right w:val="nil"/>
            </w:tcBorders>
            <w:tcMar>
              <w:top w:w="40" w:type="dxa"/>
              <w:left w:w="40" w:type="dxa"/>
              <w:bottom w:w="40" w:type="dxa"/>
              <w:right w:w="40" w:type="dxa"/>
            </w:tcMar>
          </w:tcPr>
          <w:p w14:paraId="15A4632E" w14:textId="172B9550" w:rsidR="00994638" w:rsidRDefault="00994638" w:rsidP="00AE72A5">
            <w:pPr>
              <w:widowControl w:val="0"/>
              <w:spacing w:line="276" w:lineRule="auto"/>
              <w:jc w:val="center"/>
              <w:rPr>
                <w:rFonts w:ascii="Arial" w:eastAsia="Arial" w:hAnsi="Arial" w:cs="Arial"/>
                <w:sz w:val="20"/>
                <w:szCs w:val="20"/>
              </w:rPr>
            </w:pPr>
            <w:r w:rsidRPr="00D61A23">
              <w:t>0.01%</w:t>
            </w:r>
          </w:p>
        </w:tc>
        <w:tc>
          <w:tcPr>
            <w:tcW w:w="1800" w:type="dxa"/>
            <w:tcBorders>
              <w:top w:val="nil"/>
              <w:left w:val="nil"/>
              <w:bottom w:val="nil"/>
              <w:right w:val="nil"/>
            </w:tcBorders>
            <w:tcMar>
              <w:top w:w="40" w:type="dxa"/>
              <w:left w:w="40" w:type="dxa"/>
              <w:bottom w:w="40" w:type="dxa"/>
              <w:right w:w="40" w:type="dxa"/>
            </w:tcMar>
          </w:tcPr>
          <w:p w14:paraId="5E7DA045" w14:textId="29F90433" w:rsidR="00994638" w:rsidRDefault="00994638" w:rsidP="00AE72A5">
            <w:pPr>
              <w:widowControl w:val="0"/>
              <w:spacing w:line="276" w:lineRule="auto"/>
              <w:jc w:val="center"/>
              <w:rPr>
                <w:rFonts w:ascii="Arial" w:eastAsia="Arial" w:hAnsi="Arial" w:cs="Arial"/>
                <w:sz w:val="20"/>
                <w:szCs w:val="20"/>
              </w:rPr>
            </w:pPr>
            <w:r w:rsidRPr="00D61A23">
              <w:t>0.01%</w:t>
            </w:r>
          </w:p>
        </w:tc>
        <w:tc>
          <w:tcPr>
            <w:tcW w:w="1365" w:type="dxa"/>
            <w:tcBorders>
              <w:top w:val="nil"/>
              <w:left w:val="nil"/>
              <w:bottom w:val="nil"/>
              <w:right w:val="nil"/>
            </w:tcBorders>
            <w:tcMar>
              <w:top w:w="40" w:type="dxa"/>
              <w:left w:w="40" w:type="dxa"/>
              <w:bottom w:w="40" w:type="dxa"/>
              <w:right w:w="40" w:type="dxa"/>
            </w:tcMar>
          </w:tcPr>
          <w:p w14:paraId="147A58A0" w14:textId="407482F7" w:rsidR="00994638" w:rsidRDefault="00994638" w:rsidP="00AE72A5">
            <w:pPr>
              <w:widowControl w:val="0"/>
              <w:spacing w:line="276" w:lineRule="auto"/>
              <w:jc w:val="center"/>
              <w:rPr>
                <w:rFonts w:ascii="Arial" w:eastAsia="Arial" w:hAnsi="Arial" w:cs="Arial"/>
                <w:sz w:val="20"/>
                <w:szCs w:val="20"/>
              </w:rPr>
            </w:pPr>
            <w:r w:rsidRPr="00D61A23">
              <w:t>0.04%</w:t>
            </w:r>
          </w:p>
        </w:tc>
        <w:tc>
          <w:tcPr>
            <w:tcW w:w="1530" w:type="dxa"/>
            <w:tcBorders>
              <w:top w:val="nil"/>
              <w:left w:val="nil"/>
              <w:bottom w:val="nil"/>
              <w:right w:val="nil"/>
            </w:tcBorders>
            <w:tcMar>
              <w:top w:w="40" w:type="dxa"/>
              <w:left w:w="40" w:type="dxa"/>
              <w:bottom w:w="40" w:type="dxa"/>
              <w:right w:w="40" w:type="dxa"/>
            </w:tcMar>
          </w:tcPr>
          <w:p w14:paraId="34A6B8A2" w14:textId="7F685A62" w:rsidR="00994638" w:rsidRDefault="00994638" w:rsidP="00AE72A5">
            <w:pPr>
              <w:widowControl w:val="0"/>
              <w:spacing w:line="276" w:lineRule="auto"/>
              <w:jc w:val="center"/>
              <w:rPr>
                <w:rFonts w:ascii="Arial" w:eastAsia="Arial" w:hAnsi="Arial" w:cs="Arial"/>
                <w:sz w:val="20"/>
                <w:szCs w:val="20"/>
              </w:rPr>
            </w:pPr>
            <w:r w:rsidRPr="00D61A23">
              <w:t>0.04%</w:t>
            </w:r>
          </w:p>
        </w:tc>
        <w:tc>
          <w:tcPr>
            <w:tcW w:w="1380" w:type="dxa"/>
            <w:tcBorders>
              <w:top w:val="nil"/>
              <w:left w:val="nil"/>
              <w:bottom w:val="nil"/>
              <w:right w:val="nil"/>
            </w:tcBorders>
            <w:tcMar>
              <w:top w:w="40" w:type="dxa"/>
              <w:left w:w="40" w:type="dxa"/>
              <w:bottom w:w="40" w:type="dxa"/>
              <w:right w:w="40" w:type="dxa"/>
            </w:tcMar>
          </w:tcPr>
          <w:p w14:paraId="7B05F5C4" w14:textId="46CC0DA8" w:rsidR="00994638" w:rsidRDefault="00994638" w:rsidP="00AE72A5">
            <w:pPr>
              <w:widowControl w:val="0"/>
              <w:spacing w:line="276" w:lineRule="auto"/>
              <w:jc w:val="center"/>
              <w:rPr>
                <w:rFonts w:ascii="Arial" w:eastAsia="Arial" w:hAnsi="Arial" w:cs="Arial"/>
                <w:sz w:val="20"/>
                <w:szCs w:val="20"/>
              </w:rPr>
            </w:pPr>
            <w:r w:rsidRPr="00D61A23">
              <w:t>0.04%</w:t>
            </w:r>
          </w:p>
        </w:tc>
      </w:tr>
      <w:tr w:rsidR="00994638" w14:paraId="077E57E1" w14:textId="77777777" w:rsidTr="00ED7213">
        <w:trPr>
          <w:trHeight w:val="315"/>
        </w:trPr>
        <w:tc>
          <w:tcPr>
            <w:tcW w:w="1462" w:type="dxa"/>
            <w:tcBorders>
              <w:top w:val="nil"/>
              <w:left w:val="nil"/>
              <w:bottom w:val="nil"/>
              <w:right w:val="nil"/>
            </w:tcBorders>
            <w:tcMar>
              <w:top w:w="40" w:type="dxa"/>
              <w:left w:w="40" w:type="dxa"/>
              <w:bottom w:w="40" w:type="dxa"/>
              <w:right w:w="40" w:type="dxa"/>
            </w:tcMar>
            <w:vAlign w:val="bottom"/>
          </w:tcPr>
          <w:p w14:paraId="486E8EAC" w14:textId="77777777" w:rsidR="00994638" w:rsidRDefault="00994638" w:rsidP="00994638">
            <w:pPr>
              <w:widowControl w:val="0"/>
              <w:spacing w:line="276" w:lineRule="auto"/>
              <w:rPr>
                <w:rFonts w:ascii="Arial" w:eastAsia="Arial" w:hAnsi="Arial" w:cs="Arial"/>
                <w:sz w:val="20"/>
                <w:szCs w:val="20"/>
              </w:rPr>
            </w:pPr>
            <w:r>
              <w:rPr>
                <w:sz w:val="22"/>
                <w:szCs w:val="22"/>
              </w:rPr>
              <w:t>CVaR</w:t>
            </w:r>
          </w:p>
        </w:tc>
        <w:tc>
          <w:tcPr>
            <w:tcW w:w="1478" w:type="dxa"/>
            <w:tcBorders>
              <w:top w:val="nil"/>
              <w:left w:val="nil"/>
              <w:bottom w:val="nil"/>
              <w:right w:val="nil"/>
            </w:tcBorders>
            <w:tcMar>
              <w:top w:w="40" w:type="dxa"/>
              <w:left w:w="40" w:type="dxa"/>
              <w:bottom w:w="40" w:type="dxa"/>
              <w:right w:w="40" w:type="dxa"/>
            </w:tcMar>
          </w:tcPr>
          <w:p w14:paraId="546433A0" w14:textId="2BC41E3B" w:rsidR="00994638" w:rsidRDefault="00994638" w:rsidP="00AE72A5">
            <w:pPr>
              <w:widowControl w:val="0"/>
              <w:spacing w:line="276" w:lineRule="auto"/>
              <w:jc w:val="center"/>
              <w:rPr>
                <w:rFonts w:ascii="Arial" w:eastAsia="Arial" w:hAnsi="Arial" w:cs="Arial"/>
                <w:sz w:val="20"/>
                <w:szCs w:val="20"/>
              </w:rPr>
            </w:pPr>
            <w:r w:rsidRPr="00D61A23">
              <w:t>-2.34%</w:t>
            </w:r>
          </w:p>
        </w:tc>
        <w:tc>
          <w:tcPr>
            <w:tcW w:w="1560" w:type="dxa"/>
            <w:tcBorders>
              <w:top w:val="nil"/>
              <w:left w:val="nil"/>
              <w:bottom w:val="nil"/>
              <w:right w:val="nil"/>
            </w:tcBorders>
            <w:tcMar>
              <w:top w:w="40" w:type="dxa"/>
              <w:left w:w="40" w:type="dxa"/>
              <w:bottom w:w="40" w:type="dxa"/>
              <w:right w:w="40" w:type="dxa"/>
            </w:tcMar>
          </w:tcPr>
          <w:p w14:paraId="231D647B" w14:textId="2FE51232" w:rsidR="00994638" w:rsidRDefault="00994638" w:rsidP="00AE72A5">
            <w:pPr>
              <w:widowControl w:val="0"/>
              <w:spacing w:line="276" w:lineRule="auto"/>
              <w:jc w:val="center"/>
              <w:rPr>
                <w:rFonts w:ascii="Arial" w:eastAsia="Arial" w:hAnsi="Arial" w:cs="Arial"/>
                <w:sz w:val="20"/>
                <w:szCs w:val="20"/>
              </w:rPr>
            </w:pPr>
            <w:r w:rsidRPr="00D61A23">
              <w:t>-2.48%</w:t>
            </w:r>
          </w:p>
        </w:tc>
        <w:tc>
          <w:tcPr>
            <w:tcW w:w="1410" w:type="dxa"/>
            <w:tcBorders>
              <w:top w:val="nil"/>
              <w:left w:val="nil"/>
              <w:bottom w:val="nil"/>
              <w:right w:val="nil"/>
            </w:tcBorders>
            <w:tcMar>
              <w:top w:w="40" w:type="dxa"/>
              <w:left w:w="40" w:type="dxa"/>
              <w:bottom w:w="40" w:type="dxa"/>
              <w:right w:w="40" w:type="dxa"/>
            </w:tcMar>
          </w:tcPr>
          <w:p w14:paraId="39A496FB" w14:textId="198FC11D" w:rsidR="00994638" w:rsidRDefault="00994638" w:rsidP="00AE72A5">
            <w:pPr>
              <w:widowControl w:val="0"/>
              <w:spacing w:line="276" w:lineRule="auto"/>
              <w:jc w:val="center"/>
              <w:rPr>
                <w:rFonts w:ascii="Arial" w:eastAsia="Arial" w:hAnsi="Arial" w:cs="Arial"/>
                <w:sz w:val="20"/>
                <w:szCs w:val="20"/>
              </w:rPr>
            </w:pPr>
            <w:r w:rsidRPr="00D61A23">
              <w:t>-1.83%</w:t>
            </w:r>
          </w:p>
        </w:tc>
        <w:tc>
          <w:tcPr>
            <w:tcW w:w="1800" w:type="dxa"/>
            <w:tcBorders>
              <w:top w:val="nil"/>
              <w:left w:val="nil"/>
              <w:bottom w:val="nil"/>
              <w:right w:val="nil"/>
            </w:tcBorders>
            <w:tcMar>
              <w:top w:w="40" w:type="dxa"/>
              <w:left w:w="40" w:type="dxa"/>
              <w:bottom w:w="40" w:type="dxa"/>
              <w:right w:w="40" w:type="dxa"/>
            </w:tcMar>
          </w:tcPr>
          <w:p w14:paraId="7A40DBEB" w14:textId="2AE67AD1" w:rsidR="00994638" w:rsidRDefault="00994638" w:rsidP="00AE72A5">
            <w:pPr>
              <w:widowControl w:val="0"/>
              <w:spacing w:line="276" w:lineRule="auto"/>
              <w:jc w:val="center"/>
              <w:rPr>
                <w:rFonts w:ascii="Arial" w:eastAsia="Arial" w:hAnsi="Arial" w:cs="Arial"/>
                <w:sz w:val="20"/>
                <w:szCs w:val="20"/>
              </w:rPr>
            </w:pPr>
            <w:r w:rsidRPr="00D61A23">
              <w:t>-2.41%</w:t>
            </w:r>
          </w:p>
        </w:tc>
        <w:tc>
          <w:tcPr>
            <w:tcW w:w="1365" w:type="dxa"/>
            <w:tcBorders>
              <w:top w:val="nil"/>
              <w:left w:val="nil"/>
              <w:bottom w:val="nil"/>
              <w:right w:val="nil"/>
            </w:tcBorders>
            <w:tcMar>
              <w:top w:w="40" w:type="dxa"/>
              <w:left w:w="40" w:type="dxa"/>
              <w:bottom w:w="40" w:type="dxa"/>
              <w:right w:w="40" w:type="dxa"/>
            </w:tcMar>
          </w:tcPr>
          <w:p w14:paraId="2541C42D" w14:textId="6488C66B" w:rsidR="00994638" w:rsidRDefault="00994638" w:rsidP="00AE72A5">
            <w:pPr>
              <w:widowControl w:val="0"/>
              <w:spacing w:line="276" w:lineRule="auto"/>
              <w:jc w:val="center"/>
              <w:rPr>
                <w:rFonts w:ascii="Arial" w:eastAsia="Arial" w:hAnsi="Arial" w:cs="Arial"/>
                <w:sz w:val="20"/>
                <w:szCs w:val="20"/>
              </w:rPr>
            </w:pPr>
            <w:r w:rsidRPr="00D61A23">
              <w:t>-4.81%</w:t>
            </w:r>
          </w:p>
        </w:tc>
        <w:tc>
          <w:tcPr>
            <w:tcW w:w="1530" w:type="dxa"/>
            <w:tcBorders>
              <w:top w:val="nil"/>
              <w:left w:val="nil"/>
              <w:bottom w:val="nil"/>
              <w:right w:val="nil"/>
            </w:tcBorders>
            <w:tcMar>
              <w:top w:w="40" w:type="dxa"/>
              <w:left w:w="40" w:type="dxa"/>
              <w:bottom w:w="40" w:type="dxa"/>
              <w:right w:w="40" w:type="dxa"/>
            </w:tcMar>
          </w:tcPr>
          <w:p w14:paraId="670FCB49" w14:textId="641C6CC2" w:rsidR="00994638" w:rsidRDefault="00994638" w:rsidP="00AE72A5">
            <w:pPr>
              <w:widowControl w:val="0"/>
              <w:spacing w:line="276" w:lineRule="auto"/>
              <w:jc w:val="center"/>
              <w:rPr>
                <w:rFonts w:ascii="Arial" w:eastAsia="Arial" w:hAnsi="Arial" w:cs="Arial"/>
                <w:sz w:val="20"/>
                <w:szCs w:val="20"/>
              </w:rPr>
            </w:pPr>
            <w:r w:rsidRPr="00D61A23">
              <w:t>-4.72%</w:t>
            </w:r>
          </w:p>
        </w:tc>
        <w:tc>
          <w:tcPr>
            <w:tcW w:w="1380" w:type="dxa"/>
            <w:tcBorders>
              <w:top w:val="nil"/>
              <w:left w:val="nil"/>
              <w:bottom w:val="nil"/>
              <w:right w:val="nil"/>
            </w:tcBorders>
            <w:tcMar>
              <w:top w:w="40" w:type="dxa"/>
              <w:left w:w="40" w:type="dxa"/>
              <w:bottom w:w="40" w:type="dxa"/>
              <w:right w:w="40" w:type="dxa"/>
            </w:tcMar>
          </w:tcPr>
          <w:p w14:paraId="63F6A0A9" w14:textId="5F81D967" w:rsidR="00994638" w:rsidRDefault="00994638" w:rsidP="00AE72A5">
            <w:pPr>
              <w:widowControl w:val="0"/>
              <w:spacing w:line="276" w:lineRule="auto"/>
              <w:jc w:val="center"/>
              <w:rPr>
                <w:rFonts w:ascii="Arial" w:eastAsia="Arial" w:hAnsi="Arial" w:cs="Arial"/>
                <w:sz w:val="20"/>
                <w:szCs w:val="20"/>
              </w:rPr>
            </w:pPr>
            <w:r w:rsidRPr="00D61A23">
              <w:t>-4.95%</w:t>
            </w:r>
          </w:p>
        </w:tc>
      </w:tr>
      <w:tr w:rsidR="00D640F1" w14:paraId="6DD73974" w14:textId="77777777">
        <w:trPr>
          <w:trHeight w:val="365"/>
        </w:trPr>
        <w:tc>
          <w:tcPr>
            <w:tcW w:w="11985" w:type="dxa"/>
            <w:gridSpan w:val="8"/>
            <w:tcBorders>
              <w:top w:val="nil"/>
              <w:left w:val="nil"/>
              <w:bottom w:val="nil"/>
              <w:right w:val="nil"/>
            </w:tcBorders>
            <w:shd w:val="clear" w:color="auto" w:fill="auto"/>
            <w:tcMar>
              <w:top w:w="40" w:type="dxa"/>
              <w:left w:w="40" w:type="dxa"/>
              <w:bottom w:w="40" w:type="dxa"/>
              <w:right w:w="40" w:type="dxa"/>
            </w:tcMar>
            <w:vAlign w:val="bottom"/>
          </w:tcPr>
          <w:p w14:paraId="14FDF61B" w14:textId="77777777" w:rsidR="00D640F1" w:rsidRDefault="00000000">
            <w:pPr>
              <w:widowControl w:val="0"/>
              <w:spacing w:line="276" w:lineRule="auto"/>
              <w:jc w:val="center"/>
              <w:rPr>
                <w:rFonts w:ascii="Arial" w:eastAsia="Arial" w:hAnsi="Arial" w:cs="Arial"/>
                <w:sz w:val="20"/>
                <w:szCs w:val="20"/>
              </w:rPr>
            </w:pPr>
            <w:r>
              <w:rPr>
                <w:b/>
                <w:sz w:val="22"/>
                <w:szCs w:val="22"/>
              </w:rPr>
              <w:t>Short Selling</w:t>
            </w:r>
          </w:p>
        </w:tc>
      </w:tr>
      <w:tr w:rsidR="00D640F1" w14:paraId="4CB814D0" w14:textId="77777777" w:rsidTr="00AE45BA">
        <w:trPr>
          <w:trHeight w:val="315"/>
        </w:trPr>
        <w:tc>
          <w:tcPr>
            <w:tcW w:w="1462" w:type="dxa"/>
            <w:tcBorders>
              <w:top w:val="nil"/>
              <w:left w:val="nil"/>
              <w:bottom w:val="nil"/>
              <w:right w:val="nil"/>
            </w:tcBorders>
            <w:tcMar>
              <w:top w:w="40" w:type="dxa"/>
              <w:left w:w="40" w:type="dxa"/>
              <w:bottom w:w="40" w:type="dxa"/>
              <w:right w:w="40" w:type="dxa"/>
            </w:tcMar>
            <w:vAlign w:val="bottom"/>
          </w:tcPr>
          <w:p w14:paraId="74C41A90" w14:textId="77777777" w:rsidR="00D640F1" w:rsidRDefault="00000000">
            <w:pPr>
              <w:widowControl w:val="0"/>
              <w:spacing w:line="276" w:lineRule="auto"/>
              <w:rPr>
                <w:rFonts w:ascii="Arial" w:eastAsia="Arial" w:hAnsi="Arial" w:cs="Arial"/>
                <w:sz w:val="20"/>
                <w:szCs w:val="20"/>
              </w:rPr>
            </w:pPr>
            <w:r>
              <w:rPr>
                <w:b/>
                <w:sz w:val="22"/>
                <w:szCs w:val="22"/>
              </w:rPr>
              <w:t>Weights</w:t>
            </w:r>
          </w:p>
        </w:tc>
        <w:tc>
          <w:tcPr>
            <w:tcW w:w="1478" w:type="dxa"/>
            <w:tcBorders>
              <w:top w:val="nil"/>
              <w:left w:val="nil"/>
              <w:bottom w:val="nil"/>
              <w:right w:val="nil"/>
            </w:tcBorders>
            <w:tcMar>
              <w:top w:w="40" w:type="dxa"/>
              <w:left w:w="40" w:type="dxa"/>
              <w:bottom w:w="40" w:type="dxa"/>
              <w:right w:w="40" w:type="dxa"/>
            </w:tcMar>
            <w:vAlign w:val="bottom"/>
          </w:tcPr>
          <w:p w14:paraId="223BF73B" w14:textId="77777777" w:rsidR="00D640F1" w:rsidRDefault="00D640F1">
            <w:pPr>
              <w:widowControl w:val="0"/>
              <w:spacing w:line="276" w:lineRule="auto"/>
              <w:rPr>
                <w:rFonts w:ascii="Arial" w:eastAsia="Arial" w:hAnsi="Arial" w:cs="Arial"/>
                <w:sz w:val="20"/>
                <w:szCs w:val="20"/>
              </w:rPr>
            </w:pPr>
          </w:p>
        </w:tc>
        <w:tc>
          <w:tcPr>
            <w:tcW w:w="1560" w:type="dxa"/>
            <w:tcBorders>
              <w:top w:val="nil"/>
              <w:left w:val="nil"/>
              <w:bottom w:val="nil"/>
              <w:right w:val="nil"/>
            </w:tcBorders>
            <w:tcMar>
              <w:top w:w="40" w:type="dxa"/>
              <w:left w:w="40" w:type="dxa"/>
              <w:bottom w:w="40" w:type="dxa"/>
              <w:right w:w="40" w:type="dxa"/>
            </w:tcMar>
            <w:vAlign w:val="bottom"/>
          </w:tcPr>
          <w:p w14:paraId="71886214" w14:textId="77777777" w:rsidR="00D640F1" w:rsidRDefault="00D640F1">
            <w:pPr>
              <w:widowControl w:val="0"/>
              <w:spacing w:line="276" w:lineRule="auto"/>
              <w:rPr>
                <w:rFonts w:ascii="Arial" w:eastAsia="Arial" w:hAnsi="Arial" w:cs="Arial"/>
                <w:sz w:val="20"/>
                <w:szCs w:val="20"/>
              </w:rPr>
            </w:pPr>
          </w:p>
        </w:tc>
        <w:tc>
          <w:tcPr>
            <w:tcW w:w="1410" w:type="dxa"/>
            <w:tcBorders>
              <w:top w:val="nil"/>
              <w:left w:val="nil"/>
              <w:bottom w:val="nil"/>
              <w:right w:val="nil"/>
            </w:tcBorders>
            <w:tcMar>
              <w:top w:w="40" w:type="dxa"/>
              <w:left w:w="40" w:type="dxa"/>
              <w:bottom w:w="40" w:type="dxa"/>
              <w:right w:w="40" w:type="dxa"/>
            </w:tcMar>
            <w:vAlign w:val="bottom"/>
          </w:tcPr>
          <w:p w14:paraId="18279CB1" w14:textId="77777777" w:rsidR="00D640F1" w:rsidRDefault="00D640F1">
            <w:pPr>
              <w:widowControl w:val="0"/>
              <w:spacing w:line="276" w:lineRule="auto"/>
              <w:rPr>
                <w:rFonts w:ascii="Arial" w:eastAsia="Arial" w:hAnsi="Arial" w:cs="Arial"/>
                <w:sz w:val="20"/>
                <w:szCs w:val="20"/>
              </w:rPr>
            </w:pPr>
          </w:p>
        </w:tc>
        <w:tc>
          <w:tcPr>
            <w:tcW w:w="1800" w:type="dxa"/>
            <w:tcBorders>
              <w:top w:val="nil"/>
              <w:left w:val="nil"/>
              <w:bottom w:val="nil"/>
              <w:right w:val="nil"/>
            </w:tcBorders>
            <w:tcMar>
              <w:top w:w="40" w:type="dxa"/>
              <w:left w:w="40" w:type="dxa"/>
              <w:bottom w:w="40" w:type="dxa"/>
              <w:right w:w="40" w:type="dxa"/>
            </w:tcMar>
            <w:vAlign w:val="bottom"/>
          </w:tcPr>
          <w:p w14:paraId="42B2FCDB" w14:textId="77777777" w:rsidR="00D640F1" w:rsidRDefault="00D640F1">
            <w:pPr>
              <w:widowControl w:val="0"/>
              <w:spacing w:line="276" w:lineRule="auto"/>
              <w:rPr>
                <w:rFonts w:ascii="Arial" w:eastAsia="Arial" w:hAnsi="Arial" w:cs="Arial"/>
                <w:sz w:val="20"/>
                <w:szCs w:val="20"/>
              </w:rPr>
            </w:pPr>
          </w:p>
        </w:tc>
        <w:tc>
          <w:tcPr>
            <w:tcW w:w="1365" w:type="dxa"/>
            <w:tcBorders>
              <w:top w:val="nil"/>
              <w:left w:val="nil"/>
              <w:bottom w:val="nil"/>
              <w:right w:val="nil"/>
            </w:tcBorders>
            <w:tcMar>
              <w:top w:w="40" w:type="dxa"/>
              <w:left w:w="40" w:type="dxa"/>
              <w:bottom w:w="40" w:type="dxa"/>
              <w:right w:w="40" w:type="dxa"/>
            </w:tcMar>
            <w:vAlign w:val="bottom"/>
          </w:tcPr>
          <w:p w14:paraId="679B2D21" w14:textId="77777777" w:rsidR="00D640F1" w:rsidRDefault="00D640F1">
            <w:pPr>
              <w:widowControl w:val="0"/>
              <w:spacing w:line="276" w:lineRule="auto"/>
              <w:rPr>
                <w:rFonts w:ascii="Arial" w:eastAsia="Arial" w:hAnsi="Arial" w:cs="Arial"/>
                <w:sz w:val="20"/>
                <w:szCs w:val="20"/>
              </w:rPr>
            </w:pPr>
          </w:p>
        </w:tc>
        <w:tc>
          <w:tcPr>
            <w:tcW w:w="1530" w:type="dxa"/>
            <w:tcBorders>
              <w:top w:val="nil"/>
              <w:left w:val="nil"/>
              <w:bottom w:val="nil"/>
              <w:right w:val="nil"/>
            </w:tcBorders>
            <w:tcMar>
              <w:top w:w="40" w:type="dxa"/>
              <w:left w:w="40" w:type="dxa"/>
              <w:bottom w:w="40" w:type="dxa"/>
              <w:right w:w="40" w:type="dxa"/>
            </w:tcMar>
            <w:vAlign w:val="bottom"/>
          </w:tcPr>
          <w:p w14:paraId="471F4772" w14:textId="77777777" w:rsidR="00D640F1" w:rsidRDefault="00D640F1">
            <w:pPr>
              <w:widowControl w:val="0"/>
              <w:spacing w:line="276" w:lineRule="auto"/>
              <w:rPr>
                <w:rFonts w:ascii="Arial" w:eastAsia="Arial" w:hAnsi="Arial" w:cs="Arial"/>
                <w:sz w:val="20"/>
                <w:szCs w:val="20"/>
              </w:rPr>
            </w:pPr>
          </w:p>
        </w:tc>
        <w:tc>
          <w:tcPr>
            <w:tcW w:w="1380" w:type="dxa"/>
            <w:tcBorders>
              <w:top w:val="nil"/>
              <w:left w:val="nil"/>
              <w:bottom w:val="nil"/>
              <w:right w:val="nil"/>
            </w:tcBorders>
            <w:tcMar>
              <w:top w:w="40" w:type="dxa"/>
              <w:left w:w="40" w:type="dxa"/>
              <w:bottom w:w="40" w:type="dxa"/>
              <w:right w:w="40" w:type="dxa"/>
            </w:tcMar>
            <w:vAlign w:val="bottom"/>
          </w:tcPr>
          <w:p w14:paraId="1604AEF1" w14:textId="77777777" w:rsidR="00D640F1" w:rsidRDefault="00D640F1">
            <w:pPr>
              <w:widowControl w:val="0"/>
              <w:spacing w:line="276" w:lineRule="auto"/>
              <w:rPr>
                <w:rFonts w:ascii="Arial" w:eastAsia="Arial" w:hAnsi="Arial" w:cs="Arial"/>
                <w:sz w:val="20"/>
                <w:szCs w:val="20"/>
              </w:rPr>
            </w:pPr>
          </w:p>
        </w:tc>
      </w:tr>
      <w:tr w:rsidR="00184A99" w14:paraId="4FADE292" w14:textId="77777777" w:rsidTr="002C1C70">
        <w:trPr>
          <w:trHeight w:val="315"/>
        </w:trPr>
        <w:tc>
          <w:tcPr>
            <w:tcW w:w="1462" w:type="dxa"/>
            <w:tcBorders>
              <w:top w:val="nil"/>
              <w:left w:val="nil"/>
              <w:bottom w:val="nil"/>
              <w:right w:val="nil"/>
            </w:tcBorders>
            <w:tcMar>
              <w:top w:w="40" w:type="dxa"/>
              <w:left w:w="40" w:type="dxa"/>
              <w:bottom w:w="40" w:type="dxa"/>
              <w:right w:w="40" w:type="dxa"/>
            </w:tcMar>
            <w:vAlign w:val="bottom"/>
          </w:tcPr>
          <w:p w14:paraId="4D03516B" w14:textId="77777777" w:rsidR="00184A99" w:rsidRDefault="00184A99" w:rsidP="00184A99">
            <w:pPr>
              <w:widowControl w:val="0"/>
              <w:spacing w:line="276" w:lineRule="auto"/>
              <w:rPr>
                <w:rFonts w:ascii="Arial" w:eastAsia="Arial" w:hAnsi="Arial" w:cs="Arial"/>
                <w:sz w:val="20"/>
                <w:szCs w:val="20"/>
              </w:rPr>
            </w:pPr>
            <w:r>
              <w:rPr>
                <w:sz w:val="22"/>
                <w:szCs w:val="22"/>
              </w:rPr>
              <w:t>Metal</w:t>
            </w:r>
          </w:p>
        </w:tc>
        <w:tc>
          <w:tcPr>
            <w:tcW w:w="1478" w:type="dxa"/>
            <w:tcBorders>
              <w:top w:val="nil"/>
              <w:left w:val="nil"/>
              <w:bottom w:val="nil"/>
              <w:right w:val="nil"/>
            </w:tcBorders>
            <w:tcMar>
              <w:top w:w="40" w:type="dxa"/>
              <w:left w:w="40" w:type="dxa"/>
              <w:bottom w:w="40" w:type="dxa"/>
              <w:right w:w="40" w:type="dxa"/>
            </w:tcMar>
          </w:tcPr>
          <w:p w14:paraId="13575841" w14:textId="72ECEE59" w:rsidR="00184A99" w:rsidRDefault="00184A99" w:rsidP="00AE72A5">
            <w:pPr>
              <w:widowControl w:val="0"/>
              <w:spacing w:line="276" w:lineRule="auto"/>
              <w:jc w:val="center"/>
              <w:rPr>
                <w:rFonts w:ascii="Arial" w:eastAsia="Arial" w:hAnsi="Arial" w:cs="Arial"/>
                <w:sz w:val="20"/>
                <w:szCs w:val="20"/>
              </w:rPr>
            </w:pPr>
            <w:r w:rsidRPr="00B87F80">
              <w:t>33.33%</w:t>
            </w:r>
          </w:p>
        </w:tc>
        <w:tc>
          <w:tcPr>
            <w:tcW w:w="1560" w:type="dxa"/>
            <w:tcBorders>
              <w:top w:val="nil"/>
              <w:left w:val="nil"/>
              <w:bottom w:val="nil"/>
              <w:right w:val="nil"/>
            </w:tcBorders>
            <w:tcMar>
              <w:top w:w="40" w:type="dxa"/>
              <w:left w:w="40" w:type="dxa"/>
              <w:bottom w:w="40" w:type="dxa"/>
              <w:right w:w="40" w:type="dxa"/>
            </w:tcMar>
          </w:tcPr>
          <w:p w14:paraId="18E17C0C" w14:textId="160297CB" w:rsidR="00184A99" w:rsidRDefault="00184A99" w:rsidP="00AE72A5">
            <w:pPr>
              <w:widowControl w:val="0"/>
              <w:spacing w:line="276" w:lineRule="auto"/>
              <w:jc w:val="center"/>
              <w:rPr>
                <w:rFonts w:ascii="Arial" w:eastAsia="Arial" w:hAnsi="Arial" w:cs="Arial"/>
                <w:sz w:val="20"/>
                <w:szCs w:val="20"/>
              </w:rPr>
            </w:pPr>
            <w:r w:rsidRPr="00B87F80">
              <w:t>95.62%</w:t>
            </w:r>
          </w:p>
        </w:tc>
        <w:tc>
          <w:tcPr>
            <w:tcW w:w="1410" w:type="dxa"/>
            <w:tcBorders>
              <w:top w:val="nil"/>
              <w:left w:val="nil"/>
              <w:bottom w:val="nil"/>
              <w:right w:val="nil"/>
            </w:tcBorders>
            <w:tcMar>
              <w:top w:w="40" w:type="dxa"/>
              <w:left w:w="40" w:type="dxa"/>
              <w:bottom w:w="40" w:type="dxa"/>
              <w:right w:w="40" w:type="dxa"/>
            </w:tcMar>
          </w:tcPr>
          <w:p w14:paraId="1D60A84F" w14:textId="3BE2C29C" w:rsidR="00184A99" w:rsidRDefault="00184A99" w:rsidP="00AE72A5">
            <w:pPr>
              <w:widowControl w:val="0"/>
              <w:spacing w:line="276" w:lineRule="auto"/>
              <w:jc w:val="center"/>
              <w:rPr>
                <w:rFonts w:ascii="Arial" w:eastAsia="Arial" w:hAnsi="Arial" w:cs="Arial"/>
                <w:sz w:val="20"/>
                <w:szCs w:val="20"/>
              </w:rPr>
            </w:pPr>
            <w:r w:rsidRPr="00B87F80">
              <w:t>36.66%</w:t>
            </w:r>
          </w:p>
        </w:tc>
        <w:tc>
          <w:tcPr>
            <w:tcW w:w="1800" w:type="dxa"/>
            <w:tcBorders>
              <w:top w:val="nil"/>
              <w:left w:val="nil"/>
              <w:bottom w:val="nil"/>
              <w:right w:val="nil"/>
            </w:tcBorders>
            <w:tcMar>
              <w:top w:w="40" w:type="dxa"/>
              <w:left w:w="40" w:type="dxa"/>
              <w:bottom w:w="40" w:type="dxa"/>
              <w:right w:w="40" w:type="dxa"/>
            </w:tcMar>
          </w:tcPr>
          <w:p w14:paraId="2025B146" w14:textId="0566090A" w:rsidR="00184A99" w:rsidRDefault="00184A99" w:rsidP="00AE72A5">
            <w:pPr>
              <w:widowControl w:val="0"/>
              <w:spacing w:line="276" w:lineRule="auto"/>
              <w:jc w:val="center"/>
              <w:rPr>
                <w:rFonts w:ascii="Arial" w:eastAsia="Arial" w:hAnsi="Arial" w:cs="Arial"/>
                <w:sz w:val="20"/>
                <w:szCs w:val="20"/>
              </w:rPr>
            </w:pPr>
            <w:r w:rsidRPr="00B87F80">
              <w:t>32.17%</w:t>
            </w:r>
          </w:p>
        </w:tc>
        <w:tc>
          <w:tcPr>
            <w:tcW w:w="1365" w:type="dxa"/>
            <w:tcBorders>
              <w:top w:val="nil"/>
              <w:left w:val="nil"/>
              <w:bottom w:val="nil"/>
              <w:right w:val="nil"/>
            </w:tcBorders>
            <w:tcMar>
              <w:top w:w="40" w:type="dxa"/>
              <w:left w:w="40" w:type="dxa"/>
              <w:bottom w:w="40" w:type="dxa"/>
              <w:right w:w="40" w:type="dxa"/>
            </w:tcMar>
          </w:tcPr>
          <w:p w14:paraId="610E8459" w14:textId="548A9076" w:rsidR="00184A99" w:rsidRDefault="00184A99" w:rsidP="00AE72A5">
            <w:pPr>
              <w:widowControl w:val="0"/>
              <w:spacing w:line="276" w:lineRule="auto"/>
              <w:jc w:val="center"/>
              <w:rPr>
                <w:rFonts w:ascii="Arial" w:eastAsia="Arial" w:hAnsi="Arial" w:cs="Arial"/>
                <w:sz w:val="20"/>
                <w:szCs w:val="20"/>
              </w:rPr>
            </w:pPr>
            <w:r w:rsidRPr="00B87F80">
              <w:t>100.00%</w:t>
            </w:r>
          </w:p>
        </w:tc>
        <w:tc>
          <w:tcPr>
            <w:tcW w:w="1530" w:type="dxa"/>
            <w:tcBorders>
              <w:top w:val="nil"/>
              <w:left w:val="nil"/>
              <w:bottom w:val="nil"/>
              <w:right w:val="nil"/>
            </w:tcBorders>
            <w:tcMar>
              <w:top w:w="40" w:type="dxa"/>
              <w:left w:w="40" w:type="dxa"/>
              <w:bottom w:w="40" w:type="dxa"/>
              <w:right w:w="40" w:type="dxa"/>
            </w:tcMar>
          </w:tcPr>
          <w:p w14:paraId="04F833D6" w14:textId="1D9E05FE" w:rsidR="00184A99" w:rsidRDefault="00184A99" w:rsidP="00AE72A5">
            <w:pPr>
              <w:widowControl w:val="0"/>
              <w:spacing w:line="276" w:lineRule="auto"/>
              <w:jc w:val="center"/>
              <w:rPr>
                <w:rFonts w:ascii="Arial" w:eastAsia="Arial" w:hAnsi="Arial" w:cs="Arial"/>
                <w:sz w:val="20"/>
                <w:szCs w:val="20"/>
              </w:rPr>
            </w:pPr>
            <w:r w:rsidRPr="00B87F80">
              <w:t>99.93%</w:t>
            </w:r>
          </w:p>
        </w:tc>
        <w:tc>
          <w:tcPr>
            <w:tcW w:w="1380" w:type="dxa"/>
            <w:tcBorders>
              <w:top w:val="nil"/>
              <w:left w:val="nil"/>
              <w:bottom w:val="nil"/>
              <w:right w:val="nil"/>
            </w:tcBorders>
            <w:tcMar>
              <w:top w:w="40" w:type="dxa"/>
              <w:left w:w="40" w:type="dxa"/>
              <w:bottom w:w="40" w:type="dxa"/>
              <w:right w:w="40" w:type="dxa"/>
            </w:tcMar>
          </w:tcPr>
          <w:p w14:paraId="40E942A1" w14:textId="2E7FB6B2" w:rsidR="00184A99" w:rsidRDefault="00184A99" w:rsidP="00AE72A5">
            <w:pPr>
              <w:widowControl w:val="0"/>
              <w:spacing w:line="276" w:lineRule="auto"/>
              <w:jc w:val="center"/>
              <w:rPr>
                <w:rFonts w:ascii="Arial" w:eastAsia="Arial" w:hAnsi="Arial" w:cs="Arial"/>
                <w:sz w:val="20"/>
                <w:szCs w:val="20"/>
              </w:rPr>
            </w:pPr>
            <w:r w:rsidRPr="00B87F80">
              <w:t>30.21%</w:t>
            </w:r>
          </w:p>
        </w:tc>
      </w:tr>
      <w:tr w:rsidR="00184A99" w14:paraId="1F403505" w14:textId="77777777" w:rsidTr="002C1C70">
        <w:trPr>
          <w:trHeight w:val="315"/>
        </w:trPr>
        <w:tc>
          <w:tcPr>
            <w:tcW w:w="1462" w:type="dxa"/>
            <w:tcBorders>
              <w:top w:val="nil"/>
              <w:left w:val="nil"/>
              <w:bottom w:val="nil"/>
              <w:right w:val="nil"/>
            </w:tcBorders>
            <w:tcMar>
              <w:top w:w="40" w:type="dxa"/>
              <w:left w:w="40" w:type="dxa"/>
              <w:bottom w:w="40" w:type="dxa"/>
              <w:right w:w="40" w:type="dxa"/>
            </w:tcMar>
            <w:vAlign w:val="bottom"/>
          </w:tcPr>
          <w:p w14:paraId="5CD9CAD6" w14:textId="77777777" w:rsidR="00184A99" w:rsidRDefault="00184A99" w:rsidP="00184A99">
            <w:pPr>
              <w:widowControl w:val="0"/>
              <w:spacing w:line="276" w:lineRule="auto"/>
              <w:rPr>
                <w:rFonts w:ascii="Arial" w:eastAsia="Arial" w:hAnsi="Arial" w:cs="Arial"/>
                <w:sz w:val="20"/>
                <w:szCs w:val="20"/>
              </w:rPr>
            </w:pPr>
            <w:r>
              <w:rPr>
                <w:sz w:val="22"/>
                <w:szCs w:val="22"/>
              </w:rPr>
              <w:t>Energy</w:t>
            </w:r>
          </w:p>
        </w:tc>
        <w:tc>
          <w:tcPr>
            <w:tcW w:w="1478" w:type="dxa"/>
            <w:tcBorders>
              <w:top w:val="nil"/>
              <w:left w:val="nil"/>
              <w:bottom w:val="nil"/>
              <w:right w:val="nil"/>
            </w:tcBorders>
            <w:tcMar>
              <w:top w:w="40" w:type="dxa"/>
              <w:left w:w="40" w:type="dxa"/>
              <w:bottom w:w="40" w:type="dxa"/>
              <w:right w:w="40" w:type="dxa"/>
            </w:tcMar>
          </w:tcPr>
          <w:p w14:paraId="2A475EBE" w14:textId="69071CEF" w:rsidR="00184A99" w:rsidRDefault="00184A99" w:rsidP="00AE72A5">
            <w:pPr>
              <w:widowControl w:val="0"/>
              <w:spacing w:line="276" w:lineRule="auto"/>
              <w:jc w:val="center"/>
              <w:rPr>
                <w:rFonts w:ascii="Arial" w:eastAsia="Arial" w:hAnsi="Arial" w:cs="Arial"/>
                <w:sz w:val="20"/>
                <w:szCs w:val="20"/>
              </w:rPr>
            </w:pPr>
            <w:r w:rsidRPr="00B87F80">
              <w:t>33.33%</w:t>
            </w:r>
          </w:p>
        </w:tc>
        <w:tc>
          <w:tcPr>
            <w:tcW w:w="1560" w:type="dxa"/>
            <w:tcBorders>
              <w:top w:val="nil"/>
              <w:left w:val="nil"/>
              <w:bottom w:val="nil"/>
              <w:right w:val="nil"/>
            </w:tcBorders>
            <w:tcMar>
              <w:top w:w="40" w:type="dxa"/>
              <w:left w:w="40" w:type="dxa"/>
              <w:bottom w:w="40" w:type="dxa"/>
              <w:right w:w="40" w:type="dxa"/>
            </w:tcMar>
          </w:tcPr>
          <w:p w14:paraId="0F0A6130" w14:textId="528CE42F" w:rsidR="00184A99" w:rsidRDefault="00184A99" w:rsidP="00AE72A5">
            <w:pPr>
              <w:widowControl w:val="0"/>
              <w:spacing w:line="276" w:lineRule="auto"/>
              <w:jc w:val="center"/>
              <w:rPr>
                <w:rFonts w:ascii="Arial" w:eastAsia="Arial" w:hAnsi="Arial" w:cs="Arial"/>
                <w:sz w:val="20"/>
                <w:szCs w:val="20"/>
              </w:rPr>
            </w:pPr>
            <w:r w:rsidRPr="00B87F80">
              <w:t>50.85%</w:t>
            </w:r>
          </w:p>
        </w:tc>
        <w:tc>
          <w:tcPr>
            <w:tcW w:w="1410" w:type="dxa"/>
            <w:tcBorders>
              <w:top w:val="nil"/>
              <w:left w:val="nil"/>
              <w:bottom w:val="nil"/>
              <w:right w:val="nil"/>
            </w:tcBorders>
            <w:tcMar>
              <w:top w:w="40" w:type="dxa"/>
              <w:left w:w="40" w:type="dxa"/>
              <w:bottom w:w="40" w:type="dxa"/>
              <w:right w:w="40" w:type="dxa"/>
            </w:tcMar>
          </w:tcPr>
          <w:p w14:paraId="1C3F30D4" w14:textId="567F7751" w:rsidR="00184A99" w:rsidRDefault="00184A99" w:rsidP="00AE72A5">
            <w:pPr>
              <w:widowControl w:val="0"/>
              <w:spacing w:line="276" w:lineRule="auto"/>
              <w:jc w:val="center"/>
              <w:rPr>
                <w:rFonts w:ascii="Arial" w:eastAsia="Arial" w:hAnsi="Arial" w:cs="Arial"/>
                <w:sz w:val="20"/>
                <w:szCs w:val="20"/>
              </w:rPr>
            </w:pPr>
            <w:r w:rsidRPr="00B87F80">
              <w:t>9.88%</w:t>
            </w:r>
          </w:p>
        </w:tc>
        <w:tc>
          <w:tcPr>
            <w:tcW w:w="1800" w:type="dxa"/>
            <w:tcBorders>
              <w:top w:val="nil"/>
              <w:left w:val="nil"/>
              <w:bottom w:val="nil"/>
              <w:right w:val="nil"/>
            </w:tcBorders>
            <w:tcMar>
              <w:top w:w="40" w:type="dxa"/>
              <w:left w:w="40" w:type="dxa"/>
              <w:bottom w:w="40" w:type="dxa"/>
              <w:right w:w="40" w:type="dxa"/>
            </w:tcMar>
          </w:tcPr>
          <w:p w14:paraId="3F40E5F2" w14:textId="77C7E471" w:rsidR="00184A99" w:rsidRDefault="00184A99" w:rsidP="00AE72A5">
            <w:pPr>
              <w:widowControl w:val="0"/>
              <w:spacing w:line="276" w:lineRule="auto"/>
              <w:jc w:val="center"/>
              <w:rPr>
                <w:rFonts w:ascii="Arial" w:eastAsia="Arial" w:hAnsi="Arial" w:cs="Arial"/>
                <w:sz w:val="20"/>
                <w:szCs w:val="20"/>
              </w:rPr>
            </w:pPr>
            <w:r w:rsidRPr="00B87F80">
              <w:t>34.52%</w:t>
            </w:r>
          </w:p>
        </w:tc>
        <w:tc>
          <w:tcPr>
            <w:tcW w:w="1365" w:type="dxa"/>
            <w:tcBorders>
              <w:top w:val="nil"/>
              <w:left w:val="nil"/>
              <w:bottom w:val="nil"/>
              <w:right w:val="nil"/>
            </w:tcBorders>
            <w:tcMar>
              <w:top w:w="40" w:type="dxa"/>
              <w:left w:w="40" w:type="dxa"/>
              <w:bottom w:w="40" w:type="dxa"/>
              <w:right w:w="40" w:type="dxa"/>
            </w:tcMar>
          </w:tcPr>
          <w:p w14:paraId="37C23FD8" w14:textId="21C7A596" w:rsidR="00184A99" w:rsidRDefault="00184A99" w:rsidP="00AE72A5">
            <w:pPr>
              <w:widowControl w:val="0"/>
              <w:spacing w:line="276" w:lineRule="auto"/>
              <w:jc w:val="center"/>
              <w:rPr>
                <w:rFonts w:ascii="Arial" w:eastAsia="Arial" w:hAnsi="Arial" w:cs="Arial"/>
                <w:sz w:val="20"/>
                <w:szCs w:val="20"/>
              </w:rPr>
            </w:pPr>
            <w:r w:rsidRPr="00B87F80">
              <w:t>100.00%</w:t>
            </w:r>
          </w:p>
        </w:tc>
        <w:tc>
          <w:tcPr>
            <w:tcW w:w="1530" w:type="dxa"/>
            <w:tcBorders>
              <w:top w:val="nil"/>
              <w:left w:val="nil"/>
              <w:bottom w:val="nil"/>
              <w:right w:val="nil"/>
            </w:tcBorders>
            <w:tcMar>
              <w:top w:w="40" w:type="dxa"/>
              <w:left w:w="40" w:type="dxa"/>
              <w:bottom w:w="40" w:type="dxa"/>
              <w:right w:w="40" w:type="dxa"/>
            </w:tcMar>
          </w:tcPr>
          <w:p w14:paraId="32180D86" w14:textId="383E1EFA" w:rsidR="00184A99" w:rsidRDefault="00184A99" w:rsidP="00AE72A5">
            <w:pPr>
              <w:widowControl w:val="0"/>
              <w:spacing w:line="276" w:lineRule="auto"/>
              <w:jc w:val="center"/>
              <w:rPr>
                <w:rFonts w:ascii="Arial" w:eastAsia="Arial" w:hAnsi="Arial" w:cs="Arial"/>
                <w:sz w:val="20"/>
                <w:szCs w:val="20"/>
              </w:rPr>
            </w:pPr>
            <w:r w:rsidRPr="00B87F80">
              <w:t>100.00%</w:t>
            </w:r>
          </w:p>
        </w:tc>
        <w:tc>
          <w:tcPr>
            <w:tcW w:w="1380" w:type="dxa"/>
            <w:tcBorders>
              <w:top w:val="nil"/>
              <w:left w:val="nil"/>
              <w:bottom w:val="nil"/>
              <w:right w:val="nil"/>
            </w:tcBorders>
            <w:tcMar>
              <w:top w:w="40" w:type="dxa"/>
              <w:left w:w="40" w:type="dxa"/>
              <w:bottom w:w="40" w:type="dxa"/>
              <w:right w:w="40" w:type="dxa"/>
            </w:tcMar>
          </w:tcPr>
          <w:p w14:paraId="5FCB8F2A" w14:textId="5BBFF3FD" w:rsidR="00184A99" w:rsidRDefault="00184A99" w:rsidP="00AE72A5">
            <w:pPr>
              <w:widowControl w:val="0"/>
              <w:spacing w:line="276" w:lineRule="auto"/>
              <w:jc w:val="center"/>
              <w:rPr>
                <w:rFonts w:ascii="Arial" w:eastAsia="Arial" w:hAnsi="Arial" w:cs="Arial"/>
                <w:sz w:val="20"/>
                <w:szCs w:val="20"/>
              </w:rPr>
            </w:pPr>
            <w:r w:rsidRPr="00B87F80">
              <w:t>84.58%</w:t>
            </w:r>
          </w:p>
        </w:tc>
      </w:tr>
      <w:tr w:rsidR="00184A99" w14:paraId="00714388" w14:textId="77777777" w:rsidTr="002C1C70">
        <w:trPr>
          <w:trHeight w:val="315"/>
        </w:trPr>
        <w:tc>
          <w:tcPr>
            <w:tcW w:w="1462" w:type="dxa"/>
            <w:tcBorders>
              <w:top w:val="nil"/>
              <w:left w:val="nil"/>
              <w:bottom w:val="nil"/>
              <w:right w:val="nil"/>
            </w:tcBorders>
            <w:tcMar>
              <w:top w:w="40" w:type="dxa"/>
              <w:left w:w="40" w:type="dxa"/>
              <w:bottom w:w="40" w:type="dxa"/>
              <w:right w:w="40" w:type="dxa"/>
            </w:tcMar>
            <w:vAlign w:val="bottom"/>
          </w:tcPr>
          <w:p w14:paraId="7D3ED6D5" w14:textId="77777777" w:rsidR="00184A99" w:rsidRDefault="00184A99" w:rsidP="00184A99">
            <w:pPr>
              <w:widowControl w:val="0"/>
              <w:spacing w:line="276" w:lineRule="auto"/>
              <w:rPr>
                <w:rFonts w:ascii="Arial" w:eastAsia="Arial" w:hAnsi="Arial" w:cs="Arial"/>
                <w:sz w:val="20"/>
                <w:szCs w:val="20"/>
              </w:rPr>
            </w:pPr>
            <w:r>
              <w:rPr>
                <w:sz w:val="22"/>
                <w:szCs w:val="22"/>
              </w:rPr>
              <w:t>Agricultural</w:t>
            </w:r>
          </w:p>
        </w:tc>
        <w:tc>
          <w:tcPr>
            <w:tcW w:w="1478" w:type="dxa"/>
            <w:tcBorders>
              <w:top w:val="nil"/>
              <w:left w:val="nil"/>
              <w:bottom w:val="nil"/>
              <w:right w:val="nil"/>
            </w:tcBorders>
            <w:tcMar>
              <w:top w:w="40" w:type="dxa"/>
              <w:left w:w="40" w:type="dxa"/>
              <w:bottom w:w="40" w:type="dxa"/>
              <w:right w:w="40" w:type="dxa"/>
            </w:tcMar>
          </w:tcPr>
          <w:p w14:paraId="6EC4974C" w14:textId="16B40ADE" w:rsidR="00184A99" w:rsidRDefault="00184A99" w:rsidP="00AE72A5">
            <w:pPr>
              <w:widowControl w:val="0"/>
              <w:spacing w:line="276" w:lineRule="auto"/>
              <w:jc w:val="center"/>
              <w:rPr>
                <w:rFonts w:ascii="Arial" w:eastAsia="Arial" w:hAnsi="Arial" w:cs="Arial"/>
                <w:sz w:val="20"/>
                <w:szCs w:val="20"/>
              </w:rPr>
            </w:pPr>
            <w:r w:rsidRPr="00B87F80">
              <w:t>33.33%</w:t>
            </w:r>
          </w:p>
        </w:tc>
        <w:tc>
          <w:tcPr>
            <w:tcW w:w="1560" w:type="dxa"/>
            <w:tcBorders>
              <w:top w:val="nil"/>
              <w:left w:val="nil"/>
              <w:bottom w:val="nil"/>
              <w:right w:val="nil"/>
            </w:tcBorders>
            <w:tcMar>
              <w:top w:w="40" w:type="dxa"/>
              <w:left w:w="40" w:type="dxa"/>
              <w:bottom w:w="40" w:type="dxa"/>
              <w:right w:w="40" w:type="dxa"/>
            </w:tcMar>
          </w:tcPr>
          <w:p w14:paraId="06ED2A6F" w14:textId="0429FA17" w:rsidR="00184A99" w:rsidRDefault="00184A99" w:rsidP="00AE72A5">
            <w:pPr>
              <w:widowControl w:val="0"/>
              <w:spacing w:line="276" w:lineRule="auto"/>
              <w:jc w:val="center"/>
              <w:rPr>
                <w:rFonts w:ascii="Arial" w:eastAsia="Arial" w:hAnsi="Arial" w:cs="Arial"/>
                <w:sz w:val="20"/>
                <w:szCs w:val="20"/>
              </w:rPr>
            </w:pPr>
            <w:r w:rsidRPr="00B87F80">
              <w:t>-46.46%</w:t>
            </w:r>
          </w:p>
        </w:tc>
        <w:tc>
          <w:tcPr>
            <w:tcW w:w="1410" w:type="dxa"/>
            <w:tcBorders>
              <w:top w:val="nil"/>
              <w:left w:val="nil"/>
              <w:bottom w:val="nil"/>
              <w:right w:val="nil"/>
            </w:tcBorders>
            <w:tcMar>
              <w:top w:w="40" w:type="dxa"/>
              <w:left w:w="40" w:type="dxa"/>
              <w:bottom w:w="40" w:type="dxa"/>
              <w:right w:w="40" w:type="dxa"/>
            </w:tcMar>
          </w:tcPr>
          <w:p w14:paraId="5381A67C" w14:textId="20319F7B" w:rsidR="00184A99" w:rsidRDefault="00184A99" w:rsidP="00AE72A5">
            <w:pPr>
              <w:widowControl w:val="0"/>
              <w:spacing w:line="276" w:lineRule="auto"/>
              <w:jc w:val="center"/>
              <w:rPr>
                <w:rFonts w:ascii="Arial" w:eastAsia="Arial" w:hAnsi="Arial" w:cs="Arial"/>
                <w:sz w:val="20"/>
                <w:szCs w:val="20"/>
              </w:rPr>
            </w:pPr>
            <w:r w:rsidRPr="00B87F80">
              <w:t>53.46%</w:t>
            </w:r>
          </w:p>
        </w:tc>
        <w:tc>
          <w:tcPr>
            <w:tcW w:w="1800" w:type="dxa"/>
            <w:tcBorders>
              <w:top w:val="nil"/>
              <w:left w:val="nil"/>
              <w:bottom w:val="nil"/>
              <w:right w:val="nil"/>
            </w:tcBorders>
            <w:tcMar>
              <w:top w:w="40" w:type="dxa"/>
              <w:left w:w="40" w:type="dxa"/>
              <w:bottom w:w="40" w:type="dxa"/>
              <w:right w:w="40" w:type="dxa"/>
            </w:tcMar>
          </w:tcPr>
          <w:p w14:paraId="2FDCCBCC" w14:textId="221A014A" w:rsidR="00184A99" w:rsidRDefault="00184A99" w:rsidP="00AE72A5">
            <w:pPr>
              <w:widowControl w:val="0"/>
              <w:spacing w:line="276" w:lineRule="auto"/>
              <w:jc w:val="center"/>
              <w:rPr>
                <w:rFonts w:ascii="Arial" w:eastAsia="Arial" w:hAnsi="Arial" w:cs="Arial"/>
                <w:sz w:val="20"/>
                <w:szCs w:val="20"/>
              </w:rPr>
            </w:pPr>
            <w:r w:rsidRPr="00B87F80">
              <w:t>33.30%</w:t>
            </w:r>
          </w:p>
        </w:tc>
        <w:tc>
          <w:tcPr>
            <w:tcW w:w="1365" w:type="dxa"/>
            <w:tcBorders>
              <w:top w:val="nil"/>
              <w:left w:val="nil"/>
              <w:bottom w:val="nil"/>
              <w:right w:val="nil"/>
            </w:tcBorders>
            <w:tcMar>
              <w:top w:w="40" w:type="dxa"/>
              <w:left w:w="40" w:type="dxa"/>
              <w:bottom w:w="40" w:type="dxa"/>
              <w:right w:w="40" w:type="dxa"/>
            </w:tcMar>
          </w:tcPr>
          <w:p w14:paraId="44832867" w14:textId="33FC796C" w:rsidR="00184A99" w:rsidRDefault="00184A99" w:rsidP="00AE72A5">
            <w:pPr>
              <w:widowControl w:val="0"/>
              <w:spacing w:line="276" w:lineRule="auto"/>
              <w:jc w:val="center"/>
              <w:rPr>
                <w:rFonts w:ascii="Arial" w:eastAsia="Arial" w:hAnsi="Arial" w:cs="Arial"/>
                <w:sz w:val="20"/>
                <w:szCs w:val="20"/>
              </w:rPr>
            </w:pPr>
            <w:r w:rsidRPr="00B87F80">
              <w:t>-100.00%</w:t>
            </w:r>
          </w:p>
        </w:tc>
        <w:tc>
          <w:tcPr>
            <w:tcW w:w="1530" w:type="dxa"/>
            <w:tcBorders>
              <w:top w:val="nil"/>
              <w:left w:val="nil"/>
              <w:bottom w:val="nil"/>
              <w:right w:val="nil"/>
            </w:tcBorders>
            <w:tcMar>
              <w:top w:w="40" w:type="dxa"/>
              <w:left w:w="40" w:type="dxa"/>
              <w:bottom w:w="40" w:type="dxa"/>
              <w:right w:w="40" w:type="dxa"/>
            </w:tcMar>
          </w:tcPr>
          <w:p w14:paraId="76B1C258" w14:textId="3E689445" w:rsidR="00184A99" w:rsidRDefault="00184A99" w:rsidP="00AE72A5">
            <w:pPr>
              <w:widowControl w:val="0"/>
              <w:spacing w:line="276" w:lineRule="auto"/>
              <w:jc w:val="center"/>
              <w:rPr>
                <w:rFonts w:ascii="Arial" w:eastAsia="Arial" w:hAnsi="Arial" w:cs="Arial"/>
                <w:sz w:val="20"/>
                <w:szCs w:val="20"/>
              </w:rPr>
            </w:pPr>
            <w:r w:rsidRPr="00B87F80">
              <w:t>-99.93%</w:t>
            </w:r>
          </w:p>
        </w:tc>
        <w:tc>
          <w:tcPr>
            <w:tcW w:w="1380" w:type="dxa"/>
            <w:tcBorders>
              <w:top w:val="nil"/>
              <w:left w:val="nil"/>
              <w:bottom w:val="nil"/>
              <w:right w:val="nil"/>
            </w:tcBorders>
            <w:tcMar>
              <w:top w:w="40" w:type="dxa"/>
              <w:left w:w="40" w:type="dxa"/>
              <w:bottom w:w="40" w:type="dxa"/>
              <w:right w:w="40" w:type="dxa"/>
            </w:tcMar>
          </w:tcPr>
          <w:p w14:paraId="1C799C63" w14:textId="030B51C1" w:rsidR="00184A99" w:rsidRDefault="00184A99" w:rsidP="00AE72A5">
            <w:pPr>
              <w:widowControl w:val="0"/>
              <w:spacing w:line="276" w:lineRule="auto"/>
              <w:jc w:val="center"/>
              <w:rPr>
                <w:rFonts w:ascii="Arial" w:eastAsia="Arial" w:hAnsi="Arial" w:cs="Arial"/>
                <w:sz w:val="20"/>
                <w:szCs w:val="20"/>
              </w:rPr>
            </w:pPr>
            <w:r w:rsidRPr="00B87F80">
              <w:t>-14.79%</w:t>
            </w:r>
          </w:p>
        </w:tc>
      </w:tr>
      <w:tr w:rsidR="00184A99" w14:paraId="24E3C4A3" w14:textId="77777777" w:rsidTr="002C1C70">
        <w:trPr>
          <w:trHeight w:val="315"/>
        </w:trPr>
        <w:tc>
          <w:tcPr>
            <w:tcW w:w="1462" w:type="dxa"/>
            <w:tcBorders>
              <w:top w:val="nil"/>
              <w:left w:val="nil"/>
              <w:bottom w:val="nil"/>
              <w:right w:val="nil"/>
            </w:tcBorders>
            <w:tcMar>
              <w:top w:w="40" w:type="dxa"/>
              <w:left w:w="40" w:type="dxa"/>
              <w:bottom w:w="40" w:type="dxa"/>
              <w:right w:w="40" w:type="dxa"/>
            </w:tcMar>
            <w:vAlign w:val="bottom"/>
          </w:tcPr>
          <w:p w14:paraId="1438696A" w14:textId="77777777" w:rsidR="00184A99" w:rsidRDefault="00184A99" w:rsidP="00184A99">
            <w:pPr>
              <w:widowControl w:val="0"/>
              <w:spacing w:line="276" w:lineRule="auto"/>
              <w:rPr>
                <w:rFonts w:ascii="Arial" w:eastAsia="Arial" w:hAnsi="Arial" w:cs="Arial"/>
                <w:sz w:val="20"/>
                <w:szCs w:val="20"/>
              </w:rPr>
            </w:pPr>
            <w:r>
              <w:rPr>
                <w:b/>
                <w:sz w:val="22"/>
                <w:szCs w:val="22"/>
              </w:rPr>
              <w:t>Performance</w:t>
            </w:r>
          </w:p>
        </w:tc>
        <w:tc>
          <w:tcPr>
            <w:tcW w:w="1478" w:type="dxa"/>
            <w:tcBorders>
              <w:top w:val="nil"/>
              <w:left w:val="nil"/>
              <w:bottom w:val="nil"/>
              <w:right w:val="nil"/>
            </w:tcBorders>
            <w:tcMar>
              <w:top w:w="40" w:type="dxa"/>
              <w:left w:w="40" w:type="dxa"/>
              <w:bottom w:w="40" w:type="dxa"/>
              <w:right w:w="40" w:type="dxa"/>
            </w:tcMar>
          </w:tcPr>
          <w:p w14:paraId="5330B30B" w14:textId="77777777" w:rsidR="00184A99" w:rsidRDefault="00184A99" w:rsidP="00AE72A5">
            <w:pPr>
              <w:widowControl w:val="0"/>
              <w:spacing w:line="276" w:lineRule="auto"/>
              <w:jc w:val="center"/>
              <w:rPr>
                <w:rFonts w:ascii="Arial" w:eastAsia="Arial" w:hAnsi="Arial" w:cs="Arial"/>
                <w:sz w:val="20"/>
                <w:szCs w:val="20"/>
              </w:rPr>
            </w:pPr>
          </w:p>
        </w:tc>
        <w:tc>
          <w:tcPr>
            <w:tcW w:w="1560" w:type="dxa"/>
            <w:tcBorders>
              <w:top w:val="nil"/>
              <w:left w:val="nil"/>
              <w:bottom w:val="nil"/>
              <w:right w:val="nil"/>
            </w:tcBorders>
            <w:tcMar>
              <w:top w:w="40" w:type="dxa"/>
              <w:left w:w="40" w:type="dxa"/>
              <w:bottom w:w="40" w:type="dxa"/>
              <w:right w:w="40" w:type="dxa"/>
            </w:tcMar>
          </w:tcPr>
          <w:p w14:paraId="0E51806F" w14:textId="77777777" w:rsidR="00184A99" w:rsidRDefault="00184A99" w:rsidP="00AE72A5">
            <w:pPr>
              <w:widowControl w:val="0"/>
              <w:spacing w:line="276" w:lineRule="auto"/>
              <w:jc w:val="center"/>
              <w:rPr>
                <w:rFonts w:ascii="Arial" w:eastAsia="Arial" w:hAnsi="Arial" w:cs="Arial"/>
                <w:sz w:val="20"/>
                <w:szCs w:val="20"/>
              </w:rPr>
            </w:pPr>
          </w:p>
        </w:tc>
        <w:tc>
          <w:tcPr>
            <w:tcW w:w="1410" w:type="dxa"/>
            <w:tcBorders>
              <w:top w:val="nil"/>
              <w:left w:val="nil"/>
              <w:bottom w:val="nil"/>
              <w:right w:val="nil"/>
            </w:tcBorders>
            <w:tcMar>
              <w:top w:w="40" w:type="dxa"/>
              <w:left w:w="40" w:type="dxa"/>
              <w:bottom w:w="40" w:type="dxa"/>
              <w:right w:w="40" w:type="dxa"/>
            </w:tcMar>
          </w:tcPr>
          <w:p w14:paraId="67B8CC6F" w14:textId="77777777" w:rsidR="00184A99" w:rsidRDefault="00184A99" w:rsidP="00AE72A5">
            <w:pPr>
              <w:widowControl w:val="0"/>
              <w:spacing w:line="276" w:lineRule="auto"/>
              <w:jc w:val="center"/>
              <w:rPr>
                <w:rFonts w:ascii="Arial" w:eastAsia="Arial" w:hAnsi="Arial" w:cs="Arial"/>
                <w:sz w:val="20"/>
                <w:szCs w:val="20"/>
              </w:rPr>
            </w:pPr>
          </w:p>
        </w:tc>
        <w:tc>
          <w:tcPr>
            <w:tcW w:w="1800" w:type="dxa"/>
            <w:tcBorders>
              <w:top w:val="nil"/>
              <w:left w:val="nil"/>
              <w:bottom w:val="nil"/>
              <w:right w:val="nil"/>
            </w:tcBorders>
            <w:tcMar>
              <w:top w:w="40" w:type="dxa"/>
              <w:left w:w="40" w:type="dxa"/>
              <w:bottom w:w="40" w:type="dxa"/>
              <w:right w:w="40" w:type="dxa"/>
            </w:tcMar>
          </w:tcPr>
          <w:p w14:paraId="37879B50" w14:textId="77777777" w:rsidR="00184A99" w:rsidRDefault="00184A99" w:rsidP="00AE72A5">
            <w:pPr>
              <w:widowControl w:val="0"/>
              <w:spacing w:line="276" w:lineRule="auto"/>
              <w:jc w:val="center"/>
              <w:rPr>
                <w:rFonts w:ascii="Arial" w:eastAsia="Arial" w:hAnsi="Arial" w:cs="Arial"/>
                <w:sz w:val="20"/>
                <w:szCs w:val="20"/>
              </w:rPr>
            </w:pPr>
          </w:p>
        </w:tc>
        <w:tc>
          <w:tcPr>
            <w:tcW w:w="1365" w:type="dxa"/>
            <w:tcBorders>
              <w:top w:val="nil"/>
              <w:left w:val="nil"/>
              <w:bottom w:val="nil"/>
              <w:right w:val="nil"/>
            </w:tcBorders>
            <w:tcMar>
              <w:top w:w="40" w:type="dxa"/>
              <w:left w:w="40" w:type="dxa"/>
              <w:bottom w:w="40" w:type="dxa"/>
              <w:right w:w="40" w:type="dxa"/>
            </w:tcMar>
          </w:tcPr>
          <w:p w14:paraId="685E0F7F" w14:textId="77777777" w:rsidR="00184A99" w:rsidRDefault="00184A99" w:rsidP="00AE72A5">
            <w:pPr>
              <w:widowControl w:val="0"/>
              <w:spacing w:line="276" w:lineRule="auto"/>
              <w:jc w:val="center"/>
              <w:rPr>
                <w:rFonts w:ascii="Arial" w:eastAsia="Arial" w:hAnsi="Arial" w:cs="Arial"/>
                <w:sz w:val="20"/>
                <w:szCs w:val="20"/>
              </w:rPr>
            </w:pPr>
          </w:p>
        </w:tc>
        <w:tc>
          <w:tcPr>
            <w:tcW w:w="1530" w:type="dxa"/>
            <w:tcBorders>
              <w:top w:val="nil"/>
              <w:left w:val="nil"/>
              <w:bottom w:val="nil"/>
              <w:right w:val="nil"/>
            </w:tcBorders>
            <w:tcMar>
              <w:top w:w="40" w:type="dxa"/>
              <w:left w:w="40" w:type="dxa"/>
              <w:bottom w:w="40" w:type="dxa"/>
              <w:right w:w="40" w:type="dxa"/>
            </w:tcMar>
          </w:tcPr>
          <w:p w14:paraId="7B856741" w14:textId="77777777" w:rsidR="00184A99" w:rsidRDefault="00184A99" w:rsidP="00AE72A5">
            <w:pPr>
              <w:widowControl w:val="0"/>
              <w:spacing w:line="276" w:lineRule="auto"/>
              <w:jc w:val="center"/>
              <w:rPr>
                <w:rFonts w:ascii="Arial" w:eastAsia="Arial" w:hAnsi="Arial" w:cs="Arial"/>
                <w:sz w:val="20"/>
                <w:szCs w:val="20"/>
              </w:rPr>
            </w:pPr>
          </w:p>
        </w:tc>
        <w:tc>
          <w:tcPr>
            <w:tcW w:w="1380" w:type="dxa"/>
            <w:tcBorders>
              <w:top w:val="nil"/>
              <w:left w:val="nil"/>
              <w:bottom w:val="nil"/>
              <w:right w:val="nil"/>
            </w:tcBorders>
            <w:tcMar>
              <w:top w:w="40" w:type="dxa"/>
              <w:left w:w="40" w:type="dxa"/>
              <w:bottom w:w="40" w:type="dxa"/>
              <w:right w:w="40" w:type="dxa"/>
            </w:tcMar>
          </w:tcPr>
          <w:p w14:paraId="47D72CF0" w14:textId="77777777" w:rsidR="00184A99" w:rsidRDefault="00184A99" w:rsidP="00AE72A5">
            <w:pPr>
              <w:widowControl w:val="0"/>
              <w:spacing w:line="276" w:lineRule="auto"/>
              <w:jc w:val="center"/>
              <w:rPr>
                <w:rFonts w:ascii="Arial" w:eastAsia="Arial" w:hAnsi="Arial" w:cs="Arial"/>
                <w:sz w:val="20"/>
                <w:szCs w:val="20"/>
              </w:rPr>
            </w:pPr>
          </w:p>
        </w:tc>
      </w:tr>
      <w:tr w:rsidR="00184A99" w14:paraId="667923EC" w14:textId="77777777" w:rsidTr="002C1C70">
        <w:trPr>
          <w:trHeight w:val="315"/>
        </w:trPr>
        <w:tc>
          <w:tcPr>
            <w:tcW w:w="1462" w:type="dxa"/>
            <w:tcBorders>
              <w:top w:val="nil"/>
              <w:left w:val="nil"/>
              <w:bottom w:val="nil"/>
              <w:right w:val="nil"/>
            </w:tcBorders>
            <w:tcMar>
              <w:top w:w="40" w:type="dxa"/>
              <w:left w:w="40" w:type="dxa"/>
              <w:bottom w:w="40" w:type="dxa"/>
              <w:right w:w="40" w:type="dxa"/>
            </w:tcMar>
            <w:vAlign w:val="bottom"/>
          </w:tcPr>
          <w:p w14:paraId="50FB65B3" w14:textId="2E6084E9" w:rsidR="00184A99" w:rsidRDefault="00184A99" w:rsidP="00184A99">
            <w:pPr>
              <w:widowControl w:val="0"/>
              <w:spacing w:line="276" w:lineRule="auto"/>
              <w:rPr>
                <w:rFonts w:ascii="Arial" w:eastAsia="Arial" w:hAnsi="Arial" w:cs="Arial"/>
                <w:sz w:val="20"/>
                <w:szCs w:val="20"/>
              </w:rPr>
            </w:pPr>
            <w:r>
              <w:rPr>
                <w:sz w:val="22"/>
                <w:szCs w:val="22"/>
              </w:rPr>
              <w:t>Return</w:t>
            </w:r>
          </w:p>
        </w:tc>
        <w:tc>
          <w:tcPr>
            <w:tcW w:w="1478" w:type="dxa"/>
            <w:tcBorders>
              <w:top w:val="nil"/>
              <w:left w:val="nil"/>
              <w:bottom w:val="nil"/>
              <w:right w:val="nil"/>
            </w:tcBorders>
            <w:tcMar>
              <w:top w:w="40" w:type="dxa"/>
              <w:left w:w="40" w:type="dxa"/>
              <w:bottom w:w="40" w:type="dxa"/>
              <w:right w:w="40" w:type="dxa"/>
            </w:tcMar>
          </w:tcPr>
          <w:p w14:paraId="57795E9D" w14:textId="53219ED3" w:rsidR="00184A99" w:rsidRDefault="00184A99" w:rsidP="00AE72A5">
            <w:pPr>
              <w:widowControl w:val="0"/>
              <w:spacing w:line="276" w:lineRule="auto"/>
              <w:jc w:val="center"/>
              <w:rPr>
                <w:rFonts w:ascii="Arial" w:eastAsia="Arial" w:hAnsi="Arial" w:cs="Arial"/>
                <w:sz w:val="20"/>
                <w:szCs w:val="20"/>
              </w:rPr>
            </w:pPr>
            <w:r w:rsidRPr="00B87F80">
              <w:t>0.01%</w:t>
            </w:r>
          </w:p>
        </w:tc>
        <w:tc>
          <w:tcPr>
            <w:tcW w:w="1560" w:type="dxa"/>
            <w:tcBorders>
              <w:top w:val="nil"/>
              <w:left w:val="nil"/>
              <w:bottom w:val="nil"/>
              <w:right w:val="nil"/>
            </w:tcBorders>
            <w:tcMar>
              <w:top w:w="40" w:type="dxa"/>
              <w:left w:w="40" w:type="dxa"/>
              <w:bottom w:w="40" w:type="dxa"/>
              <w:right w:w="40" w:type="dxa"/>
            </w:tcMar>
          </w:tcPr>
          <w:p w14:paraId="662F9E06" w14:textId="0DD7714D" w:rsidR="00184A99" w:rsidRDefault="00184A99" w:rsidP="00AE72A5">
            <w:pPr>
              <w:widowControl w:val="0"/>
              <w:spacing w:line="276" w:lineRule="auto"/>
              <w:jc w:val="center"/>
              <w:rPr>
                <w:rFonts w:ascii="Arial" w:eastAsia="Arial" w:hAnsi="Arial" w:cs="Arial"/>
                <w:sz w:val="20"/>
                <w:szCs w:val="20"/>
              </w:rPr>
            </w:pPr>
            <w:r w:rsidRPr="00B87F80">
              <w:t>0.03%</w:t>
            </w:r>
          </w:p>
        </w:tc>
        <w:tc>
          <w:tcPr>
            <w:tcW w:w="1410" w:type="dxa"/>
            <w:tcBorders>
              <w:top w:val="nil"/>
              <w:left w:val="nil"/>
              <w:bottom w:val="nil"/>
              <w:right w:val="nil"/>
            </w:tcBorders>
            <w:tcMar>
              <w:top w:w="40" w:type="dxa"/>
              <w:left w:w="40" w:type="dxa"/>
              <w:bottom w:w="40" w:type="dxa"/>
              <w:right w:w="40" w:type="dxa"/>
            </w:tcMar>
          </w:tcPr>
          <w:p w14:paraId="4BCE4916" w14:textId="48D3C0D6" w:rsidR="00184A99" w:rsidRDefault="00184A99" w:rsidP="00AE72A5">
            <w:pPr>
              <w:widowControl w:val="0"/>
              <w:spacing w:line="276" w:lineRule="auto"/>
              <w:jc w:val="center"/>
              <w:rPr>
                <w:rFonts w:ascii="Arial" w:eastAsia="Arial" w:hAnsi="Arial" w:cs="Arial"/>
                <w:sz w:val="20"/>
                <w:szCs w:val="20"/>
              </w:rPr>
            </w:pPr>
            <w:r w:rsidRPr="00B87F80">
              <w:t>0.01%</w:t>
            </w:r>
          </w:p>
        </w:tc>
        <w:tc>
          <w:tcPr>
            <w:tcW w:w="1800" w:type="dxa"/>
            <w:tcBorders>
              <w:top w:val="nil"/>
              <w:left w:val="nil"/>
              <w:bottom w:val="nil"/>
              <w:right w:val="nil"/>
            </w:tcBorders>
            <w:tcMar>
              <w:top w:w="40" w:type="dxa"/>
              <w:left w:w="40" w:type="dxa"/>
              <w:bottom w:w="40" w:type="dxa"/>
              <w:right w:w="40" w:type="dxa"/>
            </w:tcMar>
          </w:tcPr>
          <w:p w14:paraId="43D6A2F7" w14:textId="677AEEC2" w:rsidR="00184A99" w:rsidRDefault="00184A99" w:rsidP="00AE72A5">
            <w:pPr>
              <w:widowControl w:val="0"/>
              <w:spacing w:line="276" w:lineRule="auto"/>
              <w:jc w:val="center"/>
              <w:rPr>
                <w:rFonts w:ascii="Arial" w:eastAsia="Arial" w:hAnsi="Arial" w:cs="Arial"/>
                <w:sz w:val="20"/>
                <w:szCs w:val="20"/>
              </w:rPr>
            </w:pPr>
            <w:r w:rsidRPr="00B87F80">
              <w:t>0.01%</w:t>
            </w:r>
          </w:p>
        </w:tc>
        <w:tc>
          <w:tcPr>
            <w:tcW w:w="1365" w:type="dxa"/>
            <w:tcBorders>
              <w:top w:val="nil"/>
              <w:left w:val="nil"/>
              <w:bottom w:val="nil"/>
              <w:right w:val="nil"/>
            </w:tcBorders>
            <w:tcMar>
              <w:top w:w="40" w:type="dxa"/>
              <w:left w:w="40" w:type="dxa"/>
              <w:bottom w:w="40" w:type="dxa"/>
              <w:right w:w="40" w:type="dxa"/>
            </w:tcMar>
          </w:tcPr>
          <w:p w14:paraId="1C36ACA2" w14:textId="4717BDC5" w:rsidR="00184A99" w:rsidRDefault="00184A99" w:rsidP="00AE72A5">
            <w:pPr>
              <w:widowControl w:val="0"/>
              <w:spacing w:line="276" w:lineRule="auto"/>
              <w:jc w:val="center"/>
              <w:rPr>
                <w:rFonts w:ascii="Arial" w:eastAsia="Arial" w:hAnsi="Arial" w:cs="Arial"/>
                <w:sz w:val="20"/>
                <w:szCs w:val="20"/>
              </w:rPr>
            </w:pPr>
            <w:r w:rsidRPr="00B87F80">
              <w:t>0.03%</w:t>
            </w:r>
          </w:p>
        </w:tc>
        <w:tc>
          <w:tcPr>
            <w:tcW w:w="1530" w:type="dxa"/>
            <w:tcBorders>
              <w:top w:val="nil"/>
              <w:left w:val="nil"/>
              <w:bottom w:val="nil"/>
              <w:right w:val="nil"/>
            </w:tcBorders>
            <w:tcMar>
              <w:top w:w="40" w:type="dxa"/>
              <w:left w:w="40" w:type="dxa"/>
              <w:bottom w:w="40" w:type="dxa"/>
              <w:right w:w="40" w:type="dxa"/>
            </w:tcMar>
          </w:tcPr>
          <w:p w14:paraId="78898097" w14:textId="1C716A5B" w:rsidR="00184A99" w:rsidRDefault="00184A99" w:rsidP="00AE72A5">
            <w:pPr>
              <w:widowControl w:val="0"/>
              <w:spacing w:line="276" w:lineRule="auto"/>
              <w:jc w:val="center"/>
              <w:rPr>
                <w:rFonts w:ascii="Arial" w:eastAsia="Arial" w:hAnsi="Arial" w:cs="Arial"/>
                <w:sz w:val="20"/>
                <w:szCs w:val="20"/>
              </w:rPr>
            </w:pPr>
            <w:r w:rsidRPr="00B87F80">
              <w:t>-0.33%</w:t>
            </w:r>
          </w:p>
        </w:tc>
        <w:tc>
          <w:tcPr>
            <w:tcW w:w="1380" w:type="dxa"/>
            <w:tcBorders>
              <w:top w:val="nil"/>
              <w:left w:val="nil"/>
              <w:bottom w:val="nil"/>
              <w:right w:val="nil"/>
            </w:tcBorders>
            <w:tcMar>
              <w:top w:w="40" w:type="dxa"/>
              <w:left w:w="40" w:type="dxa"/>
              <w:bottom w:w="40" w:type="dxa"/>
              <w:right w:w="40" w:type="dxa"/>
            </w:tcMar>
          </w:tcPr>
          <w:p w14:paraId="4E171478" w14:textId="04B33B34" w:rsidR="00184A99" w:rsidRDefault="00184A99" w:rsidP="00AE72A5">
            <w:pPr>
              <w:widowControl w:val="0"/>
              <w:spacing w:line="276" w:lineRule="auto"/>
              <w:jc w:val="center"/>
              <w:rPr>
                <w:rFonts w:ascii="Arial" w:eastAsia="Arial" w:hAnsi="Arial" w:cs="Arial"/>
                <w:sz w:val="20"/>
                <w:szCs w:val="20"/>
              </w:rPr>
            </w:pPr>
            <w:r w:rsidRPr="00B87F80">
              <w:t>-0.10%</w:t>
            </w:r>
          </w:p>
        </w:tc>
      </w:tr>
      <w:tr w:rsidR="00184A99" w14:paraId="232B1AD7" w14:textId="77777777" w:rsidTr="002C1C70">
        <w:trPr>
          <w:trHeight w:val="315"/>
        </w:trPr>
        <w:tc>
          <w:tcPr>
            <w:tcW w:w="1462" w:type="dxa"/>
            <w:tcBorders>
              <w:top w:val="nil"/>
              <w:left w:val="nil"/>
              <w:bottom w:val="nil"/>
              <w:right w:val="nil"/>
            </w:tcBorders>
            <w:tcMar>
              <w:top w:w="40" w:type="dxa"/>
              <w:left w:w="40" w:type="dxa"/>
              <w:bottom w:w="40" w:type="dxa"/>
              <w:right w:w="40" w:type="dxa"/>
            </w:tcMar>
            <w:vAlign w:val="bottom"/>
          </w:tcPr>
          <w:p w14:paraId="5063F6E4" w14:textId="77777777" w:rsidR="00184A99" w:rsidRDefault="00184A99" w:rsidP="00184A99">
            <w:pPr>
              <w:widowControl w:val="0"/>
              <w:spacing w:line="276" w:lineRule="auto"/>
              <w:rPr>
                <w:rFonts w:ascii="Arial" w:eastAsia="Arial" w:hAnsi="Arial" w:cs="Arial"/>
                <w:sz w:val="20"/>
                <w:szCs w:val="20"/>
              </w:rPr>
            </w:pPr>
            <w:r>
              <w:rPr>
                <w:sz w:val="22"/>
                <w:szCs w:val="22"/>
              </w:rPr>
              <w:t>Variance</w:t>
            </w:r>
          </w:p>
        </w:tc>
        <w:tc>
          <w:tcPr>
            <w:tcW w:w="1478" w:type="dxa"/>
            <w:tcBorders>
              <w:top w:val="nil"/>
              <w:left w:val="nil"/>
              <w:bottom w:val="nil"/>
              <w:right w:val="nil"/>
            </w:tcBorders>
            <w:tcMar>
              <w:top w:w="40" w:type="dxa"/>
              <w:left w:w="40" w:type="dxa"/>
              <w:bottom w:w="40" w:type="dxa"/>
              <w:right w:w="40" w:type="dxa"/>
            </w:tcMar>
          </w:tcPr>
          <w:p w14:paraId="260360B9" w14:textId="01BA6128" w:rsidR="00184A99" w:rsidRDefault="00184A99" w:rsidP="00AE72A5">
            <w:pPr>
              <w:widowControl w:val="0"/>
              <w:spacing w:line="276" w:lineRule="auto"/>
              <w:jc w:val="center"/>
              <w:rPr>
                <w:rFonts w:ascii="Arial" w:eastAsia="Arial" w:hAnsi="Arial" w:cs="Arial"/>
                <w:sz w:val="20"/>
                <w:szCs w:val="20"/>
              </w:rPr>
            </w:pPr>
            <w:r w:rsidRPr="00B87F80">
              <w:t>0.01%</w:t>
            </w:r>
          </w:p>
        </w:tc>
        <w:tc>
          <w:tcPr>
            <w:tcW w:w="1560" w:type="dxa"/>
            <w:tcBorders>
              <w:top w:val="nil"/>
              <w:left w:val="nil"/>
              <w:bottom w:val="nil"/>
              <w:right w:val="nil"/>
            </w:tcBorders>
            <w:tcMar>
              <w:top w:w="40" w:type="dxa"/>
              <w:left w:w="40" w:type="dxa"/>
              <w:bottom w:w="40" w:type="dxa"/>
              <w:right w:w="40" w:type="dxa"/>
            </w:tcMar>
          </w:tcPr>
          <w:p w14:paraId="6AA24F27" w14:textId="0A50FBC0" w:rsidR="00184A99" w:rsidRDefault="00184A99" w:rsidP="00AE72A5">
            <w:pPr>
              <w:widowControl w:val="0"/>
              <w:spacing w:line="276" w:lineRule="auto"/>
              <w:jc w:val="center"/>
              <w:rPr>
                <w:rFonts w:ascii="Arial" w:eastAsia="Arial" w:hAnsi="Arial" w:cs="Arial"/>
                <w:sz w:val="20"/>
                <w:szCs w:val="20"/>
              </w:rPr>
            </w:pPr>
            <w:r w:rsidRPr="00B87F80">
              <w:t>0.02%</w:t>
            </w:r>
          </w:p>
        </w:tc>
        <w:tc>
          <w:tcPr>
            <w:tcW w:w="1410" w:type="dxa"/>
            <w:tcBorders>
              <w:top w:val="nil"/>
              <w:left w:val="nil"/>
              <w:bottom w:val="nil"/>
              <w:right w:val="nil"/>
            </w:tcBorders>
            <w:tcMar>
              <w:top w:w="40" w:type="dxa"/>
              <w:left w:w="40" w:type="dxa"/>
              <w:bottom w:w="40" w:type="dxa"/>
              <w:right w:w="40" w:type="dxa"/>
            </w:tcMar>
          </w:tcPr>
          <w:p w14:paraId="6FC382FA" w14:textId="4A0BDEB7" w:rsidR="00184A99" w:rsidRDefault="00184A99" w:rsidP="00AE72A5">
            <w:pPr>
              <w:widowControl w:val="0"/>
              <w:spacing w:line="276" w:lineRule="auto"/>
              <w:jc w:val="center"/>
              <w:rPr>
                <w:rFonts w:ascii="Arial" w:eastAsia="Arial" w:hAnsi="Arial" w:cs="Arial"/>
                <w:sz w:val="20"/>
                <w:szCs w:val="20"/>
              </w:rPr>
            </w:pPr>
            <w:r w:rsidRPr="00B87F80">
              <w:t>0.01%</w:t>
            </w:r>
          </w:p>
        </w:tc>
        <w:tc>
          <w:tcPr>
            <w:tcW w:w="1800" w:type="dxa"/>
            <w:tcBorders>
              <w:top w:val="nil"/>
              <w:left w:val="nil"/>
              <w:bottom w:val="nil"/>
              <w:right w:val="nil"/>
            </w:tcBorders>
            <w:tcMar>
              <w:top w:w="40" w:type="dxa"/>
              <w:left w:w="40" w:type="dxa"/>
              <w:bottom w:w="40" w:type="dxa"/>
              <w:right w:w="40" w:type="dxa"/>
            </w:tcMar>
          </w:tcPr>
          <w:p w14:paraId="3A849BAB" w14:textId="7B52F796" w:rsidR="00184A99" w:rsidRDefault="00184A99" w:rsidP="00AE72A5">
            <w:pPr>
              <w:widowControl w:val="0"/>
              <w:spacing w:line="276" w:lineRule="auto"/>
              <w:jc w:val="center"/>
              <w:rPr>
                <w:rFonts w:ascii="Arial" w:eastAsia="Arial" w:hAnsi="Arial" w:cs="Arial"/>
                <w:sz w:val="20"/>
                <w:szCs w:val="20"/>
              </w:rPr>
            </w:pPr>
            <w:r w:rsidRPr="00B87F80">
              <w:t>0.01%</w:t>
            </w:r>
          </w:p>
        </w:tc>
        <w:tc>
          <w:tcPr>
            <w:tcW w:w="1365" w:type="dxa"/>
            <w:tcBorders>
              <w:top w:val="nil"/>
              <w:left w:val="nil"/>
              <w:bottom w:val="nil"/>
              <w:right w:val="nil"/>
            </w:tcBorders>
            <w:tcMar>
              <w:top w:w="40" w:type="dxa"/>
              <w:left w:w="40" w:type="dxa"/>
              <w:bottom w:w="40" w:type="dxa"/>
              <w:right w:w="40" w:type="dxa"/>
            </w:tcMar>
          </w:tcPr>
          <w:p w14:paraId="0C54C9DD" w14:textId="19329900" w:rsidR="00184A99" w:rsidRDefault="00184A99" w:rsidP="00AE72A5">
            <w:pPr>
              <w:widowControl w:val="0"/>
              <w:spacing w:line="276" w:lineRule="auto"/>
              <w:jc w:val="center"/>
              <w:rPr>
                <w:rFonts w:ascii="Arial" w:eastAsia="Arial" w:hAnsi="Arial" w:cs="Arial"/>
                <w:sz w:val="20"/>
                <w:szCs w:val="20"/>
              </w:rPr>
            </w:pPr>
            <w:r w:rsidRPr="00B87F80">
              <w:t>0.07%</w:t>
            </w:r>
          </w:p>
        </w:tc>
        <w:tc>
          <w:tcPr>
            <w:tcW w:w="1530" w:type="dxa"/>
            <w:tcBorders>
              <w:top w:val="nil"/>
              <w:left w:val="nil"/>
              <w:bottom w:val="nil"/>
              <w:right w:val="nil"/>
            </w:tcBorders>
            <w:tcMar>
              <w:top w:w="40" w:type="dxa"/>
              <w:left w:w="40" w:type="dxa"/>
              <w:bottom w:w="40" w:type="dxa"/>
              <w:right w:w="40" w:type="dxa"/>
            </w:tcMar>
          </w:tcPr>
          <w:p w14:paraId="2BD0D57D" w14:textId="2027B204" w:rsidR="00184A99" w:rsidRDefault="00184A99" w:rsidP="00AE72A5">
            <w:pPr>
              <w:widowControl w:val="0"/>
              <w:spacing w:line="276" w:lineRule="auto"/>
              <w:jc w:val="center"/>
              <w:rPr>
                <w:rFonts w:ascii="Arial" w:eastAsia="Arial" w:hAnsi="Arial" w:cs="Arial"/>
                <w:sz w:val="20"/>
                <w:szCs w:val="20"/>
              </w:rPr>
            </w:pPr>
            <w:r w:rsidRPr="00B87F80">
              <w:t>0.06%</w:t>
            </w:r>
          </w:p>
        </w:tc>
        <w:tc>
          <w:tcPr>
            <w:tcW w:w="1380" w:type="dxa"/>
            <w:tcBorders>
              <w:top w:val="nil"/>
              <w:left w:val="nil"/>
              <w:bottom w:val="nil"/>
              <w:right w:val="nil"/>
            </w:tcBorders>
            <w:tcMar>
              <w:top w:w="40" w:type="dxa"/>
              <w:left w:w="40" w:type="dxa"/>
              <w:bottom w:w="40" w:type="dxa"/>
              <w:right w:w="40" w:type="dxa"/>
            </w:tcMar>
          </w:tcPr>
          <w:p w14:paraId="059AEAB7" w14:textId="44A83136" w:rsidR="00184A99" w:rsidRDefault="00184A99" w:rsidP="00AE72A5">
            <w:pPr>
              <w:widowControl w:val="0"/>
              <w:spacing w:line="276" w:lineRule="auto"/>
              <w:jc w:val="center"/>
              <w:rPr>
                <w:rFonts w:ascii="Arial" w:eastAsia="Arial" w:hAnsi="Arial" w:cs="Arial"/>
                <w:sz w:val="20"/>
                <w:szCs w:val="20"/>
              </w:rPr>
            </w:pPr>
            <w:r w:rsidRPr="00B87F80">
              <w:t>0.06%</w:t>
            </w:r>
          </w:p>
        </w:tc>
      </w:tr>
      <w:tr w:rsidR="00184A99" w14:paraId="72A91704" w14:textId="77777777" w:rsidTr="002C1C70">
        <w:trPr>
          <w:trHeight w:val="330"/>
        </w:trPr>
        <w:tc>
          <w:tcPr>
            <w:tcW w:w="1462" w:type="dxa"/>
            <w:tcBorders>
              <w:top w:val="nil"/>
              <w:left w:val="nil"/>
              <w:bottom w:val="single" w:sz="4" w:space="0" w:color="000000"/>
              <w:right w:val="nil"/>
            </w:tcBorders>
            <w:tcMar>
              <w:top w:w="40" w:type="dxa"/>
              <w:left w:w="40" w:type="dxa"/>
              <w:bottom w:w="40" w:type="dxa"/>
              <w:right w:w="40" w:type="dxa"/>
            </w:tcMar>
            <w:vAlign w:val="bottom"/>
          </w:tcPr>
          <w:p w14:paraId="45159A2C" w14:textId="77777777" w:rsidR="00184A99" w:rsidRDefault="00184A99" w:rsidP="00184A99">
            <w:pPr>
              <w:widowControl w:val="0"/>
              <w:spacing w:line="276" w:lineRule="auto"/>
              <w:rPr>
                <w:rFonts w:ascii="Arial" w:eastAsia="Arial" w:hAnsi="Arial" w:cs="Arial"/>
                <w:sz w:val="20"/>
                <w:szCs w:val="20"/>
              </w:rPr>
            </w:pPr>
            <w:r>
              <w:rPr>
                <w:sz w:val="22"/>
                <w:szCs w:val="22"/>
              </w:rPr>
              <w:t>CVaR</w:t>
            </w:r>
          </w:p>
        </w:tc>
        <w:tc>
          <w:tcPr>
            <w:tcW w:w="1478" w:type="dxa"/>
            <w:tcBorders>
              <w:top w:val="nil"/>
              <w:left w:val="nil"/>
              <w:bottom w:val="single" w:sz="4" w:space="0" w:color="000000"/>
              <w:right w:val="nil"/>
            </w:tcBorders>
            <w:tcMar>
              <w:top w:w="40" w:type="dxa"/>
              <w:left w:w="40" w:type="dxa"/>
              <w:bottom w:w="40" w:type="dxa"/>
              <w:right w:w="40" w:type="dxa"/>
            </w:tcMar>
          </w:tcPr>
          <w:p w14:paraId="68C85DAD" w14:textId="61D9CCA7" w:rsidR="00184A99" w:rsidRDefault="00184A99" w:rsidP="00AE72A5">
            <w:pPr>
              <w:widowControl w:val="0"/>
              <w:spacing w:line="276" w:lineRule="auto"/>
              <w:jc w:val="center"/>
              <w:rPr>
                <w:rFonts w:ascii="Arial" w:eastAsia="Arial" w:hAnsi="Arial" w:cs="Arial"/>
                <w:sz w:val="20"/>
                <w:szCs w:val="20"/>
              </w:rPr>
            </w:pPr>
            <w:r w:rsidRPr="00B87F80">
              <w:t>-2.34%</w:t>
            </w:r>
          </w:p>
        </w:tc>
        <w:tc>
          <w:tcPr>
            <w:tcW w:w="1560" w:type="dxa"/>
            <w:tcBorders>
              <w:top w:val="nil"/>
              <w:left w:val="nil"/>
              <w:bottom w:val="single" w:sz="4" w:space="0" w:color="000000"/>
              <w:right w:val="nil"/>
            </w:tcBorders>
            <w:tcMar>
              <w:top w:w="40" w:type="dxa"/>
              <w:left w:w="40" w:type="dxa"/>
              <w:bottom w:w="40" w:type="dxa"/>
              <w:right w:w="40" w:type="dxa"/>
            </w:tcMar>
          </w:tcPr>
          <w:p w14:paraId="69BEB1ED" w14:textId="6ECAAA57" w:rsidR="00184A99" w:rsidRDefault="00184A99" w:rsidP="00AE72A5">
            <w:pPr>
              <w:widowControl w:val="0"/>
              <w:spacing w:line="276" w:lineRule="auto"/>
              <w:jc w:val="center"/>
              <w:rPr>
                <w:rFonts w:ascii="Arial" w:eastAsia="Arial" w:hAnsi="Arial" w:cs="Arial"/>
                <w:sz w:val="20"/>
                <w:szCs w:val="20"/>
              </w:rPr>
            </w:pPr>
            <w:r w:rsidRPr="00B87F80">
              <w:t>-3.23%</w:t>
            </w:r>
          </w:p>
        </w:tc>
        <w:tc>
          <w:tcPr>
            <w:tcW w:w="1410" w:type="dxa"/>
            <w:tcBorders>
              <w:top w:val="nil"/>
              <w:left w:val="nil"/>
              <w:bottom w:val="single" w:sz="4" w:space="0" w:color="000000"/>
              <w:right w:val="nil"/>
            </w:tcBorders>
            <w:tcMar>
              <w:top w:w="40" w:type="dxa"/>
              <w:left w:w="40" w:type="dxa"/>
              <w:bottom w:w="40" w:type="dxa"/>
              <w:right w:w="40" w:type="dxa"/>
            </w:tcMar>
          </w:tcPr>
          <w:p w14:paraId="53BCC982" w14:textId="3FB042F4" w:rsidR="00184A99" w:rsidRDefault="00184A99" w:rsidP="00AE72A5">
            <w:pPr>
              <w:widowControl w:val="0"/>
              <w:spacing w:line="276" w:lineRule="auto"/>
              <w:jc w:val="center"/>
              <w:rPr>
                <w:rFonts w:ascii="Arial" w:eastAsia="Arial" w:hAnsi="Arial" w:cs="Arial"/>
                <w:sz w:val="20"/>
                <w:szCs w:val="20"/>
              </w:rPr>
            </w:pPr>
            <w:r w:rsidRPr="00B87F80">
              <w:t>-1.83%</w:t>
            </w:r>
          </w:p>
        </w:tc>
        <w:tc>
          <w:tcPr>
            <w:tcW w:w="1800" w:type="dxa"/>
            <w:tcBorders>
              <w:top w:val="nil"/>
              <w:left w:val="nil"/>
              <w:bottom w:val="single" w:sz="4" w:space="0" w:color="000000"/>
              <w:right w:val="nil"/>
            </w:tcBorders>
            <w:tcMar>
              <w:top w:w="40" w:type="dxa"/>
              <w:left w:w="40" w:type="dxa"/>
              <w:bottom w:w="40" w:type="dxa"/>
              <w:right w:w="40" w:type="dxa"/>
            </w:tcMar>
          </w:tcPr>
          <w:p w14:paraId="0C8B5619" w14:textId="2F5D31D8" w:rsidR="00184A99" w:rsidRDefault="00184A99" w:rsidP="00AE72A5">
            <w:pPr>
              <w:widowControl w:val="0"/>
              <w:spacing w:line="276" w:lineRule="auto"/>
              <w:jc w:val="center"/>
              <w:rPr>
                <w:rFonts w:ascii="Arial" w:eastAsia="Arial" w:hAnsi="Arial" w:cs="Arial"/>
                <w:sz w:val="20"/>
                <w:szCs w:val="20"/>
              </w:rPr>
            </w:pPr>
            <w:r w:rsidRPr="00B87F80">
              <w:t>-2.41%</w:t>
            </w:r>
          </w:p>
        </w:tc>
        <w:tc>
          <w:tcPr>
            <w:tcW w:w="1365" w:type="dxa"/>
            <w:tcBorders>
              <w:top w:val="nil"/>
              <w:left w:val="nil"/>
              <w:bottom w:val="single" w:sz="4" w:space="0" w:color="000000"/>
              <w:right w:val="nil"/>
            </w:tcBorders>
            <w:tcMar>
              <w:top w:w="40" w:type="dxa"/>
              <w:left w:w="40" w:type="dxa"/>
              <w:bottom w:w="40" w:type="dxa"/>
              <w:right w:w="40" w:type="dxa"/>
            </w:tcMar>
          </w:tcPr>
          <w:p w14:paraId="5872B6B3" w14:textId="3A31DBC6" w:rsidR="00184A99" w:rsidRDefault="00184A99" w:rsidP="00AE72A5">
            <w:pPr>
              <w:widowControl w:val="0"/>
              <w:spacing w:line="276" w:lineRule="auto"/>
              <w:jc w:val="center"/>
              <w:rPr>
                <w:rFonts w:ascii="Arial" w:eastAsia="Arial" w:hAnsi="Arial" w:cs="Arial"/>
                <w:sz w:val="20"/>
                <w:szCs w:val="20"/>
              </w:rPr>
            </w:pPr>
            <w:r w:rsidRPr="00B87F80">
              <w:t>-5.73%</w:t>
            </w:r>
          </w:p>
        </w:tc>
        <w:tc>
          <w:tcPr>
            <w:tcW w:w="1530" w:type="dxa"/>
            <w:tcBorders>
              <w:top w:val="nil"/>
              <w:left w:val="nil"/>
              <w:bottom w:val="single" w:sz="4" w:space="0" w:color="000000"/>
              <w:right w:val="nil"/>
            </w:tcBorders>
            <w:tcMar>
              <w:top w:w="40" w:type="dxa"/>
              <w:left w:w="40" w:type="dxa"/>
              <w:bottom w:w="40" w:type="dxa"/>
              <w:right w:w="40" w:type="dxa"/>
            </w:tcMar>
          </w:tcPr>
          <w:p w14:paraId="43D7E504" w14:textId="2BAAB835" w:rsidR="00184A99" w:rsidRDefault="00184A99" w:rsidP="00AE72A5">
            <w:pPr>
              <w:widowControl w:val="0"/>
              <w:spacing w:line="276" w:lineRule="auto"/>
              <w:jc w:val="center"/>
              <w:rPr>
                <w:rFonts w:ascii="Arial" w:eastAsia="Arial" w:hAnsi="Arial" w:cs="Arial"/>
                <w:sz w:val="20"/>
                <w:szCs w:val="20"/>
              </w:rPr>
            </w:pPr>
            <w:r w:rsidRPr="00B87F80">
              <w:t>-5.65%</w:t>
            </w:r>
          </w:p>
        </w:tc>
        <w:tc>
          <w:tcPr>
            <w:tcW w:w="1380" w:type="dxa"/>
            <w:tcBorders>
              <w:top w:val="nil"/>
              <w:left w:val="nil"/>
              <w:bottom w:val="single" w:sz="4" w:space="0" w:color="000000"/>
              <w:right w:val="nil"/>
            </w:tcBorders>
            <w:tcMar>
              <w:top w:w="40" w:type="dxa"/>
              <w:left w:w="40" w:type="dxa"/>
              <w:bottom w:w="40" w:type="dxa"/>
              <w:right w:w="40" w:type="dxa"/>
            </w:tcMar>
          </w:tcPr>
          <w:p w14:paraId="4C79AB2F" w14:textId="22ED5E08" w:rsidR="00184A99" w:rsidRDefault="00184A99" w:rsidP="00AE72A5">
            <w:pPr>
              <w:widowControl w:val="0"/>
              <w:spacing w:line="276" w:lineRule="auto"/>
              <w:jc w:val="center"/>
              <w:rPr>
                <w:rFonts w:ascii="Arial" w:eastAsia="Arial" w:hAnsi="Arial" w:cs="Arial"/>
                <w:sz w:val="20"/>
                <w:szCs w:val="20"/>
              </w:rPr>
            </w:pPr>
            <w:r w:rsidRPr="00B87F80">
              <w:t>-5.82%</w:t>
            </w:r>
          </w:p>
        </w:tc>
      </w:tr>
      <w:tr w:rsidR="00D640F1" w14:paraId="7A25DBCB" w14:textId="77777777">
        <w:trPr>
          <w:trHeight w:val="701"/>
        </w:trPr>
        <w:tc>
          <w:tcPr>
            <w:tcW w:w="11985" w:type="dxa"/>
            <w:gridSpan w:val="8"/>
            <w:tcBorders>
              <w:top w:val="nil"/>
              <w:left w:val="nil"/>
              <w:bottom w:val="nil"/>
              <w:right w:val="nil"/>
            </w:tcBorders>
            <w:tcMar>
              <w:top w:w="40" w:type="dxa"/>
              <w:left w:w="40" w:type="dxa"/>
              <w:bottom w:w="40" w:type="dxa"/>
              <w:right w:w="40" w:type="dxa"/>
            </w:tcMar>
            <w:vAlign w:val="bottom"/>
          </w:tcPr>
          <w:p w14:paraId="5BE4F8B3" w14:textId="33F279D9" w:rsidR="00D640F1" w:rsidRDefault="00000000" w:rsidP="001971D9">
            <w:pPr>
              <w:widowControl w:val="0"/>
              <w:spacing w:line="276" w:lineRule="auto"/>
              <w:jc w:val="both"/>
              <w:rPr>
                <w:rFonts w:ascii="Arial" w:eastAsia="Arial" w:hAnsi="Arial" w:cs="Arial"/>
                <w:sz w:val="20"/>
                <w:szCs w:val="20"/>
              </w:rPr>
            </w:pPr>
            <w:r>
              <w:rPr>
                <w:sz w:val="22"/>
                <w:szCs w:val="22"/>
              </w:rPr>
              <w:t xml:space="preserve">Note: The optimization process uses the conditional </w:t>
            </w:r>
            <w:r w:rsidR="0031199E">
              <w:rPr>
                <w:sz w:val="22"/>
                <w:szCs w:val="22"/>
              </w:rPr>
              <w:t>volatility</w:t>
            </w:r>
            <w:r>
              <w:rPr>
                <w:sz w:val="22"/>
                <w:szCs w:val="22"/>
              </w:rPr>
              <w:t xml:space="preserve"> and correlation of the diagonal VECH model with the student t distribution. </w:t>
            </w:r>
            <w:r w:rsidR="008477B4">
              <w:rPr>
                <w:sz w:val="22"/>
                <w:szCs w:val="22"/>
              </w:rPr>
              <w:t xml:space="preserve">The risk aversion parameters of </w:t>
            </w:r>
            <w:r w:rsidR="004B17A9">
              <w:rPr>
                <w:sz w:val="22"/>
                <w:szCs w:val="22"/>
              </w:rPr>
              <w:t xml:space="preserve">the </w:t>
            </w:r>
            <w:r w:rsidR="008477B4">
              <w:rPr>
                <w:sz w:val="22"/>
                <w:szCs w:val="22"/>
              </w:rPr>
              <w:t xml:space="preserve">mean-variance portfolio </w:t>
            </w:r>
            <w:r w:rsidR="004B17A9">
              <w:rPr>
                <w:sz w:val="22"/>
                <w:szCs w:val="22"/>
              </w:rPr>
              <w:t>are</w:t>
            </w:r>
            <w:r w:rsidR="008477B4">
              <w:rPr>
                <w:sz w:val="22"/>
                <w:szCs w:val="22"/>
              </w:rPr>
              <w:t xml:space="preserve"> set to be 1, indicating </w:t>
            </w:r>
            <w:r w:rsidR="00AF5E02">
              <w:rPr>
                <w:sz w:val="22"/>
                <w:szCs w:val="22"/>
              </w:rPr>
              <w:t>an</w:t>
            </w:r>
            <w:r w:rsidR="00FD59F8">
              <w:rPr>
                <w:sz w:val="22"/>
                <w:szCs w:val="22"/>
              </w:rPr>
              <w:t xml:space="preserve"> equal</w:t>
            </w:r>
            <w:r w:rsidR="008477B4">
              <w:rPr>
                <w:sz w:val="22"/>
                <w:szCs w:val="22"/>
              </w:rPr>
              <w:t xml:space="preserve"> balance between return and risk. </w:t>
            </w:r>
            <w:r w:rsidR="00586CDA">
              <w:rPr>
                <w:sz w:val="22"/>
                <w:szCs w:val="22"/>
              </w:rPr>
              <w:t>When calculating CVaR, t</w:t>
            </w:r>
            <w:r>
              <w:rPr>
                <w:sz w:val="22"/>
                <w:szCs w:val="22"/>
              </w:rPr>
              <w:t xml:space="preserve">he significance level is </w:t>
            </w:r>
            <w:r w:rsidR="00826D06">
              <w:rPr>
                <w:sz w:val="22"/>
                <w:szCs w:val="22"/>
              </w:rPr>
              <w:t>9</w:t>
            </w:r>
            <w:r>
              <w:rPr>
                <w:sz w:val="22"/>
                <w:szCs w:val="22"/>
              </w:rPr>
              <w:t>5%</w:t>
            </w:r>
            <w:r w:rsidR="007E778A">
              <w:rPr>
                <w:sz w:val="22"/>
                <w:szCs w:val="22"/>
              </w:rPr>
              <w:t xml:space="preserve"> and the rolling window size is 2</w:t>
            </w:r>
            <w:r w:rsidR="00844D55">
              <w:rPr>
                <w:sz w:val="22"/>
                <w:szCs w:val="22"/>
              </w:rPr>
              <w:t>50</w:t>
            </w:r>
            <w:r>
              <w:rPr>
                <w:sz w:val="22"/>
                <w:szCs w:val="22"/>
              </w:rPr>
              <w:t>.</w:t>
            </w:r>
            <w:r w:rsidR="00663389">
              <w:rPr>
                <w:sz w:val="22"/>
                <w:szCs w:val="22"/>
              </w:rPr>
              <w:t xml:space="preserve"> </w:t>
            </w:r>
          </w:p>
        </w:tc>
      </w:tr>
    </w:tbl>
    <w:p w14:paraId="47733C5F" w14:textId="77777777" w:rsidR="008E4C66" w:rsidRDefault="008E4C66">
      <w:pPr>
        <w:jc w:val="both"/>
      </w:pPr>
    </w:p>
    <w:p w14:paraId="2EDAC049" w14:textId="403B1804" w:rsidR="008E4C66" w:rsidRDefault="00B14D55">
      <w:pPr>
        <w:jc w:val="both"/>
      </w:pPr>
      <w:r w:rsidRPr="00B14D55">
        <w:t>As the seven portfolios’ average results show two patterns of diversified and non-diversified characteristics, this thesis classifies the portfolios into two types: the first type of equal weight, mean-variance, minimum variance, minimum correlation, and the second type of maximum Sharpe ratio, maximum Sortino ratio, and minimum CVaR. The daily optimal weights</w:t>
      </w:r>
      <w:r w:rsidR="002075F1">
        <w:t xml:space="preserve"> without short-selling </w:t>
      </w:r>
      <w:r w:rsidR="005351FF">
        <w:t>opportunities</w:t>
      </w:r>
      <w:r w:rsidRPr="00B14D55">
        <w:t xml:space="preserve"> are shown in </w:t>
      </w:r>
      <w:r w:rsidR="008C6BC8">
        <w:fldChar w:fldCharType="begin"/>
      </w:r>
      <w:r w:rsidR="008C6BC8">
        <w:instrText xml:space="preserve"> REF _Ref168331303 \h </w:instrText>
      </w:r>
      <w:r w:rsidR="008C6BC8">
        <w:fldChar w:fldCharType="separate"/>
      </w:r>
      <w:r w:rsidR="002B0F19">
        <w:t xml:space="preserve">Figure </w:t>
      </w:r>
      <w:r w:rsidR="002B0F19">
        <w:rPr>
          <w:noProof/>
        </w:rPr>
        <w:t>3</w:t>
      </w:r>
      <w:r w:rsidR="008C6BC8">
        <w:fldChar w:fldCharType="end"/>
      </w:r>
      <w:r w:rsidRPr="00B14D55">
        <w:t xml:space="preserve"> and</w:t>
      </w:r>
      <w:r w:rsidR="00F12757">
        <w:t xml:space="preserve"> </w:t>
      </w:r>
      <w:r w:rsidR="00F12757">
        <w:fldChar w:fldCharType="begin"/>
      </w:r>
      <w:r w:rsidR="00F12757">
        <w:instrText xml:space="preserve"> REF _Ref168331327 \h </w:instrText>
      </w:r>
      <w:r w:rsidR="00F12757">
        <w:fldChar w:fldCharType="separate"/>
      </w:r>
      <w:r w:rsidR="002B0F19">
        <w:t xml:space="preserve">Figure </w:t>
      </w:r>
      <w:r w:rsidR="002B0F19">
        <w:rPr>
          <w:noProof/>
        </w:rPr>
        <w:t>4</w:t>
      </w:r>
      <w:r w:rsidR="00F12757">
        <w:fldChar w:fldCharType="end"/>
      </w:r>
      <w:r w:rsidRPr="00B14D55">
        <w:t>. For the diversified portfolios, it can be seen that different proportions are allocated to different portfolios based on investment preference, while the general feature is diversification. For example, the mean-variance portfolio allocates more weight to the energy portfolio. In contrast, in order to reduce risk, the minimum variance portfolio allocates more weight to agricultural commodities. For the non-diversified portfolios, the general allocation is primarily for the energy commodity due to the goal of adjusting for risk or considering minimizing extreme risk.</w:t>
      </w:r>
      <w:r w:rsidR="003C64EA">
        <w:t xml:space="preserve"> </w:t>
      </w:r>
    </w:p>
    <w:p w14:paraId="69D89D16" w14:textId="77777777" w:rsidR="0038040D" w:rsidRDefault="00D54E8F" w:rsidP="0038040D">
      <w:pPr>
        <w:keepNext/>
        <w:jc w:val="both"/>
      </w:pPr>
      <w:r>
        <w:rPr>
          <w:noProof/>
        </w:rPr>
        <w:drawing>
          <wp:inline distT="0" distB="0" distL="0" distR="0" wp14:anchorId="3185739E" wp14:editId="38074764">
            <wp:extent cx="5943399" cy="3143250"/>
            <wp:effectExtent l="0" t="0" r="635" b="0"/>
            <wp:docPr id="15800264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026479"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943399" cy="3143250"/>
                    </a:xfrm>
                    <a:prstGeom prst="rect">
                      <a:avLst/>
                    </a:prstGeom>
                  </pic:spPr>
                </pic:pic>
              </a:graphicData>
            </a:graphic>
          </wp:inline>
        </w:drawing>
      </w:r>
    </w:p>
    <w:p w14:paraId="27DAD673" w14:textId="531C3F6C" w:rsidR="00D54E8F" w:rsidRDefault="0038040D" w:rsidP="00B92B7E">
      <w:pPr>
        <w:pStyle w:val="Caption"/>
      </w:pPr>
      <w:bookmarkStart w:id="24" w:name="_Ref168331303"/>
      <w:r>
        <w:t xml:space="preserve">Figure </w:t>
      </w:r>
      <w:r>
        <w:fldChar w:fldCharType="begin"/>
      </w:r>
      <w:r>
        <w:instrText xml:space="preserve"> SEQ Figure \* ARABIC </w:instrText>
      </w:r>
      <w:r>
        <w:fldChar w:fldCharType="separate"/>
      </w:r>
      <w:r w:rsidR="002B0F19">
        <w:rPr>
          <w:noProof/>
        </w:rPr>
        <w:t>3</w:t>
      </w:r>
      <w:r>
        <w:fldChar w:fldCharType="end"/>
      </w:r>
      <w:bookmarkEnd w:id="24"/>
      <w:r w:rsidR="0061793B">
        <w:t xml:space="preserve">: </w:t>
      </w:r>
      <w:r w:rsidR="00812729">
        <w:t xml:space="preserve">Optimal </w:t>
      </w:r>
      <w:r w:rsidR="00902BA3">
        <w:t>D</w:t>
      </w:r>
      <w:r w:rsidR="00812729">
        <w:t xml:space="preserve">aily </w:t>
      </w:r>
      <w:r w:rsidR="00902BA3">
        <w:t>W</w:t>
      </w:r>
      <w:r w:rsidR="00812729">
        <w:t xml:space="preserve">eights for </w:t>
      </w:r>
      <w:r w:rsidR="0061793B">
        <w:t>Diversified Portfolio</w:t>
      </w:r>
      <w:r w:rsidR="00A43B0E">
        <w:t>s</w:t>
      </w:r>
    </w:p>
    <w:p w14:paraId="12752882" w14:textId="77777777" w:rsidR="00AC0F65" w:rsidRDefault="00AC0F65">
      <w:pPr>
        <w:jc w:val="both"/>
      </w:pPr>
    </w:p>
    <w:p w14:paraId="16604E04" w14:textId="77777777" w:rsidR="0038040D" w:rsidRDefault="00D54E8F" w:rsidP="0038040D">
      <w:pPr>
        <w:keepNext/>
        <w:jc w:val="both"/>
      </w:pPr>
      <w:r>
        <w:rPr>
          <w:noProof/>
        </w:rPr>
        <w:drawing>
          <wp:inline distT="0" distB="0" distL="0" distR="0" wp14:anchorId="5A682229" wp14:editId="1BDBD147">
            <wp:extent cx="5943285" cy="2346325"/>
            <wp:effectExtent l="0" t="0" r="635" b="0"/>
            <wp:docPr id="8591647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164796"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5943285" cy="2346325"/>
                    </a:xfrm>
                    <a:prstGeom prst="rect">
                      <a:avLst/>
                    </a:prstGeom>
                  </pic:spPr>
                </pic:pic>
              </a:graphicData>
            </a:graphic>
          </wp:inline>
        </w:drawing>
      </w:r>
    </w:p>
    <w:p w14:paraId="49349ADF" w14:textId="24980300" w:rsidR="00D54E8F" w:rsidRDefault="0038040D" w:rsidP="005C353E">
      <w:pPr>
        <w:pStyle w:val="Caption"/>
      </w:pPr>
      <w:bookmarkStart w:id="25" w:name="_Ref168331327"/>
      <w:r>
        <w:t xml:space="preserve">Figure </w:t>
      </w:r>
      <w:r>
        <w:fldChar w:fldCharType="begin"/>
      </w:r>
      <w:r>
        <w:instrText xml:space="preserve"> SEQ Figure \* ARABIC </w:instrText>
      </w:r>
      <w:r>
        <w:fldChar w:fldCharType="separate"/>
      </w:r>
      <w:r w:rsidR="002B0F19">
        <w:rPr>
          <w:noProof/>
        </w:rPr>
        <w:t>4</w:t>
      </w:r>
      <w:r>
        <w:fldChar w:fldCharType="end"/>
      </w:r>
      <w:bookmarkEnd w:id="25"/>
      <w:r w:rsidR="001C0FAF">
        <w:t xml:space="preserve">: Optimal Daily Weights for </w:t>
      </w:r>
      <w:r w:rsidR="002A065C">
        <w:t>Non</w:t>
      </w:r>
      <w:r w:rsidR="0052062E">
        <w:t>-d</w:t>
      </w:r>
      <w:r w:rsidR="001C0FAF">
        <w:t>iversified Portfolios</w:t>
      </w:r>
    </w:p>
    <w:p w14:paraId="299FED84" w14:textId="77777777" w:rsidR="00D54E8F" w:rsidRDefault="00D54E8F">
      <w:pPr>
        <w:jc w:val="both"/>
      </w:pPr>
    </w:p>
    <w:p w14:paraId="7F768A3C" w14:textId="080E74BE" w:rsidR="007A4878" w:rsidRDefault="00281FC9" w:rsidP="00D014E6">
      <w:pPr>
        <w:spacing w:after="240"/>
        <w:jc w:val="both"/>
      </w:pPr>
      <w:r w:rsidRPr="00281FC9">
        <w:t>Specifically</w:t>
      </w:r>
      <w:r w:rsidR="007A4878">
        <w:t xml:space="preserve">, the mean-variance portfolio uses the risk aversion </w:t>
      </w:r>
      <w:r w:rsidR="000E0B98">
        <w:t>parameter</w:t>
      </w:r>
      <w:r w:rsidR="007A4878">
        <w:t xml:space="preserve"> </w:t>
      </w:r>
      <m:oMath>
        <m:r>
          <w:rPr>
            <w:rFonts w:ascii="Cambria Math" w:hAnsi="Cambria Math"/>
          </w:rPr>
          <m:t>γ</m:t>
        </m:r>
      </m:oMath>
      <w:r w:rsidR="007A4878">
        <w:t xml:space="preserve">, which </w:t>
      </w:r>
      <w:r w:rsidR="006A65B4">
        <w:t xml:space="preserve">is named gamma and </w:t>
      </w:r>
      <w:r w:rsidR="007A4878">
        <w:t>measures the trade-off between return and risk.</w:t>
      </w:r>
      <w:r w:rsidR="003F7491">
        <w:t xml:space="preserve"> </w:t>
      </w:r>
      <w:r w:rsidR="004A53B0">
        <w:t xml:space="preserve">The results of </w:t>
      </w:r>
      <w:r w:rsidR="0093689B">
        <w:t xml:space="preserve">the </w:t>
      </w:r>
      <w:r w:rsidR="000E0B98">
        <w:t xml:space="preserve">mean-variance portfolio </w:t>
      </w:r>
      <w:r w:rsidR="0093689B">
        <w:t>with different risk aversion parameters</w:t>
      </w:r>
      <w:r w:rsidR="004A53B0">
        <w:t xml:space="preserve"> are shown in </w:t>
      </w:r>
      <w:r w:rsidR="00645034">
        <w:fldChar w:fldCharType="begin"/>
      </w:r>
      <w:r w:rsidR="00645034">
        <w:instrText xml:space="preserve"> REF _Ref167227891 \h </w:instrText>
      </w:r>
      <w:r w:rsidR="00645034">
        <w:fldChar w:fldCharType="separate"/>
      </w:r>
      <w:r w:rsidR="002B0F19">
        <w:t xml:space="preserve">Table </w:t>
      </w:r>
      <w:r w:rsidR="002B0F19">
        <w:rPr>
          <w:noProof/>
        </w:rPr>
        <w:t>7</w:t>
      </w:r>
      <w:r w:rsidR="00645034">
        <w:fldChar w:fldCharType="end"/>
      </w:r>
      <w:r w:rsidR="00645034">
        <w:t>.</w:t>
      </w:r>
      <w:r w:rsidR="0093689B">
        <w:t xml:space="preserve"> </w:t>
      </w:r>
      <w:r w:rsidR="007A4878">
        <w:t xml:space="preserve">When the risk aversion </w:t>
      </w:r>
      <w:r w:rsidR="000E0B98">
        <w:t>parameter</w:t>
      </w:r>
      <w:r w:rsidR="00BA33A6">
        <w:t xml:space="preserve"> gamma</w:t>
      </w:r>
      <w:r w:rsidR="000E0B98">
        <w:t xml:space="preserve"> is </w:t>
      </w:r>
      <w:r w:rsidR="007A4878">
        <w:t>set to</w:t>
      </w:r>
      <w:r w:rsidR="000E0B98">
        <w:t xml:space="preserve"> 0</w:t>
      </w:r>
      <w:r w:rsidR="007A4878">
        <w:t>, it means that the investment goal is to maximize returns</w:t>
      </w:r>
      <w:r w:rsidR="008646CD">
        <w:t>,</w:t>
      </w:r>
      <w:r w:rsidR="00AC4B96">
        <w:t xml:space="preserve"> </w:t>
      </w:r>
      <w:r w:rsidR="0042564B">
        <w:t>and</w:t>
      </w:r>
      <w:r w:rsidR="007A4878">
        <w:t xml:space="preserve"> </w:t>
      </w:r>
      <w:r w:rsidR="007D0B6D">
        <w:t xml:space="preserve">investors </w:t>
      </w:r>
      <w:r w:rsidR="00C6090A">
        <w:t>will</w:t>
      </w:r>
      <w:r w:rsidR="00654A01">
        <w:t xml:space="preserve"> no longer</w:t>
      </w:r>
      <w:r w:rsidR="007A4878">
        <w:t xml:space="preserve"> consider risk</w:t>
      </w:r>
      <w:r w:rsidR="007F32E9">
        <w:t xml:space="preserve"> factors</w:t>
      </w:r>
      <w:r w:rsidR="007A4878">
        <w:t>. The optimal weights are all allocated to the energy commodity group, which indicat</w:t>
      </w:r>
      <w:r w:rsidR="005109A5">
        <w:t>e</w:t>
      </w:r>
      <w:r w:rsidR="004A612C">
        <w:t>s</w:t>
      </w:r>
      <w:r w:rsidR="007A4878">
        <w:t xml:space="preserve"> that energy c</w:t>
      </w:r>
      <w:r w:rsidR="005109A5">
        <w:t>o</w:t>
      </w:r>
      <w:r w:rsidR="007A4878">
        <w:t>mmodities ha</w:t>
      </w:r>
      <w:r w:rsidR="003F2057">
        <w:t>ve</w:t>
      </w:r>
      <w:r w:rsidR="007A4878">
        <w:t xml:space="preserve"> higher returns compared to metal and agricultural commodities.</w:t>
      </w:r>
      <w:r w:rsidR="008E2093">
        <w:t xml:space="preserve"> </w:t>
      </w:r>
      <w:r w:rsidR="008B7A1D">
        <w:t xml:space="preserve">The </w:t>
      </w:r>
      <w:r w:rsidR="00DA2A3C">
        <w:t>risk aversion p</w:t>
      </w:r>
      <w:r w:rsidR="007F54A2">
        <w:t>arameter</w:t>
      </w:r>
      <w:r w:rsidR="00DA2A3C">
        <w:t xml:space="preserve"> of 0.5 </w:t>
      </w:r>
      <w:r w:rsidR="00B157FB">
        <w:t>suits</w:t>
      </w:r>
      <w:r w:rsidR="00DA2A3C">
        <w:t xml:space="preserve"> </w:t>
      </w:r>
      <w:r w:rsidR="00E74FEB">
        <w:t xml:space="preserve">risk-seeking </w:t>
      </w:r>
      <w:r w:rsidR="00B04E3E">
        <w:t>investors who</w:t>
      </w:r>
      <w:r w:rsidR="00DA2A3C">
        <w:t xml:space="preserve"> </w:t>
      </w:r>
      <w:r w:rsidR="0059689C">
        <w:t>emphasize</w:t>
      </w:r>
      <w:r w:rsidR="009946F0" w:rsidRPr="009946F0">
        <w:t xml:space="preserve"> </w:t>
      </w:r>
      <w:r w:rsidR="005D1453" w:rsidRPr="009946F0">
        <w:t xml:space="preserve">maximizing returns </w:t>
      </w:r>
      <w:r w:rsidR="005D1453">
        <w:t xml:space="preserve">rather than </w:t>
      </w:r>
      <w:r w:rsidR="009946F0" w:rsidRPr="009946F0">
        <w:t>minimizing risk</w:t>
      </w:r>
      <w:r w:rsidR="00B5544B">
        <w:t xml:space="preserve">. Additionally, </w:t>
      </w:r>
      <w:r w:rsidR="00E82951">
        <w:t>an</w:t>
      </w:r>
      <w:r w:rsidR="00B5544B">
        <w:t xml:space="preserve"> </w:t>
      </w:r>
      <w:r w:rsidR="00FD4A68">
        <w:t xml:space="preserve">equal balance </w:t>
      </w:r>
      <w:r w:rsidR="005D46E6">
        <w:t>between</w:t>
      </w:r>
      <w:r w:rsidR="00FD4A68">
        <w:t xml:space="preserve"> return</w:t>
      </w:r>
      <w:r w:rsidR="00CE163D">
        <w:t xml:space="preserve"> and </w:t>
      </w:r>
      <w:r w:rsidR="00FD4A68">
        <w:t>risk is given by setting</w:t>
      </w:r>
      <w:r w:rsidR="00E82951">
        <w:t xml:space="preserve"> </w:t>
      </w:r>
      <w:r w:rsidR="00CC27CE">
        <w:t xml:space="preserve">the </w:t>
      </w:r>
      <w:r w:rsidR="00BE341F">
        <w:t>g</w:t>
      </w:r>
      <w:r w:rsidR="000C6AE3">
        <w:t>amma</w:t>
      </w:r>
      <w:r w:rsidR="00E82951">
        <w:t xml:space="preserve"> to </w:t>
      </w:r>
      <w:r w:rsidR="003111C1">
        <w:t>1</w:t>
      </w:r>
      <w:r w:rsidR="00364F69">
        <w:t>, while</w:t>
      </w:r>
      <w:r w:rsidR="00CA095F">
        <w:t xml:space="preserve"> </w:t>
      </w:r>
      <w:r w:rsidR="003C6014">
        <w:t>risk-</w:t>
      </w:r>
      <w:r w:rsidR="008D5BD2">
        <w:t>averse</w:t>
      </w:r>
      <w:r w:rsidR="00CA095F" w:rsidRPr="00CA095F">
        <w:t xml:space="preserve"> investor</w:t>
      </w:r>
      <w:r w:rsidR="003C6014">
        <w:t xml:space="preserve">s </w:t>
      </w:r>
      <w:r w:rsidR="009940C7">
        <w:t xml:space="preserve">are represented as the </w:t>
      </w:r>
      <w:r w:rsidR="007762C7">
        <w:t>gamma</w:t>
      </w:r>
      <w:r w:rsidR="009940C7">
        <w:t xml:space="preserve"> of 1.5</w:t>
      </w:r>
      <w:r w:rsidR="003111C1">
        <w:t xml:space="preserve">. As the </w:t>
      </w:r>
      <w:r w:rsidR="00CE163D">
        <w:t>risk</w:t>
      </w:r>
      <w:r w:rsidR="00A67A54">
        <w:t xml:space="preserve"> aversion level increases, which means that investors focus more on reducing risk, it can be seen that the proportion allocated to metal commodities is increasing, while the proportion to energy commodities is decreasing, with slight increase</w:t>
      </w:r>
      <w:r w:rsidR="00E0120A">
        <w:t>s</w:t>
      </w:r>
      <w:r w:rsidR="00A67A54">
        <w:t xml:space="preserve"> in the proportion of agricultural commodities. </w:t>
      </w:r>
      <w:r w:rsidR="00804766">
        <w:t xml:space="preserve">These results align with the </w:t>
      </w:r>
      <w:r w:rsidR="000D04C9">
        <w:t>characteristics</w:t>
      </w:r>
      <w:r w:rsidR="00804766">
        <w:t xml:space="preserve"> of the commodities, </w:t>
      </w:r>
      <w:r w:rsidR="000D04C9">
        <w:t>as energy commodities are more volatile but have higher returns compared to metal and agricultural commodities.</w:t>
      </w:r>
      <w:r w:rsidR="001C45D4">
        <w:t xml:space="preserve"> </w:t>
      </w:r>
    </w:p>
    <w:p w14:paraId="0570DF06" w14:textId="0A4FB350" w:rsidR="007A7740" w:rsidRDefault="007A7740" w:rsidP="00955401">
      <w:pPr>
        <w:pStyle w:val="Caption"/>
      </w:pPr>
      <w:bookmarkStart w:id="26" w:name="_Ref167227891"/>
      <w:r>
        <w:t xml:space="preserve">Table </w:t>
      </w:r>
      <w:r>
        <w:fldChar w:fldCharType="begin"/>
      </w:r>
      <w:r>
        <w:instrText xml:space="preserve"> SEQ Table \* ARABIC </w:instrText>
      </w:r>
      <w:r>
        <w:fldChar w:fldCharType="separate"/>
      </w:r>
      <w:r w:rsidR="002B0F19">
        <w:rPr>
          <w:noProof/>
        </w:rPr>
        <w:t>7</w:t>
      </w:r>
      <w:r>
        <w:fldChar w:fldCharType="end"/>
      </w:r>
      <w:bookmarkEnd w:id="26"/>
      <w:r>
        <w:t xml:space="preserve">: </w:t>
      </w:r>
      <w:r w:rsidRPr="00AE258A">
        <w:t>Risk Aversion Parameter Tuning</w:t>
      </w:r>
    </w:p>
    <w:tbl>
      <w:tblPr>
        <w:tblW w:w="9360" w:type="dxa"/>
        <w:tblCellSpacing w:w="0" w:type="dxa"/>
        <w:tblCellMar>
          <w:left w:w="0" w:type="dxa"/>
          <w:right w:w="0" w:type="dxa"/>
        </w:tblCellMar>
        <w:tblLook w:val="04A0" w:firstRow="1" w:lastRow="0" w:firstColumn="1" w:lastColumn="0" w:noHBand="0" w:noVBand="1"/>
      </w:tblPr>
      <w:tblGrid>
        <w:gridCol w:w="2731"/>
        <w:gridCol w:w="1829"/>
        <w:gridCol w:w="1600"/>
        <w:gridCol w:w="1600"/>
        <w:gridCol w:w="1600"/>
      </w:tblGrid>
      <w:tr w:rsidR="005D2E38" w14:paraId="162650B3" w14:textId="77777777" w:rsidTr="007A7740">
        <w:trPr>
          <w:trHeight w:val="315"/>
          <w:tblCellSpacing w:w="0" w:type="dxa"/>
        </w:trPr>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3C21CDC2" w14:textId="77777777" w:rsidR="005D2E38" w:rsidRDefault="005D2E38"/>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77DF70B4" w14:textId="77777777" w:rsidR="005D2E38" w:rsidRDefault="005D2E38" w:rsidP="0017305E">
            <w:pPr>
              <w:jc w:val="center"/>
              <w:rPr>
                <w:b/>
                <w:bCs/>
                <w:sz w:val="22"/>
                <w:szCs w:val="22"/>
              </w:rPr>
            </w:pPr>
            <w:r>
              <w:rPr>
                <w:b/>
                <w:bCs/>
                <w:sz w:val="22"/>
                <w:szCs w:val="22"/>
              </w:rPr>
              <w:t>γ=0</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51F39270" w14:textId="77777777" w:rsidR="005D2E38" w:rsidRDefault="005D2E38" w:rsidP="0017305E">
            <w:pPr>
              <w:jc w:val="center"/>
              <w:rPr>
                <w:b/>
                <w:bCs/>
                <w:sz w:val="22"/>
                <w:szCs w:val="22"/>
              </w:rPr>
            </w:pPr>
            <w:r>
              <w:rPr>
                <w:b/>
                <w:bCs/>
                <w:sz w:val="22"/>
                <w:szCs w:val="22"/>
              </w:rPr>
              <w:t>γ=0.5</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0845C602" w14:textId="77777777" w:rsidR="005D2E38" w:rsidRDefault="005D2E38" w:rsidP="0017305E">
            <w:pPr>
              <w:jc w:val="center"/>
              <w:rPr>
                <w:b/>
                <w:bCs/>
                <w:sz w:val="22"/>
                <w:szCs w:val="22"/>
              </w:rPr>
            </w:pPr>
            <w:r>
              <w:rPr>
                <w:b/>
                <w:bCs/>
                <w:sz w:val="22"/>
                <w:szCs w:val="22"/>
              </w:rPr>
              <w:t>γ=1</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77C9DCBE" w14:textId="77777777" w:rsidR="005D2E38" w:rsidRDefault="005D2E38" w:rsidP="0017305E">
            <w:pPr>
              <w:jc w:val="center"/>
              <w:rPr>
                <w:b/>
                <w:bCs/>
                <w:sz w:val="22"/>
                <w:szCs w:val="22"/>
              </w:rPr>
            </w:pPr>
            <w:r>
              <w:rPr>
                <w:b/>
                <w:bCs/>
                <w:sz w:val="22"/>
                <w:szCs w:val="22"/>
              </w:rPr>
              <w:t>γ=1.5</w:t>
            </w:r>
          </w:p>
        </w:tc>
      </w:tr>
      <w:tr w:rsidR="005D2E38" w14:paraId="6324A37E" w14:textId="77777777" w:rsidTr="007A7740">
        <w:trPr>
          <w:trHeight w:val="315"/>
          <w:tblCellSpacing w:w="0" w:type="dxa"/>
        </w:trPr>
        <w:tc>
          <w:tcPr>
            <w:tcW w:w="0" w:type="auto"/>
            <w:tcMar>
              <w:top w:w="30" w:type="dxa"/>
              <w:left w:w="45" w:type="dxa"/>
              <w:bottom w:w="30" w:type="dxa"/>
              <w:right w:w="45" w:type="dxa"/>
            </w:tcMar>
            <w:vAlign w:val="bottom"/>
            <w:hideMark/>
          </w:tcPr>
          <w:p w14:paraId="56F29740" w14:textId="77777777" w:rsidR="005D2E38" w:rsidRDefault="005D2E38">
            <w:pPr>
              <w:rPr>
                <w:b/>
                <w:bCs/>
                <w:sz w:val="22"/>
                <w:szCs w:val="22"/>
              </w:rPr>
            </w:pPr>
            <w:r>
              <w:rPr>
                <w:b/>
                <w:bCs/>
                <w:sz w:val="22"/>
                <w:szCs w:val="22"/>
              </w:rPr>
              <w:t>Weights</w:t>
            </w:r>
          </w:p>
        </w:tc>
        <w:tc>
          <w:tcPr>
            <w:tcW w:w="0" w:type="auto"/>
            <w:tcMar>
              <w:top w:w="30" w:type="dxa"/>
              <w:left w:w="45" w:type="dxa"/>
              <w:bottom w:w="30" w:type="dxa"/>
              <w:right w:w="45" w:type="dxa"/>
            </w:tcMar>
            <w:vAlign w:val="bottom"/>
            <w:hideMark/>
          </w:tcPr>
          <w:p w14:paraId="33A1633E" w14:textId="77777777" w:rsidR="005D2E38" w:rsidRDefault="005D2E38" w:rsidP="0017305E">
            <w:pPr>
              <w:jc w:val="center"/>
              <w:rPr>
                <w:b/>
                <w:bCs/>
                <w:sz w:val="22"/>
                <w:szCs w:val="22"/>
              </w:rPr>
            </w:pPr>
          </w:p>
        </w:tc>
        <w:tc>
          <w:tcPr>
            <w:tcW w:w="0" w:type="auto"/>
            <w:tcMar>
              <w:top w:w="30" w:type="dxa"/>
              <w:left w:w="45" w:type="dxa"/>
              <w:bottom w:w="30" w:type="dxa"/>
              <w:right w:w="45" w:type="dxa"/>
            </w:tcMar>
            <w:vAlign w:val="bottom"/>
            <w:hideMark/>
          </w:tcPr>
          <w:p w14:paraId="51691811" w14:textId="77777777" w:rsidR="005D2E38" w:rsidRDefault="005D2E38" w:rsidP="0017305E">
            <w:pPr>
              <w:jc w:val="center"/>
              <w:rPr>
                <w:sz w:val="20"/>
                <w:szCs w:val="20"/>
              </w:rPr>
            </w:pPr>
          </w:p>
        </w:tc>
        <w:tc>
          <w:tcPr>
            <w:tcW w:w="0" w:type="auto"/>
            <w:tcMar>
              <w:top w:w="30" w:type="dxa"/>
              <w:left w:w="45" w:type="dxa"/>
              <w:bottom w:w="30" w:type="dxa"/>
              <w:right w:w="45" w:type="dxa"/>
            </w:tcMar>
            <w:vAlign w:val="bottom"/>
            <w:hideMark/>
          </w:tcPr>
          <w:p w14:paraId="47CD1626" w14:textId="77777777" w:rsidR="005D2E38" w:rsidRDefault="005D2E38" w:rsidP="0017305E">
            <w:pPr>
              <w:jc w:val="center"/>
              <w:rPr>
                <w:sz w:val="20"/>
                <w:szCs w:val="20"/>
              </w:rPr>
            </w:pPr>
          </w:p>
        </w:tc>
        <w:tc>
          <w:tcPr>
            <w:tcW w:w="0" w:type="auto"/>
            <w:tcMar>
              <w:top w:w="30" w:type="dxa"/>
              <w:left w:w="45" w:type="dxa"/>
              <w:bottom w:w="30" w:type="dxa"/>
              <w:right w:w="45" w:type="dxa"/>
            </w:tcMar>
            <w:vAlign w:val="bottom"/>
            <w:hideMark/>
          </w:tcPr>
          <w:p w14:paraId="21D77EB5" w14:textId="77777777" w:rsidR="005D2E38" w:rsidRDefault="005D2E38" w:rsidP="0017305E">
            <w:pPr>
              <w:jc w:val="center"/>
              <w:rPr>
                <w:sz w:val="20"/>
                <w:szCs w:val="20"/>
              </w:rPr>
            </w:pPr>
          </w:p>
        </w:tc>
      </w:tr>
      <w:tr w:rsidR="005D2E38" w14:paraId="14A7C42C" w14:textId="77777777" w:rsidTr="007A7740">
        <w:trPr>
          <w:trHeight w:val="315"/>
          <w:tblCellSpacing w:w="0" w:type="dxa"/>
        </w:trPr>
        <w:tc>
          <w:tcPr>
            <w:tcW w:w="0" w:type="auto"/>
            <w:tcMar>
              <w:top w:w="30" w:type="dxa"/>
              <w:left w:w="45" w:type="dxa"/>
              <w:bottom w:w="30" w:type="dxa"/>
              <w:right w:w="45" w:type="dxa"/>
            </w:tcMar>
            <w:vAlign w:val="bottom"/>
            <w:hideMark/>
          </w:tcPr>
          <w:p w14:paraId="0FA10C64" w14:textId="77777777" w:rsidR="005D2E38" w:rsidRDefault="005D2E38">
            <w:pPr>
              <w:rPr>
                <w:sz w:val="22"/>
                <w:szCs w:val="22"/>
              </w:rPr>
            </w:pPr>
            <w:r>
              <w:rPr>
                <w:sz w:val="22"/>
                <w:szCs w:val="22"/>
              </w:rPr>
              <w:t>Metal</w:t>
            </w:r>
          </w:p>
        </w:tc>
        <w:tc>
          <w:tcPr>
            <w:tcW w:w="0" w:type="auto"/>
            <w:tcMar>
              <w:top w:w="30" w:type="dxa"/>
              <w:left w:w="45" w:type="dxa"/>
              <w:bottom w:w="30" w:type="dxa"/>
              <w:right w:w="45" w:type="dxa"/>
            </w:tcMar>
            <w:vAlign w:val="bottom"/>
            <w:hideMark/>
          </w:tcPr>
          <w:p w14:paraId="30651638" w14:textId="77777777" w:rsidR="005D2E38" w:rsidRDefault="005D2E38" w:rsidP="0017305E">
            <w:pPr>
              <w:jc w:val="center"/>
              <w:rPr>
                <w:sz w:val="22"/>
                <w:szCs w:val="22"/>
              </w:rPr>
            </w:pPr>
            <w:r>
              <w:rPr>
                <w:sz w:val="22"/>
                <w:szCs w:val="22"/>
              </w:rPr>
              <w:t>0.00%</w:t>
            </w:r>
          </w:p>
        </w:tc>
        <w:tc>
          <w:tcPr>
            <w:tcW w:w="0" w:type="auto"/>
            <w:tcMar>
              <w:top w:w="30" w:type="dxa"/>
              <w:left w:w="45" w:type="dxa"/>
              <w:bottom w:w="30" w:type="dxa"/>
              <w:right w:w="45" w:type="dxa"/>
            </w:tcMar>
            <w:vAlign w:val="bottom"/>
            <w:hideMark/>
          </w:tcPr>
          <w:p w14:paraId="31123D88" w14:textId="77777777" w:rsidR="005D2E38" w:rsidRDefault="005D2E38" w:rsidP="0017305E">
            <w:pPr>
              <w:jc w:val="center"/>
              <w:rPr>
                <w:sz w:val="22"/>
                <w:szCs w:val="22"/>
              </w:rPr>
            </w:pPr>
            <w:r>
              <w:rPr>
                <w:sz w:val="22"/>
                <w:szCs w:val="22"/>
              </w:rPr>
              <w:t>42.92%</w:t>
            </w:r>
          </w:p>
        </w:tc>
        <w:tc>
          <w:tcPr>
            <w:tcW w:w="0" w:type="auto"/>
            <w:tcMar>
              <w:top w:w="30" w:type="dxa"/>
              <w:left w:w="45" w:type="dxa"/>
              <w:bottom w:w="30" w:type="dxa"/>
              <w:right w:w="45" w:type="dxa"/>
            </w:tcMar>
            <w:vAlign w:val="bottom"/>
            <w:hideMark/>
          </w:tcPr>
          <w:p w14:paraId="23CF666C" w14:textId="77777777" w:rsidR="005D2E38" w:rsidRDefault="005D2E38" w:rsidP="0017305E">
            <w:pPr>
              <w:jc w:val="center"/>
              <w:rPr>
                <w:sz w:val="22"/>
                <w:szCs w:val="22"/>
              </w:rPr>
            </w:pPr>
            <w:r>
              <w:rPr>
                <w:sz w:val="22"/>
                <w:szCs w:val="22"/>
              </w:rPr>
              <w:t>58.25%</w:t>
            </w:r>
          </w:p>
        </w:tc>
        <w:tc>
          <w:tcPr>
            <w:tcW w:w="0" w:type="auto"/>
            <w:tcMar>
              <w:top w:w="30" w:type="dxa"/>
              <w:left w:w="45" w:type="dxa"/>
              <w:bottom w:w="30" w:type="dxa"/>
              <w:right w:w="45" w:type="dxa"/>
            </w:tcMar>
            <w:vAlign w:val="bottom"/>
            <w:hideMark/>
          </w:tcPr>
          <w:p w14:paraId="6698F2CE" w14:textId="77777777" w:rsidR="005D2E38" w:rsidRDefault="005D2E38" w:rsidP="0017305E">
            <w:pPr>
              <w:jc w:val="center"/>
              <w:rPr>
                <w:sz w:val="22"/>
                <w:szCs w:val="22"/>
              </w:rPr>
            </w:pPr>
            <w:r>
              <w:rPr>
                <w:sz w:val="22"/>
                <w:szCs w:val="22"/>
              </w:rPr>
              <w:t>61.23%</w:t>
            </w:r>
          </w:p>
        </w:tc>
      </w:tr>
      <w:tr w:rsidR="005D2E38" w14:paraId="6BEBFC9D" w14:textId="77777777" w:rsidTr="007A7740">
        <w:trPr>
          <w:trHeight w:val="315"/>
          <w:tblCellSpacing w:w="0" w:type="dxa"/>
        </w:trPr>
        <w:tc>
          <w:tcPr>
            <w:tcW w:w="0" w:type="auto"/>
            <w:tcMar>
              <w:top w:w="30" w:type="dxa"/>
              <w:left w:w="45" w:type="dxa"/>
              <w:bottom w:w="30" w:type="dxa"/>
              <w:right w:w="45" w:type="dxa"/>
            </w:tcMar>
            <w:vAlign w:val="bottom"/>
            <w:hideMark/>
          </w:tcPr>
          <w:p w14:paraId="031D7EB7" w14:textId="56A09018" w:rsidR="005D2E38" w:rsidRDefault="00115582">
            <w:pPr>
              <w:rPr>
                <w:sz w:val="22"/>
                <w:szCs w:val="22"/>
              </w:rPr>
            </w:pPr>
            <w:r>
              <w:rPr>
                <w:sz w:val="22"/>
                <w:szCs w:val="22"/>
              </w:rPr>
              <w:t>Energy</w:t>
            </w:r>
          </w:p>
        </w:tc>
        <w:tc>
          <w:tcPr>
            <w:tcW w:w="0" w:type="auto"/>
            <w:tcMar>
              <w:top w:w="30" w:type="dxa"/>
              <w:left w:w="45" w:type="dxa"/>
              <w:bottom w:w="30" w:type="dxa"/>
              <w:right w:w="45" w:type="dxa"/>
            </w:tcMar>
            <w:vAlign w:val="bottom"/>
            <w:hideMark/>
          </w:tcPr>
          <w:p w14:paraId="1D92E4D6" w14:textId="77777777" w:rsidR="005D2E38" w:rsidRDefault="005D2E38" w:rsidP="0017305E">
            <w:pPr>
              <w:jc w:val="center"/>
              <w:rPr>
                <w:sz w:val="22"/>
                <w:szCs w:val="22"/>
              </w:rPr>
            </w:pPr>
            <w:r>
              <w:rPr>
                <w:sz w:val="22"/>
                <w:szCs w:val="22"/>
              </w:rPr>
              <w:t>100.00%</w:t>
            </w:r>
          </w:p>
        </w:tc>
        <w:tc>
          <w:tcPr>
            <w:tcW w:w="0" w:type="auto"/>
            <w:tcMar>
              <w:top w:w="30" w:type="dxa"/>
              <w:left w:w="45" w:type="dxa"/>
              <w:bottom w:w="30" w:type="dxa"/>
              <w:right w:w="45" w:type="dxa"/>
            </w:tcMar>
            <w:vAlign w:val="bottom"/>
            <w:hideMark/>
          </w:tcPr>
          <w:p w14:paraId="27619B9F" w14:textId="77777777" w:rsidR="005D2E38" w:rsidRDefault="005D2E38" w:rsidP="0017305E">
            <w:pPr>
              <w:jc w:val="center"/>
              <w:rPr>
                <w:sz w:val="22"/>
                <w:szCs w:val="22"/>
              </w:rPr>
            </w:pPr>
            <w:r>
              <w:rPr>
                <w:sz w:val="22"/>
                <w:szCs w:val="22"/>
              </w:rPr>
              <w:t>56.73%</w:t>
            </w:r>
          </w:p>
        </w:tc>
        <w:tc>
          <w:tcPr>
            <w:tcW w:w="0" w:type="auto"/>
            <w:tcMar>
              <w:top w:w="30" w:type="dxa"/>
              <w:left w:w="45" w:type="dxa"/>
              <w:bottom w:w="30" w:type="dxa"/>
              <w:right w:w="45" w:type="dxa"/>
            </w:tcMar>
            <w:vAlign w:val="bottom"/>
            <w:hideMark/>
          </w:tcPr>
          <w:p w14:paraId="669BDDE1" w14:textId="77777777" w:rsidR="005D2E38" w:rsidRDefault="005D2E38" w:rsidP="0017305E">
            <w:pPr>
              <w:jc w:val="center"/>
              <w:rPr>
                <w:sz w:val="22"/>
                <w:szCs w:val="22"/>
              </w:rPr>
            </w:pPr>
            <w:r>
              <w:rPr>
                <w:sz w:val="22"/>
                <w:szCs w:val="22"/>
              </w:rPr>
              <w:t>39.73%</w:t>
            </w:r>
          </w:p>
        </w:tc>
        <w:tc>
          <w:tcPr>
            <w:tcW w:w="0" w:type="auto"/>
            <w:tcMar>
              <w:top w:w="30" w:type="dxa"/>
              <w:left w:w="45" w:type="dxa"/>
              <w:bottom w:w="30" w:type="dxa"/>
              <w:right w:w="45" w:type="dxa"/>
            </w:tcMar>
            <w:vAlign w:val="bottom"/>
            <w:hideMark/>
          </w:tcPr>
          <w:p w14:paraId="049BE6A5" w14:textId="77777777" w:rsidR="005D2E38" w:rsidRDefault="005D2E38" w:rsidP="0017305E">
            <w:pPr>
              <w:jc w:val="center"/>
              <w:rPr>
                <w:sz w:val="22"/>
                <w:szCs w:val="22"/>
              </w:rPr>
            </w:pPr>
            <w:r>
              <w:rPr>
                <w:sz w:val="22"/>
                <w:szCs w:val="22"/>
              </w:rPr>
              <w:t>32.90%</w:t>
            </w:r>
          </w:p>
        </w:tc>
      </w:tr>
      <w:tr w:rsidR="005D2E38" w14:paraId="134A36E8" w14:textId="77777777" w:rsidTr="007A7740">
        <w:trPr>
          <w:trHeight w:val="315"/>
          <w:tblCellSpacing w:w="0" w:type="dxa"/>
        </w:trPr>
        <w:tc>
          <w:tcPr>
            <w:tcW w:w="0" w:type="auto"/>
            <w:tcMar>
              <w:top w:w="30" w:type="dxa"/>
              <w:left w:w="45" w:type="dxa"/>
              <w:bottom w:w="30" w:type="dxa"/>
              <w:right w:w="45" w:type="dxa"/>
            </w:tcMar>
            <w:vAlign w:val="bottom"/>
            <w:hideMark/>
          </w:tcPr>
          <w:p w14:paraId="57470779" w14:textId="77777777" w:rsidR="005D2E38" w:rsidRDefault="005D2E38">
            <w:pPr>
              <w:rPr>
                <w:sz w:val="22"/>
                <w:szCs w:val="22"/>
              </w:rPr>
            </w:pPr>
            <w:r>
              <w:rPr>
                <w:sz w:val="22"/>
                <w:szCs w:val="22"/>
              </w:rPr>
              <w:t>Agricultural</w:t>
            </w:r>
          </w:p>
        </w:tc>
        <w:tc>
          <w:tcPr>
            <w:tcW w:w="0" w:type="auto"/>
            <w:tcMar>
              <w:top w:w="30" w:type="dxa"/>
              <w:left w:w="45" w:type="dxa"/>
              <w:bottom w:w="30" w:type="dxa"/>
              <w:right w:w="45" w:type="dxa"/>
            </w:tcMar>
            <w:vAlign w:val="bottom"/>
            <w:hideMark/>
          </w:tcPr>
          <w:p w14:paraId="5AF69149" w14:textId="77777777" w:rsidR="005D2E38" w:rsidRDefault="005D2E38" w:rsidP="0017305E">
            <w:pPr>
              <w:jc w:val="center"/>
              <w:rPr>
                <w:sz w:val="22"/>
                <w:szCs w:val="22"/>
              </w:rPr>
            </w:pPr>
            <w:r>
              <w:rPr>
                <w:sz w:val="22"/>
                <w:szCs w:val="22"/>
              </w:rPr>
              <w:t>0.00%</w:t>
            </w:r>
          </w:p>
        </w:tc>
        <w:tc>
          <w:tcPr>
            <w:tcW w:w="0" w:type="auto"/>
            <w:tcMar>
              <w:top w:w="30" w:type="dxa"/>
              <w:left w:w="45" w:type="dxa"/>
              <w:bottom w:w="30" w:type="dxa"/>
              <w:right w:w="45" w:type="dxa"/>
            </w:tcMar>
            <w:vAlign w:val="bottom"/>
            <w:hideMark/>
          </w:tcPr>
          <w:p w14:paraId="40307FAD" w14:textId="77777777" w:rsidR="005D2E38" w:rsidRDefault="005D2E38" w:rsidP="0017305E">
            <w:pPr>
              <w:jc w:val="center"/>
              <w:rPr>
                <w:sz w:val="22"/>
                <w:szCs w:val="22"/>
              </w:rPr>
            </w:pPr>
            <w:r>
              <w:rPr>
                <w:sz w:val="22"/>
                <w:szCs w:val="22"/>
              </w:rPr>
              <w:t>0.35%</w:t>
            </w:r>
          </w:p>
        </w:tc>
        <w:tc>
          <w:tcPr>
            <w:tcW w:w="0" w:type="auto"/>
            <w:tcMar>
              <w:top w:w="30" w:type="dxa"/>
              <w:left w:w="45" w:type="dxa"/>
              <w:bottom w:w="30" w:type="dxa"/>
              <w:right w:w="45" w:type="dxa"/>
            </w:tcMar>
            <w:vAlign w:val="bottom"/>
            <w:hideMark/>
          </w:tcPr>
          <w:p w14:paraId="1F9EE7BE" w14:textId="77777777" w:rsidR="005D2E38" w:rsidRDefault="005D2E38" w:rsidP="0017305E">
            <w:pPr>
              <w:jc w:val="center"/>
              <w:rPr>
                <w:sz w:val="22"/>
                <w:szCs w:val="22"/>
              </w:rPr>
            </w:pPr>
            <w:r>
              <w:rPr>
                <w:sz w:val="22"/>
                <w:szCs w:val="22"/>
              </w:rPr>
              <w:t>2.02%</w:t>
            </w:r>
          </w:p>
        </w:tc>
        <w:tc>
          <w:tcPr>
            <w:tcW w:w="0" w:type="auto"/>
            <w:tcMar>
              <w:top w:w="30" w:type="dxa"/>
              <w:left w:w="45" w:type="dxa"/>
              <w:bottom w:w="30" w:type="dxa"/>
              <w:right w:w="45" w:type="dxa"/>
            </w:tcMar>
            <w:vAlign w:val="bottom"/>
            <w:hideMark/>
          </w:tcPr>
          <w:p w14:paraId="2E2D19F9" w14:textId="77777777" w:rsidR="005D2E38" w:rsidRDefault="005D2E38" w:rsidP="0017305E">
            <w:pPr>
              <w:jc w:val="center"/>
              <w:rPr>
                <w:sz w:val="22"/>
                <w:szCs w:val="22"/>
              </w:rPr>
            </w:pPr>
            <w:r>
              <w:rPr>
                <w:sz w:val="22"/>
                <w:szCs w:val="22"/>
              </w:rPr>
              <w:t>5.87%</w:t>
            </w:r>
          </w:p>
        </w:tc>
      </w:tr>
      <w:tr w:rsidR="005D2E38" w14:paraId="7AE8FC5C" w14:textId="77777777" w:rsidTr="007A7740">
        <w:trPr>
          <w:trHeight w:val="315"/>
          <w:tblCellSpacing w:w="0" w:type="dxa"/>
        </w:trPr>
        <w:tc>
          <w:tcPr>
            <w:tcW w:w="0" w:type="auto"/>
            <w:tcMar>
              <w:top w:w="30" w:type="dxa"/>
              <w:left w:w="45" w:type="dxa"/>
              <w:bottom w:w="30" w:type="dxa"/>
              <w:right w:w="45" w:type="dxa"/>
            </w:tcMar>
            <w:vAlign w:val="bottom"/>
            <w:hideMark/>
          </w:tcPr>
          <w:p w14:paraId="212926C5" w14:textId="77777777" w:rsidR="005D2E38" w:rsidRDefault="005D2E38">
            <w:pPr>
              <w:rPr>
                <w:b/>
                <w:bCs/>
                <w:sz w:val="22"/>
                <w:szCs w:val="22"/>
              </w:rPr>
            </w:pPr>
            <w:r>
              <w:rPr>
                <w:b/>
                <w:bCs/>
                <w:sz w:val="22"/>
                <w:szCs w:val="22"/>
              </w:rPr>
              <w:t>Performance</w:t>
            </w:r>
          </w:p>
        </w:tc>
        <w:tc>
          <w:tcPr>
            <w:tcW w:w="0" w:type="auto"/>
            <w:tcMar>
              <w:top w:w="30" w:type="dxa"/>
              <w:left w:w="45" w:type="dxa"/>
              <w:bottom w:w="30" w:type="dxa"/>
              <w:right w:w="45" w:type="dxa"/>
            </w:tcMar>
            <w:vAlign w:val="bottom"/>
            <w:hideMark/>
          </w:tcPr>
          <w:p w14:paraId="42C107CB" w14:textId="77777777" w:rsidR="005D2E38" w:rsidRDefault="005D2E38" w:rsidP="0017305E">
            <w:pPr>
              <w:jc w:val="center"/>
              <w:rPr>
                <w:b/>
                <w:bCs/>
                <w:sz w:val="22"/>
                <w:szCs w:val="22"/>
              </w:rPr>
            </w:pPr>
          </w:p>
        </w:tc>
        <w:tc>
          <w:tcPr>
            <w:tcW w:w="0" w:type="auto"/>
            <w:tcMar>
              <w:top w:w="30" w:type="dxa"/>
              <w:left w:w="45" w:type="dxa"/>
              <w:bottom w:w="30" w:type="dxa"/>
              <w:right w:w="45" w:type="dxa"/>
            </w:tcMar>
            <w:vAlign w:val="bottom"/>
            <w:hideMark/>
          </w:tcPr>
          <w:p w14:paraId="0254C161" w14:textId="77777777" w:rsidR="005D2E38" w:rsidRDefault="005D2E38" w:rsidP="0017305E">
            <w:pPr>
              <w:jc w:val="center"/>
              <w:rPr>
                <w:sz w:val="20"/>
                <w:szCs w:val="20"/>
              </w:rPr>
            </w:pPr>
          </w:p>
        </w:tc>
        <w:tc>
          <w:tcPr>
            <w:tcW w:w="0" w:type="auto"/>
            <w:tcMar>
              <w:top w:w="30" w:type="dxa"/>
              <w:left w:w="45" w:type="dxa"/>
              <w:bottom w:w="30" w:type="dxa"/>
              <w:right w:w="45" w:type="dxa"/>
            </w:tcMar>
            <w:vAlign w:val="bottom"/>
            <w:hideMark/>
          </w:tcPr>
          <w:p w14:paraId="088B566C" w14:textId="77777777" w:rsidR="005D2E38" w:rsidRDefault="005D2E38" w:rsidP="0017305E">
            <w:pPr>
              <w:jc w:val="center"/>
              <w:rPr>
                <w:sz w:val="20"/>
                <w:szCs w:val="20"/>
              </w:rPr>
            </w:pPr>
          </w:p>
        </w:tc>
        <w:tc>
          <w:tcPr>
            <w:tcW w:w="0" w:type="auto"/>
            <w:tcMar>
              <w:top w:w="30" w:type="dxa"/>
              <w:left w:w="45" w:type="dxa"/>
              <w:bottom w:w="30" w:type="dxa"/>
              <w:right w:w="45" w:type="dxa"/>
            </w:tcMar>
            <w:vAlign w:val="bottom"/>
            <w:hideMark/>
          </w:tcPr>
          <w:p w14:paraId="647F18D8" w14:textId="77777777" w:rsidR="005D2E38" w:rsidRDefault="005D2E38" w:rsidP="0017305E">
            <w:pPr>
              <w:jc w:val="center"/>
              <w:rPr>
                <w:sz w:val="20"/>
                <w:szCs w:val="20"/>
              </w:rPr>
            </w:pPr>
          </w:p>
        </w:tc>
      </w:tr>
      <w:tr w:rsidR="005D2E38" w14:paraId="3D8F42DF" w14:textId="77777777" w:rsidTr="007A7740">
        <w:trPr>
          <w:trHeight w:val="315"/>
          <w:tblCellSpacing w:w="0" w:type="dxa"/>
        </w:trPr>
        <w:tc>
          <w:tcPr>
            <w:tcW w:w="0" w:type="auto"/>
            <w:tcMar>
              <w:top w:w="30" w:type="dxa"/>
              <w:left w:w="45" w:type="dxa"/>
              <w:bottom w:w="30" w:type="dxa"/>
              <w:right w:w="45" w:type="dxa"/>
            </w:tcMar>
            <w:vAlign w:val="bottom"/>
            <w:hideMark/>
          </w:tcPr>
          <w:p w14:paraId="57264789" w14:textId="180E4478" w:rsidR="005D2E38" w:rsidRDefault="005D2E38">
            <w:pPr>
              <w:rPr>
                <w:sz w:val="22"/>
                <w:szCs w:val="22"/>
              </w:rPr>
            </w:pPr>
            <w:r>
              <w:rPr>
                <w:sz w:val="22"/>
                <w:szCs w:val="22"/>
              </w:rPr>
              <w:t>Return</w:t>
            </w:r>
          </w:p>
        </w:tc>
        <w:tc>
          <w:tcPr>
            <w:tcW w:w="0" w:type="auto"/>
            <w:tcMar>
              <w:top w:w="30" w:type="dxa"/>
              <w:left w:w="45" w:type="dxa"/>
              <w:bottom w:w="30" w:type="dxa"/>
              <w:right w:w="45" w:type="dxa"/>
            </w:tcMar>
            <w:vAlign w:val="bottom"/>
            <w:hideMark/>
          </w:tcPr>
          <w:p w14:paraId="7293452F" w14:textId="77777777" w:rsidR="005D2E38" w:rsidRDefault="005D2E38" w:rsidP="0017305E">
            <w:pPr>
              <w:jc w:val="center"/>
              <w:rPr>
                <w:sz w:val="22"/>
                <w:szCs w:val="22"/>
              </w:rPr>
            </w:pPr>
            <w:r>
              <w:rPr>
                <w:sz w:val="22"/>
                <w:szCs w:val="22"/>
              </w:rPr>
              <w:t>0.02%</w:t>
            </w:r>
          </w:p>
        </w:tc>
        <w:tc>
          <w:tcPr>
            <w:tcW w:w="0" w:type="auto"/>
            <w:tcMar>
              <w:top w:w="30" w:type="dxa"/>
              <w:left w:w="45" w:type="dxa"/>
              <w:bottom w:w="30" w:type="dxa"/>
              <w:right w:w="45" w:type="dxa"/>
            </w:tcMar>
            <w:vAlign w:val="bottom"/>
            <w:hideMark/>
          </w:tcPr>
          <w:p w14:paraId="16D203ED" w14:textId="77777777" w:rsidR="005D2E38" w:rsidRDefault="005D2E38" w:rsidP="0017305E">
            <w:pPr>
              <w:jc w:val="center"/>
              <w:rPr>
                <w:sz w:val="22"/>
                <w:szCs w:val="22"/>
              </w:rPr>
            </w:pPr>
            <w:r>
              <w:rPr>
                <w:sz w:val="22"/>
                <w:szCs w:val="22"/>
              </w:rPr>
              <w:t>0.02%</w:t>
            </w:r>
          </w:p>
        </w:tc>
        <w:tc>
          <w:tcPr>
            <w:tcW w:w="0" w:type="auto"/>
            <w:tcMar>
              <w:top w:w="30" w:type="dxa"/>
              <w:left w:w="45" w:type="dxa"/>
              <w:bottom w:w="30" w:type="dxa"/>
              <w:right w:w="45" w:type="dxa"/>
            </w:tcMar>
            <w:vAlign w:val="bottom"/>
            <w:hideMark/>
          </w:tcPr>
          <w:p w14:paraId="11ED6BA6" w14:textId="77777777" w:rsidR="005D2E38" w:rsidRDefault="005D2E38" w:rsidP="0017305E">
            <w:pPr>
              <w:jc w:val="center"/>
              <w:rPr>
                <w:sz w:val="22"/>
                <w:szCs w:val="22"/>
              </w:rPr>
            </w:pPr>
            <w:r>
              <w:rPr>
                <w:sz w:val="22"/>
                <w:szCs w:val="22"/>
              </w:rPr>
              <w:t>0.02%</w:t>
            </w:r>
          </w:p>
        </w:tc>
        <w:tc>
          <w:tcPr>
            <w:tcW w:w="0" w:type="auto"/>
            <w:tcMar>
              <w:top w:w="30" w:type="dxa"/>
              <w:left w:w="45" w:type="dxa"/>
              <w:bottom w:w="30" w:type="dxa"/>
              <w:right w:w="45" w:type="dxa"/>
            </w:tcMar>
            <w:vAlign w:val="bottom"/>
            <w:hideMark/>
          </w:tcPr>
          <w:p w14:paraId="5C477CE5" w14:textId="77777777" w:rsidR="005D2E38" w:rsidRDefault="005D2E38" w:rsidP="0017305E">
            <w:pPr>
              <w:jc w:val="center"/>
              <w:rPr>
                <w:sz w:val="22"/>
                <w:szCs w:val="22"/>
              </w:rPr>
            </w:pPr>
            <w:r>
              <w:rPr>
                <w:sz w:val="22"/>
                <w:szCs w:val="22"/>
              </w:rPr>
              <w:t>0.02%</w:t>
            </w:r>
          </w:p>
        </w:tc>
      </w:tr>
      <w:tr w:rsidR="005D2E38" w14:paraId="797C806E" w14:textId="77777777" w:rsidTr="007A7740">
        <w:trPr>
          <w:trHeight w:val="315"/>
          <w:tblCellSpacing w:w="0" w:type="dxa"/>
        </w:trPr>
        <w:tc>
          <w:tcPr>
            <w:tcW w:w="0" w:type="auto"/>
            <w:tcMar>
              <w:top w:w="30" w:type="dxa"/>
              <w:left w:w="45" w:type="dxa"/>
              <w:bottom w:w="30" w:type="dxa"/>
              <w:right w:w="45" w:type="dxa"/>
            </w:tcMar>
            <w:vAlign w:val="bottom"/>
            <w:hideMark/>
          </w:tcPr>
          <w:p w14:paraId="3C052B25" w14:textId="77777777" w:rsidR="005D2E38" w:rsidRDefault="005D2E38">
            <w:pPr>
              <w:rPr>
                <w:sz w:val="22"/>
                <w:szCs w:val="22"/>
              </w:rPr>
            </w:pPr>
            <w:r>
              <w:rPr>
                <w:sz w:val="22"/>
                <w:szCs w:val="22"/>
              </w:rPr>
              <w:t>Variance</w:t>
            </w:r>
          </w:p>
        </w:tc>
        <w:tc>
          <w:tcPr>
            <w:tcW w:w="0" w:type="auto"/>
            <w:tcMar>
              <w:top w:w="30" w:type="dxa"/>
              <w:left w:w="45" w:type="dxa"/>
              <w:bottom w:w="30" w:type="dxa"/>
              <w:right w:w="45" w:type="dxa"/>
            </w:tcMar>
            <w:vAlign w:val="bottom"/>
            <w:hideMark/>
          </w:tcPr>
          <w:p w14:paraId="2D5504E2" w14:textId="77777777" w:rsidR="005D2E38" w:rsidRDefault="005D2E38" w:rsidP="0017305E">
            <w:pPr>
              <w:jc w:val="center"/>
              <w:rPr>
                <w:sz w:val="22"/>
                <w:szCs w:val="22"/>
              </w:rPr>
            </w:pPr>
            <w:r>
              <w:rPr>
                <w:sz w:val="22"/>
                <w:szCs w:val="22"/>
              </w:rPr>
              <w:t>0.04%</w:t>
            </w:r>
          </w:p>
        </w:tc>
        <w:tc>
          <w:tcPr>
            <w:tcW w:w="0" w:type="auto"/>
            <w:tcMar>
              <w:top w:w="30" w:type="dxa"/>
              <w:left w:w="45" w:type="dxa"/>
              <w:bottom w:w="30" w:type="dxa"/>
              <w:right w:w="45" w:type="dxa"/>
            </w:tcMar>
            <w:vAlign w:val="bottom"/>
            <w:hideMark/>
          </w:tcPr>
          <w:p w14:paraId="31A90ECB" w14:textId="77777777" w:rsidR="005D2E38" w:rsidRDefault="005D2E38" w:rsidP="0017305E">
            <w:pPr>
              <w:jc w:val="center"/>
              <w:rPr>
                <w:sz w:val="22"/>
                <w:szCs w:val="22"/>
              </w:rPr>
            </w:pPr>
            <w:r>
              <w:rPr>
                <w:sz w:val="22"/>
                <w:szCs w:val="22"/>
              </w:rPr>
              <w:t>0.02%</w:t>
            </w:r>
          </w:p>
        </w:tc>
        <w:tc>
          <w:tcPr>
            <w:tcW w:w="0" w:type="auto"/>
            <w:tcMar>
              <w:top w:w="30" w:type="dxa"/>
              <w:left w:w="45" w:type="dxa"/>
              <w:bottom w:w="30" w:type="dxa"/>
              <w:right w:w="45" w:type="dxa"/>
            </w:tcMar>
            <w:vAlign w:val="bottom"/>
            <w:hideMark/>
          </w:tcPr>
          <w:p w14:paraId="3DA96088" w14:textId="77777777" w:rsidR="005D2E38" w:rsidRDefault="005D2E38" w:rsidP="0017305E">
            <w:pPr>
              <w:jc w:val="center"/>
              <w:rPr>
                <w:sz w:val="22"/>
                <w:szCs w:val="22"/>
              </w:rPr>
            </w:pPr>
            <w:r>
              <w:rPr>
                <w:sz w:val="22"/>
                <w:szCs w:val="22"/>
              </w:rPr>
              <w:t>0.01%</w:t>
            </w:r>
          </w:p>
        </w:tc>
        <w:tc>
          <w:tcPr>
            <w:tcW w:w="0" w:type="auto"/>
            <w:tcMar>
              <w:top w:w="30" w:type="dxa"/>
              <w:left w:w="45" w:type="dxa"/>
              <w:bottom w:w="30" w:type="dxa"/>
              <w:right w:w="45" w:type="dxa"/>
            </w:tcMar>
            <w:vAlign w:val="bottom"/>
            <w:hideMark/>
          </w:tcPr>
          <w:p w14:paraId="25E912A1" w14:textId="77777777" w:rsidR="005D2E38" w:rsidRDefault="005D2E38" w:rsidP="0017305E">
            <w:pPr>
              <w:jc w:val="center"/>
              <w:rPr>
                <w:sz w:val="22"/>
                <w:szCs w:val="22"/>
              </w:rPr>
            </w:pPr>
            <w:r>
              <w:rPr>
                <w:sz w:val="22"/>
                <w:szCs w:val="22"/>
              </w:rPr>
              <w:t>0.01%</w:t>
            </w:r>
          </w:p>
        </w:tc>
      </w:tr>
      <w:tr w:rsidR="005D2E38" w14:paraId="17D3FD92" w14:textId="77777777" w:rsidTr="007A7740">
        <w:trPr>
          <w:trHeight w:val="315"/>
          <w:tblCellSpacing w:w="0" w:type="dxa"/>
        </w:trPr>
        <w:tc>
          <w:tcPr>
            <w:tcW w:w="0" w:type="auto"/>
            <w:tcBorders>
              <w:bottom w:val="single" w:sz="6" w:space="0" w:color="000000"/>
            </w:tcBorders>
            <w:tcMar>
              <w:top w:w="30" w:type="dxa"/>
              <w:left w:w="45" w:type="dxa"/>
              <w:bottom w:w="30" w:type="dxa"/>
              <w:right w:w="45" w:type="dxa"/>
            </w:tcMar>
            <w:vAlign w:val="bottom"/>
            <w:hideMark/>
          </w:tcPr>
          <w:p w14:paraId="2D9A6593" w14:textId="77777777" w:rsidR="005D2E38" w:rsidRDefault="005D2E38">
            <w:pPr>
              <w:rPr>
                <w:sz w:val="22"/>
                <w:szCs w:val="22"/>
              </w:rPr>
            </w:pPr>
            <w:r>
              <w:rPr>
                <w:sz w:val="22"/>
                <w:szCs w:val="22"/>
              </w:rPr>
              <w:t>CVaR</w:t>
            </w:r>
          </w:p>
        </w:tc>
        <w:tc>
          <w:tcPr>
            <w:tcW w:w="0" w:type="auto"/>
            <w:tcBorders>
              <w:bottom w:val="single" w:sz="6" w:space="0" w:color="000000"/>
            </w:tcBorders>
            <w:tcMar>
              <w:top w:w="30" w:type="dxa"/>
              <w:left w:w="45" w:type="dxa"/>
              <w:bottom w:w="30" w:type="dxa"/>
              <w:right w:w="45" w:type="dxa"/>
            </w:tcMar>
            <w:vAlign w:val="bottom"/>
            <w:hideMark/>
          </w:tcPr>
          <w:p w14:paraId="17377C5D" w14:textId="77777777" w:rsidR="005D2E38" w:rsidRDefault="005D2E38" w:rsidP="0017305E">
            <w:pPr>
              <w:jc w:val="center"/>
              <w:rPr>
                <w:sz w:val="22"/>
                <w:szCs w:val="22"/>
              </w:rPr>
            </w:pPr>
            <w:r>
              <w:rPr>
                <w:sz w:val="22"/>
                <w:szCs w:val="22"/>
              </w:rPr>
              <w:t>-4.76%</w:t>
            </w:r>
          </w:p>
        </w:tc>
        <w:tc>
          <w:tcPr>
            <w:tcW w:w="0" w:type="auto"/>
            <w:tcBorders>
              <w:bottom w:val="single" w:sz="6" w:space="0" w:color="000000"/>
            </w:tcBorders>
            <w:tcMar>
              <w:top w:w="30" w:type="dxa"/>
              <w:left w:w="45" w:type="dxa"/>
              <w:bottom w:w="30" w:type="dxa"/>
              <w:right w:w="45" w:type="dxa"/>
            </w:tcMar>
            <w:vAlign w:val="bottom"/>
            <w:hideMark/>
          </w:tcPr>
          <w:p w14:paraId="46AACBF5" w14:textId="77777777" w:rsidR="005D2E38" w:rsidRDefault="005D2E38" w:rsidP="0017305E">
            <w:pPr>
              <w:jc w:val="center"/>
              <w:rPr>
                <w:sz w:val="22"/>
                <w:szCs w:val="22"/>
              </w:rPr>
            </w:pPr>
            <w:r>
              <w:rPr>
                <w:sz w:val="22"/>
                <w:szCs w:val="22"/>
              </w:rPr>
              <w:t>-2.76%</w:t>
            </w:r>
          </w:p>
        </w:tc>
        <w:tc>
          <w:tcPr>
            <w:tcW w:w="0" w:type="auto"/>
            <w:tcBorders>
              <w:bottom w:val="single" w:sz="6" w:space="0" w:color="000000"/>
            </w:tcBorders>
            <w:tcMar>
              <w:top w:w="30" w:type="dxa"/>
              <w:left w:w="45" w:type="dxa"/>
              <w:bottom w:w="30" w:type="dxa"/>
              <w:right w:w="45" w:type="dxa"/>
            </w:tcMar>
            <w:vAlign w:val="bottom"/>
            <w:hideMark/>
          </w:tcPr>
          <w:p w14:paraId="215F5D7B" w14:textId="77777777" w:rsidR="005D2E38" w:rsidRDefault="005D2E38" w:rsidP="0017305E">
            <w:pPr>
              <w:jc w:val="center"/>
              <w:rPr>
                <w:sz w:val="22"/>
                <w:szCs w:val="22"/>
              </w:rPr>
            </w:pPr>
            <w:r>
              <w:rPr>
                <w:sz w:val="22"/>
                <w:szCs w:val="22"/>
              </w:rPr>
              <w:t>-2.48%</w:t>
            </w:r>
          </w:p>
        </w:tc>
        <w:tc>
          <w:tcPr>
            <w:tcW w:w="0" w:type="auto"/>
            <w:tcBorders>
              <w:bottom w:val="single" w:sz="6" w:space="0" w:color="000000"/>
            </w:tcBorders>
            <w:tcMar>
              <w:top w:w="30" w:type="dxa"/>
              <w:left w:w="45" w:type="dxa"/>
              <w:bottom w:w="30" w:type="dxa"/>
              <w:right w:w="45" w:type="dxa"/>
            </w:tcMar>
            <w:vAlign w:val="bottom"/>
            <w:hideMark/>
          </w:tcPr>
          <w:p w14:paraId="62920B9A" w14:textId="77777777" w:rsidR="005D2E38" w:rsidRDefault="005D2E38" w:rsidP="0017305E">
            <w:pPr>
              <w:jc w:val="center"/>
              <w:rPr>
                <w:sz w:val="22"/>
                <w:szCs w:val="22"/>
              </w:rPr>
            </w:pPr>
            <w:r>
              <w:rPr>
                <w:sz w:val="22"/>
                <w:szCs w:val="22"/>
              </w:rPr>
              <w:t>-2.33%</w:t>
            </w:r>
          </w:p>
        </w:tc>
      </w:tr>
      <w:tr w:rsidR="005D2E38" w14:paraId="159D8334" w14:textId="77777777" w:rsidTr="007A7740">
        <w:trPr>
          <w:trHeight w:val="315"/>
          <w:tblCellSpacing w:w="0" w:type="dxa"/>
        </w:trPr>
        <w:tc>
          <w:tcPr>
            <w:tcW w:w="0" w:type="auto"/>
            <w:gridSpan w:val="5"/>
            <w:tcMar>
              <w:top w:w="30" w:type="dxa"/>
              <w:left w:w="45" w:type="dxa"/>
              <w:bottom w:w="30" w:type="dxa"/>
              <w:right w:w="45" w:type="dxa"/>
            </w:tcMar>
            <w:vAlign w:val="bottom"/>
            <w:hideMark/>
          </w:tcPr>
          <w:p w14:paraId="3AB38FB9" w14:textId="59CFAED8" w:rsidR="005D2E38" w:rsidRDefault="005D2E38" w:rsidP="00A54C0E">
            <w:pPr>
              <w:jc w:val="both"/>
              <w:rPr>
                <w:sz w:val="22"/>
                <w:szCs w:val="22"/>
              </w:rPr>
            </w:pPr>
            <w:r>
              <w:rPr>
                <w:sz w:val="22"/>
                <w:szCs w:val="22"/>
              </w:rPr>
              <w:t xml:space="preserve">Note: The optimization process uses the conditional </w:t>
            </w:r>
            <w:r w:rsidR="00732A58">
              <w:rPr>
                <w:sz w:val="22"/>
                <w:szCs w:val="22"/>
              </w:rPr>
              <w:t>volatility</w:t>
            </w:r>
            <w:r>
              <w:rPr>
                <w:sz w:val="22"/>
                <w:szCs w:val="22"/>
              </w:rPr>
              <w:t xml:space="preserve"> and correlation of the diagonal VECH model with the student t distribution. </w:t>
            </w:r>
            <w:r w:rsidR="008413C8">
              <w:rPr>
                <w:sz w:val="22"/>
                <w:szCs w:val="22"/>
              </w:rPr>
              <w:t>When calculating CVaR, the significance level is 95% and the rolling window size is 2</w:t>
            </w:r>
            <w:r w:rsidR="00C34980">
              <w:rPr>
                <w:sz w:val="22"/>
                <w:szCs w:val="22"/>
              </w:rPr>
              <w:t>50</w:t>
            </w:r>
            <w:r w:rsidR="008413C8">
              <w:rPr>
                <w:sz w:val="22"/>
                <w:szCs w:val="22"/>
              </w:rPr>
              <w:t xml:space="preserve">. </w:t>
            </w:r>
            <w:r>
              <w:rPr>
                <w:sz w:val="22"/>
                <w:szCs w:val="22"/>
              </w:rPr>
              <w:t>γ is the risk aversion parameter.</w:t>
            </w:r>
          </w:p>
        </w:tc>
      </w:tr>
    </w:tbl>
    <w:p w14:paraId="259BA52B" w14:textId="77777777" w:rsidR="005D2E38" w:rsidRDefault="005D2E38">
      <w:pPr>
        <w:jc w:val="both"/>
      </w:pPr>
    </w:p>
    <w:p w14:paraId="27A097B9" w14:textId="77777777" w:rsidR="00D640F1" w:rsidRDefault="00000000">
      <w:pPr>
        <w:pStyle w:val="Heading2"/>
        <w:jc w:val="both"/>
      </w:pPr>
      <w:bookmarkStart w:id="27" w:name="_Toc167478295"/>
      <w:r>
        <w:t>4.3 Portfolio Performance</w:t>
      </w:r>
      <w:bookmarkEnd w:id="27"/>
    </w:p>
    <w:p w14:paraId="56E961FB" w14:textId="62AD741C" w:rsidR="00D640F1" w:rsidRDefault="00000000">
      <w:pPr>
        <w:jc w:val="both"/>
      </w:pPr>
      <w:r>
        <w:t xml:space="preserve">In order to analyze how different portfolio strategies perform under different market times, the rolling window </w:t>
      </w:r>
      <w:r w:rsidR="007418A3">
        <w:t xml:space="preserve">size </w:t>
      </w:r>
      <w:r>
        <w:t xml:space="preserve">of </w:t>
      </w:r>
      <w:r w:rsidR="00061F02">
        <w:t>250</w:t>
      </w:r>
      <w:r w:rsidR="00187254">
        <w:t xml:space="preserve"> is chosen</w:t>
      </w:r>
      <w:r>
        <w:t xml:space="preserve"> to get the portfolio performance over time</w:t>
      </w:r>
      <w:r w:rsidR="00706A0E">
        <w:t>.</w:t>
      </w:r>
      <w:r w:rsidR="00EE62E2">
        <w:t xml:space="preserve"> </w:t>
      </w:r>
      <w:r>
        <w:t xml:space="preserve">Since the performance of the seven portfolios under short sell and no short sell conditions generally behaves </w:t>
      </w:r>
      <w:r w:rsidR="00A43646">
        <w:t xml:space="preserve">in </w:t>
      </w:r>
      <w:r>
        <w:t xml:space="preserve">similar patterns, the plot of the performance without short-selling opportunity </w:t>
      </w:r>
      <w:r w:rsidR="006C7C63">
        <w:t xml:space="preserve">is drawn </w:t>
      </w:r>
      <w:r>
        <w:t>as the representation to see how portfolios behave under different market conditions. As shown in</w:t>
      </w:r>
      <w:r w:rsidR="002617D1">
        <w:t xml:space="preserve"> </w:t>
      </w:r>
      <w:r w:rsidR="002617D1">
        <w:fldChar w:fldCharType="begin"/>
      </w:r>
      <w:r w:rsidR="002617D1">
        <w:instrText xml:space="preserve"> REF _Ref167227960 \h </w:instrText>
      </w:r>
      <w:r w:rsidR="002617D1">
        <w:fldChar w:fldCharType="separate"/>
      </w:r>
      <w:r w:rsidR="002B0F19">
        <w:t xml:space="preserve">Figure </w:t>
      </w:r>
      <w:r w:rsidR="002B0F19">
        <w:rPr>
          <w:noProof/>
        </w:rPr>
        <w:t>5</w:t>
      </w:r>
      <w:r w:rsidR="002617D1">
        <w:fldChar w:fldCharType="end"/>
      </w:r>
      <w:r>
        <w:t xml:space="preserve">, during the 1990s and the 2000s, there </w:t>
      </w:r>
      <w:r w:rsidR="00534305">
        <w:t xml:space="preserve">are </w:t>
      </w:r>
      <w:r>
        <w:t xml:space="preserve">significant </w:t>
      </w:r>
      <w:r w:rsidR="00C97AAA">
        <w:t>fluctuations</w:t>
      </w:r>
      <w:r>
        <w:t xml:space="preserve"> in the returns, which might be due to the early 1990s recessions and the Dot-com bubble at that time. Around 2008, there </w:t>
      </w:r>
      <w:r w:rsidR="006B77EF">
        <w:t>is</w:t>
      </w:r>
      <w:r>
        <w:t xml:space="preserve"> </w:t>
      </w:r>
      <w:r w:rsidR="00A43646">
        <w:t xml:space="preserve">a </w:t>
      </w:r>
      <w:r>
        <w:t xml:space="preserve">significant decline across all the portfolio strategies, which </w:t>
      </w:r>
      <w:r w:rsidR="00FD5822">
        <w:t>is</w:t>
      </w:r>
      <w:r>
        <w:t xml:space="preserve"> caused by the Global Financial Crisis. Additionally, </w:t>
      </w:r>
      <w:r w:rsidR="00FB4D81">
        <w:t>it can be</w:t>
      </w:r>
      <w:r>
        <w:t xml:space="preserve"> see</w:t>
      </w:r>
      <w:r w:rsidR="00FB4D81">
        <w:t>n</w:t>
      </w:r>
      <w:r>
        <w:t xml:space="preserve"> that there are spikes in the return, variance, and </w:t>
      </w:r>
      <w:r w:rsidR="00873EC9">
        <w:t>CVaR</w:t>
      </w:r>
      <w:r>
        <w:t xml:space="preserve"> around the 2020s. This is because</w:t>
      </w:r>
      <w:r w:rsidR="00C97AAA">
        <w:t>,</w:t>
      </w:r>
      <w:r>
        <w:t xml:space="preserve"> during the </w:t>
      </w:r>
      <w:r w:rsidR="00D82DB5">
        <w:t>COVID</w:t>
      </w:r>
      <w:r w:rsidR="004E519D">
        <w:t>-</w:t>
      </w:r>
      <w:r w:rsidR="00D82DB5">
        <w:t>19</w:t>
      </w:r>
      <w:r>
        <w:t xml:space="preserve"> volatile times, investors have increased interest in the commodity market to hedge against inflation and economic instability. As a result, the higher returns in the commodity market are also associated with higher variance and extreme risk. Regarding the portfolio strategies, the </w:t>
      </w:r>
      <w:r w:rsidR="005F52DD">
        <w:t xml:space="preserve">equal weight, </w:t>
      </w:r>
      <w:r>
        <w:t>mean-variance</w:t>
      </w:r>
      <w:r w:rsidR="005F52DD">
        <w:t>, minimum variance,</w:t>
      </w:r>
      <w:r>
        <w:t xml:space="preserve"> min</w:t>
      </w:r>
      <w:r w:rsidR="005F52DD">
        <w:t>imum correlation</w:t>
      </w:r>
      <w:r w:rsidR="00A9609B">
        <w:t>, and maximum Sharpe ratio</w:t>
      </w:r>
      <w:r>
        <w:t xml:space="preserve"> portfolios generally show a stable behavior compared to other portfolio strategies. In contrast, the, maximum </w:t>
      </w:r>
      <w:r w:rsidR="00342E06">
        <w:t>S</w:t>
      </w:r>
      <w:r>
        <w:t xml:space="preserve">ortino ratio, and </w:t>
      </w:r>
      <w:r w:rsidR="0081725A">
        <w:rPr>
          <w:highlight w:val="white"/>
        </w:rPr>
        <w:t xml:space="preserve">minimum </w:t>
      </w:r>
      <w:r>
        <w:t>CVaR portfolios exhibit higher sensitivity to extreme market conditions.</w:t>
      </w:r>
      <w:r w:rsidR="009B539D">
        <w:t xml:space="preserve"> </w:t>
      </w:r>
    </w:p>
    <w:p w14:paraId="3E25AB46" w14:textId="6FA1DCA4" w:rsidR="001601FF" w:rsidRDefault="004F25FF" w:rsidP="00DA09C7">
      <w:pPr>
        <w:keepNext/>
        <w:jc w:val="center"/>
      </w:pPr>
      <w:r>
        <w:rPr>
          <w:noProof/>
        </w:rPr>
        <w:drawing>
          <wp:inline distT="0" distB="0" distL="0" distR="0" wp14:anchorId="2F9A6C9A" wp14:editId="30337A94">
            <wp:extent cx="5949453" cy="3098415"/>
            <wp:effectExtent l="0" t="0" r="0" b="6985"/>
            <wp:docPr id="1113946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94636" name="Picture 2"/>
                    <pic:cNvPicPr preferRelativeResize="0"/>
                  </pic:nvPicPr>
                  <pic:blipFill>
                    <a:blip r:embed="rId15">
                      <a:extLst>
                        <a:ext uri="{28A0092B-C50C-407E-A947-70E740481C1C}">
                          <a14:useLocalDpi xmlns:a14="http://schemas.microsoft.com/office/drawing/2010/main" val="0"/>
                        </a:ext>
                      </a:extLst>
                    </a:blip>
                    <a:stretch>
                      <a:fillRect/>
                    </a:stretch>
                  </pic:blipFill>
                  <pic:spPr>
                    <a:xfrm>
                      <a:off x="0" y="0"/>
                      <a:ext cx="5949453" cy="3098415"/>
                    </a:xfrm>
                    <a:prstGeom prst="rect">
                      <a:avLst/>
                    </a:prstGeom>
                  </pic:spPr>
                </pic:pic>
              </a:graphicData>
            </a:graphic>
          </wp:inline>
        </w:drawing>
      </w:r>
    </w:p>
    <w:p w14:paraId="504A1E24" w14:textId="6B45AA77" w:rsidR="004F25FF" w:rsidRDefault="004F25FF" w:rsidP="001601FF">
      <w:pPr>
        <w:keepNext/>
        <w:jc w:val="center"/>
      </w:pPr>
    </w:p>
    <w:p w14:paraId="15F9D06B" w14:textId="78F13B80" w:rsidR="005B23AA" w:rsidRPr="005B23AA" w:rsidRDefault="001601FF" w:rsidP="00152A9C">
      <w:pPr>
        <w:pStyle w:val="Caption"/>
      </w:pPr>
      <w:bookmarkStart w:id="28" w:name="_Ref167227960"/>
      <w:bookmarkStart w:id="29" w:name="_Ref167227944"/>
      <w:r>
        <w:t xml:space="preserve">Figure </w:t>
      </w:r>
      <w:r>
        <w:fldChar w:fldCharType="begin"/>
      </w:r>
      <w:r>
        <w:instrText xml:space="preserve"> SEQ Figure \* ARABIC </w:instrText>
      </w:r>
      <w:r>
        <w:fldChar w:fldCharType="separate"/>
      </w:r>
      <w:r w:rsidR="002B0F19">
        <w:rPr>
          <w:noProof/>
        </w:rPr>
        <w:t>5</w:t>
      </w:r>
      <w:r>
        <w:fldChar w:fldCharType="end"/>
      </w:r>
      <w:bookmarkEnd w:id="28"/>
      <w:r>
        <w:t xml:space="preserve">: </w:t>
      </w:r>
      <w:r w:rsidRPr="0003598D">
        <w:t>Portfolio Performance without Short-selling</w:t>
      </w:r>
      <w:bookmarkEnd w:id="29"/>
    </w:p>
    <w:p w14:paraId="179B5131" w14:textId="04CF4A99" w:rsidR="00D640F1" w:rsidRDefault="00000000">
      <w:pPr>
        <w:pStyle w:val="Heading2"/>
        <w:jc w:val="both"/>
      </w:pPr>
      <w:bookmarkStart w:id="30" w:name="_Toc167478296"/>
      <w:r>
        <w:t>4.</w:t>
      </w:r>
      <w:r w:rsidR="00FC47DF">
        <w:t>4</w:t>
      </w:r>
      <w:r>
        <w:t xml:space="preserve"> Hedge against Risk</w:t>
      </w:r>
      <w:bookmarkEnd w:id="30"/>
    </w:p>
    <w:p w14:paraId="3C868816" w14:textId="6ECFCC9D" w:rsidR="00D640F1" w:rsidRDefault="00A238C4">
      <w:pPr>
        <w:jc w:val="both"/>
      </w:pPr>
      <w:r>
        <w:t xml:space="preserve">This </w:t>
      </w:r>
      <w:r w:rsidR="00EB2659">
        <w:t>study</w:t>
      </w:r>
      <w:r>
        <w:t xml:space="preserve"> use</w:t>
      </w:r>
      <w:r w:rsidR="0067003B">
        <w:t>s</w:t>
      </w:r>
      <w:r>
        <w:t xml:space="preserve"> conditional volatility from the multivariate GARCH model</w:t>
      </w:r>
      <w:r w:rsidR="00265D59">
        <w:t>s</w:t>
      </w:r>
      <w:r>
        <w:t xml:space="preserve"> of the three commodity groups to calculate hedge ratios. The hedge ratios are a measure of how much hedging asset is required to offset the risk of the primary asset, where the hedging asset holds a short position and the primary asset holds a long position. </w:t>
      </w:r>
      <w:r w:rsidR="00E31D85">
        <w:fldChar w:fldCharType="begin"/>
      </w:r>
      <w:r w:rsidR="00E31D85">
        <w:instrText xml:space="preserve"> REF _Ref167228027 \h </w:instrText>
      </w:r>
      <w:r w:rsidR="00E31D85">
        <w:fldChar w:fldCharType="separate"/>
      </w:r>
      <w:r w:rsidR="002B0F19">
        <w:t xml:space="preserve">Figure </w:t>
      </w:r>
      <w:r w:rsidR="002B0F19">
        <w:rPr>
          <w:noProof/>
        </w:rPr>
        <w:t>6</w:t>
      </w:r>
      <w:r w:rsidR="00E31D85">
        <w:fldChar w:fldCharType="end"/>
      </w:r>
      <w:r w:rsidR="00E31D85">
        <w:t xml:space="preserve"> </w:t>
      </w:r>
      <w:r>
        <w:t>shows the hedge ratios for different commodity pairs from 1991 to 2023, with metal, energy, and agricultural commodities as the primary assets in each subplot. With metal commodities as the primary commodities, the hedge ratios show occasional fluctuations, which might be due to big events such as the early 1990s recession, the global financial crisis, and COVID-19. Also, the high hedge ratios imply a high correlation and similar volatility between the two commodities. Hedging ratios for energy commodities display the most significant fluctuations compared with the other two commodity groups. This implies that the energy market has higher risk and uncertainty. For hedging agricultural commodities, the hedge ratios remain relatively stable during the entire sample period. This indicates that the relationships between agricultural commodities with metal and energy are less volatile, indicating a lower correlation. Overall, the plot shows that the hedge ratios for metal and agricultural commodities are more stable compared to energy commodities. Stable hedge ratios indicate more predictable interconnectedness, which makes it easier to hedge risk. In contrast, volatile hedge ratios of energy commodities suggest that strategies for hedging should be more flexible and should be changing according to specific market situations.</w:t>
      </w:r>
      <w:r w:rsidR="00C07D55">
        <w:t xml:space="preserve"> </w:t>
      </w:r>
    </w:p>
    <w:p w14:paraId="20D52004" w14:textId="77777777" w:rsidR="00835549" w:rsidRDefault="00000000" w:rsidP="00835549">
      <w:pPr>
        <w:keepNext/>
        <w:spacing w:after="120"/>
        <w:jc w:val="center"/>
      </w:pPr>
      <w:r>
        <w:rPr>
          <w:noProof/>
        </w:rPr>
        <w:drawing>
          <wp:inline distT="114300" distB="114300" distL="114300" distR="114300" wp14:anchorId="6CD02A26" wp14:editId="08EDE420">
            <wp:extent cx="5943600" cy="28448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a:stretch>
                      <a:fillRect/>
                    </a:stretch>
                  </pic:blipFill>
                  <pic:spPr>
                    <a:xfrm>
                      <a:off x="0" y="0"/>
                      <a:ext cx="5943600" cy="2844800"/>
                    </a:xfrm>
                    <a:prstGeom prst="rect">
                      <a:avLst/>
                    </a:prstGeom>
                    <a:ln/>
                  </pic:spPr>
                </pic:pic>
              </a:graphicData>
            </a:graphic>
          </wp:inline>
        </w:drawing>
      </w:r>
    </w:p>
    <w:p w14:paraId="101F922E" w14:textId="28500C9A" w:rsidR="00D640F1" w:rsidRDefault="00835549" w:rsidP="00955401">
      <w:pPr>
        <w:pStyle w:val="Caption"/>
      </w:pPr>
      <w:bookmarkStart w:id="31" w:name="_Ref167228027"/>
      <w:r>
        <w:t xml:space="preserve">Figure </w:t>
      </w:r>
      <w:r>
        <w:fldChar w:fldCharType="begin"/>
      </w:r>
      <w:r>
        <w:instrText xml:space="preserve"> SEQ Figure \* ARABIC </w:instrText>
      </w:r>
      <w:r>
        <w:fldChar w:fldCharType="separate"/>
      </w:r>
      <w:r w:rsidR="002B0F19">
        <w:rPr>
          <w:noProof/>
        </w:rPr>
        <w:t>6</w:t>
      </w:r>
      <w:r>
        <w:fldChar w:fldCharType="end"/>
      </w:r>
      <w:bookmarkEnd w:id="31"/>
      <w:r>
        <w:t xml:space="preserve">: </w:t>
      </w:r>
      <w:r w:rsidRPr="00AC7A63">
        <w:t>Hedge Ratios</w:t>
      </w:r>
    </w:p>
    <w:p w14:paraId="04AECA23" w14:textId="18E13C68" w:rsidR="004C23A9" w:rsidRPr="004C23A9" w:rsidRDefault="004C23A9" w:rsidP="00D12D24">
      <w:pPr>
        <w:spacing w:after="240"/>
        <w:jc w:val="both"/>
      </w:pPr>
      <w:r w:rsidRPr="004C23A9">
        <w:rPr>
          <w:color w:val="000000"/>
        </w:rPr>
        <w:t xml:space="preserve">Primary assets hold the long position while hedging assets hold the short position. As the energy commodity group bears the highest volatility and extreme risk, </w:t>
      </w:r>
      <w:r w:rsidR="00C116A3">
        <w:rPr>
          <w:color w:val="000000"/>
        </w:rPr>
        <w:t>the subsequent analysis</w:t>
      </w:r>
      <w:r w:rsidRPr="004C23A9">
        <w:rPr>
          <w:color w:val="000000"/>
        </w:rPr>
        <w:t xml:space="preserve"> </w:t>
      </w:r>
      <w:r w:rsidR="00D30D21">
        <w:rPr>
          <w:color w:val="000000"/>
        </w:rPr>
        <w:t>focuses</w:t>
      </w:r>
      <w:r w:rsidRPr="004C23A9">
        <w:rPr>
          <w:color w:val="000000"/>
        </w:rPr>
        <w:t xml:space="preserve"> on reducing its risk. As shown in </w:t>
      </w:r>
      <w:r w:rsidR="00154A39">
        <w:rPr>
          <w:color w:val="000000"/>
        </w:rPr>
        <w:fldChar w:fldCharType="begin"/>
      </w:r>
      <w:r w:rsidR="00154A39">
        <w:rPr>
          <w:color w:val="000000"/>
        </w:rPr>
        <w:instrText xml:space="preserve"> REF _Ref167228072 \h </w:instrText>
      </w:r>
      <w:r w:rsidR="00D12D24">
        <w:rPr>
          <w:color w:val="000000"/>
        </w:rPr>
        <w:instrText xml:space="preserve"> \* MERGEFORMAT </w:instrText>
      </w:r>
      <w:r w:rsidR="00154A39">
        <w:rPr>
          <w:color w:val="000000"/>
        </w:rPr>
      </w:r>
      <w:r w:rsidR="00154A39">
        <w:rPr>
          <w:color w:val="000000"/>
        </w:rPr>
        <w:fldChar w:fldCharType="separate"/>
      </w:r>
      <w:r w:rsidR="002B0F19">
        <w:t xml:space="preserve">Table </w:t>
      </w:r>
      <w:r w:rsidR="002B0F19">
        <w:rPr>
          <w:noProof/>
        </w:rPr>
        <w:t>8</w:t>
      </w:r>
      <w:r w:rsidR="00154A39">
        <w:rPr>
          <w:color w:val="000000"/>
        </w:rPr>
        <w:fldChar w:fldCharType="end"/>
      </w:r>
      <w:r w:rsidRPr="004C23A9">
        <w:rPr>
          <w:color w:val="000000"/>
        </w:rPr>
        <w:t>, a $1 long position of energy commodities can be hedged by a $0.30 and a $0.29 short position of metal and agricultural commodities, respectively. Additionally, the cheapest hedging way is using energy commodities to hedge the agricultural commodities, with a</w:t>
      </w:r>
      <w:r w:rsidR="00E07D3B">
        <w:rPr>
          <w:color w:val="000000"/>
        </w:rPr>
        <w:t>n average</w:t>
      </w:r>
      <w:r w:rsidRPr="004C23A9">
        <w:rPr>
          <w:color w:val="000000"/>
        </w:rPr>
        <w:t xml:space="preserve"> hedge ratio of 0.07.</w:t>
      </w:r>
      <w:r w:rsidR="005D407F">
        <w:rPr>
          <w:color w:val="000000"/>
        </w:rPr>
        <w:t xml:space="preserve"> </w:t>
      </w:r>
    </w:p>
    <w:p w14:paraId="2E4A740C" w14:textId="031C879D" w:rsidR="00E10EE9" w:rsidRDefault="00E10EE9" w:rsidP="00955401">
      <w:pPr>
        <w:pStyle w:val="Caption"/>
      </w:pPr>
      <w:bookmarkStart w:id="32" w:name="_Ref167228072"/>
      <w:r>
        <w:t xml:space="preserve">Table </w:t>
      </w:r>
      <w:r>
        <w:fldChar w:fldCharType="begin"/>
      </w:r>
      <w:r>
        <w:instrText xml:space="preserve"> SEQ Table \* ARABIC </w:instrText>
      </w:r>
      <w:r>
        <w:fldChar w:fldCharType="separate"/>
      </w:r>
      <w:r w:rsidR="002B0F19">
        <w:rPr>
          <w:noProof/>
        </w:rPr>
        <w:t>8</w:t>
      </w:r>
      <w:r>
        <w:fldChar w:fldCharType="end"/>
      </w:r>
      <w:bookmarkEnd w:id="32"/>
      <w:r>
        <w:t xml:space="preserve">: </w:t>
      </w:r>
      <w:r w:rsidRPr="00557B65">
        <w:t>Hedge Ratio Descriptive Statistics</w:t>
      </w:r>
    </w:p>
    <w:tbl>
      <w:tblPr>
        <w:tblW w:w="9360" w:type="dxa"/>
        <w:tblCellSpacing w:w="0" w:type="dxa"/>
        <w:tblCellMar>
          <w:left w:w="0" w:type="dxa"/>
          <w:right w:w="0" w:type="dxa"/>
        </w:tblCellMar>
        <w:tblLook w:val="04A0" w:firstRow="1" w:lastRow="0" w:firstColumn="1" w:lastColumn="0" w:noHBand="0" w:noVBand="1"/>
      </w:tblPr>
      <w:tblGrid>
        <w:gridCol w:w="2421"/>
        <w:gridCol w:w="2421"/>
        <w:gridCol w:w="1135"/>
        <w:gridCol w:w="1500"/>
        <w:gridCol w:w="947"/>
        <w:gridCol w:w="936"/>
      </w:tblGrid>
      <w:tr w:rsidR="00FD5948" w14:paraId="3A91C923" w14:textId="77777777" w:rsidTr="00B816B8">
        <w:trPr>
          <w:trHeight w:val="315"/>
          <w:tblCellSpacing w:w="0" w:type="dxa"/>
        </w:trPr>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77135301" w14:textId="0603F58C" w:rsidR="00A1630B" w:rsidRPr="00206C65" w:rsidRDefault="00206C65">
            <w:pPr>
              <w:rPr>
                <w:b/>
                <w:bCs/>
                <w:sz w:val="22"/>
                <w:szCs w:val="22"/>
              </w:rPr>
            </w:pPr>
            <w:r w:rsidRPr="00206C65">
              <w:rPr>
                <w:b/>
                <w:bCs/>
                <w:sz w:val="22"/>
                <w:szCs w:val="22"/>
              </w:rPr>
              <w:t>Primary Asset</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3B6448D9" w14:textId="261E797C" w:rsidR="00A1630B" w:rsidRPr="00206C65" w:rsidRDefault="00206C65">
            <w:pPr>
              <w:rPr>
                <w:b/>
                <w:bCs/>
                <w:sz w:val="22"/>
                <w:szCs w:val="22"/>
              </w:rPr>
            </w:pPr>
            <w:r w:rsidRPr="00206C65">
              <w:rPr>
                <w:b/>
                <w:bCs/>
                <w:sz w:val="22"/>
                <w:szCs w:val="22"/>
              </w:rPr>
              <w:t>Hed</w:t>
            </w:r>
            <w:r w:rsidR="009338A4">
              <w:rPr>
                <w:b/>
                <w:bCs/>
                <w:sz w:val="22"/>
                <w:szCs w:val="22"/>
              </w:rPr>
              <w:t>g</w:t>
            </w:r>
            <w:r w:rsidRPr="00206C65">
              <w:rPr>
                <w:b/>
                <w:bCs/>
                <w:sz w:val="22"/>
                <w:szCs w:val="22"/>
              </w:rPr>
              <w:t xml:space="preserve">ing </w:t>
            </w:r>
            <w:r>
              <w:rPr>
                <w:b/>
                <w:bCs/>
                <w:sz w:val="22"/>
                <w:szCs w:val="22"/>
              </w:rPr>
              <w:t>Asset</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114B6D80" w14:textId="77777777" w:rsidR="00A1630B" w:rsidRPr="00206C65" w:rsidRDefault="00A1630B" w:rsidP="007D35CB">
            <w:pPr>
              <w:jc w:val="center"/>
              <w:rPr>
                <w:b/>
                <w:bCs/>
                <w:sz w:val="22"/>
                <w:szCs w:val="22"/>
              </w:rPr>
            </w:pPr>
            <w:r w:rsidRPr="00206C65">
              <w:rPr>
                <w:b/>
                <w:bCs/>
                <w:sz w:val="22"/>
                <w:szCs w:val="22"/>
              </w:rPr>
              <w:t>Mean</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15B4719D" w14:textId="0B19BF28" w:rsidR="00A1630B" w:rsidRPr="00206C65" w:rsidRDefault="00A1630B" w:rsidP="007D35CB">
            <w:pPr>
              <w:jc w:val="center"/>
              <w:rPr>
                <w:b/>
                <w:bCs/>
                <w:sz w:val="22"/>
                <w:szCs w:val="22"/>
              </w:rPr>
            </w:pPr>
            <w:r w:rsidRPr="00206C65">
              <w:rPr>
                <w:b/>
                <w:bCs/>
                <w:sz w:val="22"/>
                <w:szCs w:val="22"/>
              </w:rPr>
              <w:t>Std</w:t>
            </w:r>
            <w:r w:rsidR="00D41781">
              <w:rPr>
                <w:b/>
                <w:bCs/>
                <w:sz w:val="22"/>
                <w:szCs w:val="22"/>
              </w:rPr>
              <w:t>.Dev</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46774AA8" w14:textId="77777777" w:rsidR="00A1630B" w:rsidRPr="00206C65" w:rsidRDefault="00A1630B" w:rsidP="007D35CB">
            <w:pPr>
              <w:jc w:val="center"/>
              <w:rPr>
                <w:b/>
                <w:bCs/>
                <w:sz w:val="22"/>
                <w:szCs w:val="22"/>
              </w:rPr>
            </w:pPr>
            <w:r w:rsidRPr="00206C65">
              <w:rPr>
                <w:b/>
                <w:bCs/>
                <w:sz w:val="22"/>
                <w:szCs w:val="22"/>
              </w:rPr>
              <w:t>Min</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6977F8D4" w14:textId="77777777" w:rsidR="00A1630B" w:rsidRPr="00206C65" w:rsidRDefault="00A1630B" w:rsidP="007D35CB">
            <w:pPr>
              <w:jc w:val="center"/>
              <w:rPr>
                <w:b/>
                <w:bCs/>
                <w:sz w:val="22"/>
                <w:szCs w:val="22"/>
              </w:rPr>
            </w:pPr>
            <w:r w:rsidRPr="00206C65">
              <w:rPr>
                <w:b/>
                <w:bCs/>
                <w:sz w:val="22"/>
                <w:szCs w:val="22"/>
              </w:rPr>
              <w:t>Max</w:t>
            </w:r>
          </w:p>
        </w:tc>
      </w:tr>
      <w:tr w:rsidR="00FD5948" w14:paraId="1908FDA7" w14:textId="77777777" w:rsidTr="00D5613F">
        <w:trPr>
          <w:trHeight w:val="315"/>
          <w:tblCellSpacing w:w="0" w:type="dxa"/>
        </w:trPr>
        <w:tc>
          <w:tcPr>
            <w:tcW w:w="0" w:type="auto"/>
            <w:vMerge w:val="restart"/>
            <w:tcMar>
              <w:top w:w="30" w:type="dxa"/>
              <w:left w:w="45" w:type="dxa"/>
              <w:bottom w:w="30" w:type="dxa"/>
              <w:right w:w="45" w:type="dxa"/>
            </w:tcMar>
            <w:vAlign w:val="center"/>
            <w:hideMark/>
          </w:tcPr>
          <w:p w14:paraId="05DE21AE" w14:textId="4D6E4752" w:rsidR="00A1630B" w:rsidRDefault="00A1630B" w:rsidP="00C75078">
            <w:pPr>
              <w:rPr>
                <w:sz w:val="22"/>
                <w:szCs w:val="22"/>
              </w:rPr>
            </w:pPr>
            <w:r>
              <w:rPr>
                <w:sz w:val="22"/>
                <w:szCs w:val="22"/>
              </w:rPr>
              <w:t>Metal</w:t>
            </w:r>
          </w:p>
        </w:tc>
        <w:tc>
          <w:tcPr>
            <w:tcW w:w="0" w:type="auto"/>
            <w:shd w:val="clear" w:color="auto" w:fill="FFFFFF"/>
            <w:tcMar>
              <w:top w:w="30" w:type="dxa"/>
              <w:left w:w="45" w:type="dxa"/>
              <w:bottom w:w="30" w:type="dxa"/>
              <w:right w:w="45" w:type="dxa"/>
            </w:tcMar>
            <w:vAlign w:val="bottom"/>
            <w:hideMark/>
          </w:tcPr>
          <w:p w14:paraId="35BEBB25" w14:textId="221C4CC3" w:rsidR="00A1630B" w:rsidRDefault="00A1630B">
            <w:pPr>
              <w:rPr>
                <w:sz w:val="22"/>
                <w:szCs w:val="22"/>
              </w:rPr>
            </w:pPr>
            <w:r>
              <w:rPr>
                <w:sz w:val="22"/>
                <w:szCs w:val="22"/>
              </w:rPr>
              <w:t>Energy</w:t>
            </w:r>
          </w:p>
        </w:tc>
        <w:tc>
          <w:tcPr>
            <w:tcW w:w="0" w:type="auto"/>
            <w:tcMar>
              <w:top w:w="30" w:type="dxa"/>
              <w:left w:w="45" w:type="dxa"/>
              <w:bottom w:w="30" w:type="dxa"/>
              <w:right w:w="45" w:type="dxa"/>
            </w:tcMar>
            <w:vAlign w:val="bottom"/>
            <w:hideMark/>
          </w:tcPr>
          <w:p w14:paraId="711E575A" w14:textId="77777777" w:rsidR="00A1630B" w:rsidRDefault="00A1630B" w:rsidP="007D35CB">
            <w:pPr>
              <w:jc w:val="center"/>
              <w:rPr>
                <w:sz w:val="22"/>
                <w:szCs w:val="22"/>
              </w:rPr>
            </w:pPr>
            <w:r>
              <w:rPr>
                <w:sz w:val="22"/>
                <w:szCs w:val="22"/>
              </w:rPr>
              <w:t>0.10</w:t>
            </w:r>
          </w:p>
        </w:tc>
        <w:tc>
          <w:tcPr>
            <w:tcW w:w="0" w:type="auto"/>
            <w:tcMar>
              <w:top w:w="30" w:type="dxa"/>
              <w:left w:w="45" w:type="dxa"/>
              <w:bottom w:w="30" w:type="dxa"/>
              <w:right w:w="45" w:type="dxa"/>
            </w:tcMar>
            <w:vAlign w:val="bottom"/>
            <w:hideMark/>
          </w:tcPr>
          <w:p w14:paraId="3409FA87" w14:textId="77777777" w:rsidR="00A1630B" w:rsidRDefault="00A1630B" w:rsidP="007D35CB">
            <w:pPr>
              <w:jc w:val="center"/>
              <w:rPr>
                <w:sz w:val="22"/>
                <w:szCs w:val="22"/>
              </w:rPr>
            </w:pPr>
            <w:r>
              <w:rPr>
                <w:sz w:val="22"/>
                <w:szCs w:val="22"/>
              </w:rPr>
              <w:t>0.09</w:t>
            </w:r>
          </w:p>
        </w:tc>
        <w:tc>
          <w:tcPr>
            <w:tcW w:w="0" w:type="auto"/>
            <w:tcMar>
              <w:top w:w="30" w:type="dxa"/>
              <w:left w:w="45" w:type="dxa"/>
              <w:bottom w:w="30" w:type="dxa"/>
              <w:right w:w="45" w:type="dxa"/>
            </w:tcMar>
            <w:vAlign w:val="bottom"/>
            <w:hideMark/>
          </w:tcPr>
          <w:p w14:paraId="7DDCD6FE" w14:textId="77777777" w:rsidR="00A1630B" w:rsidRDefault="00A1630B" w:rsidP="007D35CB">
            <w:pPr>
              <w:jc w:val="center"/>
              <w:rPr>
                <w:sz w:val="22"/>
                <w:szCs w:val="22"/>
              </w:rPr>
            </w:pPr>
            <w:r>
              <w:rPr>
                <w:sz w:val="22"/>
                <w:szCs w:val="22"/>
              </w:rPr>
              <w:t>-0.44</w:t>
            </w:r>
          </w:p>
        </w:tc>
        <w:tc>
          <w:tcPr>
            <w:tcW w:w="0" w:type="auto"/>
            <w:tcMar>
              <w:top w:w="30" w:type="dxa"/>
              <w:left w:w="45" w:type="dxa"/>
              <w:bottom w:w="30" w:type="dxa"/>
              <w:right w:w="45" w:type="dxa"/>
            </w:tcMar>
            <w:vAlign w:val="bottom"/>
            <w:hideMark/>
          </w:tcPr>
          <w:p w14:paraId="1C30D931" w14:textId="77777777" w:rsidR="00A1630B" w:rsidRDefault="00A1630B" w:rsidP="007D35CB">
            <w:pPr>
              <w:jc w:val="center"/>
              <w:rPr>
                <w:sz w:val="22"/>
                <w:szCs w:val="22"/>
              </w:rPr>
            </w:pPr>
            <w:r>
              <w:rPr>
                <w:sz w:val="22"/>
                <w:szCs w:val="22"/>
              </w:rPr>
              <w:t>0.47</w:t>
            </w:r>
          </w:p>
        </w:tc>
      </w:tr>
      <w:tr w:rsidR="00FD5948" w14:paraId="05A7AFFB" w14:textId="77777777" w:rsidTr="00D5613F">
        <w:trPr>
          <w:trHeight w:val="315"/>
          <w:tblCellSpacing w:w="0" w:type="dxa"/>
        </w:trPr>
        <w:tc>
          <w:tcPr>
            <w:tcW w:w="0" w:type="auto"/>
            <w:vMerge/>
            <w:vAlign w:val="center"/>
            <w:hideMark/>
          </w:tcPr>
          <w:p w14:paraId="08F7A2C6" w14:textId="77777777" w:rsidR="00A1630B" w:rsidRDefault="00A1630B" w:rsidP="00C75078">
            <w:pPr>
              <w:rPr>
                <w:sz w:val="22"/>
                <w:szCs w:val="22"/>
              </w:rPr>
            </w:pPr>
          </w:p>
        </w:tc>
        <w:tc>
          <w:tcPr>
            <w:tcW w:w="0" w:type="auto"/>
            <w:shd w:val="clear" w:color="auto" w:fill="FFFFFF"/>
            <w:tcMar>
              <w:top w:w="30" w:type="dxa"/>
              <w:left w:w="45" w:type="dxa"/>
              <w:bottom w:w="30" w:type="dxa"/>
              <w:right w:w="45" w:type="dxa"/>
            </w:tcMar>
            <w:vAlign w:val="bottom"/>
            <w:hideMark/>
          </w:tcPr>
          <w:p w14:paraId="1F2C34C3" w14:textId="32B9A6AA" w:rsidR="00A1630B" w:rsidRDefault="00A1630B">
            <w:pPr>
              <w:rPr>
                <w:sz w:val="22"/>
                <w:szCs w:val="22"/>
              </w:rPr>
            </w:pPr>
            <w:r>
              <w:rPr>
                <w:sz w:val="22"/>
                <w:szCs w:val="22"/>
              </w:rPr>
              <w:t>Agricultural</w:t>
            </w:r>
          </w:p>
        </w:tc>
        <w:tc>
          <w:tcPr>
            <w:tcW w:w="0" w:type="auto"/>
            <w:tcMar>
              <w:top w:w="30" w:type="dxa"/>
              <w:left w:w="45" w:type="dxa"/>
              <w:bottom w:w="30" w:type="dxa"/>
              <w:right w:w="45" w:type="dxa"/>
            </w:tcMar>
            <w:vAlign w:val="bottom"/>
            <w:hideMark/>
          </w:tcPr>
          <w:p w14:paraId="7DF0E478" w14:textId="77777777" w:rsidR="00A1630B" w:rsidRDefault="00A1630B" w:rsidP="007D35CB">
            <w:pPr>
              <w:jc w:val="center"/>
              <w:rPr>
                <w:sz w:val="22"/>
                <w:szCs w:val="22"/>
              </w:rPr>
            </w:pPr>
            <w:r>
              <w:rPr>
                <w:sz w:val="22"/>
                <w:szCs w:val="22"/>
              </w:rPr>
              <w:t>0.24</w:t>
            </w:r>
          </w:p>
        </w:tc>
        <w:tc>
          <w:tcPr>
            <w:tcW w:w="0" w:type="auto"/>
            <w:tcMar>
              <w:top w:w="30" w:type="dxa"/>
              <w:left w:w="45" w:type="dxa"/>
              <w:bottom w:w="30" w:type="dxa"/>
              <w:right w:w="45" w:type="dxa"/>
            </w:tcMar>
            <w:vAlign w:val="bottom"/>
            <w:hideMark/>
          </w:tcPr>
          <w:p w14:paraId="1D79C250" w14:textId="77777777" w:rsidR="00A1630B" w:rsidRDefault="00A1630B" w:rsidP="007D35CB">
            <w:pPr>
              <w:jc w:val="center"/>
              <w:rPr>
                <w:sz w:val="22"/>
                <w:szCs w:val="22"/>
              </w:rPr>
            </w:pPr>
            <w:r>
              <w:rPr>
                <w:sz w:val="22"/>
                <w:szCs w:val="22"/>
              </w:rPr>
              <w:t>0.14</w:t>
            </w:r>
          </w:p>
        </w:tc>
        <w:tc>
          <w:tcPr>
            <w:tcW w:w="0" w:type="auto"/>
            <w:tcMar>
              <w:top w:w="30" w:type="dxa"/>
              <w:left w:w="45" w:type="dxa"/>
              <w:bottom w:w="30" w:type="dxa"/>
              <w:right w:w="45" w:type="dxa"/>
            </w:tcMar>
            <w:vAlign w:val="bottom"/>
            <w:hideMark/>
          </w:tcPr>
          <w:p w14:paraId="63202E22" w14:textId="77777777" w:rsidR="00A1630B" w:rsidRDefault="00A1630B" w:rsidP="007D35CB">
            <w:pPr>
              <w:jc w:val="center"/>
              <w:rPr>
                <w:sz w:val="22"/>
                <w:szCs w:val="22"/>
              </w:rPr>
            </w:pPr>
            <w:r>
              <w:rPr>
                <w:sz w:val="22"/>
                <w:szCs w:val="22"/>
              </w:rPr>
              <w:t>-0.09</w:t>
            </w:r>
          </w:p>
        </w:tc>
        <w:tc>
          <w:tcPr>
            <w:tcW w:w="0" w:type="auto"/>
            <w:tcMar>
              <w:top w:w="30" w:type="dxa"/>
              <w:left w:w="45" w:type="dxa"/>
              <w:bottom w:w="30" w:type="dxa"/>
              <w:right w:w="45" w:type="dxa"/>
            </w:tcMar>
            <w:vAlign w:val="bottom"/>
            <w:hideMark/>
          </w:tcPr>
          <w:p w14:paraId="6496BB98" w14:textId="77777777" w:rsidR="00A1630B" w:rsidRDefault="00A1630B" w:rsidP="007D35CB">
            <w:pPr>
              <w:jc w:val="center"/>
              <w:rPr>
                <w:sz w:val="22"/>
                <w:szCs w:val="22"/>
              </w:rPr>
            </w:pPr>
            <w:r>
              <w:rPr>
                <w:sz w:val="22"/>
                <w:szCs w:val="22"/>
              </w:rPr>
              <w:t>1.16</w:t>
            </w:r>
          </w:p>
        </w:tc>
      </w:tr>
      <w:tr w:rsidR="00FD5948" w14:paraId="5CB960E0" w14:textId="77777777" w:rsidTr="00D5613F">
        <w:trPr>
          <w:trHeight w:val="315"/>
          <w:tblCellSpacing w:w="0" w:type="dxa"/>
        </w:trPr>
        <w:tc>
          <w:tcPr>
            <w:tcW w:w="0" w:type="auto"/>
            <w:vMerge w:val="restart"/>
            <w:tcMar>
              <w:top w:w="30" w:type="dxa"/>
              <w:left w:w="45" w:type="dxa"/>
              <w:bottom w:w="30" w:type="dxa"/>
              <w:right w:w="45" w:type="dxa"/>
            </w:tcMar>
            <w:vAlign w:val="center"/>
            <w:hideMark/>
          </w:tcPr>
          <w:p w14:paraId="0D16EA08" w14:textId="1AB2F97F" w:rsidR="00A1630B" w:rsidRDefault="00FD5948" w:rsidP="00C75078">
            <w:pPr>
              <w:rPr>
                <w:sz w:val="22"/>
                <w:szCs w:val="22"/>
              </w:rPr>
            </w:pPr>
            <w:r>
              <w:rPr>
                <w:sz w:val="22"/>
                <w:szCs w:val="22"/>
              </w:rPr>
              <w:t>E</w:t>
            </w:r>
            <w:r w:rsidR="00A1630B">
              <w:rPr>
                <w:sz w:val="22"/>
                <w:szCs w:val="22"/>
              </w:rPr>
              <w:t>nergy</w:t>
            </w:r>
          </w:p>
        </w:tc>
        <w:tc>
          <w:tcPr>
            <w:tcW w:w="0" w:type="auto"/>
            <w:shd w:val="clear" w:color="auto" w:fill="FFFFFF"/>
            <w:tcMar>
              <w:top w:w="30" w:type="dxa"/>
              <w:left w:w="45" w:type="dxa"/>
              <w:bottom w:w="30" w:type="dxa"/>
              <w:right w:w="45" w:type="dxa"/>
            </w:tcMar>
            <w:vAlign w:val="bottom"/>
            <w:hideMark/>
          </w:tcPr>
          <w:p w14:paraId="431CF113" w14:textId="173B88B9" w:rsidR="00A1630B" w:rsidRDefault="00A1630B">
            <w:pPr>
              <w:rPr>
                <w:sz w:val="22"/>
                <w:szCs w:val="22"/>
              </w:rPr>
            </w:pPr>
            <w:r>
              <w:rPr>
                <w:sz w:val="22"/>
                <w:szCs w:val="22"/>
              </w:rPr>
              <w:t>Metal</w:t>
            </w:r>
          </w:p>
        </w:tc>
        <w:tc>
          <w:tcPr>
            <w:tcW w:w="0" w:type="auto"/>
            <w:tcMar>
              <w:top w:w="30" w:type="dxa"/>
              <w:left w:w="45" w:type="dxa"/>
              <w:bottom w:w="30" w:type="dxa"/>
              <w:right w:w="45" w:type="dxa"/>
            </w:tcMar>
            <w:vAlign w:val="bottom"/>
            <w:hideMark/>
          </w:tcPr>
          <w:p w14:paraId="48593A45" w14:textId="77777777" w:rsidR="00A1630B" w:rsidRDefault="00A1630B" w:rsidP="007D35CB">
            <w:pPr>
              <w:jc w:val="center"/>
              <w:rPr>
                <w:sz w:val="22"/>
                <w:szCs w:val="22"/>
              </w:rPr>
            </w:pPr>
            <w:r>
              <w:rPr>
                <w:sz w:val="22"/>
                <w:szCs w:val="22"/>
              </w:rPr>
              <w:t>0.30</w:t>
            </w:r>
          </w:p>
        </w:tc>
        <w:tc>
          <w:tcPr>
            <w:tcW w:w="0" w:type="auto"/>
            <w:tcMar>
              <w:top w:w="30" w:type="dxa"/>
              <w:left w:w="45" w:type="dxa"/>
              <w:bottom w:w="30" w:type="dxa"/>
              <w:right w:w="45" w:type="dxa"/>
            </w:tcMar>
            <w:vAlign w:val="bottom"/>
            <w:hideMark/>
          </w:tcPr>
          <w:p w14:paraId="221D5723" w14:textId="77777777" w:rsidR="00A1630B" w:rsidRDefault="00A1630B" w:rsidP="007D35CB">
            <w:pPr>
              <w:jc w:val="center"/>
              <w:rPr>
                <w:sz w:val="22"/>
                <w:szCs w:val="22"/>
              </w:rPr>
            </w:pPr>
            <w:r>
              <w:rPr>
                <w:sz w:val="22"/>
                <w:szCs w:val="22"/>
              </w:rPr>
              <w:t>0.27</w:t>
            </w:r>
          </w:p>
        </w:tc>
        <w:tc>
          <w:tcPr>
            <w:tcW w:w="0" w:type="auto"/>
            <w:tcMar>
              <w:top w:w="30" w:type="dxa"/>
              <w:left w:w="45" w:type="dxa"/>
              <w:bottom w:w="30" w:type="dxa"/>
              <w:right w:w="45" w:type="dxa"/>
            </w:tcMar>
            <w:vAlign w:val="bottom"/>
            <w:hideMark/>
          </w:tcPr>
          <w:p w14:paraId="5AA4AD09" w14:textId="77777777" w:rsidR="00A1630B" w:rsidRDefault="00A1630B" w:rsidP="007D35CB">
            <w:pPr>
              <w:jc w:val="center"/>
              <w:rPr>
                <w:sz w:val="22"/>
                <w:szCs w:val="22"/>
              </w:rPr>
            </w:pPr>
            <w:r>
              <w:rPr>
                <w:sz w:val="22"/>
                <w:szCs w:val="22"/>
              </w:rPr>
              <w:t>-0.37</w:t>
            </w:r>
          </w:p>
        </w:tc>
        <w:tc>
          <w:tcPr>
            <w:tcW w:w="0" w:type="auto"/>
            <w:tcMar>
              <w:top w:w="30" w:type="dxa"/>
              <w:left w:w="45" w:type="dxa"/>
              <w:bottom w:w="30" w:type="dxa"/>
              <w:right w:w="45" w:type="dxa"/>
            </w:tcMar>
            <w:vAlign w:val="bottom"/>
            <w:hideMark/>
          </w:tcPr>
          <w:p w14:paraId="7A8F0B82" w14:textId="77777777" w:rsidR="00A1630B" w:rsidRDefault="00A1630B" w:rsidP="007D35CB">
            <w:pPr>
              <w:jc w:val="center"/>
              <w:rPr>
                <w:sz w:val="22"/>
                <w:szCs w:val="22"/>
              </w:rPr>
            </w:pPr>
            <w:r>
              <w:rPr>
                <w:sz w:val="22"/>
                <w:szCs w:val="22"/>
              </w:rPr>
              <w:t>3.86</w:t>
            </w:r>
          </w:p>
        </w:tc>
      </w:tr>
      <w:tr w:rsidR="00FD5948" w14:paraId="013A33D6" w14:textId="77777777" w:rsidTr="00D5613F">
        <w:trPr>
          <w:trHeight w:val="315"/>
          <w:tblCellSpacing w:w="0" w:type="dxa"/>
        </w:trPr>
        <w:tc>
          <w:tcPr>
            <w:tcW w:w="0" w:type="auto"/>
            <w:vMerge/>
            <w:vAlign w:val="center"/>
            <w:hideMark/>
          </w:tcPr>
          <w:p w14:paraId="4EC66BE2" w14:textId="77777777" w:rsidR="00A1630B" w:rsidRDefault="00A1630B" w:rsidP="00C75078">
            <w:pPr>
              <w:rPr>
                <w:sz w:val="22"/>
                <w:szCs w:val="22"/>
              </w:rPr>
            </w:pPr>
          </w:p>
        </w:tc>
        <w:tc>
          <w:tcPr>
            <w:tcW w:w="0" w:type="auto"/>
            <w:shd w:val="clear" w:color="auto" w:fill="FFFFFF"/>
            <w:tcMar>
              <w:top w:w="30" w:type="dxa"/>
              <w:left w:w="45" w:type="dxa"/>
              <w:bottom w:w="30" w:type="dxa"/>
              <w:right w:w="45" w:type="dxa"/>
            </w:tcMar>
            <w:vAlign w:val="bottom"/>
            <w:hideMark/>
          </w:tcPr>
          <w:p w14:paraId="2D259645" w14:textId="61F8E730" w:rsidR="00A1630B" w:rsidRDefault="00A1630B">
            <w:pPr>
              <w:rPr>
                <w:sz w:val="22"/>
                <w:szCs w:val="22"/>
              </w:rPr>
            </w:pPr>
            <w:r>
              <w:rPr>
                <w:sz w:val="22"/>
                <w:szCs w:val="22"/>
              </w:rPr>
              <w:t>Agricultural</w:t>
            </w:r>
          </w:p>
        </w:tc>
        <w:tc>
          <w:tcPr>
            <w:tcW w:w="0" w:type="auto"/>
            <w:tcMar>
              <w:top w:w="30" w:type="dxa"/>
              <w:left w:w="45" w:type="dxa"/>
              <w:bottom w:w="30" w:type="dxa"/>
              <w:right w:w="45" w:type="dxa"/>
            </w:tcMar>
            <w:vAlign w:val="bottom"/>
            <w:hideMark/>
          </w:tcPr>
          <w:p w14:paraId="16028E64" w14:textId="77777777" w:rsidR="00A1630B" w:rsidRDefault="00A1630B" w:rsidP="007D35CB">
            <w:pPr>
              <w:jc w:val="center"/>
              <w:rPr>
                <w:sz w:val="22"/>
                <w:szCs w:val="22"/>
              </w:rPr>
            </w:pPr>
            <w:r>
              <w:rPr>
                <w:sz w:val="22"/>
                <w:szCs w:val="22"/>
              </w:rPr>
              <w:t>0.29</w:t>
            </w:r>
          </w:p>
        </w:tc>
        <w:tc>
          <w:tcPr>
            <w:tcW w:w="0" w:type="auto"/>
            <w:tcMar>
              <w:top w:w="30" w:type="dxa"/>
              <w:left w:w="45" w:type="dxa"/>
              <w:bottom w:w="30" w:type="dxa"/>
              <w:right w:w="45" w:type="dxa"/>
            </w:tcMar>
            <w:vAlign w:val="bottom"/>
            <w:hideMark/>
          </w:tcPr>
          <w:p w14:paraId="7B1D4414" w14:textId="77777777" w:rsidR="00A1630B" w:rsidRDefault="00A1630B" w:rsidP="007D35CB">
            <w:pPr>
              <w:jc w:val="center"/>
              <w:rPr>
                <w:sz w:val="22"/>
                <w:szCs w:val="22"/>
              </w:rPr>
            </w:pPr>
            <w:r>
              <w:rPr>
                <w:sz w:val="22"/>
                <w:szCs w:val="22"/>
              </w:rPr>
              <w:t>0.26</w:t>
            </w:r>
          </w:p>
        </w:tc>
        <w:tc>
          <w:tcPr>
            <w:tcW w:w="0" w:type="auto"/>
            <w:tcMar>
              <w:top w:w="30" w:type="dxa"/>
              <w:left w:w="45" w:type="dxa"/>
              <w:bottom w:w="30" w:type="dxa"/>
              <w:right w:w="45" w:type="dxa"/>
            </w:tcMar>
            <w:vAlign w:val="bottom"/>
            <w:hideMark/>
          </w:tcPr>
          <w:p w14:paraId="2CC9A47C" w14:textId="77777777" w:rsidR="00A1630B" w:rsidRDefault="00A1630B" w:rsidP="007D35CB">
            <w:pPr>
              <w:jc w:val="center"/>
              <w:rPr>
                <w:sz w:val="22"/>
                <w:szCs w:val="22"/>
              </w:rPr>
            </w:pPr>
            <w:r>
              <w:rPr>
                <w:sz w:val="22"/>
                <w:szCs w:val="22"/>
              </w:rPr>
              <w:t>-0.44</w:t>
            </w:r>
          </w:p>
        </w:tc>
        <w:tc>
          <w:tcPr>
            <w:tcW w:w="0" w:type="auto"/>
            <w:tcMar>
              <w:top w:w="30" w:type="dxa"/>
              <w:left w:w="45" w:type="dxa"/>
              <w:bottom w:w="30" w:type="dxa"/>
              <w:right w:w="45" w:type="dxa"/>
            </w:tcMar>
            <w:vAlign w:val="bottom"/>
            <w:hideMark/>
          </w:tcPr>
          <w:p w14:paraId="4EB7EE35" w14:textId="77777777" w:rsidR="00A1630B" w:rsidRDefault="00A1630B" w:rsidP="007D35CB">
            <w:pPr>
              <w:jc w:val="center"/>
              <w:rPr>
                <w:sz w:val="22"/>
                <w:szCs w:val="22"/>
              </w:rPr>
            </w:pPr>
            <w:r>
              <w:rPr>
                <w:sz w:val="22"/>
                <w:szCs w:val="22"/>
              </w:rPr>
              <w:t>1.64</w:t>
            </w:r>
          </w:p>
        </w:tc>
      </w:tr>
      <w:tr w:rsidR="00FD5948" w14:paraId="2E4B0AEC" w14:textId="77777777" w:rsidTr="00D5613F">
        <w:trPr>
          <w:trHeight w:val="315"/>
          <w:tblCellSpacing w:w="0" w:type="dxa"/>
        </w:trPr>
        <w:tc>
          <w:tcPr>
            <w:tcW w:w="0" w:type="auto"/>
            <w:vMerge w:val="restart"/>
            <w:tcBorders>
              <w:bottom w:val="single" w:sz="6" w:space="0" w:color="000000"/>
            </w:tcBorders>
            <w:tcMar>
              <w:top w:w="30" w:type="dxa"/>
              <w:left w:w="45" w:type="dxa"/>
              <w:bottom w:w="30" w:type="dxa"/>
              <w:right w:w="45" w:type="dxa"/>
            </w:tcMar>
            <w:vAlign w:val="center"/>
            <w:hideMark/>
          </w:tcPr>
          <w:p w14:paraId="30E33E48" w14:textId="5F1A3568" w:rsidR="00A1630B" w:rsidRDefault="00A1630B" w:rsidP="00C75078">
            <w:pPr>
              <w:rPr>
                <w:sz w:val="22"/>
                <w:szCs w:val="22"/>
              </w:rPr>
            </w:pPr>
            <w:r>
              <w:rPr>
                <w:sz w:val="22"/>
                <w:szCs w:val="22"/>
              </w:rPr>
              <w:t>Agricultural</w:t>
            </w:r>
          </w:p>
        </w:tc>
        <w:tc>
          <w:tcPr>
            <w:tcW w:w="0" w:type="auto"/>
            <w:shd w:val="clear" w:color="auto" w:fill="FFFFFF"/>
            <w:tcMar>
              <w:top w:w="30" w:type="dxa"/>
              <w:left w:w="45" w:type="dxa"/>
              <w:bottom w:w="30" w:type="dxa"/>
              <w:right w:w="45" w:type="dxa"/>
            </w:tcMar>
            <w:vAlign w:val="bottom"/>
            <w:hideMark/>
          </w:tcPr>
          <w:p w14:paraId="18D92A13" w14:textId="24CA0F4E" w:rsidR="00A1630B" w:rsidRDefault="00A1630B">
            <w:pPr>
              <w:rPr>
                <w:sz w:val="22"/>
                <w:szCs w:val="22"/>
              </w:rPr>
            </w:pPr>
            <w:r>
              <w:rPr>
                <w:sz w:val="22"/>
                <w:szCs w:val="22"/>
              </w:rPr>
              <w:t>Metal</w:t>
            </w:r>
          </w:p>
        </w:tc>
        <w:tc>
          <w:tcPr>
            <w:tcW w:w="0" w:type="auto"/>
            <w:tcMar>
              <w:top w:w="30" w:type="dxa"/>
              <w:left w:w="45" w:type="dxa"/>
              <w:bottom w:w="30" w:type="dxa"/>
              <w:right w:w="45" w:type="dxa"/>
            </w:tcMar>
            <w:vAlign w:val="bottom"/>
            <w:hideMark/>
          </w:tcPr>
          <w:p w14:paraId="5E2FD8AE" w14:textId="77777777" w:rsidR="00A1630B" w:rsidRDefault="00A1630B" w:rsidP="007D35CB">
            <w:pPr>
              <w:jc w:val="center"/>
              <w:rPr>
                <w:sz w:val="22"/>
                <w:szCs w:val="22"/>
              </w:rPr>
            </w:pPr>
            <w:r>
              <w:rPr>
                <w:sz w:val="22"/>
                <w:szCs w:val="22"/>
              </w:rPr>
              <w:t>0.17</w:t>
            </w:r>
          </w:p>
        </w:tc>
        <w:tc>
          <w:tcPr>
            <w:tcW w:w="0" w:type="auto"/>
            <w:tcMar>
              <w:top w:w="30" w:type="dxa"/>
              <w:left w:w="45" w:type="dxa"/>
              <w:bottom w:w="30" w:type="dxa"/>
              <w:right w:w="45" w:type="dxa"/>
            </w:tcMar>
            <w:vAlign w:val="bottom"/>
            <w:hideMark/>
          </w:tcPr>
          <w:p w14:paraId="6C986F20" w14:textId="77777777" w:rsidR="00A1630B" w:rsidRDefault="00A1630B" w:rsidP="007D35CB">
            <w:pPr>
              <w:jc w:val="center"/>
              <w:rPr>
                <w:sz w:val="22"/>
                <w:szCs w:val="22"/>
              </w:rPr>
            </w:pPr>
            <w:r>
              <w:rPr>
                <w:sz w:val="22"/>
                <w:szCs w:val="22"/>
              </w:rPr>
              <w:t>0.08</w:t>
            </w:r>
          </w:p>
        </w:tc>
        <w:tc>
          <w:tcPr>
            <w:tcW w:w="0" w:type="auto"/>
            <w:tcMar>
              <w:top w:w="30" w:type="dxa"/>
              <w:left w:w="45" w:type="dxa"/>
              <w:bottom w:w="30" w:type="dxa"/>
              <w:right w:w="45" w:type="dxa"/>
            </w:tcMar>
            <w:vAlign w:val="bottom"/>
            <w:hideMark/>
          </w:tcPr>
          <w:p w14:paraId="2EEC13F7" w14:textId="77777777" w:rsidR="00A1630B" w:rsidRDefault="00A1630B" w:rsidP="007D35CB">
            <w:pPr>
              <w:jc w:val="center"/>
              <w:rPr>
                <w:sz w:val="22"/>
                <w:szCs w:val="22"/>
              </w:rPr>
            </w:pPr>
            <w:r>
              <w:rPr>
                <w:sz w:val="22"/>
                <w:szCs w:val="22"/>
              </w:rPr>
              <w:t>-0.07</w:t>
            </w:r>
          </w:p>
        </w:tc>
        <w:tc>
          <w:tcPr>
            <w:tcW w:w="0" w:type="auto"/>
            <w:tcMar>
              <w:top w:w="30" w:type="dxa"/>
              <w:left w:w="45" w:type="dxa"/>
              <w:bottom w:w="30" w:type="dxa"/>
              <w:right w:w="45" w:type="dxa"/>
            </w:tcMar>
            <w:vAlign w:val="bottom"/>
            <w:hideMark/>
          </w:tcPr>
          <w:p w14:paraId="31C6AF97" w14:textId="77777777" w:rsidR="00A1630B" w:rsidRDefault="00A1630B" w:rsidP="007D35CB">
            <w:pPr>
              <w:jc w:val="center"/>
              <w:rPr>
                <w:sz w:val="22"/>
                <w:szCs w:val="22"/>
              </w:rPr>
            </w:pPr>
            <w:r>
              <w:rPr>
                <w:sz w:val="22"/>
                <w:szCs w:val="22"/>
              </w:rPr>
              <w:t>0.44</w:t>
            </w:r>
          </w:p>
        </w:tc>
      </w:tr>
      <w:tr w:rsidR="00FD5948" w14:paraId="510E3CDA" w14:textId="77777777" w:rsidTr="00B816B8">
        <w:trPr>
          <w:trHeight w:val="315"/>
          <w:tblCellSpacing w:w="0" w:type="dxa"/>
        </w:trPr>
        <w:tc>
          <w:tcPr>
            <w:tcW w:w="0" w:type="auto"/>
            <w:vMerge/>
            <w:tcBorders>
              <w:bottom w:val="single" w:sz="6" w:space="0" w:color="000000"/>
            </w:tcBorders>
            <w:vAlign w:val="center"/>
            <w:hideMark/>
          </w:tcPr>
          <w:p w14:paraId="0FEEDC20" w14:textId="77777777" w:rsidR="00A1630B" w:rsidRDefault="00A1630B">
            <w:pPr>
              <w:rPr>
                <w:sz w:val="22"/>
                <w:szCs w:val="22"/>
              </w:rPr>
            </w:pPr>
          </w:p>
        </w:tc>
        <w:tc>
          <w:tcPr>
            <w:tcW w:w="0" w:type="auto"/>
            <w:tcBorders>
              <w:bottom w:val="single" w:sz="6" w:space="0" w:color="000000"/>
            </w:tcBorders>
            <w:shd w:val="clear" w:color="auto" w:fill="FFFFFF"/>
            <w:tcMar>
              <w:top w:w="30" w:type="dxa"/>
              <w:left w:w="45" w:type="dxa"/>
              <w:bottom w:w="30" w:type="dxa"/>
              <w:right w:w="45" w:type="dxa"/>
            </w:tcMar>
            <w:vAlign w:val="bottom"/>
            <w:hideMark/>
          </w:tcPr>
          <w:p w14:paraId="597F69AD" w14:textId="76B9E844" w:rsidR="00A1630B" w:rsidRDefault="00A1630B">
            <w:pPr>
              <w:rPr>
                <w:sz w:val="22"/>
                <w:szCs w:val="22"/>
              </w:rPr>
            </w:pPr>
            <w:r>
              <w:rPr>
                <w:sz w:val="22"/>
                <w:szCs w:val="22"/>
              </w:rPr>
              <w:t>Energy</w:t>
            </w:r>
          </w:p>
        </w:tc>
        <w:tc>
          <w:tcPr>
            <w:tcW w:w="0" w:type="auto"/>
            <w:tcBorders>
              <w:bottom w:val="single" w:sz="6" w:space="0" w:color="000000"/>
            </w:tcBorders>
            <w:tcMar>
              <w:top w:w="30" w:type="dxa"/>
              <w:left w:w="45" w:type="dxa"/>
              <w:bottom w:w="30" w:type="dxa"/>
              <w:right w:w="45" w:type="dxa"/>
            </w:tcMar>
            <w:vAlign w:val="bottom"/>
            <w:hideMark/>
          </w:tcPr>
          <w:p w14:paraId="0805F894" w14:textId="77777777" w:rsidR="00A1630B" w:rsidRDefault="00A1630B" w:rsidP="007D35CB">
            <w:pPr>
              <w:jc w:val="center"/>
              <w:rPr>
                <w:sz w:val="22"/>
                <w:szCs w:val="22"/>
              </w:rPr>
            </w:pPr>
            <w:r>
              <w:rPr>
                <w:sz w:val="22"/>
                <w:szCs w:val="22"/>
              </w:rPr>
              <w:t>0.07</w:t>
            </w:r>
          </w:p>
        </w:tc>
        <w:tc>
          <w:tcPr>
            <w:tcW w:w="0" w:type="auto"/>
            <w:tcBorders>
              <w:bottom w:val="single" w:sz="6" w:space="0" w:color="000000"/>
            </w:tcBorders>
            <w:tcMar>
              <w:top w:w="30" w:type="dxa"/>
              <w:left w:w="45" w:type="dxa"/>
              <w:bottom w:w="30" w:type="dxa"/>
              <w:right w:w="45" w:type="dxa"/>
            </w:tcMar>
            <w:vAlign w:val="bottom"/>
            <w:hideMark/>
          </w:tcPr>
          <w:p w14:paraId="681DFA5D" w14:textId="77777777" w:rsidR="00A1630B" w:rsidRDefault="00A1630B" w:rsidP="007D35CB">
            <w:pPr>
              <w:jc w:val="center"/>
              <w:rPr>
                <w:sz w:val="22"/>
                <w:szCs w:val="22"/>
              </w:rPr>
            </w:pPr>
            <w:r>
              <w:rPr>
                <w:sz w:val="22"/>
                <w:szCs w:val="22"/>
              </w:rPr>
              <w:t>0.06</w:t>
            </w:r>
          </w:p>
        </w:tc>
        <w:tc>
          <w:tcPr>
            <w:tcW w:w="0" w:type="auto"/>
            <w:tcBorders>
              <w:bottom w:val="single" w:sz="6" w:space="0" w:color="000000"/>
            </w:tcBorders>
            <w:tcMar>
              <w:top w:w="30" w:type="dxa"/>
              <w:left w:w="45" w:type="dxa"/>
              <w:bottom w:w="30" w:type="dxa"/>
              <w:right w:w="45" w:type="dxa"/>
            </w:tcMar>
            <w:vAlign w:val="bottom"/>
            <w:hideMark/>
          </w:tcPr>
          <w:p w14:paraId="611AAF41" w14:textId="77777777" w:rsidR="00A1630B" w:rsidRDefault="00A1630B" w:rsidP="007D35CB">
            <w:pPr>
              <w:jc w:val="center"/>
              <w:rPr>
                <w:sz w:val="22"/>
                <w:szCs w:val="22"/>
              </w:rPr>
            </w:pPr>
            <w:r>
              <w:rPr>
                <w:sz w:val="22"/>
                <w:szCs w:val="22"/>
              </w:rPr>
              <w:t>-0.09</w:t>
            </w:r>
          </w:p>
        </w:tc>
        <w:tc>
          <w:tcPr>
            <w:tcW w:w="0" w:type="auto"/>
            <w:tcBorders>
              <w:bottom w:val="single" w:sz="6" w:space="0" w:color="000000"/>
            </w:tcBorders>
            <w:tcMar>
              <w:top w:w="30" w:type="dxa"/>
              <w:left w:w="45" w:type="dxa"/>
              <w:bottom w:w="30" w:type="dxa"/>
              <w:right w:w="45" w:type="dxa"/>
            </w:tcMar>
            <w:vAlign w:val="bottom"/>
            <w:hideMark/>
          </w:tcPr>
          <w:p w14:paraId="57C238EA" w14:textId="77777777" w:rsidR="00A1630B" w:rsidRDefault="00A1630B" w:rsidP="007D35CB">
            <w:pPr>
              <w:jc w:val="center"/>
              <w:rPr>
                <w:sz w:val="22"/>
                <w:szCs w:val="22"/>
              </w:rPr>
            </w:pPr>
            <w:r>
              <w:rPr>
                <w:sz w:val="22"/>
                <w:szCs w:val="22"/>
              </w:rPr>
              <w:t>0.30</w:t>
            </w:r>
          </w:p>
        </w:tc>
      </w:tr>
      <w:tr w:rsidR="00A1630B" w14:paraId="28472700" w14:textId="77777777" w:rsidTr="00B816B8">
        <w:trPr>
          <w:trHeight w:val="315"/>
          <w:tblCellSpacing w:w="0" w:type="dxa"/>
        </w:trPr>
        <w:tc>
          <w:tcPr>
            <w:tcW w:w="0" w:type="auto"/>
            <w:gridSpan w:val="6"/>
            <w:tcMar>
              <w:top w:w="30" w:type="dxa"/>
              <w:left w:w="45" w:type="dxa"/>
              <w:bottom w:w="30" w:type="dxa"/>
              <w:right w:w="45" w:type="dxa"/>
            </w:tcMar>
            <w:vAlign w:val="bottom"/>
            <w:hideMark/>
          </w:tcPr>
          <w:p w14:paraId="2A415ADA" w14:textId="746DC320" w:rsidR="00A1630B" w:rsidRDefault="00A1630B" w:rsidP="0025553A">
            <w:pPr>
              <w:jc w:val="both"/>
              <w:rPr>
                <w:sz w:val="22"/>
                <w:szCs w:val="22"/>
              </w:rPr>
            </w:pPr>
            <w:r>
              <w:rPr>
                <w:sz w:val="22"/>
                <w:szCs w:val="22"/>
              </w:rPr>
              <w:t xml:space="preserve">Note: This table shows the hedge ratios between commodity pairs. The input data of conditional volatility to </w:t>
            </w:r>
            <w:r w:rsidR="001E3E18">
              <w:rPr>
                <w:sz w:val="22"/>
                <w:szCs w:val="22"/>
              </w:rPr>
              <w:t>calculate</w:t>
            </w:r>
            <w:r>
              <w:rPr>
                <w:sz w:val="22"/>
                <w:szCs w:val="22"/>
              </w:rPr>
              <w:t xml:space="preserve"> the hedge ratios is </w:t>
            </w:r>
            <w:r w:rsidR="001E3E18">
              <w:rPr>
                <w:sz w:val="22"/>
                <w:szCs w:val="22"/>
              </w:rPr>
              <w:t>obtained</w:t>
            </w:r>
            <w:r>
              <w:rPr>
                <w:sz w:val="22"/>
                <w:szCs w:val="22"/>
              </w:rPr>
              <w:t xml:space="preserve"> from the diagonal VECH model with </w:t>
            </w:r>
            <w:r w:rsidR="00563C81">
              <w:rPr>
                <w:sz w:val="22"/>
                <w:szCs w:val="22"/>
              </w:rPr>
              <w:t xml:space="preserve">the </w:t>
            </w:r>
            <w:r>
              <w:rPr>
                <w:sz w:val="22"/>
                <w:szCs w:val="22"/>
              </w:rPr>
              <w:t xml:space="preserve">student t </w:t>
            </w:r>
            <w:r w:rsidR="001E3E18">
              <w:rPr>
                <w:sz w:val="22"/>
                <w:szCs w:val="22"/>
              </w:rPr>
              <w:t>distribution</w:t>
            </w:r>
            <w:r>
              <w:rPr>
                <w:sz w:val="22"/>
                <w:szCs w:val="22"/>
              </w:rPr>
              <w:t>.</w:t>
            </w:r>
          </w:p>
        </w:tc>
      </w:tr>
    </w:tbl>
    <w:p w14:paraId="197006FE" w14:textId="77777777" w:rsidR="00C90612" w:rsidRDefault="00C90612" w:rsidP="00C90612">
      <w:pPr>
        <w:jc w:val="both"/>
      </w:pPr>
    </w:p>
    <w:p w14:paraId="620FEA14" w14:textId="6922E40E" w:rsidR="00B816B8" w:rsidRDefault="00B816B8" w:rsidP="00B816B8">
      <w:pPr>
        <w:pStyle w:val="Heading2"/>
        <w:jc w:val="both"/>
      </w:pPr>
      <w:bookmarkStart w:id="33" w:name="_Toc167478297"/>
      <w:r>
        <w:t>4.</w:t>
      </w:r>
      <w:r w:rsidR="00C70BC5">
        <w:t>5</w:t>
      </w:r>
      <w:r>
        <w:t xml:space="preserve"> </w:t>
      </w:r>
      <w:r w:rsidR="00995AD4">
        <w:t>Empirical</w:t>
      </w:r>
      <w:r w:rsidR="002159EE">
        <w:t xml:space="preserve"> Result</w:t>
      </w:r>
      <w:r w:rsidR="006F041C">
        <w:t>s</w:t>
      </w:r>
      <w:r w:rsidR="002159EE">
        <w:t xml:space="preserve"> </w:t>
      </w:r>
      <w:r w:rsidR="00815487">
        <w:t>Summary</w:t>
      </w:r>
      <w:bookmarkEnd w:id="33"/>
    </w:p>
    <w:p w14:paraId="0F0A3978" w14:textId="2C49A32C" w:rsidR="00F95A52" w:rsidRDefault="00F95A52" w:rsidP="00982DA6">
      <w:pPr>
        <w:spacing w:after="240"/>
        <w:jc w:val="both"/>
      </w:pPr>
      <w:r>
        <w:t xml:space="preserve">Focusing on the commodity market, this </w:t>
      </w:r>
      <w:r w:rsidR="00E21D1E">
        <w:t>study</w:t>
      </w:r>
      <w:r>
        <w:t xml:space="preserve"> analyzes the dynamics of metal, energy, and agricultural commodity groups. This </w:t>
      </w:r>
      <w:r w:rsidR="00995AD4">
        <w:t>empirical</w:t>
      </w:r>
      <w:r w:rsidR="00926532">
        <w:t xml:space="preserve"> analysis</w:t>
      </w:r>
      <w:r>
        <w:t xml:space="preserve"> begins by exploring the statistical characteristics of the three commodity groups. All three commodity groups exhibit slightly negative skewness, indicating asymmetry. Moreover, metals and energy display high kurtosis, suggesting heavy</w:t>
      </w:r>
      <w:r w:rsidR="00096BDB">
        <w:t xml:space="preserve"> </w:t>
      </w:r>
      <w:r>
        <w:t xml:space="preserve">tail distribution, while agricultural commodities demonstrate lighter tails and approximate normal distribution. Additionally, the statistical tests reveal that the commodity return data is stationary with autocorrelation and heteroscedasticity. Secondly, the multivariate GARCH models of diagonal VECH, diagonal BEKK, and CCC are applied to model the volatility of the three commodity groups. The empirical results reveal that the student t-distribution assumption of multivariate GARCH models outperforms the normal distribution assumption. Also, the diagonal VECH model with </w:t>
      </w:r>
      <w:r w:rsidR="00B149AF">
        <w:t xml:space="preserve">student </w:t>
      </w:r>
      <w:r>
        <w:t>t</w:t>
      </w:r>
      <w:r w:rsidR="00B149AF">
        <w:t xml:space="preserve"> </w:t>
      </w:r>
      <w:r>
        <w:t xml:space="preserve">distribution has the highest goodness of fit. </w:t>
      </w:r>
    </w:p>
    <w:p w14:paraId="2CEAAA13" w14:textId="3D4EF742" w:rsidR="0063409A" w:rsidRDefault="00F95A52" w:rsidP="00982DA6">
      <w:pPr>
        <w:spacing w:after="240"/>
        <w:jc w:val="both"/>
      </w:pPr>
      <w:r>
        <w:t xml:space="preserve">By using the conditional </w:t>
      </w:r>
      <w:r w:rsidR="00EF3000">
        <w:t>volatility</w:t>
      </w:r>
      <w:r>
        <w:t xml:space="preserve"> and conditional correlation from the multivariate GARCH model</w:t>
      </w:r>
      <w:r w:rsidR="003B5817">
        <w:t>s</w:t>
      </w:r>
      <w:r>
        <w:t xml:space="preserve">, this </w:t>
      </w:r>
      <w:r w:rsidR="003272C3">
        <w:t>study</w:t>
      </w:r>
      <w:r>
        <w:t xml:space="preserve"> conducts portfolio optimization of seven portfolios, which are the mean-variance, minimum variance, minimum correlation, maximum Sharpe ratio, maximum Sortinoz ratio, and </w:t>
      </w:r>
      <w:r w:rsidR="00B66A12">
        <w:t xml:space="preserve">minimum </w:t>
      </w:r>
      <w:r>
        <w:t xml:space="preserve">CVaR portfolio strategies. This </w:t>
      </w:r>
      <w:r w:rsidR="001B1514">
        <w:t>study</w:t>
      </w:r>
      <w:r>
        <w:t xml:space="preserve"> considers two conditions, which are the short selling condition and no short selling condition. If not considering short-selling opportunities, the mean-variance portfolio has the highest average return during the sample period and the lowest volatility, indicating its efficiency as an investment strategy compared to other portfolio strategies under the sample period. This portfolio approach allocates the majority of the proportion to metals</w:t>
      </w:r>
      <w:r w:rsidR="008E2288">
        <w:t>,</w:t>
      </w:r>
      <w:r>
        <w:t xml:space="preserve"> </w:t>
      </w:r>
      <w:r w:rsidR="00C40D88">
        <w:t xml:space="preserve">a </w:t>
      </w:r>
      <w:r>
        <w:t>relatively smaller amount of proportion to energy commodities</w:t>
      </w:r>
      <w:r w:rsidR="008E2288">
        <w:t>, and the least minimal amount to agricultural commodities</w:t>
      </w:r>
      <w:r>
        <w:t xml:space="preserve">. In contrast, the </w:t>
      </w:r>
      <w:r>
        <w:rPr>
          <w:highlight w:val="white"/>
        </w:rPr>
        <w:t xml:space="preserve">minimum </w:t>
      </w:r>
      <w:r>
        <w:t>CVaR portfolio has the lowest average return and C</w:t>
      </w:r>
      <w:r w:rsidR="008C746C">
        <w:t>V</w:t>
      </w:r>
      <w:r>
        <w:t>aR</w:t>
      </w:r>
      <w:r w:rsidR="007F710E">
        <w:t>, along with the highest variance</w:t>
      </w:r>
      <w:r>
        <w:t xml:space="preserve">, indicating </w:t>
      </w:r>
      <w:r w:rsidR="005F137B">
        <w:t xml:space="preserve">its </w:t>
      </w:r>
      <w:r>
        <w:t xml:space="preserve">inefficiencies during the sample period. When considering short-selling opportunities, the portfolio strategies of mean-variance, maximum Sharpe ratio, maximum Sortino ratio, and </w:t>
      </w:r>
      <w:r>
        <w:rPr>
          <w:highlight w:val="white"/>
        </w:rPr>
        <w:t xml:space="preserve">minimum </w:t>
      </w:r>
      <w:r>
        <w:t xml:space="preserve">CVaR all include short positions, particularly in agricultural commodities. Also, the average return performance of </w:t>
      </w:r>
      <w:r w:rsidR="007C462F">
        <w:t>the</w:t>
      </w:r>
      <w:r>
        <w:t xml:space="preserve"> strategies</w:t>
      </w:r>
      <w:r w:rsidR="008C6C5E">
        <w:t xml:space="preserve"> with short-selling</w:t>
      </w:r>
      <w:r w:rsidR="005E51D2">
        <w:t xml:space="preserve"> opportunity</w:t>
      </w:r>
      <w:r>
        <w:t>, notably mean-variance portfolio and maximum Sharpe ratio, outperform</w:t>
      </w:r>
      <w:r w:rsidR="00B83A7D">
        <w:t>s</w:t>
      </w:r>
      <w:r>
        <w:t xml:space="preserve"> </w:t>
      </w:r>
      <w:r w:rsidR="00B83A7D">
        <w:t>that</w:t>
      </w:r>
      <w:r>
        <w:t xml:space="preserve"> without short-selling opportunities. Conversely, the maximum Sortino ratio and </w:t>
      </w:r>
      <w:r w:rsidR="00B633E8">
        <w:rPr>
          <w:highlight w:val="white"/>
        </w:rPr>
        <w:t xml:space="preserve">minimum </w:t>
      </w:r>
      <w:r>
        <w:t xml:space="preserve">CVaR strategies are less efficient compared to conditions without short-selling opportunities. Overall, short-selling increases variance across all the portfolio strategies. </w:t>
      </w:r>
      <w:r w:rsidR="004B7192">
        <w:t>Considering</w:t>
      </w:r>
      <w:r w:rsidR="0063409A">
        <w:t xml:space="preserve"> the </w:t>
      </w:r>
      <w:r w:rsidR="00CF2748">
        <w:t xml:space="preserve">risk aversion </w:t>
      </w:r>
      <w:r w:rsidR="004113A3">
        <w:t>levels for different types of investors</w:t>
      </w:r>
      <w:r w:rsidR="00CF2748">
        <w:t xml:space="preserve">, the </w:t>
      </w:r>
      <w:r w:rsidR="008E709D">
        <w:t xml:space="preserve">analysis of </w:t>
      </w:r>
      <w:r w:rsidR="004B7192">
        <w:t>the mean-variance</w:t>
      </w:r>
      <w:r w:rsidR="00484379">
        <w:t xml:space="preserve"> portfolio with the tuning risk aversion parameters </w:t>
      </w:r>
      <w:r w:rsidR="004B7192">
        <w:t>shows</w:t>
      </w:r>
      <w:r w:rsidR="00DF0910">
        <w:t xml:space="preserve"> that the weights should be </w:t>
      </w:r>
      <w:r w:rsidR="006D5A7C">
        <w:t xml:space="preserve">entirely allocated to energy commodities if investors do not take into </w:t>
      </w:r>
      <w:r w:rsidR="004B7192">
        <w:t>account</w:t>
      </w:r>
      <w:r w:rsidR="006D5A7C">
        <w:t xml:space="preserve"> the risk factor. </w:t>
      </w:r>
      <w:r w:rsidR="00E65137">
        <w:t xml:space="preserve">As the risk </w:t>
      </w:r>
      <w:r w:rsidR="004B7192">
        <w:t>aversion</w:t>
      </w:r>
      <w:r w:rsidR="00E65137">
        <w:t xml:space="preserve"> extent </w:t>
      </w:r>
      <w:r w:rsidR="004B7192">
        <w:t>increases</w:t>
      </w:r>
      <w:r w:rsidR="00E65137">
        <w:t>, the pro</w:t>
      </w:r>
      <w:r w:rsidR="007B3773">
        <w:t>por</w:t>
      </w:r>
      <w:r w:rsidR="00E65137">
        <w:t xml:space="preserve">tion of </w:t>
      </w:r>
      <w:r w:rsidR="007B3773">
        <w:t>metal</w:t>
      </w:r>
      <w:r w:rsidR="004B7192">
        <w:t xml:space="preserve"> </w:t>
      </w:r>
      <w:r w:rsidR="00C00BC2">
        <w:t>commodities</w:t>
      </w:r>
      <w:r w:rsidR="007B3773">
        <w:t xml:space="preserve"> </w:t>
      </w:r>
      <w:r w:rsidR="004B7192">
        <w:t>increases</w:t>
      </w:r>
      <w:r w:rsidR="007B3773">
        <w:t xml:space="preserve">, while </w:t>
      </w:r>
      <w:r w:rsidR="00F75830">
        <w:t xml:space="preserve">that of the energy commodity </w:t>
      </w:r>
      <w:r w:rsidR="00554B87">
        <w:t>decreases</w:t>
      </w:r>
      <w:r w:rsidR="00F75830">
        <w:t xml:space="preserve">, </w:t>
      </w:r>
      <w:r w:rsidR="00554B87">
        <w:t>along with</w:t>
      </w:r>
      <w:r w:rsidR="00F75830">
        <w:t xml:space="preserve"> </w:t>
      </w:r>
      <w:r w:rsidR="00554B87">
        <w:t>a</w:t>
      </w:r>
      <w:r w:rsidR="00F75830">
        <w:t xml:space="preserve"> slight </w:t>
      </w:r>
      <w:r w:rsidR="00C00BC2">
        <w:t>increase</w:t>
      </w:r>
      <w:r w:rsidR="00F75830">
        <w:t xml:space="preserve"> in </w:t>
      </w:r>
      <w:r w:rsidR="0089168C">
        <w:t>agricultural</w:t>
      </w:r>
      <w:r w:rsidR="00F75830">
        <w:t xml:space="preserve"> commodities. </w:t>
      </w:r>
    </w:p>
    <w:p w14:paraId="413027C5" w14:textId="0FEF3C62" w:rsidR="00D640F1" w:rsidRDefault="00F95A52" w:rsidP="007E7878">
      <w:pPr>
        <w:spacing w:after="240"/>
        <w:jc w:val="both"/>
      </w:pPr>
      <w:r>
        <w:t>The commodity</w:t>
      </w:r>
      <w:r w:rsidR="00446A3A">
        <w:t xml:space="preserve"> future</w:t>
      </w:r>
      <w:r>
        <w:t xml:space="preserve"> market is inherently volatile due to the fluctuating nature of </w:t>
      </w:r>
      <w:r w:rsidR="009D37BF">
        <w:t xml:space="preserve">the </w:t>
      </w:r>
      <w:r>
        <w:t xml:space="preserve">physical commodity </w:t>
      </w:r>
      <w:r w:rsidR="00C40D88">
        <w:t>market</w:t>
      </w:r>
      <w:r>
        <w:t xml:space="preserve"> over time. Therefore, implementing hedging strategies to reduce risk is an efficient approach for conservative investors. This </w:t>
      </w:r>
      <w:r w:rsidR="00C52DB2">
        <w:t>study</w:t>
      </w:r>
      <w:r>
        <w:t xml:space="preserve"> calculates hedge ratios using conditional volatility from the </w:t>
      </w:r>
      <w:r w:rsidR="00414A83">
        <w:t xml:space="preserve">fittest </w:t>
      </w:r>
      <w:r>
        <w:t>multivariate GARCH model</w:t>
      </w:r>
      <w:r w:rsidR="00F500F0">
        <w:t xml:space="preserve"> of diagonal VECH</w:t>
      </w:r>
      <w:r w:rsidR="002336BD">
        <w:t xml:space="preserve"> with </w:t>
      </w:r>
      <w:r w:rsidR="00C824EB">
        <w:t xml:space="preserve">the </w:t>
      </w:r>
      <w:r w:rsidR="002336BD">
        <w:t>student t distribution</w:t>
      </w:r>
      <w:r>
        <w:t>. The hedge ratio results indicate that the energy commodity group exhibits higher and more volatile hedge ratios, reflecting its strong correlation and volatility with metal and agricultural commodities. In contrast, the agricultural commodity group has stable hedge ratios, which shows that it has lower volatility and more predictable relationships with other asset classes. This stability suggests that agricultural commodities are less affected by extreme market events compared to energy commodities, making it easier to hedge effectively.</w:t>
      </w:r>
      <w:r w:rsidR="00EE2D18">
        <w:t xml:space="preserve"> </w:t>
      </w:r>
      <w:r w:rsidR="008C40E0">
        <w:t>Regarding</w:t>
      </w:r>
      <w:r w:rsidR="00EE2D18">
        <w:t xml:space="preserve"> the average statistics of the hedge ratios, </w:t>
      </w:r>
      <w:r w:rsidR="00E30422" w:rsidRPr="004C23A9">
        <w:rPr>
          <w:color w:val="000000"/>
        </w:rPr>
        <w:t xml:space="preserve">a $1 long position of energy commodities can be hedged by a $0.30 </w:t>
      </w:r>
      <w:r w:rsidR="009D4263">
        <w:rPr>
          <w:color w:val="000000"/>
        </w:rPr>
        <w:t xml:space="preserve">short </w:t>
      </w:r>
      <w:r w:rsidR="00DB6AC4">
        <w:rPr>
          <w:color w:val="000000"/>
        </w:rPr>
        <w:t>position</w:t>
      </w:r>
      <w:r w:rsidR="009D4263">
        <w:rPr>
          <w:color w:val="000000"/>
        </w:rPr>
        <w:t xml:space="preserve"> of metal commodities </w:t>
      </w:r>
      <w:r w:rsidR="00E30422" w:rsidRPr="004C23A9">
        <w:rPr>
          <w:color w:val="000000"/>
        </w:rPr>
        <w:t>and a $0.29 short position of agricultural commodities</w:t>
      </w:r>
      <w:r w:rsidR="00187A75">
        <w:rPr>
          <w:color w:val="000000"/>
        </w:rPr>
        <w:t xml:space="preserve"> to reduce risk</w:t>
      </w:r>
      <w:r w:rsidR="00E30422" w:rsidRPr="004C23A9">
        <w:rPr>
          <w:color w:val="000000"/>
        </w:rPr>
        <w:t>.</w:t>
      </w:r>
      <w:r w:rsidR="00EE0EDA">
        <w:rPr>
          <w:color w:val="000000"/>
        </w:rPr>
        <w:t xml:space="preserve"> </w:t>
      </w:r>
      <w:r>
        <w:br w:type="page"/>
      </w:r>
    </w:p>
    <w:p w14:paraId="6F729485" w14:textId="77777777" w:rsidR="00D640F1" w:rsidRDefault="00000000" w:rsidP="00FB5B40">
      <w:pPr>
        <w:pStyle w:val="Heading1"/>
        <w:jc w:val="both"/>
      </w:pPr>
      <w:bookmarkStart w:id="34" w:name="_Toc167478298"/>
      <w:r>
        <w:t>5. Conclusion</w:t>
      </w:r>
      <w:bookmarkEnd w:id="34"/>
    </w:p>
    <w:p w14:paraId="28645721" w14:textId="249CD2CB" w:rsidR="004C6E59" w:rsidRDefault="00AC6E03" w:rsidP="00FB5B40">
      <w:pPr>
        <w:spacing w:after="240"/>
        <w:jc w:val="both"/>
      </w:pPr>
      <w:r>
        <w:t>As financial investors in the commodity market increase, portfolio optimization for the commodity market becomes increasingly important</w:t>
      </w:r>
      <w:r w:rsidR="008A1A71">
        <w:t xml:space="preserve"> </w:t>
      </w:r>
      <w:r w:rsidR="008A1A71">
        <w:fldChar w:fldCharType="begin"/>
      </w:r>
      <w:r w:rsidR="008A1A71">
        <w:instrText xml:space="preserve"> ADDIN ZOTERO_ITEM CSL_CITATION {"citationID":"FZjOVJjl","properties":{"formattedCitation":"(Gilbert, 2008)","plainCitation":"(Gilbert, 2008)","noteIndex":0},"citationItems":[{"id":130,"uris":["http://zotero.org/users/13925666/items/MUJGY2HE"],"itemData":{"id":130,"type":"report","abstract":"I distinguish between speculation and index-based investment in commodity futures stressing the differing motivations of the two groups and the differing instruments that they use. I discuss the amounts of money deployed in these activities. I document evidence of extrapolative behaviour in metals prices, consistent with speculation affecting prices, and show that in at least one market (soybeans) index-based investment has a significant and persistent price impact.","genre":"Department of Economics Working Paper","number":"0820","publisher":"Department of Economics, University of Trento, Italia","source":"RePEc - Econpapers","title":"Commodity Speculation and Commodity Investment","URL":"https://econpapers.repec.org/paper/trnutwpde/0820.htm","author":[{"family":"Gilbert","given":"Christopher L."}],"accessed":{"date-parts":[["2024",4,16]]},"issued":{"date-parts":[["2008"]]}}}],"schema":"https://github.com/citation-style-language/schema/raw/master/csl-citation.json"} </w:instrText>
      </w:r>
      <w:r w:rsidR="008A1A71">
        <w:fldChar w:fldCharType="separate"/>
      </w:r>
      <w:r w:rsidR="008A1A71" w:rsidRPr="008A1A71">
        <w:t>(Gilbert, 2008)</w:t>
      </w:r>
      <w:r w:rsidR="008A1A71">
        <w:fldChar w:fldCharType="end"/>
      </w:r>
      <w:r>
        <w:t>.</w:t>
      </w:r>
      <w:r w:rsidR="0093727F">
        <w:t xml:space="preserve"> </w:t>
      </w:r>
      <w:r>
        <w:t xml:space="preserve">The commodity market is characterized by its </w:t>
      </w:r>
      <w:r w:rsidR="0045380C">
        <w:t xml:space="preserve">high </w:t>
      </w:r>
      <w:r>
        <w:t>volatility</w:t>
      </w:r>
      <w:r w:rsidR="00AF7FF5">
        <w:t xml:space="preserve"> and </w:t>
      </w:r>
      <w:r w:rsidR="001278D1">
        <w:t>extreme</w:t>
      </w:r>
      <w:r w:rsidR="00AF7FF5">
        <w:t xml:space="preserve"> </w:t>
      </w:r>
      <w:r w:rsidR="00061DF2">
        <w:t>sensitivity</w:t>
      </w:r>
      <w:r w:rsidR="00AF7FF5">
        <w:t xml:space="preserve"> to </w:t>
      </w:r>
      <w:r w:rsidR="00D429EE" w:rsidRPr="00D429EE">
        <w:t>market economic condition</w:t>
      </w:r>
      <w:r w:rsidR="00D429EE">
        <w:t>s</w:t>
      </w:r>
      <w:r w:rsidR="0015714A">
        <w:t xml:space="preserve"> </w:t>
      </w:r>
      <w:r w:rsidR="0015714A">
        <w:fldChar w:fldCharType="begin"/>
      </w:r>
      <w:r w:rsidR="0015714A">
        <w:instrText xml:space="preserve"> ADDIN ZOTERO_ITEM CSL_CITATION {"citationID":"SehcO0A3","properties":{"formattedCitation":"(Ruano &amp; Barros, 2022)","plainCitation":"(Ruano &amp; Barros, 2022)","noteIndex":0},"citationItems":[{"id":136,"uris":["http://zotero.org/users/13925666/items/EUJ2E9TG"],"itemData":{"id":136,"type":"article-journal","abstract":"This study investigates whether commodities yield diversification benefits to stock portfolios for loss-averse investors using a sample of 16 individual futures contracts and one index of commodity futures. We confirm that commodities are extremely sensitive to market economic conditions. While the energy sector performs better under economic expansion periods, precious metals yield diversification benefits at most times. Livestock commodities display a high potential to reduce risk, especially during recessions. The role of commodities is similar during the global financial and European sovereign debt crises. Commodities are also relevant in the uncertain period of 2020–2022, although patterns are changing. During the COVID-19 period, precious metals do not increase performance, while at the beginning of the 2022 war in Eastern Europe, we find a generalized improvement in portfolios that outperforms all the other subperiods. Overall, this is not a myth, as there remains a diversification benefit, albeit a time-dependent one with a decreasing trend.","container-title":"The Quarterly Review of Economics and Finance","DOI":"10.1016/j.qref.2022.08.003","ISSN":"1062-9769","journalAbbreviation":"The Quarterly Review of Economics and Finance","page":"281-295","source":"ScienceDirect","title":"Commodities and portfolio diversification: Myth or fact?","title-short":"Commodities and portfolio diversification","volume":"86","author":[{"family":"Ruano","given":"Fábio"},{"family":"Barros","given":"Victor"}],"issued":{"date-parts":[["2022",11,1]]}}}],"schema":"https://github.com/citation-style-language/schema/raw/master/csl-citation.json"} </w:instrText>
      </w:r>
      <w:r w:rsidR="0015714A">
        <w:fldChar w:fldCharType="separate"/>
      </w:r>
      <w:r w:rsidR="0015714A" w:rsidRPr="0015714A">
        <w:t>(Ruano &amp; Barros, 2022)</w:t>
      </w:r>
      <w:r w:rsidR="0015714A">
        <w:fldChar w:fldCharType="end"/>
      </w:r>
      <w:r w:rsidR="008F57B7">
        <w:t xml:space="preserve">, which can </w:t>
      </w:r>
      <w:r w:rsidR="008F57B7" w:rsidRPr="008F57B7">
        <w:t xml:space="preserve">lead to significant fluctuations in </w:t>
      </w:r>
      <w:r w:rsidR="00527768">
        <w:t xml:space="preserve">commodity </w:t>
      </w:r>
      <w:r w:rsidR="00146A35">
        <w:t xml:space="preserve">future </w:t>
      </w:r>
      <w:r w:rsidR="00527768">
        <w:t>prices</w:t>
      </w:r>
      <w:r w:rsidR="0015714A">
        <w:t>.</w:t>
      </w:r>
      <w:r>
        <w:t xml:space="preserve"> As a result, diversification and hedging of commodity assets are </w:t>
      </w:r>
      <w:r w:rsidR="009A4C5B">
        <w:t>crucial</w:t>
      </w:r>
      <w:r>
        <w:t xml:space="preserve"> </w:t>
      </w:r>
      <w:r w:rsidR="00E353EC">
        <w:t>for</w:t>
      </w:r>
      <w:r>
        <w:t xml:space="preserve"> </w:t>
      </w:r>
      <w:r w:rsidR="00061DF2">
        <w:t>achieving</w:t>
      </w:r>
      <w:r>
        <w:t xml:space="preserve"> a balance between return and risk based on </w:t>
      </w:r>
      <w:r w:rsidR="00190EDE">
        <w:t>investors’</w:t>
      </w:r>
      <w:r>
        <w:t xml:space="preserve"> investment strategies.</w:t>
      </w:r>
      <w:r w:rsidR="0011747C">
        <w:t xml:space="preserve"> </w:t>
      </w:r>
      <w:r>
        <w:t xml:space="preserve">Based on </w:t>
      </w:r>
      <w:r w:rsidR="00A219EB">
        <w:t xml:space="preserve">the </w:t>
      </w:r>
      <w:r>
        <w:t>empirical analysis</w:t>
      </w:r>
      <w:r w:rsidR="00A219EB">
        <w:t xml:space="preserve"> of this thesis</w:t>
      </w:r>
      <w:r>
        <w:t xml:space="preserve">, energy commodities </w:t>
      </w:r>
      <w:r w:rsidR="00E14F9A">
        <w:t>can provide</w:t>
      </w:r>
      <w:r>
        <w:t xml:space="preserve"> high</w:t>
      </w:r>
      <w:r w:rsidR="00E14F9A">
        <w:t>er</w:t>
      </w:r>
      <w:r>
        <w:t xml:space="preserve"> returns but bear excessive risk. To achieve investment objectives tailored to</w:t>
      </w:r>
      <w:r w:rsidR="000970E2">
        <w:t xml:space="preserve"> </w:t>
      </w:r>
      <w:r w:rsidR="00477EA3">
        <w:t>higher</w:t>
      </w:r>
      <w:r w:rsidR="000970E2">
        <w:t xml:space="preserve"> </w:t>
      </w:r>
      <w:r>
        <w:t xml:space="preserve">risk </w:t>
      </w:r>
      <w:r w:rsidR="000970E2">
        <w:t xml:space="preserve">aversion </w:t>
      </w:r>
      <w:r w:rsidR="001278D1">
        <w:t>levels</w:t>
      </w:r>
      <w:r>
        <w:t xml:space="preserve">, </w:t>
      </w:r>
      <w:r w:rsidR="00C75912">
        <w:t xml:space="preserve">adding </w:t>
      </w:r>
      <w:r w:rsidR="00FD6AE5">
        <w:t xml:space="preserve">more </w:t>
      </w:r>
      <w:r w:rsidR="00D65BF2">
        <w:t xml:space="preserve">investment </w:t>
      </w:r>
      <w:r w:rsidR="00EE37E3">
        <w:t>proportion</w:t>
      </w:r>
      <w:r>
        <w:t xml:space="preserve"> </w:t>
      </w:r>
      <w:r w:rsidR="00CF44E2">
        <w:t>of</w:t>
      </w:r>
      <w:r w:rsidR="00BC4186">
        <w:t xml:space="preserve"> </w:t>
      </w:r>
      <w:r>
        <w:t xml:space="preserve">metal and agricultural commodities is crucial for </w:t>
      </w:r>
      <w:r w:rsidR="001278D1">
        <w:t>achieving</w:t>
      </w:r>
      <w:r w:rsidR="00123AB5">
        <w:t xml:space="preserve"> </w:t>
      </w:r>
      <w:r>
        <w:t xml:space="preserve">the desired </w:t>
      </w:r>
      <w:r w:rsidR="004A67A4">
        <w:t>goals</w:t>
      </w:r>
      <w:r>
        <w:t>.</w:t>
      </w:r>
      <w:r w:rsidR="000649E1">
        <w:t xml:space="preserve"> </w:t>
      </w:r>
      <w:r w:rsidR="00641DE8">
        <w:t xml:space="preserve">Also, the </w:t>
      </w:r>
      <w:r w:rsidR="005561DB">
        <w:t xml:space="preserve">efficiency of </w:t>
      </w:r>
      <w:r w:rsidR="001278D1">
        <w:t>diversification</w:t>
      </w:r>
      <w:r w:rsidR="005561DB">
        <w:t xml:space="preserve"> o</w:t>
      </w:r>
      <w:r w:rsidR="001278D1">
        <w:t>f</w:t>
      </w:r>
      <w:r w:rsidR="005561DB">
        <w:t xml:space="preserve"> energy, meta</w:t>
      </w:r>
      <w:r w:rsidR="001278D1">
        <w:t>l,</w:t>
      </w:r>
      <w:r w:rsidR="005561DB">
        <w:t xml:space="preserve"> and </w:t>
      </w:r>
      <w:r w:rsidR="002D7704">
        <w:t>agricultural commodities</w:t>
      </w:r>
      <w:r w:rsidR="005561DB">
        <w:t xml:space="preserve"> is </w:t>
      </w:r>
      <w:r w:rsidR="002D7704">
        <w:t>further</w:t>
      </w:r>
      <w:r w:rsidR="005561DB">
        <w:t xml:space="preserve"> </w:t>
      </w:r>
      <w:r w:rsidR="00024E08">
        <w:t>confirmed</w:t>
      </w:r>
      <w:r w:rsidR="005561DB">
        <w:t xml:space="preserve">. </w:t>
      </w:r>
      <w:r w:rsidR="004F3260">
        <w:t xml:space="preserve">Overall, this study can </w:t>
      </w:r>
      <w:r w:rsidR="00236DC7">
        <w:t>help</w:t>
      </w:r>
      <w:r w:rsidR="002252B1">
        <w:t xml:space="preserve"> commodity</w:t>
      </w:r>
      <w:r w:rsidR="00236DC7">
        <w:t xml:space="preserve"> </w:t>
      </w:r>
      <w:r w:rsidR="00236DC7" w:rsidRPr="00236DC7">
        <w:t>market participants</w:t>
      </w:r>
      <w:r w:rsidR="00236DC7">
        <w:t>,</w:t>
      </w:r>
      <w:r w:rsidR="00196CB5">
        <w:t xml:space="preserve"> </w:t>
      </w:r>
      <w:r w:rsidR="006636AB">
        <w:t>especially</w:t>
      </w:r>
      <w:r w:rsidR="00236DC7">
        <w:t xml:space="preserve"> </w:t>
      </w:r>
      <w:r w:rsidR="002252B1">
        <w:t>fin</w:t>
      </w:r>
      <w:r w:rsidR="00631844">
        <w:t xml:space="preserve">ancial investors, </w:t>
      </w:r>
      <w:r w:rsidR="00EB27BE">
        <w:t xml:space="preserve">understand the dynamic </w:t>
      </w:r>
      <w:r w:rsidR="0046500E" w:rsidRPr="0046500E">
        <w:t xml:space="preserve">interconnectedness </w:t>
      </w:r>
      <w:r w:rsidR="00D16540">
        <w:t>among</w:t>
      </w:r>
      <w:r w:rsidR="0046500E" w:rsidRPr="0046500E">
        <w:t xml:space="preserve"> </w:t>
      </w:r>
      <w:r w:rsidR="00D16540">
        <w:t xml:space="preserve">different </w:t>
      </w:r>
      <w:r w:rsidR="0046500E" w:rsidRPr="0046500E">
        <w:t xml:space="preserve">commodity </w:t>
      </w:r>
      <w:r w:rsidR="00D16540">
        <w:t xml:space="preserve">futures and </w:t>
      </w:r>
      <w:r w:rsidR="00C109E0">
        <w:t xml:space="preserve">build commodity </w:t>
      </w:r>
      <w:r w:rsidR="006636AB">
        <w:t>portfolios</w:t>
      </w:r>
      <w:r w:rsidR="00C109E0">
        <w:t xml:space="preserve"> </w:t>
      </w:r>
      <w:r w:rsidR="002168A0">
        <w:t>with rebala</w:t>
      </w:r>
      <w:r w:rsidR="00FA3761">
        <w:t>n</w:t>
      </w:r>
      <w:r w:rsidR="002168A0">
        <w:t xml:space="preserve">cing </w:t>
      </w:r>
      <w:r w:rsidR="00B7255D">
        <w:t>directions.</w:t>
      </w:r>
      <w:r w:rsidR="00833003">
        <w:t xml:space="preserve"> </w:t>
      </w:r>
    </w:p>
    <w:p w14:paraId="36EEE6DA" w14:textId="49B054E1" w:rsidR="00523627" w:rsidRDefault="00F03751" w:rsidP="00523627">
      <w:pPr>
        <w:spacing w:after="240"/>
        <w:jc w:val="both"/>
      </w:pPr>
      <w:r>
        <w:t xml:space="preserve">This study has </w:t>
      </w:r>
      <w:r w:rsidR="00EB1B77">
        <w:t>limits</w:t>
      </w:r>
      <w:r>
        <w:t xml:space="preserve">. </w:t>
      </w:r>
      <w:r w:rsidR="00C137AC">
        <w:t xml:space="preserve">As this </w:t>
      </w:r>
      <w:r w:rsidR="00087E15">
        <w:t>study</w:t>
      </w:r>
      <w:r w:rsidR="00C137AC">
        <w:t xml:space="preserve"> </w:t>
      </w:r>
      <w:r w:rsidR="00C8609A">
        <w:t>focuses</w:t>
      </w:r>
      <w:r w:rsidR="00C137AC">
        <w:t xml:space="preserve"> solely</w:t>
      </w:r>
      <w:r w:rsidR="0086567F">
        <w:t xml:space="preserve"> on</w:t>
      </w:r>
      <w:r w:rsidR="00C137AC">
        <w:t xml:space="preserve"> </w:t>
      </w:r>
      <w:r w:rsidR="00B92F8F">
        <w:t xml:space="preserve">portfolio </w:t>
      </w:r>
      <w:r w:rsidR="00D10AF2">
        <w:t>investment</w:t>
      </w:r>
      <w:r w:rsidR="00C137AC">
        <w:t xml:space="preserve"> </w:t>
      </w:r>
      <w:r w:rsidR="004D6DB4">
        <w:t xml:space="preserve">in </w:t>
      </w:r>
      <w:r w:rsidR="00C137AC">
        <w:t xml:space="preserve">the commodity </w:t>
      </w:r>
      <w:r w:rsidR="00D10AF2">
        <w:t>futures</w:t>
      </w:r>
      <w:r w:rsidR="00C137AC">
        <w:t xml:space="preserve"> market</w:t>
      </w:r>
      <w:r w:rsidR="004C221B">
        <w:t xml:space="preserve">, the hedge of </w:t>
      </w:r>
      <w:r w:rsidR="00C8609A">
        <w:t>one</w:t>
      </w:r>
      <w:r w:rsidR="004C221B">
        <w:t xml:space="preserve"> commodity futures is </w:t>
      </w:r>
      <w:r w:rsidR="00C8609A">
        <w:t>simply</w:t>
      </w:r>
      <w:r w:rsidR="004C221B">
        <w:t xml:space="preserve"> the </w:t>
      </w:r>
      <w:r w:rsidR="00C8609A">
        <w:t>commodity future</w:t>
      </w:r>
      <w:r w:rsidR="0049667E">
        <w:t xml:space="preserve"> of </w:t>
      </w:r>
      <w:r w:rsidR="009D44B6">
        <w:t xml:space="preserve">the </w:t>
      </w:r>
      <w:r w:rsidR="0049667E">
        <w:t>other</w:t>
      </w:r>
      <w:r w:rsidR="00C8609A">
        <w:t xml:space="preserve">. However, the </w:t>
      </w:r>
      <w:r w:rsidR="00DF5F45">
        <w:t>commodity</w:t>
      </w:r>
      <w:r w:rsidR="00C8609A">
        <w:t xml:space="preserve"> spot market can </w:t>
      </w:r>
      <w:r w:rsidR="00E92CB5">
        <w:t>also</w:t>
      </w:r>
      <w:r w:rsidR="00C8609A">
        <w:t xml:space="preserve"> </w:t>
      </w:r>
      <w:r w:rsidR="00E92CB5">
        <w:t>provide</w:t>
      </w:r>
      <w:r w:rsidR="00C8609A">
        <w:t xml:space="preserve"> the </w:t>
      </w:r>
      <w:r w:rsidR="00DD5610">
        <w:t>opportunity</w:t>
      </w:r>
      <w:r w:rsidR="00C8609A">
        <w:t xml:space="preserve"> fo</w:t>
      </w:r>
      <w:r w:rsidR="00764398">
        <w:t>r</w:t>
      </w:r>
      <w:r w:rsidR="00C8609A">
        <w:t xml:space="preserve"> </w:t>
      </w:r>
      <w:r w:rsidR="00FC2D0A">
        <w:t>hedging</w:t>
      </w:r>
      <w:r w:rsidR="00C8609A">
        <w:t xml:space="preserve"> to reduce risk</w:t>
      </w:r>
      <w:r w:rsidR="00831172">
        <w:t xml:space="preserve"> </w:t>
      </w:r>
      <w:r w:rsidR="00897412">
        <w:fldChar w:fldCharType="begin"/>
      </w:r>
      <w:r w:rsidR="00897412">
        <w:instrText xml:space="preserve"> ADDIN ZOTERO_ITEM CSL_CITATION {"citationID":"iO5VxDD5","properties":{"formattedCitation":"(Gulley &amp; Tilton, 2014)","plainCitation":"(Gulley &amp; Tilton, 2014)","noteIndex":0},"citationItems":[{"id":54,"uris":["http://zotero.org/users/13925666/items/6VEXJ2X7"],"itemData":{"id":54,"type":"article-journal","abstract":"In their recent article, Tilton et al. (2011, Resour. Policy, 36, 187–195) contend on the basis of conceptual and theoretical arguments that spot and futures prices for metals and other commodities should be closely correlated during periods of strong contango and much less correlated during periods of backwardation or weak contango. If true, this hypothesis implies that speculation and investor demand, most of which takes place on futures markets, should affect spot prices much less or not at all during periods of backwardation or weak contango. This study provides an empirical test of this hypothesis using daily changes in LME average copper prices over the 1994–2011 period. It finds that the correlation coefficients between day-to-day changes in spot and futures prices are quite close to 1 during periods of strong contango. During periods of backwardation and weak contango, the correlations are positive but lower. These findings provide empirical support for the hypothesis advanced by Tilton et al. that investor demand on futures markets affects spot and futures prices similarly when the markets are in strong contango but somewhat less so when they are in weak contango or backwardation.","container-title":"Resources Policy","DOI":"10.1016/j.resourpol.2014.03.005","ISSN":"0301-4207","journalAbbreviation":"Resources Policy","page":"109-112","source":"ScienceDirect","title":"The relationship between spot and futures prices: An empirical analysis","title-short":"The relationship between spot and futures prices","volume":"41","author":[{"family":"Gulley","given":"Andrew"},{"family":"Tilton","given":"John E."}],"issued":{"date-parts":[["2014",9,1]]}}}],"schema":"https://github.com/citation-style-language/schema/raw/master/csl-citation.json"} </w:instrText>
      </w:r>
      <w:r w:rsidR="00897412">
        <w:fldChar w:fldCharType="separate"/>
      </w:r>
      <w:r w:rsidR="00897412" w:rsidRPr="00897412">
        <w:t>(Gulley &amp; Tilton, 2014)</w:t>
      </w:r>
      <w:r w:rsidR="00897412">
        <w:fldChar w:fldCharType="end"/>
      </w:r>
      <w:r w:rsidR="00831172">
        <w:t>.</w:t>
      </w:r>
      <w:r w:rsidR="00C8609A">
        <w:t xml:space="preserve"> </w:t>
      </w:r>
      <w:r w:rsidR="00523627">
        <w:t xml:space="preserve">As for further </w:t>
      </w:r>
      <w:r w:rsidR="0093523C">
        <w:t>analysis</w:t>
      </w:r>
      <w:r w:rsidR="00523627">
        <w:t xml:space="preserve">, </w:t>
      </w:r>
      <w:r w:rsidR="00C2135A">
        <w:t xml:space="preserve">the spot price of </w:t>
      </w:r>
      <w:r w:rsidR="00D06B1E">
        <w:t xml:space="preserve">different </w:t>
      </w:r>
      <w:r w:rsidR="00C2135A">
        <w:t>commodit</w:t>
      </w:r>
      <w:r w:rsidR="00753ACD">
        <w:t>ies</w:t>
      </w:r>
      <w:r w:rsidR="00C2135A">
        <w:t xml:space="preserve"> can al</w:t>
      </w:r>
      <w:r w:rsidR="00764398">
        <w:t>s</w:t>
      </w:r>
      <w:r w:rsidR="00C2135A">
        <w:t xml:space="preserve">o be added to </w:t>
      </w:r>
      <w:r w:rsidR="00962B16">
        <w:t xml:space="preserve">the </w:t>
      </w:r>
      <w:r w:rsidR="0074505B" w:rsidRPr="0074505B">
        <w:t>empirical analysis of this study</w:t>
      </w:r>
      <w:r w:rsidR="0074505B">
        <w:t>. This will increase</w:t>
      </w:r>
      <w:r w:rsidR="00C2135A">
        <w:t xml:space="preserve"> the</w:t>
      </w:r>
      <w:r w:rsidR="00544B0C">
        <w:t xml:space="preserve"> </w:t>
      </w:r>
      <w:r w:rsidR="00F276E7">
        <w:t xml:space="preserve">number of </w:t>
      </w:r>
      <w:r w:rsidR="00C2135A">
        <w:t xml:space="preserve">assets </w:t>
      </w:r>
      <w:r w:rsidR="000D2A4D">
        <w:t>in</w:t>
      </w:r>
      <w:r w:rsidR="00C2135A">
        <w:t xml:space="preserve"> the portfolios</w:t>
      </w:r>
      <w:r w:rsidR="00CC78B0">
        <w:t xml:space="preserve"> of different strategies</w:t>
      </w:r>
      <w:r w:rsidR="0037358C">
        <w:t xml:space="preserve">, which </w:t>
      </w:r>
      <w:r w:rsidR="00FF6E64">
        <w:t>will provide</w:t>
      </w:r>
      <w:r w:rsidR="0037358C">
        <w:t xml:space="preserve"> more </w:t>
      </w:r>
      <w:r w:rsidR="00FF6E64">
        <w:t>opportunities</w:t>
      </w:r>
      <w:r w:rsidR="0037358C">
        <w:t xml:space="preserve"> for portfolio </w:t>
      </w:r>
      <w:r w:rsidR="00FF6E64">
        <w:t>diversification</w:t>
      </w:r>
      <w:r w:rsidR="008D182F">
        <w:t xml:space="preserve"> and </w:t>
      </w:r>
      <w:r w:rsidR="00BD03B4">
        <w:t>hedging</w:t>
      </w:r>
      <w:r w:rsidR="00E26555">
        <w:t>.</w:t>
      </w:r>
      <w:r w:rsidR="00207AD8">
        <w:t xml:space="preserve"> </w:t>
      </w:r>
      <w:r w:rsidR="003B53B6">
        <w:t xml:space="preserve">If the commodity spot prices </w:t>
      </w:r>
      <w:r w:rsidR="00962B16">
        <w:t>are</w:t>
      </w:r>
      <w:r w:rsidR="003B53B6">
        <w:t xml:space="preserve"> added for </w:t>
      </w:r>
      <w:r w:rsidR="00962B16">
        <w:t>analysis</w:t>
      </w:r>
      <w:r w:rsidR="003B53B6">
        <w:t xml:space="preserve">, </w:t>
      </w:r>
      <w:r w:rsidR="0053388C">
        <w:t>other</w:t>
      </w:r>
      <w:r w:rsidR="003B53B6">
        <w:t xml:space="preserve"> factors </w:t>
      </w:r>
      <w:r w:rsidR="007A4464">
        <w:t>such</w:t>
      </w:r>
      <w:r w:rsidR="003B53B6">
        <w:t xml:space="preserve"> </w:t>
      </w:r>
      <w:r w:rsidR="007A4464">
        <w:t>a</w:t>
      </w:r>
      <w:r w:rsidR="003B53B6">
        <w:t>s</w:t>
      </w:r>
      <w:r w:rsidR="007A4464">
        <w:t xml:space="preserve"> </w:t>
      </w:r>
      <w:r w:rsidR="003B53B6">
        <w:t>the t</w:t>
      </w:r>
      <w:r w:rsidR="003B53B6" w:rsidRPr="003B53B6">
        <w:t xml:space="preserve">ransaction </w:t>
      </w:r>
      <w:r w:rsidR="00EC6E20">
        <w:t>c</w:t>
      </w:r>
      <w:r w:rsidR="003B53B6" w:rsidRPr="003B53B6">
        <w:t>osts</w:t>
      </w:r>
      <w:r w:rsidR="003B53B6">
        <w:t xml:space="preserve"> and market liquidity might also need to be </w:t>
      </w:r>
      <w:r w:rsidR="008C2C0A">
        <w:t>considered</w:t>
      </w:r>
      <w:r w:rsidR="003B53B6">
        <w:t>.</w:t>
      </w:r>
      <w:r w:rsidR="00EC6E20">
        <w:t xml:space="preserve"> </w:t>
      </w:r>
      <w:r w:rsidR="004038C7">
        <w:t xml:space="preserve">Additionally, a wide range of </w:t>
      </w:r>
      <w:r w:rsidR="00F4233B">
        <w:t>researchers</w:t>
      </w:r>
      <w:r w:rsidR="004038C7">
        <w:t xml:space="preserve"> ha</w:t>
      </w:r>
      <w:r w:rsidR="00F4233B">
        <w:t xml:space="preserve">ve studied the interaction between </w:t>
      </w:r>
      <w:r w:rsidR="00AB61D9">
        <w:t xml:space="preserve">the </w:t>
      </w:r>
      <w:r w:rsidR="00F4233B">
        <w:t>commodit</w:t>
      </w:r>
      <w:r w:rsidR="00F74317">
        <w:t>y</w:t>
      </w:r>
      <w:r w:rsidR="00F4233B">
        <w:t xml:space="preserve"> market and other </w:t>
      </w:r>
      <w:r w:rsidR="00061DF2">
        <w:t>markets</w:t>
      </w:r>
      <w:r w:rsidR="00F4233B">
        <w:t>, such as</w:t>
      </w:r>
      <w:r w:rsidR="00061DF2">
        <w:t xml:space="preserve"> the </w:t>
      </w:r>
      <w:r w:rsidR="009153DA">
        <w:t xml:space="preserve">stock market, real estate </w:t>
      </w:r>
      <w:r w:rsidR="00AB61D9">
        <w:t>market</w:t>
      </w:r>
      <w:r w:rsidR="009153DA">
        <w:t xml:space="preserve">, or Bitcoin </w:t>
      </w:r>
      <w:r w:rsidR="00E93EC0">
        <w:t xml:space="preserve">market </w:t>
      </w:r>
      <w:r w:rsidR="009153DA">
        <w:fldChar w:fldCharType="begin"/>
      </w:r>
      <w:r w:rsidR="00E93EC0">
        <w:instrText xml:space="preserve"> ADDIN ZOTERO_ITEM CSL_CITATION {"citationID":"bQMeEo7E","properties":{"formattedCitation":"(Alshammari &amp; Obeid, 2023; Joo &amp; Park, 2024; Raza et al., 2018)","plainCitation":"(Alshammari &amp; Obeid, 2023; Joo &amp; Park, 2024; Raza et al., 2018)","noteIndex":0},"citationItems":[{"id":76,"uris":["http://zotero.org/users/13925666/items/7TIVIC77"],"itemData":{"id":76,"type":"article-journal","abstract":"The focus of this paper is on analyzing the behavior of commodity futures indices and stock market indices in terms of price volatility and hedging. Specifically, we explore the weekly hedging strategies generated by two types of asymmetric dynamic conditional correlation (DCC) processes: return-based and range-based. We evaluate the effectiveness of these strategies for both short and long hedgers, using measures such as semi-variance, low partial moment, and conditional value-at-risk. Our findings reveal that, in general, the range-based DCC model is more effective than the return-based DCC model for hedging purposes.","container-title":"Finance Research Letters","DOI":"10.1016/j.frl.2023.104081","ISSN":"1544-6123","journalAbbreviation":"Finance Research Letters","page":"104081","source":"ScienceDirect","title":"Analyzing commodity futures and stock market indices: Hedging strategies using asymmetric dynamic conditional correlation models","title-short":"Analyzing commodity futures and stock market indices","volume":"56","author":[{"family":"Alshammari","given":"Saad"},{"family":"Obeid","given":"Hassan"}],"issued":{"date-parts":[["2023",9,1]]}}},{"id":132,"uris":["http://zotero.org/users/13925666/items/33MBUWFI"],"itemData":{"id":132,"type":"article-journal","abstract":"There is increased interest in the dynamic relationships between cryptocurrency and commodity futures. This study examines the hedging performance of four well-known commodity futures against fluctuations in Bitcoin prices. Furthermore, this study used the DCC- and ADCC-MGARCH models to estimate conditional correlations and time-varying optimal hedge ratios between the returns of copper, gas, gold, and crude oil futures, and Bitcoin. We use a rolling window method to calculate one-step-ahead time-varying optimal hedge ratios and evaluate hedging performance. The empirical results show that gas and gold have hedge benefits to Bitcoin. However, crude oil shows poor hedge performance. From the results of one-step-ahead hedge ratios, for copper and oil, we find that hedge ratios increased and hedge effectiveness improved since the COVID-19 outbreak.","container-title":"The North American Journal of Economics and Finance","DOI":"10.1016/j.najef.2024.102127","ISSN":"1062-9408","journalAbbreviation":"The North American Journal of Economics and Finance","page":"102127","source":"ScienceDirect","title":"Hedging Bitcoin with commodity futures: An analysis with copper, gas, gold, and crude oil futures","title-short":"Hedging Bitcoin with commodity futures","volume":"72","author":[{"family":"Joo","given":"Young C."},{"family":"Park","given":"Sung Y."}],"issued":{"date-parts":[["2024",5,1]]}}},{"id":74,"uris":["http://zotero.org/users/13925666/items/F4UR2TH6"],"itemData":{"id":74,"type":"article-journal","abstract":"We examine the hedging performance of commodities futures for US real estate portfolios in a multi-scale setting. Dynamic asymmetric conditional correlations and thereafter optimal hedge ratios of real estate stock returns with commodities index, gold, oil and bond returns are estimated to examine hedge effectiveness under heterogeneous market expectations. Rolling window based out-of-sample one-step-ahead forecasts show that commodities index (gold) provide the best hedge to US real estate stocks for short-term (long-term) investments. The results are robust to the choice of model refits and rolling window sizes and provide useful implications for alternate markets’ investors.","container-title":"Resources Policy","DOI":"10.1016/j.resourpol.2018.01.001","ISSN":"0301-4207","journalAbbreviation":"Resources Policy","page":"10-29","source":"ScienceDirect","title":"Do commodities effectively hedge real estate risk? A multi-scale asymmetric DCC approach","title-short":"Do commodities effectively hedge real estate risk?","volume":"57","author":[{"family":"Raza","given":"Naveed"},{"family":"Ali","given":"Sajid"},{"family":"Shahzad","given":"Syed Jawad Hussain"},{"family":"Raza","given":"Syed Ali"}],"issued":{"date-parts":[["2018",8,1]]}}}],"schema":"https://github.com/citation-style-language/schema/raw/master/csl-citation.json"} </w:instrText>
      </w:r>
      <w:r w:rsidR="009153DA">
        <w:fldChar w:fldCharType="separate"/>
      </w:r>
      <w:r w:rsidR="00E93EC0" w:rsidRPr="00E93EC0">
        <w:t>(Alshammari &amp; Obeid, 2023; Joo &amp; Park, 2024; Raza et al., 2018)</w:t>
      </w:r>
      <w:r w:rsidR="009153DA">
        <w:fldChar w:fldCharType="end"/>
      </w:r>
      <w:r w:rsidR="00265CD0">
        <w:t xml:space="preserve">. </w:t>
      </w:r>
      <w:r w:rsidR="00DE471D">
        <w:t>These markets can also provide diversification or hedg</w:t>
      </w:r>
      <w:r w:rsidR="00657AE7">
        <w:t>ing</w:t>
      </w:r>
      <w:r w:rsidR="00DE471D">
        <w:t xml:space="preserve"> </w:t>
      </w:r>
      <w:r w:rsidR="00555B57">
        <w:t>possibilities</w:t>
      </w:r>
      <w:r w:rsidR="00DE471D">
        <w:t xml:space="preserve"> </w:t>
      </w:r>
      <w:r w:rsidR="00CF2A22">
        <w:t>for</w:t>
      </w:r>
      <w:r w:rsidR="00DE471D">
        <w:t xml:space="preserve"> </w:t>
      </w:r>
      <w:r w:rsidR="00CF2A22">
        <w:t>the</w:t>
      </w:r>
      <w:r w:rsidR="00DE471D">
        <w:t xml:space="preserve"> commodity market.</w:t>
      </w:r>
      <w:r w:rsidR="00AB61D9">
        <w:t xml:space="preserve"> </w:t>
      </w:r>
    </w:p>
    <w:p w14:paraId="77E451A9" w14:textId="77777777" w:rsidR="00FB5B40" w:rsidRDefault="00FB5B40" w:rsidP="00FB5B40">
      <w:pPr>
        <w:spacing w:after="240"/>
        <w:jc w:val="both"/>
      </w:pPr>
    </w:p>
    <w:p w14:paraId="7EB75718" w14:textId="3A89477F" w:rsidR="00D640F1" w:rsidRDefault="002A0B51" w:rsidP="00FD3BFC">
      <w:r>
        <w:br w:type="page"/>
      </w:r>
      <w:bookmarkStart w:id="35" w:name="_yh7e66vatqo9" w:colFirst="0" w:colLast="0"/>
      <w:bookmarkStart w:id="36" w:name="_kcscvgn4l1x4" w:colFirst="0" w:colLast="0"/>
      <w:bookmarkEnd w:id="35"/>
      <w:bookmarkEnd w:id="36"/>
    </w:p>
    <w:p w14:paraId="5A95283B" w14:textId="77777777" w:rsidR="00D640F1" w:rsidRDefault="00000000">
      <w:pPr>
        <w:pStyle w:val="Heading1"/>
        <w:jc w:val="both"/>
      </w:pPr>
      <w:bookmarkStart w:id="37" w:name="_Toc167478299"/>
      <w:r>
        <w:t>References</w:t>
      </w:r>
      <w:bookmarkEnd w:id="37"/>
    </w:p>
    <w:p w14:paraId="79DAE920" w14:textId="77777777" w:rsidR="00AF742A" w:rsidRDefault="00B0055A" w:rsidP="00382D39">
      <w:pPr>
        <w:pStyle w:val="Bibliography"/>
        <w:spacing w:after="0"/>
        <w:jc w:val="both"/>
      </w:pPr>
      <w:r>
        <w:fldChar w:fldCharType="begin"/>
      </w:r>
      <w:r w:rsidR="00797B55">
        <w:rPr>
          <w:lang w:val="en-US"/>
        </w:rPr>
        <w:instrText xml:space="preserve"> ADDIN ZOTERO_BIBL {"uncited":[],"omitted":[],"custom":[]} CSL_BIBLIOGRAPHY </w:instrText>
      </w:r>
      <w:r>
        <w:fldChar w:fldCharType="separate"/>
      </w:r>
      <w:r w:rsidR="00AF742A">
        <w:t xml:space="preserve">Abdul Aziz, N. S., Vrontos, S. &amp; M. Hasim, H. (2019). Evaluation of Multivariate GARCH Models in an Optimal Asset Allocation Framework, </w:t>
      </w:r>
      <w:r w:rsidR="00AF742A">
        <w:rPr>
          <w:i/>
          <w:iCs/>
        </w:rPr>
        <w:t>The North American Journal of Economics and Finance</w:t>
      </w:r>
      <w:r w:rsidR="00AF742A">
        <w:t>, vol. 47, pp.568–596</w:t>
      </w:r>
    </w:p>
    <w:p w14:paraId="5E2E7180" w14:textId="77777777" w:rsidR="00AF742A" w:rsidRDefault="00AF742A" w:rsidP="00382D39">
      <w:pPr>
        <w:pStyle w:val="Bibliography"/>
        <w:spacing w:after="0"/>
        <w:jc w:val="both"/>
      </w:pPr>
      <w:r w:rsidRPr="00AF742A">
        <w:rPr>
          <w:lang w:val="sv-SE"/>
        </w:rPr>
        <w:t xml:space="preserve">Adhikari, R. &amp; Putnam, K. J. (2020). </w:t>
      </w:r>
      <w:r>
        <w:t xml:space="preserve">Comovement in the Commodity Futures Markets: An Analysis of the Energy, Grains, and Livestock Sectors, </w:t>
      </w:r>
      <w:r>
        <w:rPr>
          <w:i/>
          <w:iCs/>
        </w:rPr>
        <w:t>Journal of Commodity Markets</w:t>
      </w:r>
      <w:r>
        <w:t>, vol. 18, p.100090</w:t>
      </w:r>
    </w:p>
    <w:p w14:paraId="36C52586" w14:textId="77777777" w:rsidR="00AF742A" w:rsidRDefault="00AF742A" w:rsidP="00382D39">
      <w:pPr>
        <w:pStyle w:val="Bibliography"/>
        <w:spacing w:after="0"/>
        <w:jc w:val="both"/>
      </w:pPr>
      <w:r>
        <w:t xml:space="preserve">Albulescu, C. T., Tiwari, A. K. &amp; Ji, Q. (2020). Copula-Based Local Dependence among Energy, Agriculture and Metal Commodities Markets, </w:t>
      </w:r>
      <w:r>
        <w:rPr>
          <w:i/>
          <w:iCs/>
        </w:rPr>
        <w:t>Energy</w:t>
      </w:r>
      <w:r>
        <w:t>, vol. 202, p.117762</w:t>
      </w:r>
    </w:p>
    <w:p w14:paraId="443D6058" w14:textId="77777777" w:rsidR="00AF742A" w:rsidRDefault="00AF742A" w:rsidP="00382D39">
      <w:pPr>
        <w:pStyle w:val="Bibliography"/>
        <w:spacing w:after="0"/>
        <w:jc w:val="both"/>
      </w:pPr>
      <w:r>
        <w:t xml:space="preserve">Alshammari, S. &amp; Obeid, H. (2023). Analyzing Commodity Futures and Stock Market Indices: Hedging Strategies Using Asymmetric Dynamic Conditional Correlation Models, </w:t>
      </w:r>
      <w:r>
        <w:rPr>
          <w:i/>
          <w:iCs/>
        </w:rPr>
        <w:t>Finance Research Letters</w:t>
      </w:r>
      <w:r>
        <w:t>, vol. 56, p.104081</w:t>
      </w:r>
    </w:p>
    <w:p w14:paraId="01A5E192" w14:textId="77777777" w:rsidR="00AF742A" w:rsidRDefault="00AF742A" w:rsidP="00382D39">
      <w:pPr>
        <w:pStyle w:val="Bibliography"/>
        <w:spacing w:after="0"/>
        <w:jc w:val="both"/>
      </w:pPr>
      <w:r>
        <w:t xml:space="preserve">Bedoui, R., Benkraiem, R., Guesmi, K. &amp; Kedidi, I. (2023). Portfolio Optimization through Hybrid Deep Learning and Genetic Algorithms Vine Copula-GARCH-EVT-CVaR Model, </w:t>
      </w:r>
      <w:r>
        <w:rPr>
          <w:i/>
          <w:iCs/>
        </w:rPr>
        <w:t>Technological Forecasting and Social Change</w:t>
      </w:r>
      <w:r>
        <w:t>, vol. 197, p.122887</w:t>
      </w:r>
    </w:p>
    <w:p w14:paraId="53CB4A19" w14:textId="77777777" w:rsidR="00AF742A" w:rsidRDefault="00AF742A" w:rsidP="00382D39">
      <w:pPr>
        <w:pStyle w:val="Bibliography"/>
        <w:spacing w:after="0"/>
        <w:jc w:val="both"/>
      </w:pPr>
      <w:r>
        <w:t xml:space="preserve">Bollerslev, T. (1990). Modelling the Coherence in Short-Run Nominal Exchange Rates: A Multivariate Generalized ARCH Model, </w:t>
      </w:r>
      <w:r>
        <w:rPr>
          <w:i/>
          <w:iCs/>
        </w:rPr>
        <w:t>The review of economics and statistics</w:t>
      </w:r>
      <w:r>
        <w:t>, pp.498–505</w:t>
      </w:r>
    </w:p>
    <w:p w14:paraId="38E6736E" w14:textId="77777777" w:rsidR="00AF742A" w:rsidRDefault="00AF742A" w:rsidP="00382D39">
      <w:pPr>
        <w:pStyle w:val="Bibliography"/>
        <w:spacing w:after="0"/>
        <w:jc w:val="both"/>
      </w:pPr>
      <w:r>
        <w:t xml:space="preserve">Bollerslev, T., Engle, R. F. &amp; Wooldridge, J. M. (1988). A Capital Asset Pricing Model with Time-Varying Covariances, </w:t>
      </w:r>
      <w:r>
        <w:rPr>
          <w:i/>
          <w:iCs/>
        </w:rPr>
        <w:t>Journal of Political Economy</w:t>
      </w:r>
      <w:r>
        <w:t>, vol. 96, no. 1, pp.116–131</w:t>
      </w:r>
    </w:p>
    <w:p w14:paraId="7BE719CD" w14:textId="77777777" w:rsidR="00AF742A" w:rsidRDefault="00AF742A" w:rsidP="00382D39">
      <w:pPr>
        <w:pStyle w:val="Bibliography"/>
        <w:spacing w:after="0"/>
        <w:jc w:val="both"/>
      </w:pPr>
      <w:r w:rsidRPr="00AF742A">
        <w:rPr>
          <w:lang w:val="sv-SE"/>
        </w:rPr>
        <w:t xml:space="preserve">de Almeida, D., Hotta, L. K. &amp; Ruiz, E. (2018). </w:t>
      </w:r>
      <w:r>
        <w:t xml:space="preserve">MGARCH Models: Trade-off between Feasibility and Flexibility, </w:t>
      </w:r>
      <w:r>
        <w:rPr>
          <w:i/>
          <w:iCs/>
        </w:rPr>
        <w:t>International Journal of Forecasting</w:t>
      </w:r>
      <w:r>
        <w:t>, vol. 34, no. 1, pp.45–63</w:t>
      </w:r>
    </w:p>
    <w:p w14:paraId="6BD5BB51" w14:textId="77777777" w:rsidR="00AF742A" w:rsidRDefault="00AF742A" w:rsidP="00382D39">
      <w:pPr>
        <w:pStyle w:val="Bibliography"/>
        <w:spacing w:after="0"/>
        <w:jc w:val="both"/>
      </w:pPr>
      <w:r>
        <w:t xml:space="preserve">Dojima Rice Exchange. (2024). </w:t>
      </w:r>
      <w:r>
        <w:rPr>
          <w:i/>
          <w:iCs/>
        </w:rPr>
        <w:t>Dojima Rice Exchange</w:t>
      </w:r>
      <w:r>
        <w:t>, Available Online: https://www.jpx.co.jp/dojima/en/index.html [Accessed 15 April 2024]</w:t>
      </w:r>
    </w:p>
    <w:p w14:paraId="017FF75C" w14:textId="77777777" w:rsidR="00AF742A" w:rsidRDefault="00AF742A" w:rsidP="00382D39">
      <w:pPr>
        <w:pStyle w:val="Bibliography"/>
        <w:spacing w:after="0"/>
        <w:jc w:val="both"/>
      </w:pPr>
      <w:r>
        <w:t>Domanski, D. &amp; Heath, A. (2007). Financial Investors and Commodity Markets, SSRN Scholarly Paper, 1600058, Available Online: https://papers.ssrn.com/abstract=1600058 [Accessed 20 May 2024]</w:t>
      </w:r>
    </w:p>
    <w:p w14:paraId="25412B50" w14:textId="77777777" w:rsidR="00AF742A" w:rsidRDefault="00AF742A" w:rsidP="00382D39">
      <w:pPr>
        <w:pStyle w:val="Bibliography"/>
        <w:spacing w:after="0"/>
        <w:jc w:val="both"/>
      </w:pPr>
      <w:r>
        <w:t xml:space="preserve">Duan, K., Ren, X., Wen, F. &amp; Chen, J. (2023). Evolution of the Information Transmission between Chinese and International Oil Markets: A Quantile-Based Framework, </w:t>
      </w:r>
      <w:r>
        <w:rPr>
          <w:i/>
          <w:iCs/>
        </w:rPr>
        <w:t>Journal of Commodity Markets</w:t>
      </w:r>
      <w:r>
        <w:t>, vol. 29, p.100304</w:t>
      </w:r>
    </w:p>
    <w:p w14:paraId="502759F4" w14:textId="77777777" w:rsidR="00AF742A" w:rsidRDefault="00AF742A" w:rsidP="00382D39">
      <w:pPr>
        <w:pStyle w:val="Bibliography"/>
        <w:spacing w:after="0"/>
        <w:jc w:val="both"/>
      </w:pPr>
      <w:r>
        <w:t xml:space="preserve">Ederington, L. H. (1979). The Hedging Performance of the New Futures Markets, </w:t>
      </w:r>
      <w:r>
        <w:rPr>
          <w:i/>
          <w:iCs/>
        </w:rPr>
        <w:t>The journal of finance</w:t>
      </w:r>
      <w:r>
        <w:t>, vol. 34, no. 1, pp.157–170</w:t>
      </w:r>
    </w:p>
    <w:p w14:paraId="10B2CC55" w14:textId="77777777" w:rsidR="00AF742A" w:rsidRDefault="00AF742A" w:rsidP="00382D39">
      <w:pPr>
        <w:pStyle w:val="Bibliography"/>
        <w:spacing w:after="0"/>
        <w:jc w:val="both"/>
      </w:pPr>
      <w:r>
        <w:t xml:space="preserve">Engle, R. F. (1982). Autoregressive Conditional Heteroscedasticity with Estimates of the Variance of United Kingdom Inflation, </w:t>
      </w:r>
      <w:r>
        <w:rPr>
          <w:i/>
          <w:iCs/>
        </w:rPr>
        <w:t>Econometrica</w:t>
      </w:r>
      <w:r>
        <w:t>, vol. 50, no. 4, pp.987–1007</w:t>
      </w:r>
    </w:p>
    <w:p w14:paraId="36559D37" w14:textId="77777777" w:rsidR="00AF742A" w:rsidRDefault="00AF742A" w:rsidP="00382D39">
      <w:pPr>
        <w:pStyle w:val="Bibliography"/>
        <w:spacing w:after="0"/>
        <w:jc w:val="both"/>
      </w:pPr>
      <w:r w:rsidRPr="00AF742A">
        <w:rPr>
          <w:lang w:val="sv-SE"/>
        </w:rPr>
        <w:t xml:space="preserve">Engle, R. F. &amp; Kroner, K. F. (1995). </w:t>
      </w:r>
      <w:r>
        <w:t xml:space="preserve">Multivariate Simultaneous Generalized ARCH, </w:t>
      </w:r>
      <w:r>
        <w:rPr>
          <w:i/>
          <w:iCs/>
        </w:rPr>
        <w:t>Econometric theory</w:t>
      </w:r>
      <w:r>
        <w:t>, vol. 11, no. 1, pp.122–150</w:t>
      </w:r>
    </w:p>
    <w:p w14:paraId="0D7D13A3" w14:textId="77777777" w:rsidR="00AF742A" w:rsidRDefault="00AF742A" w:rsidP="00382D39">
      <w:pPr>
        <w:pStyle w:val="Bibliography"/>
        <w:spacing w:after="0"/>
        <w:jc w:val="both"/>
      </w:pPr>
      <w:r>
        <w:t xml:space="preserve">Fousekis, P. &amp; Grigoriadis, V. (2017). Price Co-Movement and the Crack Spread in the US Futures Markets, </w:t>
      </w:r>
      <w:r>
        <w:rPr>
          <w:i/>
          <w:iCs/>
        </w:rPr>
        <w:t>Journal of Commodity Markets</w:t>
      </w:r>
      <w:r>
        <w:t>, vol. 7, pp.57–71</w:t>
      </w:r>
    </w:p>
    <w:p w14:paraId="126700BA" w14:textId="77777777" w:rsidR="00AF742A" w:rsidRDefault="00AF742A" w:rsidP="00382D39">
      <w:pPr>
        <w:pStyle w:val="Bibliography"/>
        <w:spacing w:after="0"/>
        <w:jc w:val="both"/>
      </w:pPr>
      <w:r>
        <w:t xml:space="preserve">Furuoka, F., Yaya, O. S., Ling, P. K., Al-Faryan, M. A. S. &amp; Islam, M. N. (2023). Transmission of Risks between Energy and Agricultural Commodities: Frequency Time-Varying VAR, Asymmetry and Portfolio Management, </w:t>
      </w:r>
      <w:r>
        <w:rPr>
          <w:i/>
          <w:iCs/>
        </w:rPr>
        <w:t>Resources Policy</w:t>
      </w:r>
      <w:r>
        <w:t>, vol. 81, p.103339</w:t>
      </w:r>
    </w:p>
    <w:p w14:paraId="14938F01" w14:textId="77777777" w:rsidR="00AF742A" w:rsidRDefault="00AF742A" w:rsidP="00382D39">
      <w:pPr>
        <w:pStyle w:val="Bibliography"/>
        <w:spacing w:after="0"/>
        <w:jc w:val="both"/>
      </w:pPr>
      <w:r>
        <w:t xml:space="preserve">Gaete, M. &amp; Herrera, R. (2023). Diversification Benefits of Commodities in Portfolio Allocation: A Dynamic Factor Copula Approach, </w:t>
      </w:r>
      <w:r>
        <w:rPr>
          <w:i/>
          <w:iCs/>
        </w:rPr>
        <w:t>Journal of Commodity Markets</w:t>
      </w:r>
      <w:r>
        <w:t>, vol. 32, p.100363</w:t>
      </w:r>
    </w:p>
    <w:p w14:paraId="7BE1CC03" w14:textId="77777777" w:rsidR="00AF742A" w:rsidRDefault="00AF742A" w:rsidP="00382D39">
      <w:pPr>
        <w:pStyle w:val="Bibliography"/>
        <w:spacing w:after="0"/>
        <w:jc w:val="both"/>
      </w:pPr>
      <w:r>
        <w:t xml:space="preserve">Galvao, A. F. (2009). Unit Root Quantile Autoregression Testing Using Covariates, </w:t>
      </w:r>
      <w:r>
        <w:rPr>
          <w:i/>
          <w:iCs/>
        </w:rPr>
        <w:t>Journal of Econometrics</w:t>
      </w:r>
      <w:r>
        <w:t>, vol. 152, no. 2, pp.165–178</w:t>
      </w:r>
    </w:p>
    <w:p w14:paraId="205C8734" w14:textId="77777777" w:rsidR="00AF742A" w:rsidRDefault="00AF742A" w:rsidP="00382D39">
      <w:pPr>
        <w:pStyle w:val="Bibliography"/>
        <w:spacing w:after="0"/>
        <w:jc w:val="both"/>
      </w:pPr>
      <w:r>
        <w:t xml:space="preserve">Ghaemi Asl, M., Rashidi, M. M., Tavakkoli, H. R. &amp; Rezgui, H. (2024). Does Islamic Investing Modify Portfolio Performance? Time-Varying Optimization Strategies for Conventional and Shariah Energy-ESG-Utilities Portfolio, </w:t>
      </w:r>
      <w:r>
        <w:rPr>
          <w:i/>
          <w:iCs/>
        </w:rPr>
        <w:t>The Quarterly Review of Economics and Finance</w:t>
      </w:r>
      <w:r>
        <w:t>, vol. 94, pp.37–57</w:t>
      </w:r>
    </w:p>
    <w:p w14:paraId="18BB8FF6" w14:textId="77777777" w:rsidR="00AF742A" w:rsidRDefault="00AF742A" w:rsidP="00382D39">
      <w:pPr>
        <w:pStyle w:val="Bibliography"/>
        <w:spacing w:after="0"/>
        <w:jc w:val="both"/>
      </w:pPr>
      <w:r>
        <w:t>Gilbert, C. L. (2008). Commodity Speculation and Commodity Investment, Department of Economics Working Paper, 0820, Department of Economics, University of Trento, Italia, Available Online: https://econpapers.repec.org/paper/trnutwpde/0820.htm [Accessed 16 April 2024]</w:t>
      </w:r>
    </w:p>
    <w:p w14:paraId="6E8EA170" w14:textId="77777777" w:rsidR="00AF742A" w:rsidRDefault="00AF742A" w:rsidP="00382D39">
      <w:pPr>
        <w:pStyle w:val="Bibliography"/>
        <w:spacing w:after="0"/>
        <w:jc w:val="both"/>
      </w:pPr>
      <w:r>
        <w:t xml:space="preserve">Gulley, A. &amp; Tilton, J. E. (2014). The Relationship between Spot and Futures Prices: An Empirical Analysis, </w:t>
      </w:r>
      <w:r>
        <w:rPr>
          <w:i/>
          <w:iCs/>
        </w:rPr>
        <w:t>Resources Policy</w:t>
      </w:r>
      <w:r>
        <w:t>, vol. 41, pp.109–112</w:t>
      </w:r>
    </w:p>
    <w:p w14:paraId="70D4340E" w14:textId="77777777" w:rsidR="00AF742A" w:rsidRDefault="00AF742A" w:rsidP="00382D39">
      <w:pPr>
        <w:pStyle w:val="Bibliography"/>
        <w:spacing w:after="0"/>
        <w:jc w:val="both"/>
      </w:pPr>
      <w:r>
        <w:t xml:space="preserve">Haar, L. &amp; Gregoriou, A. (2021). Risk Management and Market Conditions, </w:t>
      </w:r>
      <w:r>
        <w:rPr>
          <w:i/>
          <w:iCs/>
        </w:rPr>
        <w:t>International Review of Financial Analysis</w:t>
      </w:r>
      <w:r>
        <w:t>, vol. 78, p.101959</w:t>
      </w:r>
    </w:p>
    <w:p w14:paraId="17DDEC5B" w14:textId="77777777" w:rsidR="00AF742A" w:rsidRDefault="00AF742A" w:rsidP="00382D39">
      <w:pPr>
        <w:pStyle w:val="Bibliography"/>
        <w:spacing w:after="0"/>
        <w:jc w:val="both"/>
      </w:pPr>
      <w:r>
        <w:t xml:space="preserve">Hammoudeh, S. &amp; Yuan, Y. (2008). Metal Volatility in Presence of Oil and Interest Rate Shocks, </w:t>
      </w:r>
      <w:r>
        <w:rPr>
          <w:i/>
          <w:iCs/>
        </w:rPr>
        <w:t>Energy Economics</w:t>
      </w:r>
      <w:r>
        <w:t>, vol. 30, no. 2, pp.606–620</w:t>
      </w:r>
    </w:p>
    <w:p w14:paraId="37C12EDC" w14:textId="77777777" w:rsidR="00AF742A" w:rsidRDefault="00AF742A" w:rsidP="00382D39">
      <w:pPr>
        <w:pStyle w:val="Bibliography"/>
        <w:spacing w:after="0"/>
        <w:jc w:val="both"/>
      </w:pPr>
      <w:r w:rsidRPr="00AF742A">
        <w:rPr>
          <w:lang w:val="sv-SE"/>
        </w:rPr>
        <w:t xml:space="preserve">Hanif, W., Mensi, W., Vo, X. V., BenSaïda, A., Hernandez, J. A. &amp; Kang, S. H. (2023). </w:t>
      </w:r>
      <w:r>
        <w:t xml:space="preserve">Dependence and Risk Management of Portfolios of Metals and Agricultural Commodity Futures, </w:t>
      </w:r>
      <w:r>
        <w:rPr>
          <w:i/>
          <w:iCs/>
        </w:rPr>
        <w:t>Resources Policy</w:t>
      </w:r>
      <w:r>
        <w:t>, vol. 82, p.103567</w:t>
      </w:r>
    </w:p>
    <w:p w14:paraId="092F728F" w14:textId="77777777" w:rsidR="00AF742A" w:rsidRDefault="00AF742A" w:rsidP="00382D39">
      <w:pPr>
        <w:pStyle w:val="Bibliography"/>
        <w:spacing w:after="0"/>
        <w:jc w:val="both"/>
      </w:pPr>
      <w:r>
        <w:t xml:space="preserve">Harris, R. D. F. &amp; Shen, J. (2003). Robust Estimation of the Optimal Hedge Ratio, </w:t>
      </w:r>
      <w:r>
        <w:rPr>
          <w:i/>
          <w:iCs/>
        </w:rPr>
        <w:t>Journal of Futures Markets</w:t>
      </w:r>
      <w:r>
        <w:t>, vol. 23, no. 8, pp.799–816</w:t>
      </w:r>
    </w:p>
    <w:p w14:paraId="7C4A9A1C" w14:textId="77777777" w:rsidR="00AF742A" w:rsidRDefault="00AF742A" w:rsidP="00382D39">
      <w:pPr>
        <w:pStyle w:val="Bibliography"/>
        <w:spacing w:after="0"/>
        <w:jc w:val="both"/>
      </w:pPr>
      <w:r>
        <w:t>Ielpo, F. (2018). The Economics of Commodities and Commodity Markets, New York: Oxford University Press</w:t>
      </w:r>
    </w:p>
    <w:p w14:paraId="55070CEC" w14:textId="77777777" w:rsidR="00AF742A" w:rsidRDefault="00AF742A" w:rsidP="00382D39">
      <w:pPr>
        <w:pStyle w:val="Bibliography"/>
        <w:spacing w:after="0"/>
        <w:jc w:val="both"/>
      </w:pPr>
      <w:r>
        <w:t xml:space="preserve">Joo, Y. C. &amp; Park, S. Y. (2024). Hedging Bitcoin with Commodity Futures: An Analysis with Copper, Gas, Gold, and Crude Oil Futures, </w:t>
      </w:r>
      <w:r>
        <w:rPr>
          <w:i/>
          <w:iCs/>
        </w:rPr>
        <w:t>The North American Journal of Economics and Finance</w:t>
      </w:r>
      <w:r>
        <w:t>, vol. 72, p.102127</w:t>
      </w:r>
    </w:p>
    <w:p w14:paraId="0A87912E" w14:textId="77777777" w:rsidR="00AF742A" w:rsidRDefault="00AF742A" w:rsidP="00382D39">
      <w:pPr>
        <w:pStyle w:val="Bibliography"/>
        <w:spacing w:after="0"/>
        <w:jc w:val="both"/>
      </w:pPr>
      <w:r>
        <w:t xml:space="preserve">Joseph, A., Sisodia, G. &amp; Tiwari, A. K. (2014). A Frequency Domain Causality Investigation between Futures and Spot Prices of Indian Commodity Markets, </w:t>
      </w:r>
      <w:r>
        <w:rPr>
          <w:i/>
          <w:iCs/>
        </w:rPr>
        <w:t>Economic Modelling</w:t>
      </w:r>
      <w:r>
        <w:t>, vol. 40, pp.250–258</w:t>
      </w:r>
    </w:p>
    <w:p w14:paraId="0DD94437" w14:textId="77777777" w:rsidR="00AF742A" w:rsidRDefault="00AF742A" w:rsidP="00382D39">
      <w:pPr>
        <w:pStyle w:val="Bibliography"/>
        <w:spacing w:after="0"/>
        <w:jc w:val="both"/>
      </w:pPr>
      <w:r>
        <w:t xml:space="preserve">Kim, M. J. &amp; Park, S. Y. (2016). Optimal Conditional Hedge Ratio: A Simple Shrinkage Estimation Approach, </w:t>
      </w:r>
      <w:r>
        <w:rPr>
          <w:i/>
          <w:iCs/>
        </w:rPr>
        <w:t>Journal of Empirical Finance</w:t>
      </w:r>
      <w:r>
        <w:t>, vol. 38, pp.139–156</w:t>
      </w:r>
    </w:p>
    <w:p w14:paraId="631AB5CA" w14:textId="77777777" w:rsidR="00AF742A" w:rsidRDefault="00AF742A" w:rsidP="00382D39">
      <w:pPr>
        <w:pStyle w:val="Bibliography"/>
        <w:spacing w:after="0"/>
        <w:jc w:val="both"/>
      </w:pPr>
      <w:r w:rsidRPr="00AF742A">
        <w:rPr>
          <w:lang w:val="sv-SE"/>
        </w:rPr>
        <w:t xml:space="preserve">Koirala, K. H., Mishra, A. K., D’Antoni, J. M. &amp; Mehlhorn, J. E. (2015). </w:t>
      </w:r>
      <w:r>
        <w:t xml:space="preserve">Energy Prices and Agricultural Commodity Prices: Testing Correlation Using Copulas Method, </w:t>
      </w:r>
      <w:r>
        <w:rPr>
          <w:i/>
          <w:iCs/>
        </w:rPr>
        <w:t>Energy</w:t>
      </w:r>
      <w:r>
        <w:t>, vol. 81, pp.430–436</w:t>
      </w:r>
    </w:p>
    <w:p w14:paraId="12BCEEFC" w14:textId="77777777" w:rsidR="00AF742A" w:rsidRDefault="00AF742A" w:rsidP="00382D39">
      <w:pPr>
        <w:pStyle w:val="Bibliography"/>
        <w:spacing w:after="0"/>
        <w:jc w:val="both"/>
      </w:pPr>
      <w:r w:rsidRPr="00AF742A">
        <w:rPr>
          <w:lang w:val="sv-SE"/>
        </w:rPr>
        <w:t xml:space="preserve">Kroner, K. F. &amp; Sultan, J. (1993). </w:t>
      </w:r>
      <w:r>
        <w:t xml:space="preserve">Time-Varying Distributions and Dynamic Hedging with Foreign Currency Futures, </w:t>
      </w:r>
      <w:r>
        <w:rPr>
          <w:i/>
          <w:iCs/>
        </w:rPr>
        <w:t>Journal of financial and quantitative analysis</w:t>
      </w:r>
      <w:r>
        <w:t>, vol. 28, no. 4, pp.535–551</w:t>
      </w:r>
    </w:p>
    <w:p w14:paraId="752902E6" w14:textId="77777777" w:rsidR="00AF742A" w:rsidRDefault="00AF742A" w:rsidP="00382D39">
      <w:pPr>
        <w:pStyle w:val="Bibliography"/>
        <w:spacing w:after="0"/>
        <w:jc w:val="both"/>
      </w:pPr>
      <w:r w:rsidRPr="00AF742A">
        <w:rPr>
          <w:lang w:val="sv-SE"/>
        </w:rPr>
        <w:t xml:space="preserve">Kumar, S., Tiwari, A. K., Raheem, I. D. &amp; Hille, E. (2021). </w:t>
      </w:r>
      <w:r>
        <w:t xml:space="preserve">Time-Varying Dependence Structure between Oil and Agricultural Commodity Markets: A Dependence-Switching CoVaR Copula Approach, </w:t>
      </w:r>
      <w:r>
        <w:rPr>
          <w:i/>
          <w:iCs/>
        </w:rPr>
        <w:t>Resources Policy</w:t>
      </w:r>
      <w:r>
        <w:t>, vol. 72, p.102049</w:t>
      </w:r>
    </w:p>
    <w:p w14:paraId="41612B17" w14:textId="77777777" w:rsidR="00AF742A" w:rsidRDefault="00AF742A" w:rsidP="00382D39">
      <w:pPr>
        <w:pStyle w:val="Bibliography"/>
        <w:spacing w:after="0"/>
        <w:jc w:val="both"/>
      </w:pPr>
      <w:r>
        <w:t xml:space="preserve">Kuriyama, N. (2016). Testing Cointegration in Quantile Regressions with an Application to the Term Structure of Interest Rates, </w:t>
      </w:r>
      <w:r>
        <w:rPr>
          <w:i/>
          <w:iCs/>
        </w:rPr>
        <w:t>Studies in Nonlinear Dynamics &amp; Econometrics</w:t>
      </w:r>
      <w:r>
        <w:t>, vol. 20, no. 2, pp.107–121</w:t>
      </w:r>
    </w:p>
    <w:p w14:paraId="47BEDCCF" w14:textId="77777777" w:rsidR="00AF742A" w:rsidRDefault="00AF742A" w:rsidP="00382D39">
      <w:pPr>
        <w:pStyle w:val="Bibliography"/>
        <w:spacing w:after="0"/>
        <w:jc w:val="both"/>
      </w:pPr>
      <w:r>
        <w:t xml:space="preserve">Liu, D. C. &amp; Nocedal, J. (1989). On the Limited Memory BFGS Method for Large Scale Optimization, </w:t>
      </w:r>
      <w:r>
        <w:rPr>
          <w:i/>
          <w:iCs/>
        </w:rPr>
        <w:t>Mathematical Programming</w:t>
      </w:r>
      <w:r>
        <w:t>, vol. 45, no. 1, pp.503–528</w:t>
      </w:r>
    </w:p>
    <w:p w14:paraId="0029C7AC" w14:textId="77777777" w:rsidR="00AF742A" w:rsidRDefault="00AF742A" w:rsidP="00382D39">
      <w:pPr>
        <w:pStyle w:val="Bibliography"/>
        <w:spacing w:after="0"/>
        <w:jc w:val="both"/>
      </w:pPr>
      <w:r>
        <w:t xml:space="preserve">Lourakis, M. I. (2005). A Brief Description of the Levenberg-Marquardt Algorithm Implemented by Levmar, </w:t>
      </w:r>
      <w:r>
        <w:rPr>
          <w:i/>
          <w:iCs/>
        </w:rPr>
        <w:t>Foundation of Research and Technology</w:t>
      </w:r>
      <w:r>
        <w:t>, vol. 4, no. 1, pp.1–6</w:t>
      </w:r>
    </w:p>
    <w:p w14:paraId="5DDDB61F" w14:textId="77777777" w:rsidR="00AF742A" w:rsidRDefault="00AF742A" w:rsidP="00382D39">
      <w:pPr>
        <w:pStyle w:val="Bibliography"/>
        <w:spacing w:after="0"/>
        <w:jc w:val="both"/>
      </w:pPr>
      <w:r>
        <w:t xml:space="preserve">Miljkovic, D. &amp; Vatsa, P. (2023). On the Linkages between Energy and Agricultural Commodity Prices: A Dynamic Time Warping Analysis, </w:t>
      </w:r>
      <w:r>
        <w:rPr>
          <w:i/>
          <w:iCs/>
        </w:rPr>
        <w:t>International Review of Financial Analysis</w:t>
      </w:r>
      <w:r>
        <w:t>, vol. 90, p.102834</w:t>
      </w:r>
    </w:p>
    <w:p w14:paraId="1DA0BCA6" w14:textId="77777777" w:rsidR="00AF742A" w:rsidRDefault="00AF742A" w:rsidP="00382D39">
      <w:pPr>
        <w:pStyle w:val="Bibliography"/>
        <w:spacing w:after="0"/>
        <w:jc w:val="both"/>
      </w:pPr>
      <w:r>
        <w:t xml:space="preserve">Mohamad, A. &amp; Fromentin, V. (2023). Herd and Causality Dynamics between Energy Commodities and Ethical Investment: Evidence from the Different Phases of the COVID-19 Pandemic, </w:t>
      </w:r>
      <w:r>
        <w:rPr>
          <w:i/>
          <w:iCs/>
        </w:rPr>
        <w:t>Energy Economics</w:t>
      </w:r>
      <w:r>
        <w:t>, vol. 126, p.107001</w:t>
      </w:r>
    </w:p>
    <w:p w14:paraId="3A71F80F" w14:textId="5959468A" w:rsidR="00AF742A" w:rsidRDefault="00AF742A" w:rsidP="00382D39">
      <w:pPr>
        <w:pStyle w:val="Bibliography"/>
        <w:spacing w:after="0"/>
        <w:jc w:val="both"/>
      </w:pPr>
      <w:r>
        <w:t xml:space="preserve">Moreno, D., Marco, P. &amp; Olmeda, I. (2005). Risk Forecasting Models and Optimal Portfolio Selection, </w:t>
      </w:r>
      <w:r>
        <w:rPr>
          <w:i/>
          <w:iCs/>
        </w:rPr>
        <w:t>Applied Economics</w:t>
      </w:r>
      <w:r>
        <w:t>, vol. 37, no. 11, pp.1267–1281</w:t>
      </w:r>
    </w:p>
    <w:p w14:paraId="4146236D" w14:textId="77777777" w:rsidR="00AF742A" w:rsidRDefault="00AF742A" w:rsidP="00382D39">
      <w:pPr>
        <w:pStyle w:val="Bibliography"/>
        <w:spacing w:after="0"/>
        <w:jc w:val="both"/>
      </w:pPr>
      <w:r w:rsidRPr="00AF742A">
        <w:rPr>
          <w:lang w:val="sv-SE"/>
        </w:rPr>
        <w:t xml:space="preserve">Naeem, M. A., Hasan, M., Arif, M., Suleman, M. T. &amp; Kang, S. H. (2022). </w:t>
      </w:r>
      <w:r>
        <w:t xml:space="preserve">Oil and Gold as a Hedge and Safe-Haven for Metals and Agricultural Commodities with Portfolio Implications, </w:t>
      </w:r>
      <w:r>
        <w:rPr>
          <w:i/>
          <w:iCs/>
        </w:rPr>
        <w:t>Energy Economics</w:t>
      </w:r>
      <w:r>
        <w:t>, vol. 105, p.105758</w:t>
      </w:r>
    </w:p>
    <w:p w14:paraId="3AC9ED7B" w14:textId="77777777" w:rsidR="00AF742A" w:rsidRDefault="00AF742A" w:rsidP="00382D39">
      <w:pPr>
        <w:pStyle w:val="Bibliography"/>
        <w:spacing w:after="0"/>
        <w:jc w:val="both"/>
      </w:pPr>
      <w:r>
        <w:t xml:space="preserve">Price, K., Price, B. &amp; Nantell, T. J. (1982). Variance and Lower Partial Moment Measures of Systematic Risk: Some Analytical and Empirical Results, </w:t>
      </w:r>
      <w:r>
        <w:rPr>
          <w:i/>
          <w:iCs/>
        </w:rPr>
        <w:t>The Journal of Finance</w:t>
      </w:r>
      <w:r>
        <w:t>, vol. 37, no. 3, pp.843–855</w:t>
      </w:r>
    </w:p>
    <w:p w14:paraId="6FA85C33" w14:textId="77777777" w:rsidR="00AF742A" w:rsidRDefault="00AF742A" w:rsidP="00382D39">
      <w:pPr>
        <w:pStyle w:val="Bibliography"/>
        <w:spacing w:after="0"/>
        <w:jc w:val="both"/>
      </w:pPr>
      <w:r>
        <w:t xml:space="preserve">Rad, H., Low, R. K. Y., Miffre, J. &amp; Faff, R. (2022). The Strategic Allocation to Style-Integrated Portfolios of Commodity Futures, </w:t>
      </w:r>
      <w:r>
        <w:rPr>
          <w:i/>
          <w:iCs/>
        </w:rPr>
        <w:t>Journal of Commodity Markets</w:t>
      </w:r>
      <w:r>
        <w:t>, vol. 28, p.100259</w:t>
      </w:r>
    </w:p>
    <w:p w14:paraId="28E60C89" w14:textId="77777777" w:rsidR="00AF742A" w:rsidRDefault="00AF742A" w:rsidP="00382D39">
      <w:pPr>
        <w:pStyle w:val="Bibliography"/>
        <w:spacing w:after="0"/>
        <w:jc w:val="both"/>
      </w:pPr>
      <w:r>
        <w:t xml:space="preserve">Raza, N., Ali, S., Shahzad, S. J. H. &amp; Raza, S. A. (2018). Do Commodities Effectively Hedge Real Estate Risk? A Multi-Scale Asymmetric DCC Approach, </w:t>
      </w:r>
      <w:r>
        <w:rPr>
          <w:i/>
          <w:iCs/>
        </w:rPr>
        <w:t>Resources Policy</w:t>
      </w:r>
      <w:r>
        <w:t>, vol. 57, pp.10–29</w:t>
      </w:r>
    </w:p>
    <w:p w14:paraId="1C7BAEED" w14:textId="77777777" w:rsidR="00AF742A" w:rsidRDefault="00AF742A" w:rsidP="00382D39">
      <w:pPr>
        <w:pStyle w:val="Bibliography"/>
        <w:spacing w:after="0"/>
        <w:jc w:val="both"/>
      </w:pPr>
      <w:r>
        <w:t xml:space="preserve">Reboredo, J. C. (2013). Is Gold a Hedge or Safe Haven against Oil Price Movements?, </w:t>
      </w:r>
      <w:r>
        <w:rPr>
          <w:i/>
          <w:iCs/>
        </w:rPr>
        <w:t>Resources Policy</w:t>
      </w:r>
      <w:r>
        <w:t>, vol. 38, no. 2, pp.130–137</w:t>
      </w:r>
    </w:p>
    <w:p w14:paraId="4FF274B1" w14:textId="77777777" w:rsidR="00AF742A" w:rsidRDefault="00AF742A" w:rsidP="00382D39">
      <w:pPr>
        <w:pStyle w:val="Bibliography"/>
        <w:spacing w:after="0"/>
        <w:jc w:val="both"/>
      </w:pPr>
      <w:r>
        <w:t xml:space="preserve">Rehman, M. U. &amp; Vo, X. V. (2021). Energy Commodities, Precious Metals and Industrial Metal Markets: A Nexus across Different Investment Horizons and Market Conditions, </w:t>
      </w:r>
      <w:r>
        <w:rPr>
          <w:i/>
          <w:iCs/>
        </w:rPr>
        <w:t>Resources Policy</w:t>
      </w:r>
      <w:r>
        <w:t>, vol. 70, p.101843</w:t>
      </w:r>
    </w:p>
    <w:p w14:paraId="237385CA" w14:textId="77777777" w:rsidR="00AF742A" w:rsidRDefault="00AF742A" w:rsidP="00382D39">
      <w:pPr>
        <w:pStyle w:val="Bibliography"/>
        <w:spacing w:after="0"/>
        <w:jc w:val="both"/>
      </w:pPr>
      <w:r>
        <w:t xml:space="preserve">Ruano, F. &amp; Barros, V. (2022). Commodities and Portfolio Diversification: Myth or Fact?, </w:t>
      </w:r>
      <w:r>
        <w:rPr>
          <w:i/>
          <w:iCs/>
        </w:rPr>
        <w:t>The Quarterly Review of Economics and Finance</w:t>
      </w:r>
      <w:r>
        <w:t>, vol. 86, pp.281–295</w:t>
      </w:r>
    </w:p>
    <w:p w14:paraId="21E067E8" w14:textId="77777777" w:rsidR="00AF742A" w:rsidRDefault="00AF742A" w:rsidP="00382D39">
      <w:pPr>
        <w:pStyle w:val="Bibliography"/>
        <w:spacing w:after="0"/>
        <w:jc w:val="both"/>
      </w:pPr>
      <w:r>
        <w:t xml:space="preserve">Sadorsky, P. (2012). Correlations and Volatility Spillovers between Oil Prices and the Stock Prices of Clean Energy and Technology Companies, </w:t>
      </w:r>
      <w:r>
        <w:rPr>
          <w:i/>
          <w:iCs/>
        </w:rPr>
        <w:t>Energy Economics</w:t>
      </w:r>
      <w:r>
        <w:t>, vol. 34, no. 1, pp.248–255</w:t>
      </w:r>
    </w:p>
    <w:p w14:paraId="38FEFABC" w14:textId="77777777" w:rsidR="00AF742A" w:rsidRDefault="00AF742A" w:rsidP="00382D39">
      <w:pPr>
        <w:pStyle w:val="Bibliography"/>
        <w:spacing w:after="0"/>
        <w:jc w:val="both"/>
      </w:pPr>
      <w:r w:rsidRPr="00AF742A">
        <w:rPr>
          <w:lang w:val="sv-SE"/>
        </w:rPr>
        <w:t xml:space="preserve">Sari, R., Hammoudeh, S. &amp; Soytas, U. (2010). </w:t>
      </w:r>
      <w:r>
        <w:t xml:space="preserve">Dynamics of Oil Price, Precious Metal Prices, and Exchange Rate, </w:t>
      </w:r>
      <w:r>
        <w:rPr>
          <w:i/>
          <w:iCs/>
        </w:rPr>
        <w:t>Energy Economics</w:t>
      </w:r>
      <w:r>
        <w:t>, vol. 32, no. 2, pp.351–362</w:t>
      </w:r>
    </w:p>
    <w:p w14:paraId="28E5D4C4" w14:textId="77777777" w:rsidR="00AF742A" w:rsidRDefault="00AF742A" w:rsidP="00382D39">
      <w:pPr>
        <w:pStyle w:val="Bibliography"/>
        <w:spacing w:after="0"/>
        <w:jc w:val="both"/>
      </w:pPr>
      <w:r>
        <w:t xml:space="preserve">Shafiullah, M., Chaudhry, S. M., Shahbaz, M. &amp; Reboredo, J. C. (2021). Quantile Causality and Dependence between Crude Oil and Precious Metal Prices, </w:t>
      </w:r>
      <w:r>
        <w:rPr>
          <w:i/>
          <w:iCs/>
        </w:rPr>
        <w:t>International Journal of Finance &amp; Economics</w:t>
      </w:r>
      <w:r>
        <w:t>, vol. 26, no. 4, pp.6264–6280</w:t>
      </w:r>
    </w:p>
    <w:p w14:paraId="14202E36" w14:textId="77777777" w:rsidR="00AF742A" w:rsidRDefault="00AF742A" w:rsidP="00382D39">
      <w:pPr>
        <w:pStyle w:val="Bibliography"/>
        <w:spacing w:after="0"/>
        <w:jc w:val="both"/>
      </w:pPr>
      <w:r>
        <w:t xml:space="preserve">Shahzad, F., Bouri, E., Mokni, K. &amp; Ajmi, A. N. (2021). Energy, Agriculture, and Precious Metals: Evidence from Time-Varying Granger Causal Relationships for Both Return and Volatility, </w:t>
      </w:r>
      <w:r>
        <w:rPr>
          <w:i/>
          <w:iCs/>
        </w:rPr>
        <w:t>Resources Policy</w:t>
      </w:r>
      <w:r>
        <w:t>, vol. 74, p.102298</w:t>
      </w:r>
    </w:p>
    <w:p w14:paraId="31997A47" w14:textId="77777777" w:rsidR="00AF742A" w:rsidRDefault="00AF742A" w:rsidP="00382D39">
      <w:pPr>
        <w:pStyle w:val="Bibliography"/>
        <w:spacing w:after="0"/>
        <w:jc w:val="both"/>
      </w:pPr>
      <w:r>
        <w:t xml:space="preserve">Shiferaw, Y. A. (2019). Time-Varying Correlation between Agricultural Commodity and Energy Price Dynamics with Bayesian Multivariate DCC-GARCH Models, </w:t>
      </w:r>
      <w:r>
        <w:rPr>
          <w:i/>
          <w:iCs/>
        </w:rPr>
        <w:t>Physica A: Statistical Mechanics and its Applications</w:t>
      </w:r>
      <w:r>
        <w:t>, vol. 526, p.120807</w:t>
      </w:r>
    </w:p>
    <w:p w14:paraId="67F4B328" w14:textId="77777777" w:rsidR="00AF742A" w:rsidRDefault="00AF742A" w:rsidP="00382D39">
      <w:pPr>
        <w:pStyle w:val="Bibliography"/>
        <w:spacing w:after="0"/>
        <w:jc w:val="both"/>
      </w:pPr>
      <w:r>
        <w:t>Siaw, R., Ofosu-Hene, E. &amp; Tee, E. (2017). Investment Portfolio Optimization with GARCH Models, SSRN Scholarly Paper, 2987932, Available Online: https://papers.ssrn.com/abstract=2987932 [Accessed 20 May 2024]</w:t>
      </w:r>
    </w:p>
    <w:p w14:paraId="3189FCAB" w14:textId="77777777" w:rsidR="00AF742A" w:rsidRDefault="00AF742A" w:rsidP="00382D39">
      <w:pPr>
        <w:pStyle w:val="Bibliography"/>
        <w:spacing w:after="0"/>
        <w:jc w:val="both"/>
      </w:pPr>
      <w:r>
        <w:t xml:space="preserve">Specht, K. &amp; Winker, P. (2008). Portfolio Optimization under VaR Constraints Based on Dynamic Estimates of the Variance-Covariance Matrix, in E. J. Kontoghiorghes, B. Rustem, &amp; P. Winker (eds), </w:t>
      </w:r>
      <w:r>
        <w:rPr>
          <w:i/>
          <w:iCs/>
        </w:rPr>
        <w:t>Computational Methods in Financial Engineering: Essays in Honour of Manfred Gilli</w:t>
      </w:r>
      <w:r>
        <w:t>, [e-book] Berlin, Heidelberg: Springer, pp.73–94, Available Online: https://doi.org/10.1007/978-3-540-77958-2_4 [Accessed 21 May 2024]</w:t>
      </w:r>
    </w:p>
    <w:p w14:paraId="15AEFE9F" w14:textId="77777777" w:rsidR="00AF742A" w:rsidRDefault="00AF742A" w:rsidP="00382D39">
      <w:pPr>
        <w:pStyle w:val="Bibliography"/>
        <w:spacing w:after="0"/>
        <w:jc w:val="both"/>
      </w:pPr>
      <w:r w:rsidRPr="00AF742A">
        <w:rPr>
          <w:lang w:val="sv-SE"/>
        </w:rPr>
        <w:t xml:space="preserve">Trabelsi, N., Tiwari, A. K. &amp; Hammoudeh, S. (2022). </w:t>
      </w:r>
      <w:r>
        <w:t xml:space="preserve">Spillovers and Directional Predictability between International Energy Commodities and Their Implications for Optimal Portfolio and Hedging, </w:t>
      </w:r>
      <w:r>
        <w:rPr>
          <w:i/>
          <w:iCs/>
        </w:rPr>
        <w:t>The North American Journal of Economics and Finance</w:t>
      </w:r>
      <w:r>
        <w:t>, vol. 62, p.101715</w:t>
      </w:r>
    </w:p>
    <w:p w14:paraId="756ACCB6" w14:textId="77777777" w:rsidR="00AF742A" w:rsidRDefault="00AF742A" w:rsidP="00382D39">
      <w:pPr>
        <w:pStyle w:val="Bibliography"/>
        <w:spacing w:after="0"/>
        <w:jc w:val="both"/>
      </w:pPr>
      <w:r>
        <w:t xml:space="preserve">Troster, V. (2018). Testing for Granger-Causality in Quantiles, </w:t>
      </w:r>
      <w:r>
        <w:rPr>
          <w:i/>
          <w:iCs/>
        </w:rPr>
        <w:t>Econometric Reviews</w:t>
      </w:r>
      <w:r>
        <w:t>, vol. 37, no. 8, pp.850–866</w:t>
      </w:r>
    </w:p>
    <w:p w14:paraId="1D3C4FBD" w14:textId="77777777" w:rsidR="00AF742A" w:rsidRDefault="00AF742A" w:rsidP="00382D39">
      <w:pPr>
        <w:pStyle w:val="Bibliography"/>
        <w:spacing w:after="0"/>
        <w:jc w:val="both"/>
      </w:pPr>
      <w:r w:rsidRPr="00AF742A">
        <w:rPr>
          <w:lang w:val="sv-SE"/>
        </w:rPr>
        <w:t xml:space="preserve">Wimmer, T., Geyer-Klingeberg, J., Hütter, M., Schmid, F. &amp; Rathgeber, A. (2021). </w:t>
      </w:r>
      <w:r>
        <w:t xml:space="preserve">The Impact of Speculation on Commodity Prices: A Meta-Granger Analysis, </w:t>
      </w:r>
      <w:r>
        <w:rPr>
          <w:i/>
          <w:iCs/>
        </w:rPr>
        <w:t>Journal of Commodity Markets</w:t>
      </w:r>
      <w:r>
        <w:t>, vol. 22, p.100148</w:t>
      </w:r>
    </w:p>
    <w:p w14:paraId="2DCBD59C" w14:textId="77777777" w:rsidR="00AF742A" w:rsidRDefault="00AF742A" w:rsidP="00382D39">
      <w:pPr>
        <w:pStyle w:val="Bibliography"/>
        <w:spacing w:after="0"/>
        <w:jc w:val="both"/>
      </w:pPr>
      <w:r>
        <w:t xml:space="preserve">Yaya, O. S., Ogbonna, A. E., Adesina, O. A., Alobaloke, K. A. &amp; Vo, X. V. (2022). Time-Variation between Metal Commodities and Oil, and the Impact of Oil Shocks: GARCH-MIDAS and DCC-MIDAS Analyses, </w:t>
      </w:r>
      <w:r>
        <w:rPr>
          <w:i/>
          <w:iCs/>
        </w:rPr>
        <w:t>Resources Policy</w:t>
      </w:r>
      <w:r>
        <w:t>, vol. 79, p.103036</w:t>
      </w:r>
    </w:p>
    <w:p w14:paraId="72F12977" w14:textId="04EB3E6A" w:rsidR="002C4E1B" w:rsidRDefault="00B0055A" w:rsidP="00382D39">
      <w:pPr>
        <w:widowControl w:val="0"/>
        <w:pBdr>
          <w:top w:val="nil"/>
          <w:left w:val="nil"/>
          <w:bottom w:val="nil"/>
          <w:right w:val="nil"/>
          <w:between w:val="nil"/>
        </w:pBdr>
        <w:ind w:left="720" w:hanging="720"/>
        <w:jc w:val="both"/>
      </w:pPr>
      <w:r>
        <w:fldChar w:fldCharType="end"/>
      </w:r>
    </w:p>
    <w:p w14:paraId="6D6CA5D2" w14:textId="77777777" w:rsidR="002C4E1B" w:rsidRDefault="002C4E1B">
      <w:r>
        <w:br w:type="page"/>
      </w:r>
    </w:p>
    <w:p w14:paraId="7C226C69" w14:textId="3AAD2906" w:rsidR="002C4E1B" w:rsidRDefault="002C4E1B" w:rsidP="002C4E1B">
      <w:pPr>
        <w:pStyle w:val="Heading1"/>
        <w:jc w:val="both"/>
      </w:pPr>
      <w:bookmarkStart w:id="38" w:name="_Toc167478300"/>
      <w:r>
        <w:t>Appendix</w:t>
      </w:r>
      <w:r w:rsidR="006C15F7">
        <w:t>es</w:t>
      </w:r>
      <w:bookmarkEnd w:id="38"/>
    </w:p>
    <w:p w14:paraId="2A63AAC7" w14:textId="0B9215AD" w:rsidR="00157EB5" w:rsidRPr="00E57607" w:rsidRDefault="00157EB5" w:rsidP="00E57607">
      <w:pPr>
        <w:pStyle w:val="Caption"/>
        <w:jc w:val="left"/>
        <w:rPr>
          <w:sz w:val="36"/>
        </w:rPr>
      </w:pPr>
      <w:bookmarkStart w:id="39" w:name="_Ref167229621"/>
      <w:r w:rsidRPr="00E57607">
        <w:rPr>
          <w:sz w:val="36"/>
        </w:rPr>
        <w:t xml:space="preserve">Appendix </w:t>
      </w:r>
      <w:r w:rsidRPr="00E57607">
        <w:rPr>
          <w:sz w:val="36"/>
        </w:rPr>
        <w:fldChar w:fldCharType="begin"/>
      </w:r>
      <w:r w:rsidRPr="00E57607">
        <w:rPr>
          <w:sz w:val="36"/>
        </w:rPr>
        <w:instrText xml:space="preserve"> SEQ Appendix \* ALPHABETIC </w:instrText>
      </w:r>
      <w:r w:rsidRPr="00E57607">
        <w:rPr>
          <w:sz w:val="36"/>
        </w:rPr>
        <w:fldChar w:fldCharType="separate"/>
      </w:r>
      <w:r w:rsidR="002B0F19">
        <w:rPr>
          <w:noProof/>
          <w:sz w:val="36"/>
        </w:rPr>
        <w:t>A</w:t>
      </w:r>
      <w:r w:rsidRPr="00E57607">
        <w:rPr>
          <w:sz w:val="36"/>
        </w:rPr>
        <w:fldChar w:fldCharType="end"/>
      </w:r>
      <w:bookmarkEnd w:id="39"/>
    </w:p>
    <w:p w14:paraId="4418DF38" w14:textId="03DD5478" w:rsidR="00046DE9" w:rsidRPr="00046DE9" w:rsidRDefault="00046DE9" w:rsidP="00D2520A">
      <w:pPr>
        <w:spacing w:after="240"/>
        <w:jc w:val="center"/>
      </w:pPr>
      <w:r>
        <w:t>Table A1: Commodity Data</w:t>
      </w:r>
    </w:p>
    <w:tbl>
      <w:tblPr>
        <w:tblStyle w:val="a"/>
        <w:tblW w:w="11520" w:type="dxa"/>
        <w:tblInd w:w="-990" w:type="dxa"/>
        <w:tblBorders>
          <w:top w:val="nil"/>
          <w:left w:val="nil"/>
          <w:bottom w:val="nil"/>
          <w:right w:val="nil"/>
          <w:insideH w:val="nil"/>
          <w:insideV w:val="nil"/>
        </w:tblBorders>
        <w:tblLayout w:type="fixed"/>
        <w:tblLook w:val="0600" w:firstRow="0" w:lastRow="0" w:firstColumn="0" w:lastColumn="0" w:noHBand="1" w:noVBand="1"/>
      </w:tblPr>
      <w:tblGrid>
        <w:gridCol w:w="1170"/>
        <w:gridCol w:w="1530"/>
        <w:gridCol w:w="1530"/>
        <w:gridCol w:w="7290"/>
      </w:tblGrid>
      <w:tr w:rsidR="002C4E1B" w14:paraId="4EF258C1" w14:textId="77777777" w:rsidTr="00A27EDC">
        <w:trPr>
          <w:trHeight w:val="315"/>
        </w:trPr>
        <w:tc>
          <w:tcPr>
            <w:tcW w:w="1170" w:type="dxa"/>
            <w:tcBorders>
              <w:top w:val="single" w:sz="4" w:space="0" w:color="000000"/>
              <w:left w:val="nil"/>
              <w:bottom w:val="single" w:sz="4" w:space="0" w:color="000000"/>
              <w:right w:val="nil"/>
            </w:tcBorders>
            <w:shd w:val="clear" w:color="auto" w:fill="auto"/>
            <w:tcMar>
              <w:top w:w="40" w:type="dxa"/>
              <w:left w:w="40" w:type="dxa"/>
              <w:bottom w:w="40" w:type="dxa"/>
              <w:right w:w="40" w:type="dxa"/>
            </w:tcMar>
            <w:vAlign w:val="center"/>
          </w:tcPr>
          <w:p w14:paraId="2C7D485B" w14:textId="77777777" w:rsidR="002C4E1B" w:rsidRDefault="002C4E1B" w:rsidP="00A27EDC">
            <w:pPr>
              <w:widowControl w:val="0"/>
              <w:spacing w:line="276" w:lineRule="auto"/>
              <w:rPr>
                <w:rFonts w:ascii="Arial" w:eastAsia="Arial" w:hAnsi="Arial" w:cs="Arial"/>
                <w:sz w:val="20"/>
                <w:szCs w:val="20"/>
              </w:rPr>
            </w:pPr>
            <w:r>
              <w:rPr>
                <w:b/>
                <w:sz w:val="22"/>
                <w:szCs w:val="22"/>
              </w:rPr>
              <w:t>Group</w:t>
            </w:r>
          </w:p>
        </w:tc>
        <w:tc>
          <w:tcPr>
            <w:tcW w:w="1530" w:type="dxa"/>
            <w:tcBorders>
              <w:top w:val="single" w:sz="4" w:space="0" w:color="000000"/>
              <w:left w:val="nil"/>
              <w:bottom w:val="single" w:sz="4" w:space="0" w:color="000000"/>
              <w:right w:val="nil"/>
            </w:tcBorders>
            <w:shd w:val="clear" w:color="auto" w:fill="auto"/>
            <w:tcMar>
              <w:top w:w="40" w:type="dxa"/>
              <w:left w:w="40" w:type="dxa"/>
              <w:bottom w:w="40" w:type="dxa"/>
              <w:right w:w="40" w:type="dxa"/>
            </w:tcMar>
            <w:vAlign w:val="center"/>
          </w:tcPr>
          <w:p w14:paraId="5D4DA69F" w14:textId="77777777" w:rsidR="002C4E1B" w:rsidRDefault="002C4E1B" w:rsidP="00A27EDC">
            <w:pPr>
              <w:widowControl w:val="0"/>
              <w:spacing w:line="276" w:lineRule="auto"/>
              <w:rPr>
                <w:rFonts w:ascii="Arial" w:eastAsia="Arial" w:hAnsi="Arial" w:cs="Arial"/>
                <w:sz w:val="20"/>
                <w:szCs w:val="20"/>
              </w:rPr>
            </w:pPr>
            <w:r>
              <w:rPr>
                <w:b/>
                <w:sz w:val="22"/>
                <w:szCs w:val="22"/>
              </w:rPr>
              <w:t>Commodity</w:t>
            </w:r>
          </w:p>
        </w:tc>
        <w:tc>
          <w:tcPr>
            <w:tcW w:w="1530" w:type="dxa"/>
            <w:tcBorders>
              <w:top w:val="single" w:sz="4" w:space="0" w:color="000000"/>
              <w:left w:val="nil"/>
              <w:bottom w:val="single" w:sz="4" w:space="0" w:color="000000"/>
              <w:right w:val="nil"/>
            </w:tcBorders>
            <w:shd w:val="clear" w:color="auto" w:fill="auto"/>
            <w:tcMar>
              <w:top w:w="40" w:type="dxa"/>
              <w:left w:w="40" w:type="dxa"/>
              <w:bottom w:w="40" w:type="dxa"/>
              <w:right w:w="40" w:type="dxa"/>
            </w:tcMar>
            <w:vAlign w:val="center"/>
          </w:tcPr>
          <w:p w14:paraId="06FDFA41" w14:textId="77777777" w:rsidR="002C4E1B" w:rsidRDefault="002C4E1B" w:rsidP="00A27EDC">
            <w:pPr>
              <w:widowControl w:val="0"/>
              <w:spacing w:line="276" w:lineRule="auto"/>
              <w:rPr>
                <w:rFonts w:ascii="Arial" w:eastAsia="Arial" w:hAnsi="Arial" w:cs="Arial"/>
                <w:sz w:val="20"/>
                <w:szCs w:val="20"/>
              </w:rPr>
            </w:pPr>
            <w:r>
              <w:rPr>
                <w:b/>
                <w:sz w:val="22"/>
                <w:szCs w:val="22"/>
              </w:rPr>
              <w:t>Market</w:t>
            </w:r>
          </w:p>
        </w:tc>
        <w:tc>
          <w:tcPr>
            <w:tcW w:w="7290" w:type="dxa"/>
            <w:tcBorders>
              <w:top w:val="single" w:sz="4" w:space="0" w:color="000000"/>
              <w:left w:val="nil"/>
              <w:bottom w:val="single" w:sz="4" w:space="0" w:color="000000"/>
              <w:right w:val="nil"/>
            </w:tcBorders>
            <w:shd w:val="clear" w:color="auto" w:fill="auto"/>
            <w:tcMar>
              <w:top w:w="40" w:type="dxa"/>
              <w:left w:w="40" w:type="dxa"/>
              <w:bottom w:w="40" w:type="dxa"/>
              <w:right w:w="40" w:type="dxa"/>
            </w:tcMar>
            <w:vAlign w:val="center"/>
          </w:tcPr>
          <w:p w14:paraId="587656F2" w14:textId="77777777" w:rsidR="002C4E1B" w:rsidRDefault="002C4E1B" w:rsidP="00A27EDC">
            <w:pPr>
              <w:widowControl w:val="0"/>
              <w:spacing w:line="276" w:lineRule="auto"/>
              <w:rPr>
                <w:rFonts w:ascii="Arial" w:eastAsia="Arial" w:hAnsi="Arial" w:cs="Arial"/>
                <w:sz w:val="20"/>
                <w:szCs w:val="20"/>
              </w:rPr>
            </w:pPr>
            <w:r>
              <w:rPr>
                <w:b/>
                <w:sz w:val="22"/>
                <w:szCs w:val="22"/>
              </w:rPr>
              <w:t>Full Name</w:t>
            </w:r>
          </w:p>
        </w:tc>
      </w:tr>
      <w:tr w:rsidR="002C4E1B" w14:paraId="7D502E6B" w14:textId="77777777" w:rsidTr="00A27EDC">
        <w:trPr>
          <w:trHeight w:val="315"/>
        </w:trPr>
        <w:tc>
          <w:tcPr>
            <w:tcW w:w="1170" w:type="dxa"/>
            <w:vMerge w:val="restart"/>
            <w:tcBorders>
              <w:top w:val="nil"/>
              <w:left w:val="nil"/>
              <w:bottom w:val="nil"/>
              <w:right w:val="nil"/>
            </w:tcBorders>
            <w:shd w:val="clear" w:color="auto" w:fill="auto"/>
            <w:tcMar>
              <w:top w:w="40" w:type="dxa"/>
              <w:left w:w="40" w:type="dxa"/>
              <w:bottom w:w="40" w:type="dxa"/>
              <w:right w:w="40" w:type="dxa"/>
            </w:tcMar>
          </w:tcPr>
          <w:p w14:paraId="4243D1F5" w14:textId="77777777" w:rsidR="002C4E1B" w:rsidRDefault="002C4E1B" w:rsidP="00A27EDC">
            <w:pPr>
              <w:widowControl w:val="0"/>
              <w:spacing w:line="276" w:lineRule="auto"/>
              <w:rPr>
                <w:sz w:val="22"/>
                <w:szCs w:val="22"/>
              </w:rPr>
            </w:pPr>
            <w:r>
              <w:rPr>
                <w:sz w:val="22"/>
                <w:szCs w:val="22"/>
              </w:rPr>
              <w:t>Metal</w:t>
            </w:r>
          </w:p>
        </w:tc>
        <w:tc>
          <w:tcPr>
            <w:tcW w:w="1530" w:type="dxa"/>
            <w:tcBorders>
              <w:top w:val="nil"/>
              <w:left w:val="nil"/>
              <w:bottom w:val="nil"/>
              <w:right w:val="nil"/>
            </w:tcBorders>
            <w:tcMar>
              <w:top w:w="40" w:type="dxa"/>
              <w:left w:w="40" w:type="dxa"/>
              <w:bottom w:w="40" w:type="dxa"/>
              <w:right w:w="40" w:type="dxa"/>
            </w:tcMar>
            <w:vAlign w:val="center"/>
          </w:tcPr>
          <w:p w14:paraId="3EDA88C8" w14:textId="77777777" w:rsidR="002C4E1B" w:rsidRDefault="002C4E1B" w:rsidP="00A27EDC">
            <w:pPr>
              <w:widowControl w:val="0"/>
              <w:spacing w:line="276" w:lineRule="auto"/>
              <w:rPr>
                <w:rFonts w:ascii="Arial" w:eastAsia="Arial" w:hAnsi="Arial" w:cs="Arial"/>
                <w:sz w:val="20"/>
                <w:szCs w:val="20"/>
              </w:rPr>
            </w:pPr>
            <w:r>
              <w:rPr>
                <w:sz w:val="22"/>
                <w:szCs w:val="22"/>
              </w:rPr>
              <w:t>Gold</w:t>
            </w:r>
          </w:p>
        </w:tc>
        <w:tc>
          <w:tcPr>
            <w:tcW w:w="1530" w:type="dxa"/>
            <w:tcBorders>
              <w:top w:val="nil"/>
              <w:left w:val="nil"/>
              <w:bottom w:val="nil"/>
              <w:right w:val="nil"/>
            </w:tcBorders>
            <w:tcMar>
              <w:top w:w="40" w:type="dxa"/>
              <w:left w:w="40" w:type="dxa"/>
              <w:bottom w:w="40" w:type="dxa"/>
              <w:right w:w="40" w:type="dxa"/>
            </w:tcMar>
            <w:vAlign w:val="center"/>
          </w:tcPr>
          <w:p w14:paraId="60BE4642" w14:textId="77777777" w:rsidR="002C4E1B" w:rsidRDefault="002C4E1B" w:rsidP="00A27EDC">
            <w:pPr>
              <w:widowControl w:val="0"/>
              <w:spacing w:line="276" w:lineRule="auto"/>
              <w:rPr>
                <w:rFonts w:ascii="Arial" w:eastAsia="Arial" w:hAnsi="Arial" w:cs="Arial"/>
                <w:sz w:val="20"/>
                <w:szCs w:val="20"/>
              </w:rPr>
            </w:pPr>
            <w:r>
              <w:rPr>
                <w:sz w:val="22"/>
                <w:szCs w:val="22"/>
              </w:rPr>
              <w:t>COMEX</w:t>
            </w:r>
          </w:p>
        </w:tc>
        <w:tc>
          <w:tcPr>
            <w:tcW w:w="7290" w:type="dxa"/>
            <w:tcBorders>
              <w:top w:val="nil"/>
              <w:left w:val="nil"/>
              <w:bottom w:val="nil"/>
              <w:right w:val="nil"/>
            </w:tcBorders>
            <w:tcMar>
              <w:top w:w="40" w:type="dxa"/>
              <w:left w:w="40" w:type="dxa"/>
              <w:bottom w:w="40" w:type="dxa"/>
              <w:right w:w="40" w:type="dxa"/>
            </w:tcMar>
            <w:vAlign w:val="center"/>
          </w:tcPr>
          <w:p w14:paraId="7E9A3780" w14:textId="77777777" w:rsidR="002C4E1B" w:rsidRDefault="002C4E1B" w:rsidP="00A27EDC">
            <w:pPr>
              <w:widowControl w:val="0"/>
              <w:spacing w:line="276" w:lineRule="auto"/>
              <w:rPr>
                <w:rFonts w:ascii="Arial" w:eastAsia="Arial" w:hAnsi="Arial" w:cs="Arial"/>
                <w:sz w:val="20"/>
                <w:szCs w:val="20"/>
              </w:rPr>
            </w:pPr>
            <w:r>
              <w:rPr>
                <w:sz w:val="22"/>
                <w:szCs w:val="22"/>
              </w:rPr>
              <w:t>COMEX Gold Composite Commodity Future Continuation 1</w:t>
            </w:r>
          </w:p>
        </w:tc>
      </w:tr>
      <w:tr w:rsidR="002C4E1B" w14:paraId="2D4336B1" w14:textId="77777777" w:rsidTr="00A27EDC">
        <w:trPr>
          <w:trHeight w:val="315"/>
        </w:trPr>
        <w:tc>
          <w:tcPr>
            <w:tcW w:w="1170" w:type="dxa"/>
            <w:vMerge/>
            <w:tcBorders>
              <w:top w:val="nil"/>
              <w:left w:val="nil"/>
              <w:bottom w:val="nil"/>
              <w:right w:val="nil"/>
            </w:tcBorders>
            <w:shd w:val="clear" w:color="auto" w:fill="auto"/>
            <w:tcMar>
              <w:top w:w="100" w:type="dxa"/>
              <w:left w:w="100" w:type="dxa"/>
              <w:bottom w:w="100" w:type="dxa"/>
              <w:right w:w="100" w:type="dxa"/>
            </w:tcMar>
          </w:tcPr>
          <w:p w14:paraId="0811C812"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2D34FE22" w14:textId="77777777" w:rsidR="002C4E1B" w:rsidRDefault="002C4E1B" w:rsidP="00A27EDC">
            <w:pPr>
              <w:widowControl w:val="0"/>
              <w:spacing w:line="276" w:lineRule="auto"/>
              <w:rPr>
                <w:rFonts w:ascii="Arial" w:eastAsia="Arial" w:hAnsi="Arial" w:cs="Arial"/>
                <w:sz w:val="20"/>
                <w:szCs w:val="20"/>
              </w:rPr>
            </w:pPr>
            <w:r>
              <w:rPr>
                <w:sz w:val="22"/>
                <w:szCs w:val="22"/>
              </w:rPr>
              <w:t>Silver</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65061C8A" w14:textId="77777777" w:rsidR="002C4E1B" w:rsidRDefault="002C4E1B" w:rsidP="00A27EDC">
            <w:pPr>
              <w:widowControl w:val="0"/>
              <w:spacing w:line="276" w:lineRule="auto"/>
              <w:rPr>
                <w:rFonts w:ascii="Arial" w:eastAsia="Arial" w:hAnsi="Arial" w:cs="Arial"/>
                <w:sz w:val="20"/>
                <w:szCs w:val="20"/>
              </w:rPr>
            </w:pPr>
            <w:r>
              <w:rPr>
                <w:sz w:val="22"/>
                <w:szCs w:val="22"/>
              </w:rPr>
              <w:t>COMEX</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3681D132" w14:textId="3EBC29D0" w:rsidR="002C4E1B" w:rsidRDefault="002C4E1B" w:rsidP="00A27EDC">
            <w:pPr>
              <w:widowControl w:val="0"/>
              <w:spacing w:line="276" w:lineRule="auto"/>
              <w:rPr>
                <w:rFonts w:ascii="Arial" w:eastAsia="Arial" w:hAnsi="Arial" w:cs="Arial"/>
                <w:sz w:val="20"/>
                <w:szCs w:val="20"/>
              </w:rPr>
            </w:pPr>
            <w:r>
              <w:rPr>
                <w:sz w:val="22"/>
                <w:szCs w:val="22"/>
              </w:rPr>
              <w:t>COMEX Silver Composite Commodity Future</w:t>
            </w:r>
            <w:r w:rsidR="0041692D">
              <w:rPr>
                <w:sz w:val="22"/>
                <w:szCs w:val="22"/>
              </w:rPr>
              <w:t xml:space="preserve"> Continuation 1</w:t>
            </w:r>
          </w:p>
        </w:tc>
      </w:tr>
      <w:tr w:rsidR="002C4E1B" w14:paraId="4EB1A7CD" w14:textId="77777777" w:rsidTr="00A27EDC">
        <w:trPr>
          <w:trHeight w:val="315"/>
        </w:trPr>
        <w:tc>
          <w:tcPr>
            <w:tcW w:w="1170" w:type="dxa"/>
            <w:vMerge/>
            <w:tcBorders>
              <w:top w:val="nil"/>
              <w:left w:val="nil"/>
              <w:bottom w:val="nil"/>
              <w:right w:val="nil"/>
            </w:tcBorders>
            <w:shd w:val="clear" w:color="auto" w:fill="auto"/>
            <w:tcMar>
              <w:top w:w="100" w:type="dxa"/>
              <w:left w:w="100" w:type="dxa"/>
              <w:bottom w:w="100" w:type="dxa"/>
              <w:right w:w="100" w:type="dxa"/>
            </w:tcMar>
          </w:tcPr>
          <w:p w14:paraId="069601BD"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43CD768B" w14:textId="77777777" w:rsidR="002C4E1B" w:rsidRDefault="002C4E1B" w:rsidP="00A27EDC">
            <w:pPr>
              <w:widowControl w:val="0"/>
              <w:spacing w:line="276" w:lineRule="auto"/>
              <w:rPr>
                <w:rFonts w:ascii="Arial" w:eastAsia="Arial" w:hAnsi="Arial" w:cs="Arial"/>
                <w:sz w:val="20"/>
                <w:szCs w:val="20"/>
              </w:rPr>
            </w:pPr>
            <w:r>
              <w:rPr>
                <w:sz w:val="22"/>
                <w:szCs w:val="22"/>
              </w:rPr>
              <w:t>Palladium</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3C4985E4" w14:textId="77777777" w:rsidR="002C4E1B" w:rsidRDefault="002C4E1B" w:rsidP="00A27EDC">
            <w:pPr>
              <w:widowControl w:val="0"/>
              <w:spacing w:line="276" w:lineRule="auto"/>
              <w:rPr>
                <w:rFonts w:ascii="Arial" w:eastAsia="Arial" w:hAnsi="Arial" w:cs="Arial"/>
                <w:sz w:val="20"/>
                <w:szCs w:val="20"/>
              </w:rPr>
            </w:pPr>
            <w:r>
              <w:rPr>
                <w:sz w:val="22"/>
                <w:szCs w:val="22"/>
              </w:rPr>
              <w:t>NYMEX</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6BA25C09" w14:textId="77777777" w:rsidR="002C4E1B" w:rsidRDefault="002C4E1B" w:rsidP="00A27EDC">
            <w:pPr>
              <w:widowControl w:val="0"/>
              <w:spacing w:line="276" w:lineRule="auto"/>
              <w:rPr>
                <w:rFonts w:ascii="Arial" w:eastAsia="Arial" w:hAnsi="Arial" w:cs="Arial"/>
                <w:sz w:val="20"/>
                <w:szCs w:val="20"/>
              </w:rPr>
            </w:pPr>
            <w:r>
              <w:rPr>
                <w:sz w:val="22"/>
                <w:szCs w:val="22"/>
              </w:rPr>
              <w:t>NYMEX Palladium Electronic Commodity Future Continuation 1</w:t>
            </w:r>
          </w:p>
        </w:tc>
      </w:tr>
      <w:tr w:rsidR="002C4E1B" w14:paraId="3EA6DA50" w14:textId="77777777" w:rsidTr="00A27EDC">
        <w:trPr>
          <w:trHeight w:val="315"/>
        </w:trPr>
        <w:tc>
          <w:tcPr>
            <w:tcW w:w="1170" w:type="dxa"/>
            <w:vMerge/>
            <w:tcBorders>
              <w:top w:val="nil"/>
              <w:left w:val="nil"/>
              <w:bottom w:val="nil"/>
              <w:right w:val="nil"/>
            </w:tcBorders>
            <w:shd w:val="clear" w:color="auto" w:fill="auto"/>
            <w:tcMar>
              <w:top w:w="100" w:type="dxa"/>
              <w:left w:w="100" w:type="dxa"/>
              <w:bottom w:w="100" w:type="dxa"/>
              <w:right w:w="100" w:type="dxa"/>
            </w:tcMar>
          </w:tcPr>
          <w:p w14:paraId="107F37EC"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7B91010B" w14:textId="77777777" w:rsidR="002C4E1B" w:rsidRDefault="002C4E1B" w:rsidP="00A27EDC">
            <w:pPr>
              <w:widowControl w:val="0"/>
              <w:spacing w:line="276" w:lineRule="auto"/>
              <w:rPr>
                <w:rFonts w:ascii="Arial" w:eastAsia="Arial" w:hAnsi="Arial" w:cs="Arial"/>
                <w:sz w:val="20"/>
                <w:szCs w:val="20"/>
              </w:rPr>
            </w:pPr>
            <w:r>
              <w:rPr>
                <w:sz w:val="22"/>
                <w:szCs w:val="22"/>
              </w:rPr>
              <w:t>Platinum</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04E1F890" w14:textId="13C9DC18" w:rsidR="002C4E1B" w:rsidRDefault="0065713C" w:rsidP="00A27EDC">
            <w:pPr>
              <w:widowControl w:val="0"/>
              <w:spacing w:line="276" w:lineRule="auto"/>
              <w:rPr>
                <w:rFonts w:ascii="Arial" w:eastAsia="Arial" w:hAnsi="Arial" w:cs="Arial"/>
                <w:sz w:val="20"/>
                <w:szCs w:val="20"/>
              </w:rPr>
            </w:pPr>
            <w:r>
              <w:rPr>
                <w:sz w:val="22"/>
                <w:szCs w:val="22"/>
              </w:rPr>
              <w:t xml:space="preserve">NYMEX </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6C095FA3" w14:textId="7F959737" w:rsidR="002C4E1B" w:rsidRDefault="0025659C" w:rsidP="00A27EDC">
            <w:pPr>
              <w:widowControl w:val="0"/>
              <w:spacing w:line="276" w:lineRule="auto"/>
              <w:rPr>
                <w:rFonts w:ascii="Arial" w:eastAsia="Arial" w:hAnsi="Arial" w:cs="Arial"/>
                <w:sz w:val="20"/>
                <w:szCs w:val="20"/>
              </w:rPr>
            </w:pPr>
            <w:r>
              <w:rPr>
                <w:sz w:val="22"/>
                <w:szCs w:val="22"/>
              </w:rPr>
              <w:t>NYMEX Platinum Electronic Commodity Future Continuation 1</w:t>
            </w:r>
          </w:p>
        </w:tc>
      </w:tr>
      <w:tr w:rsidR="002C4E1B" w14:paraId="1C5A02AA" w14:textId="77777777" w:rsidTr="00A27EDC">
        <w:trPr>
          <w:trHeight w:val="315"/>
        </w:trPr>
        <w:tc>
          <w:tcPr>
            <w:tcW w:w="1170" w:type="dxa"/>
            <w:vMerge/>
            <w:tcBorders>
              <w:top w:val="nil"/>
              <w:left w:val="nil"/>
              <w:bottom w:val="nil"/>
              <w:right w:val="nil"/>
            </w:tcBorders>
            <w:shd w:val="clear" w:color="auto" w:fill="auto"/>
            <w:tcMar>
              <w:top w:w="100" w:type="dxa"/>
              <w:left w:w="100" w:type="dxa"/>
              <w:bottom w:w="100" w:type="dxa"/>
              <w:right w:w="100" w:type="dxa"/>
            </w:tcMar>
          </w:tcPr>
          <w:p w14:paraId="221210B2"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2A174A24" w14:textId="77777777" w:rsidR="002C4E1B" w:rsidRDefault="002C4E1B" w:rsidP="00A27EDC">
            <w:pPr>
              <w:widowControl w:val="0"/>
              <w:spacing w:line="276" w:lineRule="auto"/>
              <w:rPr>
                <w:rFonts w:ascii="Arial" w:eastAsia="Arial" w:hAnsi="Arial" w:cs="Arial"/>
                <w:sz w:val="20"/>
                <w:szCs w:val="20"/>
              </w:rPr>
            </w:pPr>
            <w:r>
              <w:rPr>
                <w:sz w:val="22"/>
                <w:szCs w:val="22"/>
              </w:rPr>
              <w:t>Copper</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5A8419DF" w14:textId="295FADF7" w:rsidR="002C4E1B" w:rsidRDefault="00C736C8" w:rsidP="00A27EDC">
            <w:pPr>
              <w:widowControl w:val="0"/>
              <w:spacing w:line="276" w:lineRule="auto"/>
              <w:rPr>
                <w:rFonts w:ascii="Arial" w:eastAsia="Arial" w:hAnsi="Arial" w:cs="Arial"/>
                <w:sz w:val="20"/>
                <w:szCs w:val="20"/>
              </w:rPr>
            </w:pPr>
            <w:r>
              <w:rPr>
                <w:sz w:val="22"/>
                <w:szCs w:val="22"/>
              </w:rPr>
              <w:t>COMEX</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18E17534" w14:textId="420D3965" w:rsidR="002C4E1B" w:rsidRDefault="0025659C" w:rsidP="00A27EDC">
            <w:pPr>
              <w:widowControl w:val="0"/>
              <w:spacing w:line="276" w:lineRule="auto"/>
              <w:rPr>
                <w:rFonts w:ascii="Arial" w:eastAsia="Arial" w:hAnsi="Arial" w:cs="Arial"/>
                <w:sz w:val="20"/>
                <w:szCs w:val="20"/>
              </w:rPr>
            </w:pPr>
            <w:r>
              <w:rPr>
                <w:sz w:val="22"/>
                <w:szCs w:val="22"/>
              </w:rPr>
              <w:t xml:space="preserve">COMEX Copper Composite Commodity Future Continuation </w:t>
            </w:r>
            <w:r w:rsidR="0065713C">
              <w:rPr>
                <w:sz w:val="22"/>
                <w:szCs w:val="22"/>
              </w:rPr>
              <w:t>1</w:t>
            </w:r>
          </w:p>
        </w:tc>
      </w:tr>
      <w:tr w:rsidR="002C4E1B" w14:paraId="15ADE6EA" w14:textId="77777777" w:rsidTr="00A27EDC">
        <w:trPr>
          <w:trHeight w:val="315"/>
        </w:trPr>
        <w:tc>
          <w:tcPr>
            <w:tcW w:w="1170" w:type="dxa"/>
            <w:vMerge w:val="restart"/>
            <w:tcBorders>
              <w:top w:val="nil"/>
              <w:left w:val="nil"/>
              <w:bottom w:val="nil"/>
              <w:right w:val="nil"/>
            </w:tcBorders>
            <w:shd w:val="clear" w:color="auto" w:fill="auto"/>
            <w:tcMar>
              <w:top w:w="40" w:type="dxa"/>
              <w:left w:w="40" w:type="dxa"/>
              <w:bottom w:w="40" w:type="dxa"/>
              <w:right w:w="40" w:type="dxa"/>
            </w:tcMar>
          </w:tcPr>
          <w:p w14:paraId="44250521" w14:textId="77777777" w:rsidR="002C4E1B" w:rsidRDefault="002C4E1B" w:rsidP="00A27EDC">
            <w:pPr>
              <w:widowControl w:val="0"/>
              <w:spacing w:line="276" w:lineRule="auto"/>
              <w:rPr>
                <w:sz w:val="22"/>
                <w:szCs w:val="22"/>
              </w:rPr>
            </w:pPr>
            <w:r>
              <w:rPr>
                <w:sz w:val="22"/>
                <w:szCs w:val="22"/>
              </w:rPr>
              <w:t>Energy</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5B42A6DE" w14:textId="77777777" w:rsidR="002C4E1B" w:rsidRDefault="002C4E1B" w:rsidP="00A27EDC">
            <w:pPr>
              <w:widowControl w:val="0"/>
              <w:spacing w:line="276" w:lineRule="auto"/>
              <w:rPr>
                <w:rFonts w:ascii="Arial" w:eastAsia="Arial" w:hAnsi="Arial" w:cs="Arial"/>
                <w:sz w:val="20"/>
                <w:szCs w:val="20"/>
              </w:rPr>
            </w:pPr>
            <w:r>
              <w:rPr>
                <w:sz w:val="22"/>
                <w:szCs w:val="22"/>
              </w:rPr>
              <w:t>WTI Crude Oil</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2708715C" w14:textId="77777777" w:rsidR="002C4E1B" w:rsidRDefault="002C4E1B" w:rsidP="00A27EDC">
            <w:pPr>
              <w:widowControl w:val="0"/>
              <w:spacing w:line="276" w:lineRule="auto"/>
              <w:rPr>
                <w:rFonts w:ascii="Arial" w:eastAsia="Arial" w:hAnsi="Arial" w:cs="Arial"/>
                <w:sz w:val="20"/>
                <w:szCs w:val="20"/>
              </w:rPr>
            </w:pPr>
            <w:r>
              <w:rPr>
                <w:sz w:val="22"/>
                <w:szCs w:val="22"/>
              </w:rPr>
              <w:t>NYMEX</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09F1A0AE" w14:textId="77777777" w:rsidR="002C4E1B" w:rsidRDefault="002C4E1B" w:rsidP="00A27EDC">
            <w:pPr>
              <w:widowControl w:val="0"/>
              <w:spacing w:line="276" w:lineRule="auto"/>
              <w:rPr>
                <w:rFonts w:ascii="Arial" w:eastAsia="Arial" w:hAnsi="Arial" w:cs="Arial"/>
                <w:sz w:val="20"/>
                <w:szCs w:val="20"/>
              </w:rPr>
            </w:pPr>
            <w:r>
              <w:rPr>
                <w:sz w:val="22"/>
                <w:szCs w:val="22"/>
              </w:rPr>
              <w:t>NYMEX Light Sweet Crude Oil (WTI) Electronic Energy Future Continuation 1</w:t>
            </w:r>
          </w:p>
        </w:tc>
      </w:tr>
      <w:tr w:rsidR="002C4E1B" w14:paraId="79968EA9" w14:textId="77777777" w:rsidTr="00A27EDC">
        <w:trPr>
          <w:trHeight w:val="315"/>
        </w:trPr>
        <w:tc>
          <w:tcPr>
            <w:tcW w:w="1170" w:type="dxa"/>
            <w:vMerge/>
            <w:tcBorders>
              <w:top w:val="nil"/>
              <w:left w:val="nil"/>
              <w:bottom w:val="nil"/>
              <w:right w:val="nil"/>
            </w:tcBorders>
            <w:shd w:val="clear" w:color="auto" w:fill="auto"/>
            <w:tcMar>
              <w:top w:w="100" w:type="dxa"/>
              <w:left w:w="100" w:type="dxa"/>
              <w:bottom w:w="100" w:type="dxa"/>
              <w:right w:w="100" w:type="dxa"/>
            </w:tcMar>
          </w:tcPr>
          <w:p w14:paraId="4B805F39"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16D1DABC" w14:textId="77777777" w:rsidR="002C4E1B" w:rsidRDefault="002C4E1B" w:rsidP="00A27EDC">
            <w:pPr>
              <w:widowControl w:val="0"/>
              <w:spacing w:line="276" w:lineRule="auto"/>
              <w:rPr>
                <w:rFonts w:ascii="Arial" w:eastAsia="Arial" w:hAnsi="Arial" w:cs="Arial"/>
                <w:sz w:val="20"/>
                <w:szCs w:val="20"/>
              </w:rPr>
            </w:pPr>
            <w:r>
              <w:rPr>
                <w:sz w:val="22"/>
                <w:szCs w:val="22"/>
              </w:rPr>
              <w:t>Brent Crude Oil</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0BC12DA6" w14:textId="0FD35AF5" w:rsidR="002C4E1B" w:rsidRDefault="00691D1F" w:rsidP="00A27EDC">
            <w:pPr>
              <w:widowControl w:val="0"/>
              <w:spacing w:line="276" w:lineRule="auto"/>
              <w:rPr>
                <w:rFonts w:ascii="Arial" w:eastAsia="Arial" w:hAnsi="Arial" w:cs="Arial"/>
                <w:sz w:val="20"/>
                <w:szCs w:val="20"/>
              </w:rPr>
            </w:pPr>
            <w:r>
              <w:rPr>
                <w:sz w:val="22"/>
                <w:szCs w:val="22"/>
              </w:rPr>
              <w:t>ICE-Europe</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0D00FA7F" w14:textId="57AEEBA9" w:rsidR="002C4E1B" w:rsidRDefault="0025659C" w:rsidP="00A27EDC">
            <w:pPr>
              <w:widowControl w:val="0"/>
              <w:spacing w:line="276" w:lineRule="auto"/>
              <w:rPr>
                <w:rFonts w:ascii="Arial" w:eastAsia="Arial" w:hAnsi="Arial" w:cs="Arial"/>
                <w:sz w:val="20"/>
                <w:szCs w:val="20"/>
              </w:rPr>
            </w:pPr>
            <w:r>
              <w:rPr>
                <w:sz w:val="22"/>
                <w:szCs w:val="22"/>
              </w:rPr>
              <w:t>ICE</w:t>
            </w:r>
            <w:r w:rsidR="005E31D3">
              <w:rPr>
                <w:sz w:val="22"/>
                <w:szCs w:val="22"/>
              </w:rPr>
              <w:t>-</w:t>
            </w:r>
            <w:r>
              <w:rPr>
                <w:sz w:val="22"/>
                <w:szCs w:val="22"/>
              </w:rPr>
              <w:t>Europe Brent Crude Electronic Energy Future</w:t>
            </w:r>
            <w:r w:rsidR="00451F68">
              <w:rPr>
                <w:sz w:val="22"/>
                <w:szCs w:val="22"/>
              </w:rPr>
              <w:t xml:space="preserve"> Continuation 1</w:t>
            </w:r>
          </w:p>
        </w:tc>
      </w:tr>
      <w:tr w:rsidR="002C4E1B" w14:paraId="110A040C" w14:textId="77777777" w:rsidTr="00A27EDC">
        <w:trPr>
          <w:trHeight w:val="315"/>
        </w:trPr>
        <w:tc>
          <w:tcPr>
            <w:tcW w:w="1170" w:type="dxa"/>
            <w:vMerge/>
            <w:tcBorders>
              <w:top w:val="nil"/>
              <w:left w:val="nil"/>
              <w:bottom w:val="nil"/>
              <w:right w:val="nil"/>
            </w:tcBorders>
            <w:shd w:val="clear" w:color="auto" w:fill="auto"/>
            <w:tcMar>
              <w:top w:w="100" w:type="dxa"/>
              <w:left w:w="100" w:type="dxa"/>
              <w:bottom w:w="100" w:type="dxa"/>
              <w:right w:w="100" w:type="dxa"/>
            </w:tcMar>
          </w:tcPr>
          <w:p w14:paraId="1FEBCFE6"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3493709D" w14:textId="77777777" w:rsidR="002C4E1B" w:rsidRDefault="002C4E1B" w:rsidP="00A27EDC">
            <w:pPr>
              <w:widowControl w:val="0"/>
              <w:spacing w:line="276" w:lineRule="auto"/>
              <w:rPr>
                <w:rFonts w:ascii="Arial" w:eastAsia="Arial" w:hAnsi="Arial" w:cs="Arial"/>
                <w:sz w:val="20"/>
                <w:szCs w:val="20"/>
              </w:rPr>
            </w:pPr>
            <w:r>
              <w:rPr>
                <w:sz w:val="22"/>
                <w:szCs w:val="22"/>
              </w:rPr>
              <w:t>Natural Gas</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17540A82" w14:textId="26A5A1D7" w:rsidR="002C4E1B" w:rsidRDefault="00B54E13" w:rsidP="00A27EDC">
            <w:pPr>
              <w:widowControl w:val="0"/>
              <w:spacing w:line="276" w:lineRule="auto"/>
              <w:rPr>
                <w:rFonts w:ascii="Arial" w:eastAsia="Arial" w:hAnsi="Arial" w:cs="Arial"/>
                <w:sz w:val="20"/>
                <w:szCs w:val="20"/>
              </w:rPr>
            </w:pPr>
            <w:r>
              <w:rPr>
                <w:sz w:val="22"/>
                <w:szCs w:val="22"/>
              </w:rPr>
              <w:t>NYMEX</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0E23DE0B" w14:textId="105FA5C5" w:rsidR="002C4E1B" w:rsidRDefault="0025659C" w:rsidP="00A27EDC">
            <w:pPr>
              <w:widowControl w:val="0"/>
              <w:spacing w:line="276" w:lineRule="auto"/>
              <w:rPr>
                <w:rFonts w:ascii="Arial" w:eastAsia="Arial" w:hAnsi="Arial" w:cs="Arial"/>
                <w:sz w:val="20"/>
                <w:szCs w:val="20"/>
              </w:rPr>
            </w:pPr>
            <w:r>
              <w:rPr>
                <w:sz w:val="22"/>
                <w:szCs w:val="22"/>
              </w:rPr>
              <w:t>NYMEX Henry Hub Natural Gas Electronic Energy Future Continuation 1</w:t>
            </w:r>
          </w:p>
        </w:tc>
      </w:tr>
      <w:tr w:rsidR="002C4E1B" w14:paraId="18D64552" w14:textId="77777777" w:rsidTr="00A27EDC">
        <w:trPr>
          <w:trHeight w:val="315"/>
        </w:trPr>
        <w:tc>
          <w:tcPr>
            <w:tcW w:w="1170" w:type="dxa"/>
            <w:vMerge w:val="restart"/>
            <w:tcBorders>
              <w:top w:val="nil"/>
              <w:left w:val="nil"/>
              <w:bottom w:val="single" w:sz="4" w:space="0" w:color="000000"/>
              <w:right w:val="nil"/>
            </w:tcBorders>
            <w:shd w:val="clear" w:color="auto" w:fill="auto"/>
            <w:tcMar>
              <w:top w:w="40" w:type="dxa"/>
              <w:left w:w="40" w:type="dxa"/>
              <w:bottom w:w="40" w:type="dxa"/>
              <w:right w:w="40" w:type="dxa"/>
            </w:tcMar>
          </w:tcPr>
          <w:p w14:paraId="4849EEBD" w14:textId="77777777" w:rsidR="002C4E1B" w:rsidRDefault="002C4E1B" w:rsidP="00A27EDC">
            <w:pPr>
              <w:widowControl w:val="0"/>
              <w:spacing w:line="276" w:lineRule="auto"/>
              <w:rPr>
                <w:sz w:val="22"/>
                <w:szCs w:val="22"/>
              </w:rPr>
            </w:pPr>
            <w:r>
              <w:rPr>
                <w:sz w:val="22"/>
                <w:szCs w:val="22"/>
              </w:rPr>
              <w:t>Agriculture</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5758B335" w14:textId="77777777" w:rsidR="002C4E1B" w:rsidRDefault="002C4E1B" w:rsidP="00A27EDC">
            <w:pPr>
              <w:widowControl w:val="0"/>
              <w:spacing w:line="276" w:lineRule="auto"/>
              <w:rPr>
                <w:rFonts w:ascii="Arial" w:eastAsia="Arial" w:hAnsi="Arial" w:cs="Arial"/>
                <w:sz w:val="20"/>
                <w:szCs w:val="20"/>
              </w:rPr>
            </w:pPr>
            <w:r>
              <w:rPr>
                <w:sz w:val="22"/>
                <w:szCs w:val="22"/>
              </w:rPr>
              <w:t>Corn</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00DFDD56" w14:textId="1D4A2B09" w:rsidR="002C4E1B" w:rsidRDefault="00141427" w:rsidP="00A27EDC">
            <w:pPr>
              <w:widowControl w:val="0"/>
              <w:spacing w:line="276" w:lineRule="auto"/>
              <w:rPr>
                <w:rFonts w:ascii="Arial" w:eastAsia="Arial" w:hAnsi="Arial" w:cs="Arial"/>
                <w:sz w:val="20"/>
                <w:szCs w:val="20"/>
              </w:rPr>
            </w:pPr>
            <w:r>
              <w:rPr>
                <w:sz w:val="22"/>
                <w:szCs w:val="22"/>
              </w:rPr>
              <w:t>CBoT</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273AE0FE" w14:textId="6CE8E8FC" w:rsidR="002C4E1B" w:rsidRDefault="0025659C" w:rsidP="00A27EDC">
            <w:pPr>
              <w:widowControl w:val="0"/>
              <w:spacing w:line="276" w:lineRule="auto"/>
              <w:rPr>
                <w:rFonts w:ascii="Arial" w:eastAsia="Arial" w:hAnsi="Arial" w:cs="Arial"/>
                <w:sz w:val="20"/>
                <w:szCs w:val="20"/>
              </w:rPr>
            </w:pPr>
            <w:r>
              <w:rPr>
                <w:sz w:val="22"/>
                <w:szCs w:val="22"/>
              </w:rPr>
              <w:t xml:space="preserve">CBoT Corn Composite Commodity Future </w:t>
            </w:r>
            <w:r w:rsidR="00B96DE0">
              <w:rPr>
                <w:sz w:val="22"/>
                <w:szCs w:val="22"/>
              </w:rPr>
              <w:t>Continuation 1</w:t>
            </w:r>
          </w:p>
        </w:tc>
      </w:tr>
      <w:tr w:rsidR="002C4E1B" w14:paraId="7C2BE5F7" w14:textId="77777777" w:rsidTr="00A27EDC">
        <w:trPr>
          <w:trHeight w:val="315"/>
        </w:trPr>
        <w:tc>
          <w:tcPr>
            <w:tcW w:w="1170" w:type="dxa"/>
            <w:vMerge/>
            <w:tcBorders>
              <w:top w:val="nil"/>
              <w:left w:val="nil"/>
              <w:bottom w:val="single" w:sz="4" w:space="0" w:color="000000"/>
              <w:right w:val="nil"/>
            </w:tcBorders>
            <w:shd w:val="clear" w:color="auto" w:fill="auto"/>
            <w:tcMar>
              <w:top w:w="100" w:type="dxa"/>
              <w:left w:w="100" w:type="dxa"/>
              <w:bottom w:w="100" w:type="dxa"/>
              <w:right w:w="100" w:type="dxa"/>
            </w:tcMar>
          </w:tcPr>
          <w:p w14:paraId="6F2E1FFC"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578DE9CA" w14:textId="77777777" w:rsidR="002C4E1B" w:rsidRDefault="002C4E1B" w:rsidP="00A27EDC">
            <w:pPr>
              <w:widowControl w:val="0"/>
              <w:spacing w:line="276" w:lineRule="auto"/>
              <w:rPr>
                <w:rFonts w:ascii="Arial" w:eastAsia="Arial" w:hAnsi="Arial" w:cs="Arial"/>
                <w:sz w:val="20"/>
                <w:szCs w:val="20"/>
              </w:rPr>
            </w:pPr>
            <w:r>
              <w:rPr>
                <w:sz w:val="22"/>
                <w:szCs w:val="22"/>
              </w:rPr>
              <w:t>Cocoa</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7A4EC784" w14:textId="77777777" w:rsidR="002C4E1B" w:rsidRDefault="002C4E1B" w:rsidP="00A27EDC">
            <w:pPr>
              <w:widowControl w:val="0"/>
              <w:spacing w:line="276" w:lineRule="auto"/>
              <w:rPr>
                <w:rFonts w:ascii="Arial" w:eastAsia="Arial" w:hAnsi="Arial" w:cs="Arial"/>
                <w:sz w:val="20"/>
                <w:szCs w:val="20"/>
              </w:rPr>
            </w:pPr>
            <w:r>
              <w:rPr>
                <w:sz w:val="22"/>
                <w:szCs w:val="22"/>
              </w:rPr>
              <w:t>ICE-US</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3B490AB0" w14:textId="508E5C57" w:rsidR="002C4E1B" w:rsidRDefault="0025659C" w:rsidP="00A27EDC">
            <w:pPr>
              <w:widowControl w:val="0"/>
              <w:spacing w:line="276" w:lineRule="auto"/>
              <w:rPr>
                <w:rFonts w:ascii="Arial" w:eastAsia="Arial" w:hAnsi="Arial" w:cs="Arial"/>
                <w:sz w:val="20"/>
                <w:szCs w:val="20"/>
              </w:rPr>
            </w:pPr>
            <w:r>
              <w:rPr>
                <w:sz w:val="22"/>
                <w:szCs w:val="22"/>
              </w:rPr>
              <w:t>ICE-US Cocoa Futures Electronic Commodity Future Continuation 1</w:t>
            </w:r>
          </w:p>
        </w:tc>
      </w:tr>
      <w:tr w:rsidR="002C4E1B" w14:paraId="6C8ABBEA" w14:textId="77777777" w:rsidTr="00A27EDC">
        <w:trPr>
          <w:trHeight w:val="315"/>
        </w:trPr>
        <w:tc>
          <w:tcPr>
            <w:tcW w:w="1170" w:type="dxa"/>
            <w:vMerge/>
            <w:tcBorders>
              <w:top w:val="nil"/>
              <w:left w:val="nil"/>
              <w:bottom w:val="single" w:sz="4" w:space="0" w:color="000000"/>
              <w:right w:val="nil"/>
            </w:tcBorders>
            <w:shd w:val="clear" w:color="auto" w:fill="auto"/>
            <w:tcMar>
              <w:top w:w="100" w:type="dxa"/>
              <w:left w:w="100" w:type="dxa"/>
              <w:bottom w:w="100" w:type="dxa"/>
              <w:right w:w="100" w:type="dxa"/>
            </w:tcMar>
          </w:tcPr>
          <w:p w14:paraId="3B222161"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27674867" w14:textId="77777777" w:rsidR="002C4E1B" w:rsidRDefault="002C4E1B" w:rsidP="00A27EDC">
            <w:pPr>
              <w:widowControl w:val="0"/>
              <w:spacing w:line="276" w:lineRule="auto"/>
              <w:rPr>
                <w:rFonts w:ascii="Arial" w:eastAsia="Arial" w:hAnsi="Arial" w:cs="Arial"/>
                <w:sz w:val="20"/>
                <w:szCs w:val="20"/>
              </w:rPr>
            </w:pPr>
            <w:r>
              <w:rPr>
                <w:sz w:val="22"/>
                <w:szCs w:val="22"/>
              </w:rPr>
              <w:t>Cotton</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405159CE" w14:textId="77777777" w:rsidR="002C4E1B" w:rsidRDefault="002C4E1B" w:rsidP="00A27EDC">
            <w:pPr>
              <w:widowControl w:val="0"/>
              <w:spacing w:line="276" w:lineRule="auto"/>
              <w:rPr>
                <w:rFonts w:ascii="Arial" w:eastAsia="Arial" w:hAnsi="Arial" w:cs="Arial"/>
                <w:sz w:val="20"/>
                <w:szCs w:val="20"/>
              </w:rPr>
            </w:pPr>
            <w:r>
              <w:rPr>
                <w:sz w:val="22"/>
                <w:szCs w:val="22"/>
              </w:rPr>
              <w:t>ICE-US</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0BEF0B22" w14:textId="77777777" w:rsidR="002C4E1B" w:rsidRDefault="002C4E1B" w:rsidP="00A27EDC">
            <w:pPr>
              <w:widowControl w:val="0"/>
              <w:spacing w:line="276" w:lineRule="auto"/>
              <w:rPr>
                <w:rFonts w:ascii="Arial" w:eastAsia="Arial" w:hAnsi="Arial" w:cs="Arial"/>
                <w:sz w:val="20"/>
                <w:szCs w:val="20"/>
              </w:rPr>
            </w:pPr>
            <w:r>
              <w:rPr>
                <w:sz w:val="22"/>
                <w:szCs w:val="22"/>
              </w:rPr>
              <w:t>ICE-US Cotton No. 2 Futures Electronic Commodity Future Continuation 1</w:t>
            </w:r>
          </w:p>
        </w:tc>
      </w:tr>
      <w:tr w:rsidR="002C4E1B" w14:paraId="32B3B92B" w14:textId="77777777" w:rsidTr="00A27EDC">
        <w:trPr>
          <w:trHeight w:val="315"/>
        </w:trPr>
        <w:tc>
          <w:tcPr>
            <w:tcW w:w="1170" w:type="dxa"/>
            <w:vMerge/>
            <w:tcBorders>
              <w:top w:val="nil"/>
              <w:left w:val="nil"/>
              <w:bottom w:val="single" w:sz="4" w:space="0" w:color="000000"/>
              <w:right w:val="nil"/>
            </w:tcBorders>
            <w:shd w:val="clear" w:color="auto" w:fill="auto"/>
            <w:tcMar>
              <w:top w:w="100" w:type="dxa"/>
              <w:left w:w="100" w:type="dxa"/>
              <w:bottom w:w="100" w:type="dxa"/>
              <w:right w:w="100" w:type="dxa"/>
            </w:tcMar>
          </w:tcPr>
          <w:p w14:paraId="2157F26D"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45FC0129" w14:textId="77777777" w:rsidR="002C4E1B" w:rsidRDefault="002C4E1B" w:rsidP="00A27EDC">
            <w:pPr>
              <w:widowControl w:val="0"/>
              <w:spacing w:line="276" w:lineRule="auto"/>
              <w:rPr>
                <w:rFonts w:ascii="Arial" w:eastAsia="Arial" w:hAnsi="Arial" w:cs="Arial"/>
                <w:sz w:val="20"/>
                <w:szCs w:val="20"/>
              </w:rPr>
            </w:pPr>
            <w:r>
              <w:rPr>
                <w:sz w:val="22"/>
                <w:szCs w:val="22"/>
              </w:rPr>
              <w:t>Coffee</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6FC55942" w14:textId="74DE12D4" w:rsidR="002C4E1B" w:rsidRDefault="006520C7" w:rsidP="00A27EDC">
            <w:pPr>
              <w:widowControl w:val="0"/>
              <w:spacing w:line="276" w:lineRule="auto"/>
              <w:rPr>
                <w:rFonts w:ascii="Arial" w:eastAsia="Arial" w:hAnsi="Arial" w:cs="Arial"/>
                <w:sz w:val="20"/>
                <w:szCs w:val="20"/>
              </w:rPr>
            </w:pPr>
            <w:r>
              <w:rPr>
                <w:sz w:val="22"/>
                <w:szCs w:val="22"/>
              </w:rPr>
              <w:t>ICE-US</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00FE313E" w14:textId="11019C05" w:rsidR="002C4E1B" w:rsidRDefault="0025659C" w:rsidP="00A27EDC">
            <w:pPr>
              <w:widowControl w:val="0"/>
              <w:spacing w:line="276" w:lineRule="auto"/>
              <w:rPr>
                <w:rFonts w:ascii="Arial" w:eastAsia="Arial" w:hAnsi="Arial" w:cs="Arial"/>
                <w:sz w:val="20"/>
                <w:szCs w:val="20"/>
              </w:rPr>
            </w:pPr>
            <w:r>
              <w:rPr>
                <w:sz w:val="22"/>
                <w:szCs w:val="22"/>
              </w:rPr>
              <w:t xml:space="preserve">ICE-US Coffee Futures Electronic Commodity Future Continuation 1 </w:t>
            </w:r>
          </w:p>
        </w:tc>
      </w:tr>
      <w:tr w:rsidR="002C4E1B" w14:paraId="3C115776" w14:textId="77777777" w:rsidTr="00A27EDC">
        <w:trPr>
          <w:trHeight w:val="315"/>
        </w:trPr>
        <w:tc>
          <w:tcPr>
            <w:tcW w:w="1170" w:type="dxa"/>
            <w:vMerge/>
            <w:tcBorders>
              <w:top w:val="nil"/>
              <w:left w:val="nil"/>
              <w:bottom w:val="single" w:sz="4" w:space="0" w:color="000000"/>
              <w:right w:val="nil"/>
            </w:tcBorders>
            <w:shd w:val="clear" w:color="auto" w:fill="auto"/>
            <w:tcMar>
              <w:top w:w="100" w:type="dxa"/>
              <w:left w:w="100" w:type="dxa"/>
              <w:bottom w:w="100" w:type="dxa"/>
              <w:right w:w="100" w:type="dxa"/>
            </w:tcMar>
          </w:tcPr>
          <w:p w14:paraId="33D36F74"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bottom"/>
          </w:tcPr>
          <w:p w14:paraId="51678966" w14:textId="77777777" w:rsidR="002C4E1B" w:rsidRDefault="002C4E1B" w:rsidP="00A27EDC">
            <w:pPr>
              <w:widowControl w:val="0"/>
              <w:spacing w:line="276" w:lineRule="auto"/>
              <w:rPr>
                <w:rFonts w:ascii="Arial" w:eastAsia="Arial" w:hAnsi="Arial" w:cs="Arial"/>
                <w:sz w:val="20"/>
                <w:szCs w:val="20"/>
              </w:rPr>
            </w:pPr>
            <w:r>
              <w:rPr>
                <w:sz w:val="22"/>
                <w:szCs w:val="22"/>
              </w:rPr>
              <w:t>Lean Hogs</w:t>
            </w:r>
          </w:p>
        </w:tc>
        <w:tc>
          <w:tcPr>
            <w:tcW w:w="1530" w:type="dxa"/>
            <w:tcBorders>
              <w:top w:val="nil"/>
              <w:left w:val="nil"/>
              <w:bottom w:val="nil"/>
              <w:right w:val="nil"/>
            </w:tcBorders>
            <w:shd w:val="clear" w:color="auto" w:fill="auto"/>
            <w:tcMar>
              <w:top w:w="40" w:type="dxa"/>
              <w:left w:w="40" w:type="dxa"/>
              <w:bottom w:w="40" w:type="dxa"/>
              <w:right w:w="40" w:type="dxa"/>
            </w:tcMar>
            <w:vAlign w:val="bottom"/>
          </w:tcPr>
          <w:p w14:paraId="0C0EDE7E" w14:textId="37966F53" w:rsidR="002C4E1B" w:rsidRDefault="000F0BE2" w:rsidP="00A27EDC">
            <w:pPr>
              <w:widowControl w:val="0"/>
              <w:spacing w:line="276" w:lineRule="auto"/>
              <w:rPr>
                <w:rFonts w:ascii="Arial" w:eastAsia="Arial" w:hAnsi="Arial" w:cs="Arial"/>
                <w:sz w:val="20"/>
                <w:szCs w:val="20"/>
              </w:rPr>
            </w:pPr>
            <w:r>
              <w:rPr>
                <w:sz w:val="22"/>
                <w:szCs w:val="22"/>
              </w:rPr>
              <w:t>CME</w:t>
            </w:r>
          </w:p>
        </w:tc>
        <w:tc>
          <w:tcPr>
            <w:tcW w:w="7290" w:type="dxa"/>
            <w:tcBorders>
              <w:top w:val="nil"/>
              <w:left w:val="nil"/>
              <w:bottom w:val="nil"/>
              <w:right w:val="nil"/>
            </w:tcBorders>
            <w:shd w:val="clear" w:color="auto" w:fill="auto"/>
            <w:tcMar>
              <w:top w:w="40" w:type="dxa"/>
              <w:left w:w="40" w:type="dxa"/>
              <w:bottom w:w="40" w:type="dxa"/>
              <w:right w:w="40" w:type="dxa"/>
            </w:tcMar>
            <w:vAlign w:val="bottom"/>
          </w:tcPr>
          <w:p w14:paraId="317A4E0F" w14:textId="04BE21D7" w:rsidR="002C4E1B" w:rsidRDefault="0025659C" w:rsidP="00A27EDC">
            <w:pPr>
              <w:widowControl w:val="0"/>
              <w:spacing w:line="276" w:lineRule="auto"/>
              <w:rPr>
                <w:rFonts w:ascii="Arial" w:eastAsia="Arial" w:hAnsi="Arial" w:cs="Arial"/>
                <w:sz w:val="20"/>
                <w:szCs w:val="20"/>
              </w:rPr>
            </w:pPr>
            <w:r>
              <w:rPr>
                <w:sz w:val="22"/>
                <w:szCs w:val="22"/>
              </w:rPr>
              <w:t xml:space="preserve">CME Lean Hogs Electronic Commodity Future Continuation </w:t>
            </w:r>
            <w:r w:rsidR="00510DFB">
              <w:rPr>
                <w:sz w:val="22"/>
                <w:szCs w:val="22"/>
              </w:rPr>
              <w:t>1</w:t>
            </w:r>
          </w:p>
        </w:tc>
      </w:tr>
      <w:tr w:rsidR="002C4E1B" w14:paraId="48A71F6F" w14:textId="77777777" w:rsidTr="00A27EDC">
        <w:trPr>
          <w:trHeight w:val="330"/>
        </w:trPr>
        <w:tc>
          <w:tcPr>
            <w:tcW w:w="1170" w:type="dxa"/>
            <w:vMerge/>
            <w:tcBorders>
              <w:top w:val="nil"/>
              <w:left w:val="nil"/>
              <w:bottom w:val="single" w:sz="4" w:space="0" w:color="000000"/>
              <w:right w:val="nil"/>
            </w:tcBorders>
            <w:shd w:val="clear" w:color="auto" w:fill="auto"/>
            <w:tcMar>
              <w:top w:w="100" w:type="dxa"/>
              <w:left w:w="100" w:type="dxa"/>
              <w:bottom w:w="100" w:type="dxa"/>
              <w:right w:w="100" w:type="dxa"/>
            </w:tcMar>
          </w:tcPr>
          <w:p w14:paraId="005524AF"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single" w:sz="4" w:space="0" w:color="000000"/>
              <w:right w:val="nil"/>
            </w:tcBorders>
            <w:shd w:val="clear" w:color="auto" w:fill="auto"/>
            <w:tcMar>
              <w:top w:w="40" w:type="dxa"/>
              <w:left w:w="40" w:type="dxa"/>
              <w:bottom w:w="40" w:type="dxa"/>
              <w:right w:w="40" w:type="dxa"/>
            </w:tcMar>
            <w:vAlign w:val="bottom"/>
          </w:tcPr>
          <w:p w14:paraId="5D6D06BE" w14:textId="77777777" w:rsidR="002C4E1B" w:rsidRDefault="002C4E1B" w:rsidP="00A27EDC">
            <w:pPr>
              <w:widowControl w:val="0"/>
              <w:spacing w:line="276" w:lineRule="auto"/>
              <w:rPr>
                <w:rFonts w:ascii="Arial" w:eastAsia="Arial" w:hAnsi="Arial" w:cs="Arial"/>
                <w:sz w:val="20"/>
                <w:szCs w:val="20"/>
              </w:rPr>
            </w:pPr>
            <w:r>
              <w:rPr>
                <w:sz w:val="22"/>
                <w:szCs w:val="22"/>
              </w:rPr>
              <w:t>Soybeans</w:t>
            </w:r>
          </w:p>
        </w:tc>
        <w:tc>
          <w:tcPr>
            <w:tcW w:w="1530" w:type="dxa"/>
            <w:tcBorders>
              <w:top w:val="nil"/>
              <w:left w:val="nil"/>
              <w:bottom w:val="single" w:sz="4" w:space="0" w:color="000000"/>
              <w:right w:val="nil"/>
            </w:tcBorders>
            <w:shd w:val="clear" w:color="auto" w:fill="auto"/>
            <w:tcMar>
              <w:top w:w="40" w:type="dxa"/>
              <w:left w:w="40" w:type="dxa"/>
              <w:bottom w:w="40" w:type="dxa"/>
              <w:right w:w="40" w:type="dxa"/>
            </w:tcMar>
            <w:vAlign w:val="bottom"/>
          </w:tcPr>
          <w:p w14:paraId="3AA89791" w14:textId="119AC744" w:rsidR="002C4E1B" w:rsidRDefault="007E0915" w:rsidP="00A27EDC">
            <w:pPr>
              <w:widowControl w:val="0"/>
              <w:spacing w:line="276" w:lineRule="auto"/>
              <w:rPr>
                <w:rFonts w:ascii="Arial" w:eastAsia="Arial" w:hAnsi="Arial" w:cs="Arial"/>
                <w:sz w:val="20"/>
                <w:szCs w:val="20"/>
              </w:rPr>
            </w:pPr>
            <w:r>
              <w:rPr>
                <w:sz w:val="22"/>
                <w:szCs w:val="22"/>
              </w:rPr>
              <w:t>CBoT</w:t>
            </w:r>
          </w:p>
        </w:tc>
        <w:tc>
          <w:tcPr>
            <w:tcW w:w="7290" w:type="dxa"/>
            <w:tcBorders>
              <w:top w:val="nil"/>
              <w:left w:val="nil"/>
              <w:bottom w:val="single" w:sz="4" w:space="0" w:color="000000"/>
              <w:right w:val="nil"/>
            </w:tcBorders>
            <w:shd w:val="clear" w:color="auto" w:fill="auto"/>
            <w:tcMar>
              <w:top w:w="40" w:type="dxa"/>
              <w:left w:w="40" w:type="dxa"/>
              <w:bottom w:w="40" w:type="dxa"/>
              <w:right w:w="40" w:type="dxa"/>
            </w:tcMar>
            <w:vAlign w:val="bottom"/>
          </w:tcPr>
          <w:p w14:paraId="70CB7728" w14:textId="20F4E204" w:rsidR="002C4E1B" w:rsidRDefault="0025659C" w:rsidP="00A27EDC">
            <w:pPr>
              <w:widowControl w:val="0"/>
              <w:spacing w:line="276" w:lineRule="auto"/>
              <w:rPr>
                <w:rFonts w:ascii="Arial" w:eastAsia="Arial" w:hAnsi="Arial" w:cs="Arial"/>
                <w:sz w:val="20"/>
                <w:szCs w:val="20"/>
              </w:rPr>
            </w:pPr>
            <w:r>
              <w:rPr>
                <w:sz w:val="22"/>
                <w:szCs w:val="22"/>
              </w:rPr>
              <w:t xml:space="preserve">CBoT Soybeans Composite Commodity Future Continuation 1 </w:t>
            </w:r>
          </w:p>
        </w:tc>
      </w:tr>
      <w:tr w:rsidR="002C4E1B" w14:paraId="63797DDC" w14:textId="77777777" w:rsidTr="00A27EDC">
        <w:trPr>
          <w:trHeight w:val="1290"/>
        </w:trPr>
        <w:tc>
          <w:tcPr>
            <w:tcW w:w="11520" w:type="dxa"/>
            <w:gridSpan w:val="4"/>
            <w:tcBorders>
              <w:top w:val="nil"/>
              <w:left w:val="nil"/>
              <w:bottom w:val="nil"/>
              <w:right w:val="nil"/>
            </w:tcBorders>
            <w:shd w:val="clear" w:color="auto" w:fill="auto"/>
            <w:tcMar>
              <w:top w:w="40" w:type="dxa"/>
              <w:left w:w="40" w:type="dxa"/>
              <w:bottom w:w="40" w:type="dxa"/>
              <w:right w:w="40" w:type="dxa"/>
            </w:tcMar>
          </w:tcPr>
          <w:p w14:paraId="4E6DC05D" w14:textId="7D3BE948" w:rsidR="002C4E1B" w:rsidRDefault="002C4E1B" w:rsidP="00A27EDC">
            <w:pPr>
              <w:widowControl w:val="0"/>
              <w:spacing w:line="276" w:lineRule="auto"/>
              <w:rPr>
                <w:rFonts w:ascii="Arial" w:eastAsia="Arial" w:hAnsi="Arial" w:cs="Arial"/>
                <w:sz w:val="20"/>
                <w:szCs w:val="20"/>
              </w:rPr>
            </w:pPr>
            <w:r>
              <w:rPr>
                <w:sz w:val="22"/>
                <w:szCs w:val="22"/>
              </w:rPr>
              <w:t>Note: The table includes 14 commodity futures grouped into metal, energy, and agricultural. Market denotes the place where the commodities are traded. COMEX is the Commodities Exchange, which is now part of the New York Mercantile Exchange. NYMEX is the New York Mercantile Exchange. ICE</w:t>
            </w:r>
            <w:r w:rsidR="0023355F">
              <w:rPr>
                <w:sz w:val="22"/>
                <w:szCs w:val="22"/>
              </w:rPr>
              <w:t>-</w:t>
            </w:r>
            <w:r>
              <w:rPr>
                <w:sz w:val="22"/>
                <w:szCs w:val="22"/>
              </w:rPr>
              <w:t>Europe is the Intercontinental Exchange Europe. CBoT is the Chicago Board of Trade, which is now part of the Chicago Mercantile Exchange Group. ICE-US is the Intercontinental Exchange US. CME is the Chicago Mercantile Exchange. Continuation 1 means that the selected futures contract is the first continuation contract.</w:t>
            </w:r>
            <w:r w:rsidR="001954E8">
              <w:rPr>
                <w:sz w:val="22"/>
                <w:szCs w:val="22"/>
              </w:rPr>
              <w:t xml:space="preserve"> </w:t>
            </w:r>
          </w:p>
        </w:tc>
      </w:tr>
    </w:tbl>
    <w:p w14:paraId="46DE451A" w14:textId="77777777" w:rsidR="002C4E1B" w:rsidRDefault="002C4E1B" w:rsidP="002C4E1B">
      <w:pPr>
        <w:jc w:val="both"/>
      </w:pPr>
    </w:p>
    <w:p w14:paraId="580DCAAA" w14:textId="77777777" w:rsidR="002C4E1B" w:rsidRDefault="002C4E1B" w:rsidP="002C4E1B">
      <w:r>
        <w:br w:type="page"/>
      </w:r>
    </w:p>
    <w:p w14:paraId="48ECF132" w14:textId="2F53FDAE" w:rsidR="005E56FE" w:rsidRPr="000146D5" w:rsidRDefault="005E56FE" w:rsidP="000146D5">
      <w:pPr>
        <w:pStyle w:val="Caption"/>
        <w:jc w:val="left"/>
        <w:rPr>
          <w:sz w:val="36"/>
        </w:rPr>
      </w:pPr>
      <w:bookmarkStart w:id="40" w:name="_Ref167229747"/>
      <w:r w:rsidRPr="000146D5">
        <w:rPr>
          <w:sz w:val="36"/>
        </w:rPr>
        <w:t xml:space="preserve">Appendix </w:t>
      </w:r>
      <w:r w:rsidRPr="000146D5">
        <w:rPr>
          <w:sz w:val="36"/>
        </w:rPr>
        <w:fldChar w:fldCharType="begin"/>
      </w:r>
      <w:r w:rsidRPr="000146D5">
        <w:rPr>
          <w:sz w:val="36"/>
        </w:rPr>
        <w:instrText xml:space="preserve"> SEQ Appendix \* ALPHABETIC </w:instrText>
      </w:r>
      <w:r w:rsidRPr="000146D5">
        <w:rPr>
          <w:sz w:val="36"/>
        </w:rPr>
        <w:fldChar w:fldCharType="separate"/>
      </w:r>
      <w:r w:rsidR="002B0F19">
        <w:rPr>
          <w:noProof/>
          <w:sz w:val="36"/>
        </w:rPr>
        <w:t>B</w:t>
      </w:r>
      <w:r w:rsidRPr="000146D5">
        <w:rPr>
          <w:sz w:val="36"/>
        </w:rPr>
        <w:fldChar w:fldCharType="end"/>
      </w:r>
      <w:bookmarkEnd w:id="40"/>
    </w:p>
    <w:p w14:paraId="50427603" w14:textId="441DC93C" w:rsidR="006C197B" w:rsidRPr="006C197B" w:rsidRDefault="006C197B" w:rsidP="006C197B">
      <w:pPr>
        <w:spacing w:after="240"/>
        <w:jc w:val="center"/>
      </w:pPr>
      <w:r>
        <w:t>Table B1: Diagonal VECH</w:t>
      </w:r>
    </w:p>
    <w:tbl>
      <w:tblPr>
        <w:tblStyle w:val="a5"/>
        <w:tblW w:w="5000" w:type="pct"/>
        <w:jc w:val="center"/>
        <w:tblBorders>
          <w:top w:val="nil"/>
          <w:left w:val="nil"/>
          <w:bottom w:val="nil"/>
          <w:right w:val="nil"/>
          <w:insideH w:val="nil"/>
          <w:insideV w:val="nil"/>
        </w:tblBorders>
        <w:tblLook w:val="0600" w:firstRow="0" w:lastRow="0" w:firstColumn="0" w:lastColumn="0" w:noHBand="1" w:noVBand="1"/>
      </w:tblPr>
      <w:tblGrid>
        <w:gridCol w:w="1424"/>
        <w:gridCol w:w="1264"/>
        <w:gridCol w:w="1479"/>
        <w:gridCol w:w="1398"/>
        <w:gridCol w:w="1264"/>
        <w:gridCol w:w="1264"/>
        <w:gridCol w:w="1267"/>
      </w:tblGrid>
      <w:tr w:rsidR="002C4E1B" w14:paraId="26934C73" w14:textId="77777777" w:rsidTr="005E56FE">
        <w:trPr>
          <w:trHeight w:val="345"/>
          <w:jc w:val="center"/>
        </w:trPr>
        <w:tc>
          <w:tcPr>
            <w:tcW w:w="761"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3048F564" w14:textId="77777777" w:rsidR="002C4E1B" w:rsidRDefault="002C4E1B" w:rsidP="00A27EDC">
            <w:pPr>
              <w:widowControl w:val="0"/>
              <w:spacing w:line="276" w:lineRule="auto"/>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79FAD5D1" w14:textId="77777777" w:rsidR="002C4E1B" w:rsidRDefault="002C4E1B" w:rsidP="00A27EDC">
            <w:pPr>
              <w:widowControl w:val="0"/>
              <w:spacing w:line="276" w:lineRule="auto"/>
              <w:jc w:val="center"/>
              <w:rPr>
                <w:rFonts w:ascii="Arial" w:eastAsia="Arial" w:hAnsi="Arial" w:cs="Arial"/>
                <w:sz w:val="20"/>
                <w:szCs w:val="20"/>
              </w:rPr>
            </w:pPr>
            <w:r>
              <w:rPr>
                <w:b/>
                <w:sz w:val="22"/>
                <w:szCs w:val="22"/>
              </w:rPr>
              <w:t>Norm</w:t>
            </w:r>
          </w:p>
        </w:tc>
        <w:tc>
          <w:tcPr>
            <w:tcW w:w="790"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26E9A09F" w14:textId="77777777" w:rsidR="002C4E1B" w:rsidRDefault="002C4E1B" w:rsidP="00A27EDC">
            <w:pPr>
              <w:widowControl w:val="0"/>
              <w:spacing w:line="276" w:lineRule="auto"/>
              <w:jc w:val="center"/>
              <w:rPr>
                <w:rFonts w:ascii="Arial" w:eastAsia="Arial" w:hAnsi="Arial" w:cs="Arial"/>
                <w:sz w:val="20"/>
                <w:szCs w:val="20"/>
              </w:rPr>
            </w:pPr>
          </w:p>
        </w:tc>
        <w:tc>
          <w:tcPr>
            <w:tcW w:w="747"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6BC3CA9A" w14:textId="77777777" w:rsidR="002C4E1B" w:rsidRDefault="002C4E1B" w:rsidP="00A27EDC">
            <w:pPr>
              <w:widowControl w:val="0"/>
              <w:spacing w:line="276" w:lineRule="auto"/>
              <w:jc w:val="center"/>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514063CA" w14:textId="77777777" w:rsidR="002C4E1B" w:rsidRDefault="002C4E1B" w:rsidP="00A27EDC">
            <w:pPr>
              <w:widowControl w:val="0"/>
              <w:spacing w:line="276" w:lineRule="auto"/>
              <w:jc w:val="center"/>
              <w:rPr>
                <w:rFonts w:ascii="Arial" w:eastAsia="Arial" w:hAnsi="Arial" w:cs="Arial"/>
                <w:sz w:val="20"/>
                <w:szCs w:val="20"/>
              </w:rPr>
            </w:pPr>
            <w:r>
              <w:rPr>
                <w:b/>
                <w:sz w:val="22"/>
                <w:szCs w:val="22"/>
              </w:rPr>
              <w:t>T</w:t>
            </w: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2E412150" w14:textId="77777777" w:rsidR="002C4E1B" w:rsidRDefault="002C4E1B" w:rsidP="00A27EDC">
            <w:pPr>
              <w:widowControl w:val="0"/>
              <w:spacing w:line="276" w:lineRule="auto"/>
              <w:jc w:val="center"/>
              <w:rPr>
                <w:rFonts w:ascii="Arial" w:eastAsia="Arial" w:hAnsi="Arial" w:cs="Arial"/>
                <w:sz w:val="20"/>
                <w:szCs w:val="20"/>
              </w:rPr>
            </w:pPr>
          </w:p>
        </w:tc>
        <w:tc>
          <w:tcPr>
            <w:tcW w:w="677"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13A7C73E" w14:textId="77777777" w:rsidR="002C4E1B" w:rsidRDefault="002C4E1B" w:rsidP="00A27EDC">
            <w:pPr>
              <w:widowControl w:val="0"/>
              <w:spacing w:line="276" w:lineRule="auto"/>
              <w:jc w:val="center"/>
              <w:rPr>
                <w:rFonts w:ascii="Arial" w:eastAsia="Arial" w:hAnsi="Arial" w:cs="Arial"/>
                <w:sz w:val="20"/>
                <w:szCs w:val="20"/>
              </w:rPr>
            </w:pPr>
          </w:p>
        </w:tc>
      </w:tr>
      <w:tr w:rsidR="002C4E1B" w14:paraId="06F3DB71" w14:textId="77777777" w:rsidTr="005E56FE">
        <w:trPr>
          <w:trHeight w:val="585"/>
          <w:jc w:val="center"/>
        </w:trPr>
        <w:tc>
          <w:tcPr>
            <w:tcW w:w="761" w:type="pct"/>
            <w:tcBorders>
              <w:top w:val="nil"/>
              <w:left w:val="nil"/>
              <w:bottom w:val="nil"/>
              <w:right w:val="nil"/>
            </w:tcBorders>
            <w:tcMar>
              <w:top w:w="40" w:type="dxa"/>
              <w:left w:w="40" w:type="dxa"/>
              <w:bottom w:w="40" w:type="dxa"/>
              <w:right w:w="40" w:type="dxa"/>
            </w:tcMar>
            <w:vAlign w:val="bottom"/>
          </w:tcPr>
          <w:p w14:paraId="7BE890B8" w14:textId="77777777" w:rsidR="002C4E1B" w:rsidRDefault="002C4E1B" w:rsidP="00A27EDC">
            <w:pPr>
              <w:widowControl w:val="0"/>
              <w:spacing w:line="276" w:lineRule="auto"/>
              <w:rPr>
                <w:rFonts w:ascii="Arial" w:eastAsia="Arial" w:hAnsi="Arial" w:cs="Arial"/>
                <w:sz w:val="20"/>
                <w:szCs w:val="20"/>
              </w:rPr>
            </w:pPr>
          </w:p>
        </w:tc>
        <w:tc>
          <w:tcPr>
            <w:tcW w:w="675" w:type="pct"/>
            <w:tcBorders>
              <w:top w:val="nil"/>
              <w:left w:val="nil"/>
              <w:bottom w:val="nil"/>
              <w:right w:val="nil"/>
            </w:tcBorders>
            <w:tcMar>
              <w:top w:w="40" w:type="dxa"/>
              <w:left w:w="40" w:type="dxa"/>
              <w:bottom w:w="40" w:type="dxa"/>
              <w:right w:w="40" w:type="dxa"/>
            </w:tcMar>
            <w:vAlign w:val="bottom"/>
          </w:tcPr>
          <w:p w14:paraId="2404E4D9" w14:textId="77777777" w:rsidR="002C4E1B" w:rsidRDefault="002C4E1B" w:rsidP="00A27EDC">
            <w:pPr>
              <w:widowControl w:val="0"/>
              <w:spacing w:line="276" w:lineRule="auto"/>
              <w:jc w:val="center"/>
              <w:rPr>
                <w:rFonts w:ascii="Arial" w:eastAsia="Arial" w:hAnsi="Arial" w:cs="Arial"/>
                <w:sz w:val="20"/>
                <w:szCs w:val="20"/>
              </w:rPr>
            </w:pPr>
            <w:r>
              <w:rPr>
                <w:sz w:val="22"/>
                <w:szCs w:val="22"/>
              </w:rPr>
              <w:t>Coef</w:t>
            </w:r>
          </w:p>
        </w:tc>
        <w:tc>
          <w:tcPr>
            <w:tcW w:w="790" w:type="pct"/>
            <w:tcBorders>
              <w:top w:val="nil"/>
              <w:left w:val="nil"/>
              <w:bottom w:val="nil"/>
              <w:right w:val="nil"/>
            </w:tcBorders>
            <w:tcMar>
              <w:top w:w="40" w:type="dxa"/>
              <w:left w:w="40" w:type="dxa"/>
              <w:bottom w:w="40" w:type="dxa"/>
              <w:right w:w="40" w:type="dxa"/>
            </w:tcMar>
            <w:vAlign w:val="bottom"/>
          </w:tcPr>
          <w:p w14:paraId="6ACC1200" w14:textId="77777777" w:rsidR="002C4E1B" w:rsidRDefault="002C4E1B" w:rsidP="00A27EDC">
            <w:pPr>
              <w:widowControl w:val="0"/>
              <w:spacing w:line="276" w:lineRule="auto"/>
              <w:jc w:val="center"/>
              <w:rPr>
                <w:rFonts w:ascii="Arial" w:eastAsia="Arial" w:hAnsi="Arial" w:cs="Arial"/>
                <w:sz w:val="20"/>
                <w:szCs w:val="20"/>
              </w:rPr>
            </w:pPr>
            <w:r>
              <w:rPr>
                <w:sz w:val="22"/>
                <w:szCs w:val="22"/>
              </w:rPr>
              <w:t>z-Stat</w:t>
            </w:r>
          </w:p>
        </w:tc>
        <w:tc>
          <w:tcPr>
            <w:tcW w:w="747" w:type="pct"/>
            <w:tcBorders>
              <w:top w:val="nil"/>
              <w:left w:val="nil"/>
              <w:bottom w:val="nil"/>
              <w:right w:val="nil"/>
            </w:tcBorders>
            <w:tcMar>
              <w:top w:w="40" w:type="dxa"/>
              <w:left w:w="40" w:type="dxa"/>
              <w:bottom w:w="40" w:type="dxa"/>
              <w:right w:w="40" w:type="dxa"/>
            </w:tcMar>
            <w:vAlign w:val="bottom"/>
          </w:tcPr>
          <w:p w14:paraId="31DB7A8B" w14:textId="77777777" w:rsidR="002C4E1B" w:rsidRDefault="002C4E1B" w:rsidP="00A27EDC">
            <w:pPr>
              <w:widowControl w:val="0"/>
              <w:spacing w:line="276" w:lineRule="auto"/>
              <w:jc w:val="center"/>
              <w:rPr>
                <w:rFonts w:ascii="Arial" w:eastAsia="Arial" w:hAnsi="Arial" w:cs="Arial"/>
                <w:sz w:val="20"/>
                <w:szCs w:val="20"/>
              </w:rPr>
            </w:pPr>
            <w:r>
              <w:rPr>
                <w:sz w:val="22"/>
                <w:szCs w:val="22"/>
              </w:rPr>
              <w:t>P-value</w:t>
            </w:r>
          </w:p>
        </w:tc>
        <w:tc>
          <w:tcPr>
            <w:tcW w:w="675" w:type="pct"/>
            <w:tcBorders>
              <w:top w:val="nil"/>
              <w:left w:val="nil"/>
              <w:bottom w:val="nil"/>
              <w:right w:val="nil"/>
            </w:tcBorders>
            <w:tcMar>
              <w:top w:w="40" w:type="dxa"/>
              <w:left w:w="40" w:type="dxa"/>
              <w:bottom w:w="40" w:type="dxa"/>
              <w:right w:w="40" w:type="dxa"/>
            </w:tcMar>
            <w:vAlign w:val="bottom"/>
          </w:tcPr>
          <w:p w14:paraId="4BF8F9BE" w14:textId="77777777" w:rsidR="002C4E1B" w:rsidRDefault="002C4E1B" w:rsidP="00A27EDC">
            <w:pPr>
              <w:widowControl w:val="0"/>
              <w:spacing w:line="276" w:lineRule="auto"/>
              <w:jc w:val="center"/>
              <w:rPr>
                <w:rFonts w:ascii="Arial" w:eastAsia="Arial" w:hAnsi="Arial" w:cs="Arial"/>
                <w:sz w:val="20"/>
                <w:szCs w:val="20"/>
              </w:rPr>
            </w:pPr>
            <w:r>
              <w:rPr>
                <w:sz w:val="22"/>
                <w:szCs w:val="22"/>
              </w:rPr>
              <w:t>Coef</w:t>
            </w:r>
          </w:p>
        </w:tc>
        <w:tc>
          <w:tcPr>
            <w:tcW w:w="675" w:type="pct"/>
            <w:tcBorders>
              <w:top w:val="nil"/>
              <w:left w:val="nil"/>
              <w:bottom w:val="nil"/>
              <w:right w:val="nil"/>
            </w:tcBorders>
            <w:tcMar>
              <w:top w:w="40" w:type="dxa"/>
              <w:left w:w="40" w:type="dxa"/>
              <w:bottom w:w="40" w:type="dxa"/>
              <w:right w:w="40" w:type="dxa"/>
            </w:tcMar>
            <w:vAlign w:val="bottom"/>
          </w:tcPr>
          <w:p w14:paraId="2991C04C" w14:textId="77777777" w:rsidR="002C4E1B" w:rsidRDefault="002C4E1B" w:rsidP="00A27EDC">
            <w:pPr>
              <w:widowControl w:val="0"/>
              <w:spacing w:line="276" w:lineRule="auto"/>
              <w:jc w:val="center"/>
              <w:rPr>
                <w:rFonts w:ascii="Arial" w:eastAsia="Arial" w:hAnsi="Arial" w:cs="Arial"/>
                <w:sz w:val="20"/>
                <w:szCs w:val="20"/>
              </w:rPr>
            </w:pPr>
            <w:r>
              <w:rPr>
                <w:sz w:val="22"/>
                <w:szCs w:val="22"/>
              </w:rPr>
              <w:t>z-Stat</w:t>
            </w:r>
          </w:p>
        </w:tc>
        <w:tc>
          <w:tcPr>
            <w:tcW w:w="677" w:type="pct"/>
            <w:tcBorders>
              <w:top w:val="nil"/>
              <w:left w:val="nil"/>
              <w:bottom w:val="nil"/>
              <w:right w:val="nil"/>
            </w:tcBorders>
            <w:tcMar>
              <w:top w:w="40" w:type="dxa"/>
              <w:left w:w="40" w:type="dxa"/>
              <w:bottom w:w="40" w:type="dxa"/>
              <w:right w:w="40" w:type="dxa"/>
            </w:tcMar>
            <w:vAlign w:val="bottom"/>
          </w:tcPr>
          <w:p w14:paraId="578AE805" w14:textId="77777777" w:rsidR="002C4E1B" w:rsidRDefault="002C4E1B" w:rsidP="00A27EDC">
            <w:pPr>
              <w:widowControl w:val="0"/>
              <w:spacing w:line="276" w:lineRule="auto"/>
              <w:jc w:val="center"/>
              <w:rPr>
                <w:rFonts w:ascii="Arial" w:eastAsia="Arial" w:hAnsi="Arial" w:cs="Arial"/>
                <w:sz w:val="20"/>
                <w:szCs w:val="20"/>
              </w:rPr>
            </w:pPr>
            <w:r>
              <w:rPr>
                <w:sz w:val="22"/>
                <w:szCs w:val="22"/>
              </w:rPr>
              <w:t>P-value</w:t>
            </w:r>
          </w:p>
        </w:tc>
      </w:tr>
      <w:tr w:rsidR="002C4E1B" w14:paraId="3C6D6CDB" w14:textId="77777777" w:rsidTr="00A27EDC">
        <w:trPr>
          <w:trHeight w:val="315"/>
          <w:jc w:val="center"/>
        </w:trPr>
        <w:tc>
          <w:tcPr>
            <w:tcW w:w="5000" w:type="pct"/>
            <w:gridSpan w:val="7"/>
            <w:tcBorders>
              <w:top w:val="nil"/>
              <w:left w:val="nil"/>
              <w:bottom w:val="nil"/>
              <w:right w:val="nil"/>
            </w:tcBorders>
            <w:tcMar>
              <w:top w:w="40" w:type="dxa"/>
              <w:left w:w="40" w:type="dxa"/>
              <w:bottom w:w="40" w:type="dxa"/>
              <w:right w:w="40" w:type="dxa"/>
            </w:tcMar>
            <w:vAlign w:val="bottom"/>
          </w:tcPr>
          <w:p w14:paraId="54362670" w14:textId="77777777" w:rsidR="002C4E1B" w:rsidRDefault="002C4E1B" w:rsidP="00A27EDC">
            <w:pPr>
              <w:widowControl w:val="0"/>
              <w:spacing w:line="276" w:lineRule="auto"/>
              <w:rPr>
                <w:rFonts w:ascii="Arial" w:eastAsia="Arial" w:hAnsi="Arial" w:cs="Arial"/>
                <w:sz w:val="20"/>
                <w:szCs w:val="20"/>
              </w:rPr>
            </w:pPr>
            <w:r>
              <w:rPr>
                <w:sz w:val="22"/>
                <w:szCs w:val="22"/>
              </w:rPr>
              <w:t>Mean Equation</w:t>
            </w:r>
          </w:p>
        </w:tc>
      </w:tr>
      <w:tr w:rsidR="002C4E1B" w14:paraId="1A9015B7"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CF5E30D" w14:textId="77777777" w:rsidR="002C4E1B" w:rsidRDefault="002C4E1B" w:rsidP="00A27EDC">
            <w:pPr>
              <w:widowControl w:val="0"/>
              <w:spacing w:line="276" w:lineRule="auto"/>
              <w:rPr>
                <w:rFonts w:ascii="Arial" w:eastAsia="Arial" w:hAnsi="Arial" w:cs="Arial"/>
                <w:sz w:val="20"/>
                <w:szCs w:val="20"/>
              </w:rPr>
            </w:pPr>
            <w:r>
              <w:rPr>
                <w:sz w:val="22"/>
                <w:szCs w:val="22"/>
              </w:rPr>
              <w:t>C(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0144D3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75E38C4C" w14:textId="77777777" w:rsidR="002C4E1B" w:rsidRDefault="002C4E1B" w:rsidP="00A27EDC">
            <w:pPr>
              <w:widowControl w:val="0"/>
              <w:spacing w:line="276" w:lineRule="auto"/>
              <w:jc w:val="center"/>
              <w:rPr>
                <w:rFonts w:ascii="Arial" w:eastAsia="Arial" w:hAnsi="Arial" w:cs="Arial"/>
                <w:sz w:val="20"/>
                <w:szCs w:val="20"/>
              </w:rPr>
            </w:pPr>
            <w:r>
              <w:rPr>
                <w:sz w:val="22"/>
                <w:szCs w:val="22"/>
              </w:rPr>
              <w:t>0.86</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58A44D5" w14:textId="77777777" w:rsidR="002C4E1B" w:rsidRDefault="002C4E1B" w:rsidP="00A27EDC">
            <w:pPr>
              <w:widowControl w:val="0"/>
              <w:spacing w:line="276" w:lineRule="auto"/>
              <w:jc w:val="center"/>
              <w:rPr>
                <w:rFonts w:ascii="Arial" w:eastAsia="Arial" w:hAnsi="Arial" w:cs="Arial"/>
                <w:sz w:val="20"/>
                <w:szCs w:val="20"/>
              </w:rPr>
            </w:pPr>
            <w:r>
              <w:rPr>
                <w:sz w:val="22"/>
                <w:szCs w:val="22"/>
              </w:rPr>
              <w:t>0.39</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47F77B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920AD99" w14:textId="77777777" w:rsidR="002C4E1B" w:rsidRDefault="002C4E1B" w:rsidP="00A27EDC">
            <w:pPr>
              <w:widowControl w:val="0"/>
              <w:spacing w:line="276" w:lineRule="auto"/>
              <w:jc w:val="center"/>
              <w:rPr>
                <w:rFonts w:ascii="Arial" w:eastAsia="Arial" w:hAnsi="Arial" w:cs="Arial"/>
                <w:sz w:val="20"/>
                <w:szCs w:val="20"/>
              </w:rPr>
            </w:pPr>
            <w:r>
              <w:rPr>
                <w:sz w:val="22"/>
                <w:szCs w:val="22"/>
              </w:rPr>
              <w:t>2.44</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75B0CC0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r>
      <w:tr w:rsidR="002C4E1B" w14:paraId="2F6038E5"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249DD9FC" w14:textId="77777777" w:rsidR="002C4E1B" w:rsidRDefault="002C4E1B" w:rsidP="00A27EDC">
            <w:pPr>
              <w:widowControl w:val="0"/>
              <w:spacing w:line="276" w:lineRule="auto"/>
              <w:rPr>
                <w:rFonts w:ascii="Arial" w:eastAsia="Arial" w:hAnsi="Arial" w:cs="Arial"/>
                <w:sz w:val="20"/>
                <w:szCs w:val="20"/>
              </w:rPr>
            </w:pPr>
            <w:r>
              <w:rPr>
                <w:sz w:val="22"/>
                <w:szCs w:val="22"/>
              </w:rPr>
              <w:t>C(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6C05D7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2CCF15B8" w14:textId="77777777" w:rsidR="002C4E1B" w:rsidRDefault="002C4E1B" w:rsidP="00A27EDC">
            <w:pPr>
              <w:widowControl w:val="0"/>
              <w:spacing w:line="276" w:lineRule="auto"/>
              <w:jc w:val="center"/>
              <w:rPr>
                <w:rFonts w:ascii="Arial" w:eastAsia="Arial" w:hAnsi="Arial" w:cs="Arial"/>
                <w:sz w:val="20"/>
                <w:szCs w:val="20"/>
              </w:rPr>
            </w:pPr>
            <w:r>
              <w:rPr>
                <w:sz w:val="22"/>
                <w:szCs w:val="22"/>
              </w:rPr>
              <w:t>0.0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1F810C1D" w14:textId="77777777" w:rsidR="002C4E1B" w:rsidRDefault="002C4E1B" w:rsidP="00A27EDC">
            <w:pPr>
              <w:widowControl w:val="0"/>
              <w:spacing w:line="276" w:lineRule="auto"/>
              <w:jc w:val="center"/>
              <w:rPr>
                <w:rFonts w:ascii="Arial" w:eastAsia="Arial" w:hAnsi="Arial" w:cs="Arial"/>
                <w:sz w:val="20"/>
                <w:szCs w:val="20"/>
              </w:rPr>
            </w:pPr>
            <w:r>
              <w:rPr>
                <w:sz w:val="22"/>
                <w:szCs w:val="22"/>
              </w:rPr>
              <w:t>0.9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4BA66F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E0CCE92"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7C5DA3C2" w14:textId="77777777" w:rsidR="002C4E1B" w:rsidRDefault="002C4E1B" w:rsidP="00A27EDC">
            <w:pPr>
              <w:widowControl w:val="0"/>
              <w:spacing w:line="276" w:lineRule="auto"/>
              <w:jc w:val="center"/>
              <w:rPr>
                <w:rFonts w:ascii="Arial" w:eastAsia="Arial" w:hAnsi="Arial" w:cs="Arial"/>
                <w:sz w:val="20"/>
                <w:szCs w:val="20"/>
              </w:rPr>
            </w:pPr>
            <w:r>
              <w:rPr>
                <w:sz w:val="22"/>
                <w:szCs w:val="22"/>
              </w:rPr>
              <w:t>0.98</w:t>
            </w:r>
          </w:p>
        </w:tc>
      </w:tr>
      <w:tr w:rsidR="002C4E1B" w14:paraId="794989F7"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97386EE" w14:textId="77777777" w:rsidR="002C4E1B" w:rsidRDefault="002C4E1B" w:rsidP="00A27EDC">
            <w:pPr>
              <w:widowControl w:val="0"/>
              <w:spacing w:line="276" w:lineRule="auto"/>
              <w:rPr>
                <w:rFonts w:ascii="Arial" w:eastAsia="Arial" w:hAnsi="Arial" w:cs="Arial"/>
                <w:sz w:val="20"/>
                <w:szCs w:val="20"/>
              </w:rPr>
            </w:pPr>
            <w:r>
              <w:rPr>
                <w:sz w:val="22"/>
                <w:szCs w:val="22"/>
              </w:rPr>
              <w:t>C(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00C14D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6A88D878" w14:textId="77777777" w:rsidR="002C4E1B" w:rsidRDefault="002C4E1B" w:rsidP="00A27EDC">
            <w:pPr>
              <w:widowControl w:val="0"/>
              <w:spacing w:line="276" w:lineRule="auto"/>
              <w:jc w:val="center"/>
              <w:rPr>
                <w:rFonts w:ascii="Arial" w:eastAsia="Arial" w:hAnsi="Arial" w:cs="Arial"/>
                <w:sz w:val="20"/>
                <w:szCs w:val="20"/>
              </w:rPr>
            </w:pPr>
            <w:r>
              <w:rPr>
                <w:sz w:val="22"/>
                <w:szCs w:val="22"/>
              </w:rPr>
              <w:t>1.45</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1EE5554E" w14:textId="77777777" w:rsidR="002C4E1B" w:rsidRDefault="002C4E1B" w:rsidP="00A27EDC">
            <w:pPr>
              <w:widowControl w:val="0"/>
              <w:spacing w:line="276" w:lineRule="auto"/>
              <w:jc w:val="center"/>
              <w:rPr>
                <w:rFonts w:ascii="Arial" w:eastAsia="Arial" w:hAnsi="Arial" w:cs="Arial"/>
                <w:sz w:val="20"/>
                <w:szCs w:val="20"/>
              </w:rPr>
            </w:pPr>
            <w:r>
              <w:rPr>
                <w:sz w:val="22"/>
                <w:szCs w:val="22"/>
              </w:rPr>
              <w:t>0.1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F064D0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FC6E303" w14:textId="77777777" w:rsidR="002C4E1B" w:rsidRDefault="002C4E1B" w:rsidP="00A27EDC">
            <w:pPr>
              <w:widowControl w:val="0"/>
              <w:spacing w:line="276" w:lineRule="auto"/>
              <w:jc w:val="center"/>
              <w:rPr>
                <w:rFonts w:ascii="Arial" w:eastAsia="Arial" w:hAnsi="Arial" w:cs="Arial"/>
                <w:sz w:val="20"/>
                <w:szCs w:val="20"/>
              </w:rPr>
            </w:pPr>
            <w:r>
              <w:rPr>
                <w:sz w:val="22"/>
                <w:szCs w:val="22"/>
              </w:rPr>
              <w:t>2.55</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5BFFA428"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r>
      <w:tr w:rsidR="002C4E1B" w14:paraId="5AAD208F"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53EB71A" w14:textId="77777777" w:rsidR="002C4E1B" w:rsidRDefault="002C4E1B" w:rsidP="00A27EDC">
            <w:pPr>
              <w:widowControl w:val="0"/>
              <w:spacing w:line="276" w:lineRule="auto"/>
              <w:rPr>
                <w:rFonts w:ascii="Arial" w:eastAsia="Arial" w:hAnsi="Arial" w:cs="Arial"/>
                <w:sz w:val="20"/>
                <w:szCs w:val="20"/>
              </w:rPr>
            </w:pPr>
            <w:r>
              <w:rPr>
                <w:sz w:val="22"/>
                <w:szCs w:val="22"/>
              </w:rPr>
              <w:t>C(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203295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6E56316B" w14:textId="77777777" w:rsidR="002C4E1B" w:rsidRDefault="002C4E1B" w:rsidP="00A27EDC">
            <w:pPr>
              <w:widowControl w:val="0"/>
              <w:spacing w:line="276" w:lineRule="auto"/>
              <w:jc w:val="center"/>
              <w:rPr>
                <w:rFonts w:ascii="Arial" w:eastAsia="Arial" w:hAnsi="Arial" w:cs="Arial"/>
                <w:sz w:val="20"/>
                <w:szCs w:val="20"/>
              </w:rPr>
            </w:pPr>
            <w:r>
              <w:rPr>
                <w:sz w:val="22"/>
                <w:szCs w:val="22"/>
              </w:rPr>
              <w:t>-2.02</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7BB2B9E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292994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D0F01DA" w14:textId="77777777" w:rsidR="002C4E1B" w:rsidRDefault="002C4E1B" w:rsidP="00A27EDC">
            <w:pPr>
              <w:widowControl w:val="0"/>
              <w:spacing w:line="276" w:lineRule="auto"/>
              <w:jc w:val="center"/>
              <w:rPr>
                <w:rFonts w:ascii="Arial" w:eastAsia="Arial" w:hAnsi="Arial" w:cs="Arial"/>
                <w:sz w:val="20"/>
                <w:szCs w:val="20"/>
              </w:rPr>
            </w:pPr>
            <w:r>
              <w:rPr>
                <w:sz w:val="22"/>
                <w:szCs w:val="22"/>
              </w:rPr>
              <w:t>-1.31</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63C6BF7E" w14:textId="77777777" w:rsidR="002C4E1B" w:rsidRDefault="002C4E1B" w:rsidP="00A27EDC">
            <w:pPr>
              <w:widowControl w:val="0"/>
              <w:spacing w:line="276" w:lineRule="auto"/>
              <w:jc w:val="center"/>
              <w:rPr>
                <w:rFonts w:ascii="Arial" w:eastAsia="Arial" w:hAnsi="Arial" w:cs="Arial"/>
                <w:sz w:val="20"/>
                <w:szCs w:val="20"/>
              </w:rPr>
            </w:pPr>
            <w:r>
              <w:rPr>
                <w:sz w:val="22"/>
                <w:szCs w:val="22"/>
              </w:rPr>
              <w:t>0.19</w:t>
            </w:r>
          </w:p>
        </w:tc>
      </w:tr>
      <w:tr w:rsidR="002C4E1B" w14:paraId="35086284"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3EC6FB58" w14:textId="77777777" w:rsidR="002C4E1B" w:rsidRDefault="002C4E1B" w:rsidP="00A27EDC">
            <w:pPr>
              <w:widowControl w:val="0"/>
              <w:spacing w:line="276" w:lineRule="auto"/>
              <w:rPr>
                <w:rFonts w:ascii="Arial" w:eastAsia="Arial" w:hAnsi="Arial" w:cs="Arial"/>
                <w:sz w:val="20"/>
                <w:szCs w:val="20"/>
              </w:rPr>
            </w:pPr>
            <w:r>
              <w:rPr>
                <w:sz w:val="22"/>
                <w:szCs w:val="22"/>
              </w:rPr>
              <w:t>C(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2A5404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48A0A1F0" w14:textId="77777777" w:rsidR="002C4E1B" w:rsidRDefault="002C4E1B" w:rsidP="00A27EDC">
            <w:pPr>
              <w:widowControl w:val="0"/>
              <w:spacing w:line="276" w:lineRule="auto"/>
              <w:jc w:val="center"/>
              <w:rPr>
                <w:rFonts w:ascii="Arial" w:eastAsia="Arial" w:hAnsi="Arial" w:cs="Arial"/>
                <w:sz w:val="20"/>
                <w:szCs w:val="20"/>
              </w:rPr>
            </w:pPr>
            <w:r>
              <w:rPr>
                <w:sz w:val="22"/>
                <w:szCs w:val="22"/>
              </w:rPr>
              <w:t>0.1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5571579E" w14:textId="77777777" w:rsidR="002C4E1B" w:rsidRDefault="002C4E1B" w:rsidP="00A27EDC">
            <w:pPr>
              <w:widowControl w:val="0"/>
              <w:spacing w:line="276" w:lineRule="auto"/>
              <w:jc w:val="center"/>
              <w:rPr>
                <w:rFonts w:ascii="Arial" w:eastAsia="Arial" w:hAnsi="Arial" w:cs="Arial"/>
                <w:sz w:val="20"/>
                <w:szCs w:val="20"/>
              </w:rPr>
            </w:pPr>
            <w:r>
              <w:rPr>
                <w:sz w:val="22"/>
                <w:szCs w:val="22"/>
              </w:rPr>
              <w:t>0.9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83B23A8"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FD3ED61" w14:textId="77777777" w:rsidR="002C4E1B" w:rsidRDefault="002C4E1B" w:rsidP="00A27EDC">
            <w:pPr>
              <w:widowControl w:val="0"/>
              <w:spacing w:line="276" w:lineRule="auto"/>
              <w:jc w:val="center"/>
              <w:rPr>
                <w:rFonts w:ascii="Arial" w:eastAsia="Arial" w:hAnsi="Arial" w:cs="Arial"/>
                <w:sz w:val="20"/>
                <w:szCs w:val="20"/>
              </w:rPr>
            </w:pPr>
            <w:r>
              <w:rPr>
                <w:sz w:val="22"/>
                <w:szCs w:val="22"/>
              </w:rPr>
              <w:t>1.60</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504653C4" w14:textId="77777777" w:rsidR="002C4E1B" w:rsidRDefault="002C4E1B" w:rsidP="00A27EDC">
            <w:pPr>
              <w:widowControl w:val="0"/>
              <w:spacing w:line="276" w:lineRule="auto"/>
              <w:jc w:val="center"/>
              <w:rPr>
                <w:rFonts w:ascii="Arial" w:eastAsia="Arial" w:hAnsi="Arial" w:cs="Arial"/>
                <w:sz w:val="20"/>
                <w:szCs w:val="20"/>
              </w:rPr>
            </w:pPr>
            <w:r>
              <w:rPr>
                <w:sz w:val="22"/>
                <w:szCs w:val="22"/>
              </w:rPr>
              <w:t>0.11</w:t>
            </w:r>
          </w:p>
        </w:tc>
      </w:tr>
      <w:tr w:rsidR="002C4E1B" w14:paraId="362512AC"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DB83367" w14:textId="77777777" w:rsidR="002C4E1B" w:rsidRDefault="002C4E1B" w:rsidP="00A27EDC">
            <w:pPr>
              <w:widowControl w:val="0"/>
              <w:spacing w:line="276" w:lineRule="auto"/>
              <w:rPr>
                <w:rFonts w:ascii="Arial" w:eastAsia="Arial" w:hAnsi="Arial" w:cs="Arial"/>
                <w:sz w:val="20"/>
                <w:szCs w:val="20"/>
              </w:rPr>
            </w:pPr>
            <w:r>
              <w:rPr>
                <w:sz w:val="22"/>
                <w:szCs w:val="22"/>
              </w:rPr>
              <w:t>C(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E98BAE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4</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4470A83" w14:textId="77777777" w:rsidR="002C4E1B" w:rsidRDefault="002C4E1B" w:rsidP="00A27EDC">
            <w:pPr>
              <w:widowControl w:val="0"/>
              <w:spacing w:line="276" w:lineRule="auto"/>
              <w:jc w:val="center"/>
              <w:rPr>
                <w:rFonts w:ascii="Arial" w:eastAsia="Arial" w:hAnsi="Arial" w:cs="Arial"/>
                <w:sz w:val="20"/>
                <w:szCs w:val="20"/>
              </w:rPr>
            </w:pPr>
            <w:r>
              <w:rPr>
                <w:sz w:val="22"/>
                <w:szCs w:val="22"/>
              </w:rPr>
              <w:t>3.22</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46AE7D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44D931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F111E6B" w14:textId="77777777" w:rsidR="002C4E1B" w:rsidRDefault="002C4E1B" w:rsidP="00A27EDC">
            <w:pPr>
              <w:widowControl w:val="0"/>
              <w:spacing w:line="276" w:lineRule="auto"/>
              <w:jc w:val="center"/>
              <w:rPr>
                <w:rFonts w:ascii="Arial" w:eastAsia="Arial" w:hAnsi="Arial" w:cs="Arial"/>
                <w:sz w:val="20"/>
                <w:szCs w:val="20"/>
              </w:rPr>
            </w:pPr>
            <w:r>
              <w:rPr>
                <w:sz w:val="22"/>
                <w:szCs w:val="22"/>
              </w:rPr>
              <w:t>2.47</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3EC8BDC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r>
      <w:tr w:rsidR="002C4E1B" w14:paraId="0163998E" w14:textId="77777777" w:rsidTr="00A27EDC">
        <w:trPr>
          <w:trHeight w:val="315"/>
          <w:jc w:val="center"/>
        </w:trPr>
        <w:tc>
          <w:tcPr>
            <w:tcW w:w="5000" w:type="pct"/>
            <w:gridSpan w:val="7"/>
            <w:tcBorders>
              <w:top w:val="nil"/>
              <w:left w:val="nil"/>
              <w:bottom w:val="nil"/>
              <w:right w:val="nil"/>
            </w:tcBorders>
            <w:shd w:val="clear" w:color="auto" w:fill="auto"/>
            <w:tcMar>
              <w:top w:w="40" w:type="dxa"/>
              <w:left w:w="40" w:type="dxa"/>
              <w:bottom w:w="40" w:type="dxa"/>
              <w:right w:w="40" w:type="dxa"/>
            </w:tcMar>
            <w:vAlign w:val="bottom"/>
          </w:tcPr>
          <w:p w14:paraId="474A1DBC" w14:textId="77777777" w:rsidR="002C4E1B" w:rsidRDefault="002C4E1B" w:rsidP="00A27EDC">
            <w:pPr>
              <w:widowControl w:val="0"/>
              <w:spacing w:line="276" w:lineRule="auto"/>
              <w:rPr>
                <w:rFonts w:ascii="Arial" w:eastAsia="Arial" w:hAnsi="Arial" w:cs="Arial"/>
                <w:sz w:val="20"/>
                <w:szCs w:val="20"/>
              </w:rPr>
            </w:pPr>
            <w:r>
              <w:rPr>
                <w:sz w:val="22"/>
                <w:szCs w:val="22"/>
              </w:rPr>
              <w:t>Variance Equation</w:t>
            </w:r>
          </w:p>
        </w:tc>
      </w:tr>
      <w:tr w:rsidR="002C4E1B" w14:paraId="4E271405"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65069169" w14:textId="77777777" w:rsidR="002C4E1B" w:rsidRDefault="002C4E1B" w:rsidP="00A27EDC">
            <w:pPr>
              <w:widowControl w:val="0"/>
              <w:spacing w:line="276" w:lineRule="auto"/>
              <w:rPr>
                <w:rFonts w:ascii="Arial" w:eastAsia="Arial" w:hAnsi="Arial" w:cs="Arial"/>
                <w:sz w:val="20"/>
                <w:szCs w:val="20"/>
              </w:rPr>
            </w:pPr>
            <w:r>
              <w:rPr>
                <w:sz w:val="22"/>
                <w:szCs w:val="22"/>
              </w:rPr>
              <w:t>M(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8054528"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D3AF6F0" w14:textId="77777777" w:rsidR="002C4E1B" w:rsidRDefault="002C4E1B" w:rsidP="00A27EDC">
            <w:pPr>
              <w:widowControl w:val="0"/>
              <w:spacing w:line="276" w:lineRule="auto"/>
              <w:jc w:val="center"/>
              <w:rPr>
                <w:rFonts w:ascii="Arial" w:eastAsia="Arial" w:hAnsi="Arial" w:cs="Arial"/>
                <w:sz w:val="20"/>
                <w:szCs w:val="20"/>
              </w:rPr>
            </w:pPr>
            <w:r>
              <w:rPr>
                <w:sz w:val="22"/>
                <w:szCs w:val="22"/>
              </w:rPr>
              <w:t>7.65</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2A1FFBC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80AC9A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0E7B728" w14:textId="77777777" w:rsidR="002C4E1B" w:rsidRDefault="002C4E1B" w:rsidP="00A27EDC">
            <w:pPr>
              <w:widowControl w:val="0"/>
              <w:spacing w:line="276" w:lineRule="auto"/>
              <w:jc w:val="center"/>
              <w:rPr>
                <w:rFonts w:ascii="Arial" w:eastAsia="Arial" w:hAnsi="Arial" w:cs="Arial"/>
                <w:sz w:val="20"/>
                <w:szCs w:val="20"/>
              </w:rPr>
            </w:pPr>
            <w:r>
              <w:rPr>
                <w:sz w:val="22"/>
                <w:szCs w:val="22"/>
              </w:rPr>
              <w:t>7.49</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146A540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4D98A257"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C37DE7B" w14:textId="77777777" w:rsidR="002C4E1B" w:rsidRDefault="002C4E1B" w:rsidP="00A27EDC">
            <w:pPr>
              <w:widowControl w:val="0"/>
              <w:spacing w:line="276" w:lineRule="auto"/>
              <w:rPr>
                <w:rFonts w:ascii="Arial" w:eastAsia="Arial" w:hAnsi="Arial" w:cs="Arial"/>
                <w:sz w:val="20"/>
                <w:szCs w:val="20"/>
              </w:rPr>
            </w:pPr>
            <w:r>
              <w:rPr>
                <w:sz w:val="22"/>
                <w:szCs w:val="22"/>
              </w:rPr>
              <w:t>M(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65EE64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51B52A94" w14:textId="77777777" w:rsidR="002C4E1B" w:rsidRDefault="002C4E1B" w:rsidP="00A27EDC">
            <w:pPr>
              <w:widowControl w:val="0"/>
              <w:spacing w:line="276" w:lineRule="auto"/>
              <w:jc w:val="center"/>
              <w:rPr>
                <w:rFonts w:ascii="Arial" w:eastAsia="Arial" w:hAnsi="Arial" w:cs="Arial"/>
                <w:sz w:val="20"/>
                <w:szCs w:val="20"/>
              </w:rPr>
            </w:pPr>
            <w:r>
              <w:rPr>
                <w:sz w:val="22"/>
                <w:szCs w:val="22"/>
              </w:rPr>
              <w:t>3.6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2E2F421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6081DE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0706981" w14:textId="77777777" w:rsidR="002C4E1B" w:rsidRDefault="002C4E1B" w:rsidP="00A27EDC">
            <w:pPr>
              <w:widowControl w:val="0"/>
              <w:spacing w:line="276" w:lineRule="auto"/>
              <w:jc w:val="center"/>
              <w:rPr>
                <w:rFonts w:ascii="Arial" w:eastAsia="Arial" w:hAnsi="Arial" w:cs="Arial"/>
                <w:sz w:val="20"/>
                <w:szCs w:val="20"/>
              </w:rPr>
            </w:pPr>
            <w:r>
              <w:rPr>
                <w:sz w:val="22"/>
                <w:szCs w:val="22"/>
              </w:rPr>
              <w:t>3.41</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538C6F5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374A11E6"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7398CADB" w14:textId="77777777" w:rsidR="002C4E1B" w:rsidRDefault="002C4E1B" w:rsidP="00A27EDC">
            <w:pPr>
              <w:widowControl w:val="0"/>
              <w:spacing w:line="276" w:lineRule="auto"/>
              <w:rPr>
                <w:rFonts w:ascii="Arial" w:eastAsia="Arial" w:hAnsi="Arial" w:cs="Arial"/>
                <w:sz w:val="20"/>
                <w:szCs w:val="20"/>
              </w:rPr>
            </w:pPr>
            <w:r>
              <w:rPr>
                <w:sz w:val="22"/>
                <w:szCs w:val="22"/>
              </w:rPr>
              <w:t>M(1,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7AB18F0"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9E87FE4" w14:textId="77777777" w:rsidR="002C4E1B" w:rsidRDefault="002C4E1B" w:rsidP="00A27EDC">
            <w:pPr>
              <w:widowControl w:val="0"/>
              <w:spacing w:line="276" w:lineRule="auto"/>
              <w:jc w:val="center"/>
              <w:rPr>
                <w:rFonts w:ascii="Arial" w:eastAsia="Arial" w:hAnsi="Arial" w:cs="Arial"/>
                <w:sz w:val="20"/>
                <w:szCs w:val="20"/>
              </w:rPr>
            </w:pPr>
            <w:r>
              <w:rPr>
                <w:sz w:val="22"/>
                <w:szCs w:val="22"/>
              </w:rPr>
              <w:t>3.25</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77EF2FE"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C3CD7B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52C27FF" w14:textId="77777777" w:rsidR="002C4E1B" w:rsidRDefault="002C4E1B" w:rsidP="00A27EDC">
            <w:pPr>
              <w:widowControl w:val="0"/>
              <w:spacing w:line="276" w:lineRule="auto"/>
              <w:jc w:val="center"/>
              <w:rPr>
                <w:rFonts w:ascii="Arial" w:eastAsia="Arial" w:hAnsi="Arial" w:cs="Arial"/>
                <w:sz w:val="20"/>
                <w:szCs w:val="20"/>
              </w:rPr>
            </w:pPr>
            <w:r>
              <w:rPr>
                <w:sz w:val="22"/>
                <w:szCs w:val="22"/>
              </w:rPr>
              <w:t>3.24</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6A075B6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3E7711D9"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2F9D8716" w14:textId="77777777" w:rsidR="002C4E1B" w:rsidRDefault="002C4E1B" w:rsidP="00A27EDC">
            <w:pPr>
              <w:widowControl w:val="0"/>
              <w:spacing w:line="276" w:lineRule="auto"/>
              <w:rPr>
                <w:rFonts w:ascii="Arial" w:eastAsia="Arial" w:hAnsi="Arial" w:cs="Arial"/>
                <w:sz w:val="20"/>
                <w:szCs w:val="20"/>
              </w:rPr>
            </w:pPr>
            <w:r>
              <w:rPr>
                <w:sz w:val="22"/>
                <w:szCs w:val="22"/>
              </w:rPr>
              <w:t>M(2,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9542B5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3D10567E" w14:textId="77777777" w:rsidR="002C4E1B" w:rsidRDefault="002C4E1B" w:rsidP="00A27EDC">
            <w:pPr>
              <w:widowControl w:val="0"/>
              <w:spacing w:line="276" w:lineRule="auto"/>
              <w:jc w:val="center"/>
              <w:rPr>
                <w:rFonts w:ascii="Arial" w:eastAsia="Arial" w:hAnsi="Arial" w:cs="Arial"/>
                <w:sz w:val="20"/>
                <w:szCs w:val="20"/>
              </w:rPr>
            </w:pPr>
            <w:r>
              <w:rPr>
                <w:sz w:val="22"/>
                <w:szCs w:val="22"/>
              </w:rPr>
              <w:t>8.31</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6D2F318"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5C4B8F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6F875A7" w14:textId="77777777" w:rsidR="002C4E1B" w:rsidRDefault="002C4E1B" w:rsidP="00A27EDC">
            <w:pPr>
              <w:widowControl w:val="0"/>
              <w:spacing w:line="276" w:lineRule="auto"/>
              <w:jc w:val="center"/>
              <w:rPr>
                <w:rFonts w:ascii="Arial" w:eastAsia="Arial" w:hAnsi="Arial" w:cs="Arial"/>
                <w:sz w:val="20"/>
                <w:szCs w:val="20"/>
              </w:rPr>
            </w:pPr>
            <w:r>
              <w:rPr>
                <w:sz w:val="22"/>
                <w:szCs w:val="22"/>
              </w:rPr>
              <w:t>5.77</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34C6820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1AA15A14"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78F47A5C" w14:textId="77777777" w:rsidR="002C4E1B" w:rsidRDefault="002C4E1B" w:rsidP="00A27EDC">
            <w:pPr>
              <w:widowControl w:val="0"/>
              <w:spacing w:line="276" w:lineRule="auto"/>
              <w:rPr>
                <w:rFonts w:ascii="Arial" w:eastAsia="Arial" w:hAnsi="Arial" w:cs="Arial"/>
                <w:sz w:val="20"/>
                <w:szCs w:val="20"/>
              </w:rPr>
            </w:pPr>
            <w:r>
              <w:rPr>
                <w:sz w:val="22"/>
                <w:szCs w:val="22"/>
              </w:rPr>
              <w:t>M(2,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6071508"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68BEA640" w14:textId="77777777" w:rsidR="002C4E1B" w:rsidRDefault="002C4E1B" w:rsidP="00A27EDC">
            <w:pPr>
              <w:widowControl w:val="0"/>
              <w:spacing w:line="276" w:lineRule="auto"/>
              <w:jc w:val="center"/>
              <w:rPr>
                <w:rFonts w:ascii="Arial" w:eastAsia="Arial" w:hAnsi="Arial" w:cs="Arial"/>
                <w:sz w:val="20"/>
                <w:szCs w:val="20"/>
              </w:rPr>
            </w:pPr>
            <w:r>
              <w:rPr>
                <w:sz w:val="22"/>
                <w:szCs w:val="22"/>
              </w:rPr>
              <w:t>2.42</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74FCD6F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2D09DC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8418421" w14:textId="77777777" w:rsidR="002C4E1B" w:rsidRDefault="002C4E1B" w:rsidP="00A27EDC">
            <w:pPr>
              <w:widowControl w:val="0"/>
              <w:spacing w:line="276" w:lineRule="auto"/>
              <w:jc w:val="center"/>
              <w:rPr>
                <w:rFonts w:ascii="Arial" w:eastAsia="Arial" w:hAnsi="Arial" w:cs="Arial"/>
                <w:sz w:val="20"/>
                <w:szCs w:val="20"/>
              </w:rPr>
            </w:pPr>
            <w:r>
              <w:rPr>
                <w:sz w:val="22"/>
                <w:szCs w:val="22"/>
              </w:rPr>
              <w:t>2.34</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4476BF9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r>
      <w:tr w:rsidR="002C4E1B" w14:paraId="06DA89B7"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3B0970A8" w14:textId="77777777" w:rsidR="002C4E1B" w:rsidRDefault="002C4E1B" w:rsidP="00A27EDC">
            <w:pPr>
              <w:widowControl w:val="0"/>
              <w:spacing w:line="276" w:lineRule="auto"/>
              <w:rPr>
                <w:rFonts w:ascii="Arial" w:eastAsia="Arial" w:hAnsi="Arial" w:cs="Arial"/>
                <w:sz w:val="20"/>
                <w:szCs w:val="20"/>
              </w:rPr>
            </w:pPr>
            <w:r>
              <w:rPr>
                <w:sz w:val="22"/>
                <w:szCs w:val="22"/>
              </w:rPr>
              <w:t>M(3,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433AA2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7D12B0AA" w14:textId="77777777" w:rsidR="002C4E1B" w:rsidRDefault="002C4E1B" w:rsidP="00A27EDC">
            <w:pPr>
              <w:widowControl w:val="0"/>
              <w:spacing w:line="276" w:lineRule="auto"/>
              <w:jc w:val="center"/>
              <w:rPr>
                <w:rFonts w:ascii="Arial" w:eastAsia="Arial" w:hAnsi="Arial" w:cs="Arial"/>
                <w:sz w:val="20"/>
                <w:szCs w:val="20"/>
              </w:rPr>
            </w:pPr>
            <w:r>
              <w:rPr>
                <w:sz w:val="22"/>
                <w:szCs w:val="22"/>
              </w:rPr>
              <w:t>7.6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5110738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F2DC38F"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9B42EE7" w14:textId="77777777" w:rsidR="002C4E1B" w:rsidRDefault="002C4E1B" w:rsidP="00A27EDC">
            <w:pPr>
              <w:widowControl w:val="0"/>
              <w:spacing w:line="276" w:lineRule="auto"/>
              <w:jc w:val="center"/>
              <w:rPr>
                <w:rFonts w:ascii="Arial" w:eastAsia="Arial" w:hAnsi="Arial" w:cs="Arial"/>
                <w:sz w:val="20"/>
                <w:szCs w:val="20"/>
              </w:rPr>
            </w:pPr>
            <w:r>
              <w:rPr>
                <w:sz w:val="22"/>
                <w:szCs w:val="22"/>
              </w:rPr>
              <w:t>4.91</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3078016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00F5FF66"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8E1D4ED" w14:textId="77777777" w:rsidR="002C4E1B" w:rsidRDefault="002C4E1B" w:rsidP="00A27EDC">
            <w:pPr>
              <w:widowControl w:val="0"/>
              <w:spacing w:line="276" w:lineRule="auto"/>
              <w:rPr>
                <w:rFonts w:ascii="Arial" w:eastAsia="Arial" w:hAnsi="Arial" w:cs="Arial"/>
                <w:sz w:val="20"/>
                <w:szCs w:val="20"/>
              </w:rPr>
            </w:pPr>
            <w:r>
              <w:rPr>
                <w:sz w:val="22"/>
                <w:szCs w:val="22"/>
              </w:rPr>
              <w:t>A1(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AB2385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3</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228ADA4" w14:textId="77777777" w:rsidR="002C4E1B" w:rsidRDefault="002C4E1B" w:rsidP="00A27EDC">
            <w:pPr>
              <w:widowControl w:val="0"/>
              <w:spacing w:line="276" w:lineRule="auto"/>
              <w:jc w:val="center"/>
              <w:rPr>
                <w:rFonts w:ascii="Arial" w:eastAsia="Arial" w:hAnsi="Arial" w:cs="Arial"/>
                <w:sz w:val="20"/>
                <w:szCs w:val="20"/>
              </w:rPr>
            </w:pPr>
            <w:r>
              <w:rPr>
                <w:sz w:val="22"/>
                <w:szCs w:val="22"/>
              </w:rPr>
              <w:t>33.10</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6D9A10FE"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A8AC4C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8AB00D8" w14:textId="77777777" w:rsidR="002C4E1B" w:rsidRDefault="002C4E1B" w:rsidP="00A27EDC">
            <w:pPr>
              <w:widowControl w:val="0"/>
              <w:spacing w:line="276" w:lineRule="auto"/>
              <w:jc w:val="center"/>
              <w:rPr>
                <w:rFonts w:ascii="Arial" w:eastAsia="Arial" w:hAnsi="Arial" w:cs="Arial"/>
                <w:sz w:val="20"/>
                <w:szCs w:val="20"/>
              </w:rPr>
            </w:pPr>
            <w:r>
              <w:rPr>
                <w:sz w:val="22"/>
                <w:szCs w:val="22"/>
              </w:rPr>
              <w:t>12.17</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634C4B6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3744EAFB"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78539004" w14:textId="77777777" w:rsidR="002C4E1B" w:rsidRDefault="002C4E1B" w:rsidP="00A27EDC">
            <w:pPr>
              <w:widowControl w:val="0"/>
              <w:spacing w:line="276" w:lineRule="auto"/>
              <w:rPr>
                <w:rFonts w:ascii="Arial" w:eastAsia="Arial" w:hAnsi="Arial" w:cs="Arial"/>
                <w:sz w:val="20"/>
                <w:szCs w:val="20"/>
              </w:rPr>
            </w:pPr>
            <w:r>
              <w:rPr>
                <w:sz w:val="22"/>
                <w:szCs w:val="22"/>
              </w:rPr>
              <w:t>A1(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8C8F0D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FCCA2E8" w14:textId="77777777" w:rsidR="002C4E1B" w:rsidRDefault="002C4E1B" w:rsidP="00A27EDC">
            <w:pPr>
              <w:widowControl w:val="0"/>
              <w:spacing w:line="276" w:lineRule="auto"/>
              <w:jc w:val="center"/>
              <w:rPr>
                <w:rFonts w:ascii="Arial" w:eastAsia="Arial" w:hAnsi="Arial" w:cs="Arial"/>
                <w:sz w:val="20"/>
                <w:szCs w:val="20"/>
              </w:rPr>
            </w:pPr>
            <w:r>
              <w:rPr>
                <w:sz w:val="22"/>
                <w:szCs w:val="22"/>
              </w:rPr>
              <w:t>8.80</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8924B3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F5D3C6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6E2FBB6" w14:textId="77777777" w:rsidR="002C4E1B" w:rsidRDefault="002C4E1B" w:rsidP="00A27EDC">
            <w:pPr>
              <w:widowControl w:val="0"/>
              <w:spacing w:line="276" w:lineRule="auto"/>
              <w:jc w:val="center"/>
              <w:rPr>
                <w:rFonts w:ascii="Arial" w:eastAsia="Arial" w:hAnsi="Arial" w:cs="Arial"/>
                <w:sz w:val="20"/>
                <w:szCs w:val="20"/>
              </w:rPr>
            </w:pPr>
            <w:r>
              <w:rPr>
                <w:sz w:val="22"/>
                <w:szCs w:val="22"/>
              </w:rPr>
              <w:t>5.44</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1CDF22C0"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62BF19D0"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69F760BE" w14:textId="77777777" w:rsidR="002C4E1B" w:rsidRDefault="002C4E1B" w:rsidP="00A27EDC">
            <w:pPr>
              <w:widowControl w:val="0"/>
              <w:spacing w:line="276" w:lineRule="auto"/>
              <w:rPr>
                <w:rFonts w:ascii="Arial" w:eastAsia="Arial" w:hAnsi="Arial" w:cs="Arial"/>
                <w:sz w:val="20"/>
                <w:szCs w:val="20"/>
              </w:rPr>
            </w:pPr>
            <w:r>
              <w:rPr>
                <w:sz w:val="22"/>
                <w:szCs w:val="22"/>
              </w:rPr>
              <w:t>A1(1,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24756C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5D7FC03" w14:textId="77777777" w:rsidR="002C4E1B" w:rsidRDefault="002C4E1B" w:rsidP="00A27EDC">
            <w:pPr>
              <w:widowControl w:val="0"/>
              <w:spacing w:line="276" w:lineRule="auto"/>
              <w:jc w:val="center"/>
              <w:rPr>
                <w:rFonts w:ascii="Arial" w:eastAsia="Arial" w:hAnsi="Arial" w:cs="Arial"/>
                <w:sz w:val="20"/>
                <w:szCs w:val="20"/>
              </w:rPr>
            </w:pPr>
            <w:r>
              <w:rPr>
                <w:sz w:val="22"/>
                <w:szCs w:val="22"/>
              </w:rPr>
              <w:t>6.75</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19EBC70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53EF30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AFEB9DF" w14:textId="77777777" w:rsidR="002C4E1B" w:rsidRDefault="002C4E1B" w:rsidP="00A27EDC">
            <w:pPr>
              <w:widowControl w:val="0"/>
              <w:spacing w:line="276" w:lineRule="auto"/>
              <w:jc w:val="center"/>
              <w:rPr>
                <w:rFonts w:ascii="Arial" w:eastAsia="Arial" w:hAnsi="Arial" w:cs="Arial"/>
                <w:sz w:val="20"/>
                <w:szCs w:val="20"/>
              </w:rPr>
            </w:pPr>
            <w:r>
              <w:rPr>
                <w:sz w:val="22"/>
                <w:szCs w:val="22"/>
              </w:rPr>
              <w:t>4.91</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792D87C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113CD48D"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584E1AB3" w14:textId="77777777" w:rsidR="002C4E1B" w:rsidRDefault="002C4E1B" w:rsidP="00A27EDC">
            <w:pPr>
              <w:widowControl w:val="0"/>
              <w:spacing w:line="276" w:lineRule="auto"/>
              <w:rPr>
                <w:rFonts w:ascii="Arial" w:eastAsia="Arial" w:hAnsi="Arial" w:cs="Arial"/>
                <w:sz w:val="20"/>
                <w:szCs w:val="20"/>
              </w:rPr>
            </w:pPr>
            <w:r>
              <w:rPr>
                <w:sz w:val="22"/>
                <w:szCs w:val="22"/>
              </w:rPr>
              <w:t>A1(2,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7633293" w14:textId="77777777" w:rsidR="002C4E1B" w:rsidRDefault="002C4E1B" w:rsidP="00A27EDC">
            <w:pPr>
              <w:widowControl w:val="0"/>
              <w:spacing w:line="276" w:lineRule="auto"/>
              <w:jc w:val="center"/>
              <w:rPr>
                <w:rFonts w:ascii="Arial" w:eastAsia="Arial" w:hAnsi="Arial" w:cs="Arial"/>
                <w:sz w:val="20"/>
                <w:szCs w:val="20"/>
              </w:rPr>
            </w:pPr>
            <w:r>
              <w:rPr>
                <w:sz w:val="22"/>
                <w:szCs w:val="22"/>
              </w:rPr>
              <w:t>0.07</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4397FA4F" w14:textId="77777777" w:rsidR="002C4E1B" w:rsidRDefault="002C4E1B" w:rsidP="00A27EDC">
            <w:pPr>
              <w:widowControl w:val="0"/>
              <w:spacing w:line="276" w:lineRule="auto"/>
              <w:jc w:val="center"/>
              <w:rPr>
                <w:rFonts w:ascii="Arial" w:eastAsia="Arial" w:hAnsi="Arial" w:cs="Arial"/>
                <w:sz w:val="20"/>
                <w:szCs w:val="20"/>
              </w:rPr>
            </w:pPr>
            <w:r>
              <w:rPr>
                <w:sz w:val="22"/>
                <w:szCs w:val="22"/>
              </w:rPr>
              <w:t>21.98</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86A786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79AAB43" w14:textId="77777777" w:rsidR="002C4E1B" w:rsidRDefault="002C4E1B" w:rsidP="00A27EDC">
            <w:pPr>
              <w:widowControl w:val="0"/>
              <w:spacing w:line="276" w:lineRule="auto"/>
              <w:jc w:val="center"/>
              <w:rPr>
                <w:rFonts w:ascii="Arial" w:eastAsia="Arial" w:hAnsi="Arial" w:cs="Arial"/>
                <w:sz w:val="20"/>
                <w:szCs w:val="20"/>
              </w:rPr>
            </w:pPr>
            <w:r>
              <w:rPr>
                <w:sz w:val="22"/>
                <w:szCs w:val="22"/>
              </w:rPr>
              <w:t>0.0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3A915FD" w14:textId="77777777" w:rsidR="002C4E1B" w:rsidRDefault="002C4E1B" w:rsidP="00A27EDC">
            <w:pPr>
              <w:widowControl w:val="0"/>
              <w:spacing w:line="276" w:lineRule="auto"/>
              <w:jc w:val="center"/>
              <w:rPr>
                <w:rFonts w:ascii="Arial" w:eastAsia="Arial" w:hAnsi="Arial" w:cs="Arial"/>
                <w:sz w:val="20"/>
                <w:szCs w:val="20"/>
              </w:rPr>
            </w:pPr>
            <w:r>
              <w:rPr>
                <w:sz w:val="22"/>
                <w:szCs w:val="22"/>
              </w:rPr>
              <w:t>12.10</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78BD4CE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2FA2873F"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65B2DE64" w14:textId="77777777" w:rsidR="002C4E1B" w:rsidRDefault="002C4E1B" w:rsidP="00A27EDC">
            <w:pPr>
              <w:widowControl w:val="0"/>
              <w:spacing w:line="276" w:lineRule="auto"/>
              <w:rPr>
                <w:rFonts w:ascii="Arial" w:eastAsia="Arial" w:hAnsi="Arial" w:cs="Arial"/>
                <w:sz w:val="20"/>
                <w:szCs w:val="20"/>
              </w:rPr>
            </w:pPr>
            <w:r>
              <w:rPr>
                <w:sz w:val="22"/>
                <w:szCs w:val="22"/>
              </w:rPr>
              <w:t>A1(2,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A0A92E0"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22B1481C" w14:textId="77777777" w:rsidR="002C4E1B" w:rsidRDefault="002C4E1B" w:rsidP="00A27EDC">
            <w:pPr>
              <w:widowControl w:val="0"/>
              <w:spacing w:line="276" w:lineRule="auto"/>
              <w:jc w:val="center"/>
              <w:rPr>
                <w:rFonts w:ascii="Arial" w:eastAsia="Arial" w:hAnsi="Arial" w:cs="Arial"/>
                <w:sz w:val="20"/>
                <w:szCs w:val="20"/>
              </w:rPr>
            </w:pPr>
            <w:r>
              <w:rPr>
                <w:sz w:val="22"/>
                <w:szCs w:val="22"/>
              </w:rPr>
              <w:t>5.54</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6281E83"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C272DE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617E39D" w14:textId="77777777" w:rsidR="002C4E1B" w:rsidRDefault="002C4E1B" w:rsidP="00A27EDC">
            <w:pPr>
              <w:widowControl w:val="0"/>
              <w:spacing w:line="276" w:lineRule="auto"/>
              <w:jc w:val="center"/>
              <w:rPr>
                <w:rFonts w:ascii="Arial" w:eastAsia="Arial" w:hAnsi="Arial" w:cs="Arial"/>
                <w:sz w:val="20"/>
                <w:szCs w:val="20"/>
              </w:rPr>
            </w:pPr>
            <w:r>
              <w:rPr>
                <w:sz w:val="22"/>
                <w:szCs w:val="22"/>
              </w:rPr>
              <w:t>4.50</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2D83AD7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7655A7F7"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92B4DA3" w14:textId="77777777" w:rsidR="002C4E1B" w:rsidRDefault="002C4E1B" w:rsidP="00A27EDC">
            <w:pPr>
              <w:widowControl w:val="0"/>
              <w:spacing w:line="276" w:lineRule="auto"/>
              <w:rPr>
                <w:rFonts w:ascii="Arial" w:eastAsia="Arial" w:hAnsi="Arial" w:cs="Arial"/>
                <w:sz w:val="20"/>
                <w:szCs w:val="20"/>
              </w:rPr>
            </w:pPr>
            <w:r>
              <w:rPr>
                <w:sz w:val="22"/>
                <w:szCs w:val="22"/>
              </w:rPr>
              <w:t>A1(3,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D4E203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4</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93681B9" w14:textId="77777777" w:rsidR="002C4E1B" w:rsidRDefault="002C4E1B" w:rsidP="00A27EDC">
            <w:pPr>
              <w:widowControl w:val="0"/>
              <w:spacing w:line="276" w:lineRule="auto"/>
              <w:jc w:val="center"/>
              <w:rPr>
                <w:rFonts w:ascii="Arial" w:eastAsia="Arial" w:hAnsi="Arial" w:cs="Arial"/>
                <w:sz w:val="20"/>
                <w:szCs w:val="20"/>
              </w:rPr>
            </w:pPr>
            <w:r>
              <w:rPr>
                <w:sz w:val="22"/>
                <w:szCs w:val="22"/>
              </w:rPr>
              <w:t>11.74</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5B1B625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49845B3" w14:textId="77777777" w:rsidR="002C4E1B" w:rsidRDefault="002C4E1B" w:rsidP="00A27EDC">
            <w:pPr>
              <w:widowControl w:val="0"/>
              <w:spacing w:line="276" w:lineRule="auto"/>
              <w:jc w:val="center"/>
              <w:rPr>
                <w:rFonts w:ascii="Arial" w:eastAsia="Arial" w:hAnsi="Arial" w:cs="Arial"/>
                <w:sz w:val="20"/>
                <w:szCs w:val="20"/>
              </w:rPr>
            </w:pPr>
            <w:r>
              <w:rPr>
                <w:sz w:val="22"/>
                <w:szCs w:val="22"/>
              </w:rPr>
              <w:t>0.0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0B6B04E" w14:textId="77777777" w:rsidR="002C4E1B" w:rsidRDefault="002C4E1B" w:rsidP="00A27EDC">
            <w:pPr>
              <w:widowControl w:val="0"/>
              <w:spacing w:line="276" w:lineRule="auto"/>
              <w:jc w:val="center"/>
              <w:rPr>
                <w:rFonts w:ascii="Arial" w:eastAsia="Arial" w:hAnsi="Arial" w:cs="Arial"/>
                <w:sz w:val="20"/>
                <w:szCs w:val="20"/>
              </w:rPr>
            </w:pPr>
            <w:r>
              <w:rPr>
                <w:sz w:val="22"/>
                <w:szCs w:val="22"/>
              </w:rPr>
              <w:t>7.12</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1B9676B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6F67B6EE"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F19AC3C" w14:textId="77777777" w:rsidR="002C4E1B" w:rsidRDefault="002C4E1B" w:rsidP="00A27EDC">
            <w:pPr>
              <w:widowControl w:val="0"/>
              <w:spacing w:line="276" w:lineRule="auto"/>
              <w:rPr>
                <w:rFonts w:ascii="Arial" w:eastAsia="Arial" w:hAnsi="Arial" w:cs="Arial"/>
                <w:sz w:val="20"/>
                <w:szCs w:val="20"/>
              </w:rPr>
            </w:pPr>
            <w:r>
              <w:rPr>
                <w:sz w:val="22"/>
                <w:szCs w:val="22"/>
              </w:rPr>
              <w:t>B1(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6F15D3B" w14:textId="77777777" w:rsidR="002C4E1B" w:rsidRDefault="002C4E1B" w:rsidP="00A27EDC">
            <w:pPr>
              <w:widowControl w:val="0"/>
              <w:spacing w:line="276" w:lineRule="auto"/>
              <w:jc w:val="center"/>
              <w:rPr>
                <w:rFonts w:ascii="Arial" w:eastAsia="Arial" w:hAnsi="Arial" w:cs="Arial"/>
                <w:sz w:val="20"/>
                <w:szCs w:val="20"/>
              </w:rPr>
            </w:pPr>
            <w:r>
              <w:rPr>
                <w:sz w:val="22"/>
                <w:szCs w:val="22"/>
              </w:rPr>
              <w:t>0.97</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4925556" w14:textId="77777777" w:rsidR="002C4E1B" w:rsidRDefault="002C4E1B" w:rsidP="00A27EDC">
            <w:pPr>
              <w:widowControl w:val="0"/>
              <w:spacing w:line="276" w:lineRule="auto"/>
              <w:jc w:val="center"/>
              <w:rPr>
                <w:rFonts w:ascii="Arial" w:eastAsia="Arial" w:hAnsi="Arial" w:cs="Arial"/>
                <w:sz w:val="20"/>
                <w:szCs w:val="20"/>
              </w:rPr>
            </w:pPr>
            <w:r>
              <w:rPr>
                <w:sz w:val="22"/>
                <w:szCs w:val="22"/>
              </w:rPr>
              <w:t>1721.36</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4CE080D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BBC4FBD" w14:textId="77777777" w:rsidR="002C4E1B" w:rsidRDefault="002C4E1B" w:rsidP="00A27EDC">
            <w:pPr>
              <w:widowControl w:val="0"/>
              <w:spacing w:line="276" w:lineRule="auto"/>
              <w:jc w:val="center"/>
              <w:rPr>
                <w:rFonts w:ascii="Arial" w:eastAsia="Arial" w:hAnsi="Arial" w:cs="Arial"/>
                <w:sz w:val="20"/>
                <w:szCs w:val="20"/>
              </w:rPr>
            </w:pPr>
            <w:r>
              <w:rPr>
                <w:sz w:val="22"/>
                <w:szCs w:val="22"/>
              </w:rPr>
              <w:t>0.9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24BDB00" w14:textId="77777777" w:rsidR="002C4E1B" w:rsidRDefault="002C4E1B" w:rsidP="00A27EDC">
            <w:pPr>
              <w:widowControl w:val="0"/>
              <w:spacing w:line="276" w:lineRule="auto"/>
              <w:jc w:val="center"/>
              <w:rPr>
                <w:rFonts w:ascii="Arial" w:eastAsia="Arial" w:hAnsi="Arial" w:cs="Arial"/>
                <w:sz w:val="20"/>
                <w:szCs w:val="20"/>
              </w:rPr>
            </w:pPr>
            <w:r>
              <w:rPr>
                <w:sz w:val="22"/>
                <w:szCs w:val="22"/>
              </w:rPr>
              <w:t>154.10</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131D8AEF"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7F45DCDF"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78E1CCEE" w14:textId="77777777" w:rsidR="002C4E1B" w:rsidRDefault="002C4E1B" w:rsidP="00A27EDC">
            <w:pPr>
              <w:widowControl w:val="0"/>
              <w:spacing w:line="276" w:lineRule="auto"/>
              <w:rPr>
                <w:rFonts w:ascii="Arial" w:eastAsia="Arial" w:hAnsi="Arial" w:cs="Arial"/>
                <w:sz w:val="20"/>
                <w:szCs w:val="20"/>
              </w:rPr>
            </w:pPr>
            <w:r>
              <w:rPr>
                <w:sz w:val="22"/>
                <w:szCs w:val="22"/>
              </w:rPr>
              <w:t>B1(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97FCC10" w14:textId="77777777" w:rsidR="002C4E1B" w:rsidRDefault="002C4E1B" w:rsidP="00A27EDC">
            <w:pPr>
              <w:widowControl w:val="0"/>
              <w:spacing w:line="276" w:lineRule="auto"/>
              <w:jc w:val="center"/>
              <w:rPr>
                <w:rFonts w:ascii="Arial" w:eastAsia="Arial" w:hAnsi="Arial" w:cs="Arial"/>
                <w:sz w:val="20"/>
                <w:szCs w:val="20"/>
              </w:rPr>
            </w:pPr>
            <w:r>
              <w:rPr>
                <w:sz w:val="22"/>
                <w:szCs w:val="22"/>
              </w:rPr>
              <w:t>0.96</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6C43032" w14:textId="77777777" w:rsidR="002C4E1B" w:rsidRDefault="002C4E1B" w:rsidP="00A27EDC">
            <w:pPr>
              <w:widowControl w:val="0"/>
              <w:spacing w:line="276" w:lineRule="auto"/>
              <w:jc w:val="center"/>
              <w:rPr>
                <w:rFonts w:ascii="Arial" w:eastAsia="Arial" w:hAnsi="Arial" w:cs="Arial"/>
                <w:sz w:val="20"/>
                <w:szCs w:val="20"/>
              </w:rPr>
            </w:pPr>
            <w:r>
              <w:rPr>
                <w:sz w:val="22"/>
                <w:szCs w:val="22"/>
              </w:rPr>
              <w:t>326.64</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2F79B25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ABBE568" w14:textId="77777777" w:rsidR="002C4E1B" w:rsidRDefault="002C4E1B" w:rsidP="00A27EDC">
            <w:pPr>
              <w:widowControl w:val="0"/>
              <w:spacing w:line="276" w:lineRule="auto"/>
              <w:jc w:val="center"/>
              <w:rPr>
                <w:rFonts w:ascii="Arial" w:eastAsia="Arial" w:hAnsi="Arial" w:cs="Arial"/>
                <w:sz w:val="20"/>
                <w:szCs w:val="20"/>
              </w:rPr>
            </w:pPr>
            <w:r>
              <w:rPr>
                <w:sz w:val="22"/>
                <w:szCs w:val="22"/>
              </w:rPr>
              <w:t>0.9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55CC842" w14:textId="77777777" w:rsidR="002C4E1B" w:rsidRDefault="002C4E1B" w:rsidP="00A27EDC">
            <w:pPr>
              <w:widowControl w:val="0"/>
              <w:spacing w:line="276" w:lineRule="auto"/>
              <w:jc w:val="center"/>
              <w:rPr>
                <w:rFonts w:ascii="Arial" w:eastAsia="Arial" w:hAnsi="Arial" w:cs="Arial"/>
                <w:sz w:val="20"/>
                <w:szCs w:val="20"/>
              </w:rPr>
            </w:pPr>
            <w:r>
              <w:rPr>
                <w:sz w:val="22"/>
                <w:szCs w:val="22"/>
              </w:rPr>
              <w:t>129.10</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137B610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3433F3B5"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363751F8" w14:textId="77777777" w:rsidR="002C4E1B" w:rsidRDefault="002C4E1B" w:rsidP="00A27EDC">
            <w:pPr>
              <w:widowControl w:val="0"/>
              <w:spacing w:line="276" w:lineRule="auto"/>
              <w:rPr>
                <w:rFonts w:ascii="Arial" w:eastAsia="Arial" w:hAnsi="Arial" w:cs="Arial"/>
                <w:sz w:val="20"/>
                <w:szCs w:val="20"/>
              </w:rPr>
            </w:pPr>
            <w:r>
              <w:rPr>
                <w:sz w:val="22"/>
                <w:szCs w:val="22"/>
              </w:rPr>
              <w:t>B1(1,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35073C9" w14:textId="77777777" w:rsidR="002C4E1B" w:rsidRDefault="002C4E1B" w:rsidP="00A27EDC">
            <w:pPr>
              <w:widowControl w:val="0"/>
              <w:spacing w:line="276" w:lineRule="auto"/>
              <w:jc w:val="center"/>
              <w:rPr>
                <w:rFonts w:ascii="Arial" w:eastAsia="Arial" w:hAnsi="Arial" w:cs="Arial"/>
                <w:sz w:val="20"/>
                <w:szCs w:val="20"/>
              </w:rPr>
            </w:pPr>
            <w:r>
              <w:rPr>
                <w:sz w:val="22"/>
                <w:szCs w:val="22"/>
              </w:rPr>
              <w:t>0.97</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40768D95" w14:textId="77777777" w:rsidR="002C4E1B" w:rsidRDefault="002C4E1B" w:rsidP="00A27EDC">
            <w:pPr>
              <w:widowControl w:val="0"/>
              <w:spacing w:line="276" w:lineRule="auto"/>
              <w:jc w:val="center"/>
              <w:rPr>
                <w:rFonts w:ascii="Arial" w:eastAsia="Arial" w:hAnsi="Arial" w:cs="Arial"/>
                <w:sz w:val="20"/>
                <w:szCs w:val="20"/>
              </w:rPr>
            </w:pPr>
            <w:r>
              <w:rPr>
                <w:sz w:val="22"/>
                <w:szCs w:val="22"/>
              </w:rPr>
              <w:t>262.50</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1F226360"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54B26FB" w14:textId="77777777" w:rsidR="002C4E1B" w:rsidRDefault="002C4E1B" w:rsidP="00A27EDC">
            <w:pPr>
              <w:widowControl w:val="0"/>
              <w:spacing w:line="276" w:lineRule="auto"/>
              <w:jc w:val="center"/>
              <w:rPr>
                <w:rFonts w:ascii="Arial" w:eastAsia="Arial" w:hAnsi="Arial" w:cs="Arial"/>
                <w:sz w:val="20"/>
                <w:szCs w:val="20"/>
              </w:rPr>
            </w:pPr>
            <w:r>
              <w:rPr>
                <w:sz w:val="22"/>
                <w:szCs w:val="22"/>
              </w:rPr>
              <w:t>0.9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F231B24" w14:textId="77777777" w:rsidR="002C4E1B" w:rsidRDefault="002C4E1B" w:rsidP="00A27EDC">
            <w:pPr>
              <w:widowControl w:val="0"/>
              <w:spacing w:line="276" w:lineRule="auto"/>
              <w:jc w:val="center"/>
              <w:rPr>
                <w:rFonts w:ascii="Arial" w:eastAsia="Arial" w:hAnsi="Arial" w:cs="Arial"/>
                <w:sz w:val="20"/>
                <w:szCs w:val="20"/>
              </w:rPr>
            </w:pPr>
            <w:r>
              <w:rPr>
                <w:sz w:val="22"/>
                <w:szCs w:val="22"/>
              </w:rPr>
              <w:t>100.32</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70D4F124"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6F2F4BC8"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8192385" w14:textId="77777777" w:rsidR="002C4E1B" w:rsidRDefault="002C4E1B" w:rsidP="00A27EDC">
            <w:pPr>
              <w:widowControl w:val="0"/>
              <w:spacing w:line="276" w:lineRule="auto"/>
              <w:rPr>
                <w:rFonts w:ascii="Arial" w:eastAsia="Arial" w:hAnsi="Arial" w:cs="Arial"/>
                <w:sz w:val="20"/>
                <w:szCs w:val="20"/>
              </w:rPr>
            </w:pPr>
            <w:r>
              <w:rPr>
                <w:sz w:val="22"/>
                <w:szCs w:val="22"/>
              </w:rPr>
              <w:t>B1(2,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7748B13" w14:textId="77777777" w:rsidR="002C4E1B" w:rsidRDefault="002C4E1B" w:rsidP="00A27EDC">
            <w:pPr>
              <w:widowControl w:val="0"/>
              <w:spacing w:line="276" w:lineRule="auto"/>
              <w:jc w:val="center"/>
              <w:rPr>
                <w:rFonts w:ascii="Arial" w:eastAsia="Arial" w:hAnsi="Arial" w:cs="Arial"/>
                <w:sz w:val="20"/>
                <w:szCs w:val="20"/>
              </w:rPr>
            </w:pPr>
            <w:r>
              <w:rPr>
                <w:sz w:val="22"/>
                <w:szCs w:val="22"/>
              </w:rPr>
              <w:t>0.9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D07FEA5" w14:textId="77777777" w:rsidR="002C4E1B" w:rsidRDefault="002C4E1B" w:rsidP="00A27EDC">
            <w:pPr>
              <w:widowControl w:val="0"/>
              <w:spacing w:line="276" w:lineRule="auto"/>
              <w:jc w:val="center"/>
              <w:rPr>
                <w:rFonts w:ascii="Arial" w:eastAsia="Arial" w:hAnsi="Arial" w:cs="Arial"/>
                <w:sz w:val="20"/>
                <w:szCs w:val="20"/>
              </w:rPr>
            </w:pPr>
            <w:r>
              <w:rPr>
                <w:sz w:val="22"/>
                <w:szCs w:val="22"/>
              </w:rPr>
              <w:t>283.7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56C0AFE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928C79F" w14:textId="77777777" w:rsidR="002C4E1B" w:rsidRDefault="002C4E1B" w:rsidP="00A27EDC">
            <w:pPr>
              <w:widowControl w:val="0"/>
              <w:spacing w:line="276" w:lineRule="auto"/>
              <w:jc w:val="center"/>
              <w:rPr>
                <w:rFonts w:ascii="Arial" w:eastAsia="Arial" w:hAnsi="Arial" w:cs="Arial"/>
                <w:sz w:val="20"/>
                <w:szCs w:val="20"/>
              </w:rPr>
            </w:pPr>
            <w:r>
              <w:rPr>
                <w:sz w:val="22"/>
                <w:szCs w:val="22"/>
              </w:rPr>
              <w:t>0.9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C7EFA06" w14:textId="77777777" w:rsidR="002C4E1B" w:rsidRDefault="002C4E1B" w:rsidP="00A27EDC">
            <w:pPr>
              <w:widowControl w:val="0"/>
              <w:spacing w:line="276" w:lineRule="auto"/>
              <w:jc w:val="center"/>
              <w:rPr>
                <w:rFonts w:ascii="Arial" w:eastAsia="Arial" w:hAnsi="Arial" w:cs="Arial"/>
                <w:sz w:val="20"/>
                <w:szCs w:val="20"/>
              </w:rPr>
            </w:pPr>
            <w:r>
              <w:rPr>
                <w:sz w:val="22"/>
                <w:szCs w:val="22"/>
              </w:rPr>
              <w:t>154.66</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5E4A9B2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4205573D"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47B3A56" w14:textId="77777777" w:rsidR="002C4E1B" w:rsidRDefault="002C4E1B" w:rsidP="00A27EDC">
            <w:pPr>
              <w:widowControl w:val="0"/>
              <w:spacing w:line="276" w:lineRule="auto"/>
              <w:rPr>
                <w:rFonts w:ascii="Arial" w:eastAsia="Arial" w:hAnsi="Arial" w:cs="Arial"/>
                <w:sz w:val="20"/>
                <w:szCs w:val="20"/>
              </w:rPr>
            </w:pPr>
            <w:r>
              <w:rPr>
                <w:sz w:val="22"/>
                <w:szCs w:val="22"/>
              </w:rPr>
              <w:t>B1(2,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679A054" w14:textId="77777777" w:rsidR="002C4E1B" w:rsidRDefault="002C4E1B" w:rsidP="00A27EDC">
            <w:pPr>
              <w:widowControl w:val="0"/>
              <w:spacing w:line="276" w:lineRule="auto"/>
              <w:jc w:val="center"/>
              <w:rPr>
                <w:rFonts w:ascii="Arial" w:eastAsia="Arial" w:hAnsi="Arial" w:cs="Arial"/>
                <w:sz w:val="20"/>
                <w:szCs w:val="20"/>
              </w:rPr>
            </w:pPr>
            <w:r>
              <w:rPr>
                <w:sz w:val="22"/>
                <w:szCs w:val="22"/>
              </w:rPr>
              <w:t>0.97</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3087B01" w14:textId="77777777" w:rsidR="002C4E1B" w:rsidRDefault="002C4E1B" w:rsidP="00A27EDC">
            <w:pPr>
              <w:widowControl w:val="0"/>
              <w:spacing w:line="276" w:lineRule="auto"/>
              <w:jc w:val="center"/>
              <w:rPr>
                <w:rFonts w:ascii="Arial" w:eastAsia="Arial" w:hAnsi="Arial" w:cs="Arial"/>
                <w:sz w:val="20"/>
                <w:szCs w:val="20"/>
              </w:rPr>
            </w:pPr>
            <w:r>
              <w:rPr>
                <w:sz w:val="22"/>
                <w:szCs w:val="22"/>
              </w:rPr>
              <w:t>232.89</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7763899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0A2307D" w14:textId="77777777" w:rsidR="002C4E1B" w:rsidRDefault="002C4E1B" w:rsidP="00A27EDC">
            <w:pPr>
              <w:widowControl w:val="0"/>
              <w:spacing w:line="276" w:lineRule="auto"/>
              <w:jc w:val="center"/>
              <w:rPr>
                <w:rFonts w:ascii="Arial" w:eastAsia="Arial" w:hAnsi="Arial" w:cs="Arial"/>
                <w:sz w:val="20"/>
                <w:szCs w:val="20"/>
              </w:rPr>
            </w:pPr>
            <w:r>
              <w:rPr>
                <w:sz w:val="22"/>
                <w:szCs w:val="22"/>
              </w:rPr>
              <w:t>0.9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92AF2AB" w14:textId="77777777" w:rsidR="002C4E1B" w:rsidRDefault="002C4E1B" w:rsidP="00A27EDC">
            <w:pPr>
              <w:widowControl w:val="0"/>
              <w:spacing w:line="276" w:lineRule="auto"/>
              <w:jc w:val="center"/>
              <w:rPr>
                <w:rFonts w:ascii="Arial" w:eastAsia="Arial" w:hAnsi="Arial" w:cs="Arial"/>
                <w:sz w:val="20"/>
                <w:szCs w:val="20"/>
              </w:rPr>
            </w:pPr>
            <w:r>
              <w:rPr>
                <w:sz w:val="22"/>
                <w:szCs w:val="22"/>
              </w:rPr>
              <w:t>152.00</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6FAC59FE"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4495A57D" w14:textId="77777777" w:rsidTr="005E56FE">
        <w:trPr>
          <w:trHeight w:val="330"/>
          <w:jc w:val="center"/>
        </w:trPr>
        <w:tc>
          <w:tcPr>
            <w:tcW w:w="761"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1F0A3A3" w14:textId="77777777" w:rsidR="002C4E1B" w:rsidRDefault="002C4E1B" w:rsidP="00A27EDC">
            <w:pPr>
              <w:widowControl w:val="0"/>
              <w:spacing w:line="276" w:lineRule="auto"/>
              <w:rPr>
                <w:rFonts w:ascii="Arial" w:eastAsia="Arial" w:hAnsi="Arial" w:cs="Arial"/>
                <w:sz w:val="20"/>
                <w:szCs w:val="20"/>
              </w:rPr>
            </w:pPr>
            <w:r>
              <w:rPr>
                <w:sz w:val="22"/>
                <w:szCs w:val="22"/>
              </w:rPr>
              <w:t>B1(3,3)</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7C2944E" w14:textId="77777777" w:rsidR="002C4E1B" w:rsidRDefault="002C4E1B" w:rsidP="00A27EDC">
            <w:pPr>
              <w:widowControl w:val="0"/>
              <w:spacing w:line="276" w:lineRule="auto"/>
              <w:jc w:val="center"/>
              <w:rPr>
                <w:rFonts w:ascii="Arial" w:eastAsia="Arial" w:hAnsi="Arial" w:cs="Arial"/>
                <w:sz w:val="20"/>
                <w:szCs w:val="20"/>
              </w:rPr>
            </w:pPr>
            <w:r>
              <w:rPr>
                <w:sz w:val="22"/>
                <w:szCs w:val="22"/>
              </w:rPr>
              <w:t>0.94</w:t>
            </w:r>
          </w:p>
        </w:tc>
        <w:tc>
          <w:tcPr>
            <w:tcW w:w="790"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2EC06A59" w14:textId="77777777" w:rsidR="002C4E1B" w:rsidRDefault="002C4E1B" w:rsidP="00A27EDC">
            <w:pPr>
              <w:widowControl w:val="0"/>
              <w:spacing w:line="276" w:lineRule="auto"/>
              <w:jc w:val="center"/>
              <w:rPr>
                <w:rFonts w:ascii="Arial" w:eastAsia="Arial" w:hAnsi="Arial" w:cs="Arial"/>
                <w:sz w:val="20"/>
                <w:szCs w:val="20"/>
              </w:rPr>
            </w:pPr>
            <w:r>
              <w:rPr>
                <w:sz w:val="22"/>
                <w:szCs w:val="22"/>
              </w:rPr>
              <w:t>188.95</w:t>
            </w:r>
          </w:p>
        </w:tc>
        <w:tc>
          <w:tcPr>
            <w:tcW w:w="747"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26BCB56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3087AE19" w14:textId="77777777" w:rsidR="002C4E1B" w:rsidRDefault="002C4E1B" w:rsidP="00A27EDC">
            <w:pPr>
              <w:widowControl w:val="0"/>
              <w:spacing w:line="276" w:lineRule="auto"/>
              <w:jc w:val="center"/>
              <w:rPr>
                <w:rFonts w:ascii="Arial" w:eastAsia="Arial" w:hAnsi="Arial" w:cs="Arial"/>
                <w:sz w:val="20"/>
                <w:szCs w:val="20"/>
              </w:rPr>
            </w:pPr>
            <w:r>
              <w:rPr>
                <w:sz w:val="22"/>
                <w:szCs w:val="22"/>
              </w:rPr>
              <w:t>0.94</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02EB6B8" w14:textId="77777777" w:rsidR="002C4E1B" w:rsidRDefault="002C4E1B" w:rsidP="00A27EDC">
            <w:pPr>
              <w:widowControl w:val="0"/>
              <w:spacing w:line="276" w:lineRule="auto"/>
              <w:jc w:val="center"/>
              <w:rPr>
                <w:rFonts w:ascii="Arial" w:eastAsia="Arial" w:hAnsi="Arial" w:cs="Arial"/>
                <w:sz w:val="20"/>
                <w:szCs w:val="20"/>
              </w:rPr>
            </w:pPr>
            <w:r>
              <w:rPr>
                <w:sz w:val="22"/>
                <w:szCs w:val="22"/>
              </w:rPr>
              <w:t>110.27</w:t>
            </w:r>
          </w:p>
        </w:tc>
        <w:tc>
          <w:tcPr>
            <w:tcW w:w="677"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7B248F2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bl>
    <w:p w14:paraId="126234EE" w14:textId="77777777" w:rsidR="002C4E1B" w:rsidRDefault="002C4E1B" w:rsidP="002C4E1B">
      <w:r>
        <w:br w:type="page"/>
      </w:r>
    </w:p>
    <w:p w14:paraId="5C953E7D" w14:textId="475C9E73" w:rsidR="002C4E1B" w:rsidRDefault="002C4E1B" w:rsidP="006B5F97">
      <w:pPr>
        <w:spacing w:after="240"/>
        <w:jc w:val="center"/>
      </w:pPr>
      <w:r>
        <w:t xml:space="preserve">Table </w:t>
      </w:r>
      <w:r w:rsidR="00EF7F89">
        <w:t>B2</w:t>
      </w:r>
      <w:r>
        <w:t>: Diagonal BEKK</w:t>
      </w:r>
    </w:p>
    <w:tbl>
      <w:tblPr>
        <w:tblStyle w:val="a6"/>
        <w:tblW w:w="5000" w:type="pct"/>
        <w:tblBorders>
          <w:top w:val="nil"/>
          <w:left w:val="nil"/>
          <w:bottom w:val="nil"/>
          <w:right w:val="nil"/>
          <w:insideH w:val="nil"/>
          <w:insideV w:val="nil"/>
        </w:tblBorders>
        <w:tblLook w:val="0600" w:firstRow="0" w:lastRow="0" w:firstColumn="0" w:lastColumn="0" w:noHBand="1" w:noVBand="1"/>
      </w:tblPr>
      <w:tblGrid>
        <w:gridCol w:w="1424"/>
        <w:gridCol w:w="1264"/>
        <w:gridCol w:w="1479"/>
        <w:gridCol w:w="1398"/>
        <w:gridCol w:w="1264"/>
        <w:gridCol w:w="1264"/>
        <w:gridCol w:w="1267"/>
      </w:tblGrid>
      <w:tr w:rsidR="002C4E1B" w14:paraId="334D5189" w14:textId="77777777" w:rsidTr="00A27EDC">
        <w:trPr>
          <w:trHeight w:val="345"/>
        </w:trPr>
        <w:tc>
          <w:tcPr>
            <w:tcW w:w="761"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648B2BCE" w14:textId="77777777" w:rsidR="002C4E1B" w:rsidRDefault="002C4E1B" w:rsidP="00A27EDC">
            <w:pPr>
              <w:widowControl w:val="0"/>
              <w:spacing w:line="276" w:lineRule="auto"/>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4A1C7B57" w14:textId="77777777" w:rsidR="002C4E1B" w:rsidRDefault="002C4E1B" w:rsidP="00A27EDC">
            <w:pPr>
              <w:widowControl w:val="0"/>
              <w:spacing w:line="276" w:lineRule="auto"/>
              <w:jc w:val="center"/>
              <w:rPr>
                <w:rFonts w:ascii="Arial" w:eastAsia="Arial" w:hAnsi="Arial" w:cs="Arial"/>
                <w:sz w:val="20"/>
                <w:szCs w:val="20"/>
              </w:rPr>
            </w:pPr>
            <w:r>
              <w:rPr>
                <w:b/>
                <w:sz w:val="22"/>
                <w:szCs w:val="22"/>
              </w:rPr>
              <w:t>Norm</w:t>
            </w:r>
          </w:p>
        </w:tc>
        <w:tc>
          <w:tcPr>
            <w:tcW w:w="790"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41B49BF6" w14:textId="77777777" w:rsidR="002C4E1B" w:rsidRDefault="002C4E1B" w:rsidP="00A27EDC">
            <w:pPr>
              <w:widowControl w:val="0"/>
              <w:spacing w:line="276" w:lineRule="auto"/>
              <w:jc w:val="center"/>
              <w:rPr>
                <w:rFonts w:ascii="Arial" w:eastAsia="Arial" w:hAnsi="Arial" w:cs="Arial"/>
                <w:sz w:val="20"/>
                <w:szCs w:val="20"/>
              </w:rPr>
            </w:pPr>
          </w:p>
        </w:tc>
        <w:tc>
          <w:tcPr>
            <w:tcW w:w="747"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48D000A9" w14:textId="77777777" w:rsidR="002C4E1B" w:rsidRDefault="002C4E1B" w:rsidP="00A27EDC">
            <w:pPr>
              <w:widowControl w:val="0"/>
              <w:spacing w:line="276" w:lineRule="auto"/>
              <w:jc w:val="center"/>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6EB63A7E" w14:textId="77777777" w:rsidR="002C4E1B" w:rsidRDefault="002C4E1B" w:rsidP="00A27EDC">
            <w:pPr>
              <w:widowControl w:val="0"/>
              <w:spacing w:line="276" w:lineRule="auto"/>
              <w:jc w:val="center"/>
              <w:rPr>
                <w:rFonts w:ascii="Arial" w:eastAsia="Arial" w:hAnsi="Arial" w:cs="Arial"/>
                <w:sz w:val="20"/>
                <w:szCs w:val="20"/>
              </w:rPr>
            </w:pPr>
            <w:r>
              <w:rPr>
                <w:b/>
                <w:sz w:val="22"/>
                <w:szCs w:val="22"/>
              </w:rPr>
              <w:t>T</w:t>
            </w: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5FEEF194" w14:textId="77777777" w:rsidR="002C4E1B" w:rsidRDefault="002C4E1B" w:rsidP="00A27EDC">
            <w:pPr>
              <w:widowControl w:val="0"/>
              <w:spacing w:line="276" w:lineRule="auto"/>
              <w:jc w:val="center"/>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6CB693B4" w14:textId="77777777" w:rsidR="002C4E1B" w:rsidRDefault="002C4E1B" w:rsidP="00A27EDC">
            <w:pPr>
              <w:widowControl w:val="0"/>
              <w:spacing w:line="276" w:lineRule="auto"/>
              <w:jc w:val="center"/>
              <w:rPr>
                <w:rFonts w:ascii="Arial" w:eastAsia="Arial" w:hAnsi="Arial" w:cs="Arial"/>
                <w:sz w:val="20"/>
                <w:szCs w:val="20"/>
              </w:rPr>
            </w:pPr>
          </w:p>
        </w:tc>
      </w:tr>
      <w:tr w:rsidR="002C4E1B" w14:paraId="6D3BB080" w14:textId="77777777" w:rsidTr="00A27EDC">
        <w:trPr>
          <w:trHeight w:val="585"/>
        </w:trPr>
        <w:tc>
          <w:tcPr>
            <w:tcW w:w="761" w:type="pct"/>
            <w:tcBorders>
              <w:top w:val="nil"/>
              <w:left w:val="nil"/>
              <w:bottom w:val="nil"/>
              <w:right w:val="nil"/>
            </w:tcBorders>
            <w:tcMar>
              <w:top w:w="40" w:type="dxa"/>
              <w:left w:w="40" w:type="dxa"/>
              <w:bottom w:w="40" w:type="dxa"/>
              <w:right w:w="40" w:type="dxa"/>
            </w:tcMar>
            <w:vAlign w:val="bottom"/>
          </w:tcPr>
          <w:p w14:paraId="383DB309" w14:textId="77777777" w:rsidR="002C4E1B" w:rsidRDefault="002C4E1B" w:rsidP="00A27EDC">
            <w:pPr>
              <w:widowControl w:val="0"/>
              <w:spacing w:line="276" w:lineRule="auto"/>
              <w:rPr>
                <w:rFonts w:ascii="Arial" w:eastAsia="Arial" w:hAnsi="Arial" w:cs="Arial"/>
                <w:sz w:val="20"/>
                <w:szCs w:val="20"/>
              </w:rPr>
            </w:pPr>
          </w:p>
        </w:tc>
        <w:tc>
          <w:tcPr>
            <w:tcW w:w="675" w:type="pct"/>
            <w:tcBorders>
              <w:top w:val="nil"/>
              <w:left w:val="nil"/>
              <w:bottom w:val="nil"/>
              <w:right w:val="nil"/>
            </w:tcBorders>
            <w:tcMar>
              <w:top w:w="40" w:type="dxa"/>
              <w:left w:w="40" w:type="dxa"/>
              <w:bottom w:w="40" w:type="dxa"/>
              <w:right w:w="40" w:type="dxa"/>
            </w:tcMar>
            <w:vAlign w:val="bottom"/>
          </w:tcPr>
          <w:p w14:paraId="320A37F0" w14:textId="77777777" w:rsidR="002C4E1B" w:rsidRDefault="002C4E1B" w:rsidP="00A27EDC">
            <w:pPr>
              <w:widowControl w:val="0"/>
              <w:spacing w:line="276" w:lineRule="auto"/>
              <w:jc w:val="center"/>
              <w:rPr>
                <w:rFonts w:ascii="Arial" w:eastAsia="Arial" w:hAnsi="Arial" w:cs="Arial"/>
                <w:sz w:val="20"/>
                <w:szCs w:val="20"/>
              </w:rPr>
            </w:pPr>
            <w:r>
              <w:rPr>
                <w:sz w:val="22"/>
                <w:szCs w:val="22"/>
              </w:rPr>
              <w:t>Coef</w:t>
            </w:r>
          </w:p>
        </w:tc>
        <w:tc>
          <w:tcPr>
            <w:tcW w:w="790" w:type="pct"/>
            <w:tcBorders>
              <w:top w:val="nil"/>
              <w:left w:val="nil"/>
              <w:bottom w:val="nil"/>
              <w:right w:val="nil"/>
            </w:tcBorders>
            <w:tcMar>
              <w:top w:w="40" w:type="dxa"/>
              <w:left w:w="40" w:type="dxa"/>
              <w:bottom w:w="40" w:type="dxa"/>
              <w:right w:w="40" w:type="dxa"/>
            </w:tcMar>
            <w:vAlign w:val="bottom"/>
          </w:tcPr>
          <w:p w14:paraId="4D10B998" w14:textId="77777777" w:rsidR="002C4E1B" w:rsidRDefault="002C4E1B" w:rsidP="00A27EDC">
            <w:pPr>
              <w:widowControl w:val="0"/>
              <w:spacing w:line="276" w:lineRule="auto"/>
              <w:jc w:val="center"/>
              <w:rPr>
                <w:rFonts w:ascii="Arial" w:eastAsia="Arial" w:hAnsi="Arial" w:cs="Arial"/>
                <w:sz w:val="20"/>
                <w:szCs w:val="20"/>
              </w:rPr>
            </w:pPr>
            <w:r>
              <w:rPr>
                <w:sz w:val="22"/>
                <w:szCs w:val="22"/>
              </w:rPr>
              <w:t>z-Stat</w:t>
            </w:r>
          </w:p>
        </w:tc>
        <w:tc>
          <w:tcPr>
            <w:tcW w:w="747" w:type="pct"/>
            <w:tcBorders>
              <w:top w:val="nil"/>
              <w:left w:val="nil"/>
              <w:bottom w:val="nil"/>
              <w:right w:val="nil"/>
            </w:tcBorders>
            <w:tcMar>
              <w:top w:w="40" w:type="dxa"/>
              <w:left w:w="40" w:type="dxa"/>
              <w:bottom w:w="40" w:type="dxa"/>
              <w:right w:w="40" w:type="dxa"/>
            </w:tcMar>
            <w:vAlign w:val="bottom"/>
          </w:tcPr>
          <w:p w14:paraId="15ACDA08" w14:textId="77777777" w:rsidR="002C4E1B" w:rsidRDefault="002C4E1B" w:rsidP="00A27EDC">
            <w:pPr>
              <w:widowControl w:val="0"/>
              <w:spacing w:line="276" w:lineRule="auto"/>
              <w:jc w:val="center"/>
              <w:rPr>
                <w:rFonts w:ascii="Arial" w:eastAsia="Arial" w:hAnsi="Arial" w:cs="Arial"/>
                <w:sz w:val="20"/>
                <w:szCs w:val="20"/>
              </w:rPr>
            </w:pPr>
            <w:r>
              <w:rPr>
                <w:sz w:val="22"/>
                <w:szCs w:val="22"/>
              </w:rPr>
              <w:t>P-value</w:t>
            </w:r>
          </w:p>
        </w:tc>
        <w:tc>
          <w:tcPr>
            <w:tcW w:w="675" w:type="pct"/>
            <w:tcBorders>
              <w:top w:val="nil"/>
              <w:left w:val="nil"/>
              <w:bottom w:val="nil"/>
              <w:right w:val="nil"/>
            </w:tcBorders>
            <w:tcMar>
              <w:top w:w="40" w:type="dxa"/>
              <w:left w:w="40" w:type="dxa"/>
              <w:bottom w:w="40" w:type="dxa"/>
              <w:right w:w="40" w:type="dxa"/>
            </w:tcMar>
            <w:vAlign w:val="bottom"/>
          </w:tcPr>
          <w:p w14:paraId="23352845" w14:textId="77777777" w:rsidR="002C4E1B" w:rsidRDefault="002C4E1B" w:rsidP="00A27EDC">
            <w:pPr>
              <w:widowControl w:val="0"/>
              <w:spacing w:line="276" w:lineRule="auto"/>
              <w:jc w:val="center"/>
              <w:rPr>
                <w:rFonts w:ascii="Arial" w:eastAsia="Arial" w:hAnsi="Arial" w:cs="Arial"/>
                <w:sz w:val="20"/>
                <w:szCs w:val="20"/>
              </w:rPr>
            </w:pPr>
            <w:r>
              <w:rPr>
                <w:sz w:val="22"/>
                <w:szCs w:val="22"/>
              </w:rPr>
              <w:t>Coef</w:t>
            </w:r>
          </w:p>
        </w:tc>
        <w:tc>
          <w:tcPr>
            <w:tcW w:w="675" w:type="pct"/>
            <w:tcBorders>
              <w:top w:val="nil"/>
              <w:left w:val="nil"/>
              <w:bottom w:val="nil"/>
              <w:right w:val="nil"/>
            </w:tcBorders>
            <w:tcMar>
              <w:top w:w="40" w:type="dxa"/>
              <w:left w:w="40" w:type="dxa"/>
              <w:bottom w:w="40" w:type="dxa"/>
              <w:right w:w="40" w:type="dxa"/>
            </w:tcMar>
            <w:vAlign w:val="bottom"/>
          </w:tcPr>
          <w:p w14:paraId="49569DDB" w14:textId="77777777" w:rsidR="002C4E1B" w:rsidRDefault="002C4E1B" w:rsidP="00A27EDC">
            <w:pPr>
              <w:widowControl w:val="0"/>
              <w:spacing w:line="276" w:lineRule="auto"/>
              <w:jc w:val="center"/>
              <w:rPr>
                <w:rFonts w:ascii="Arial" w:eastAsia="Arial" w:hAnsi="Arial" w:cs="Arial"/>
                <w:sz w:val="20"/>
                <w:szCs w:val="20"/>
              </w:rPr>
            </w:pPr>
            <w:r>
              <w:rPr>
                <w:sz w:val="22"/>
                <w:szCs w:val="22"/>
              </w:rPr>
              <w:t>z-Stat</w:t>
            </w:r>
          </w:p>
        </w:tc>
        <w:tc>
          <w:tcPr>
            <w:tcW w:w="675" w:type="pct"/>
            <w:tcBorders>
              <w:top w:val="nil"/>
              <w:left w:val="nil"/>
              <w:bottom w:val="nil"/>
              <w:right w:val="nil"/>
            </w:tcBorders>
            <w:tcMar>
              <w:top w:w="40" w:type="dxa"/>
              <w:left w:w="40" w:type="dxa"/>
              <w:bottom w:w="40" w:type="dxa"/>
              <w:right w:w="40" w:type="dxa"/>
            </w:tcMar>
            <w:vAlign w:val="bottom"/>
          </w:tcPr>
          <w:p w14:paraId="1AF2BCA4" w14:textId="77777777" w:rsidR="002C4E1B" w:rsidRDefault="002C4E1B" w:rsidP="00A27EDC">
            <w:pPr>
              <w:widowControl w:val="0"/>
              <w:spacing w:line="276" w:lineRule="auto"/>
              <w:jc w:val="center"/>
              <w:rPr>
                <w:rFonts w:ascii="Arial" w:eastAsia="Arial" w:hAnsi="Arial" w:cs="Arial"/>
                <w:sz w:val="20"/>
                <w:szCs w:val="20"/>
              </w:rPr>
            </w:pPr>
            <w:r>
              <w:rPr>
                <w:sz w:val="22"/>
                <w:szCs w:val="22"/>
              </w:rPr>
              <w:t>P-value</w:t>
            </w:r>
          </w:p>
        </w:tc>
      </w:tr>
      <w:tr w:rsidR="002C4E1B" w14:paraId="5CB6E7F8" w14:textId="77777777" w:rsidTr="00A27EDC">
        <w:trPr>
          <w:trHeight w:val="315"/>
        </w:trPr>
        <w:tc>
          <w:tcPr>
            <w:tcW w:w="5000" w:type="pct"/>
            <w:gridSpan w:val="7"/>
            <w:tcBorders>
              <w:top w:val="nil"/>
              <w:left w:val="nil"/>
              <w:bottom w:val="nil"/>
              <w:right w:val="nil"/>
            </w:tcBorders>
            <w:tcMar>
              <w:top w:w="40" w:type="dxa"/>
              <w:left w:w="40" w:type="dxa"/>
              <w:bottom w:w="40" w:type="dxa"/>
              <w:right w:w="40" w:type="dxa"/>
            </w:tcMar>
            <w:vAlign w:val="bottom"/>
          </w:tcPr>
          <w:p w14:paraId="25EEFEEF" w14:textId="77777777" w:rsidR="002C4E1B" w:rsidRDefault="002C4E1B" w:rsidP="00A27EDC">
            <w:pPr>
              <w:widowControl w:val="0"/>
              <w:spacing w:line="276" w:lineRule="auto"/>
              <w:rPr>
                <w:rFonts w:ascii="Arial" w:eastAsia="Arial" w:hAnsi="Arial" w:cs="Arial"/>
                <w:sz w:val="20"/>
                <w:szCs w:val="20"/>
              </w:rPr>
            </w:pPr>
            <w:r>
              <w:rPr>
                <w:sz w:val="22"/>
                <w:szCs w:val="22"/>
              </w:rPr>
              <w:t>Mean Equation</w:t>
            </w:r>
          </w:p>
        </w:tc>
      </w:tr>
      <w:tr w:rsidR="002C4E1B" w14:paraId="178FB1B3"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6FEE0A6E" w14:textId="77777777" w:rsidR="002C4E1B" w:rsidRDefault="002C4E1B" w:rsidP="00A27EDC">
            <w:pPr>
              <w:widowControl w:val="0"/>
              <w:spacing w:line="276" w:lineRule="auto"/>
              <w:rPr>
                <w:rFonts w:ascii="Arial" w:eastAsia="Arial" w:hAnsi="Arial" w:cs="Arial"/>
                <w:sz w:val="20"/>
                <w:szCs w:val="20"/>
              </w:rPr>
            </w:pPr>
            <w:r>
              <w:rPr>
                <w:sz w:val="22"/>
                <w:szCs w:val="22"/>
              </w:rPr>
              <w:t>C(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A13090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674E6779" w14:textId="77777777" w:rsidR="002C4E1B" w:rsidRDefault="002C4E1B" w:rsidP="00A27EDC">
            <w:pPr>
              <w:widowControl w:val="0"/>
              <w:spacing w:line="276" w:lineRule="auto"/>
              <w:jc w:val="center"/>
              <w:rPr>
                <w:rFonts w:ascii="Arial" w:eastAsia="Arial" w:hAnsi="Arial" w:cs="Arial"/>
                <w:sz w:val="20"/>
                <w:szCs w:val="20"/>
              </w:rPr>
            </w:pPr>
            <w:r>
              <w:rPr>
                <w:sz w:val="22"/>
                <w:szCs w:val="22"/>
              </w:rPr>
              <w:t>0.81</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45E4788E" w14:textId="77777777" w:rsidR="002C4E1B" w:rsidRDefault="002C4E1B" w:rsidP="00A27EDC">
            <w:pPr>
              <w:widowControl w:val="0"/>
              <w:spacing w:line="276" w:lineRule="auto"/>
              <w:jc w:val="center"/>
              <w:rPr>
                <w:rFonts w:ascii="Arial" w:eastAsia="Arial" w:hAnsi="Arial" w:cs="Arial"/>
                <w:sz w:val="20"/>
                <w:szCs w:val="20"/>
              </w:rPr>
            </w:pPr>
            <w:r>
              <w:rPr>
                <w:sz w:val="22"/>
                <w:szCs w:val="22"/>
              </w:rPr>
              <w:t>0.4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8F1B32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B71E723" w14:textId="77777777" w:rsidR="002C4E1B" w:rsidRDefault="002C4E1B" w:rsidP="00A27EDC">
            <w:pPr>
              <w:widowControl w:val="0"/>
              <w:spacing w:line="276" w:lineRule="auto"/>
              <w:jc w:val="center"/>
              <w:rPr>
                <w:rFonts w:ascii="Arial" w:eastAsia="Arial" w:hAnsi="Arial" w:cs="Arial"/>
                <w:sz w:val="20"/>
                <w:szCs w:val="20"/>
              </w:rPr>
            </w:pPr>
            <w:r>
              <w:rPr>
                <w:sz w:val="22"/>
                <w:szCs w:val="22"/>
              </w:rPr>
              <w:t>2.4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BBCDDA3"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r>
      <w:tr w:rsidR="002C4E1B" w14:paraId="7A1A95A2"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7EA0E0B0" w14:textId="77777777" w:rsidR="002C4E1B" w:rsidRDefault="002C4E1B" w:rsidP="00A27EDC">
            <w:pPr>
              <w:widowControl w:val="0"/>
              <w:spacing w:line="276" w:lineRule="auto"/>
              <w:rPr>
                <w:rFonts w:ascii="Arial" w:eastAsia="Arial" w:hAnsi="Arial" w:cs="Arial"/>
                <w:sz w:val="20"/>
                <w:szCs w:val="20"/>
              </w:rPr>
            </w:pPr>
            <w:r>
              <w:rPr>
                <w:sz w:val="22"/>
                <w:szCs w:val="22"/>
              </w:rPr>
              <w:t>C(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CD8B6C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20E8A71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6</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185E08A0" w14:textId="77777777" w:rsidR="002C4E1B" w:rsidRDefault="002C4E1B" w:rsidP="00A27EDC">
            <w:pPr>
              <w:widowControl w:val="0"/>
              <w:spacing w:line="276" w:lineRule="auto"/>
              <w:jc w:val="center"/>
              <w:rPr>
                <w:rFonts w:ascii="Arial" w:eastAsia="Arial" w:hAnsi="Arial" w:cs="Arial"/>
                <w:sz w:val="20"/>
                <w:szCs w:val="20"/>
              </w:rPr>
            </w:pPr>
            <w:r>
              <w:rPr>
                <w:sz w:val="22"/>
                <w:szCs w:val="22"/>
              </w:rPr>
              <w:t>0.9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A7DA69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16D8942" w14:textId="77777777" w:rsidR="002C4E1B" w:rsidRDefault="002C4E1B" w:rsidP="00A27EDC">
            <w:pPr>
              <w:widowControl w:val="0"/>
              <w:spacing w:line="276" w:lineRule="auto"/>
              <w:jc w:val="center"/>
              <w:rPr>
                <w:rFonts w:ascii="Arial" w:eastAsia="Arial" w:hAnsi="Arial" w:cs="Arial"/>
                <w:sz w:val="20"/>
                <w:szCs w:val="20"/>
              </w:rPr>
            </w:pPr>
            <w:r>
              <w:rPr>
                <w:sz w:val="22"/>
                <w:szCs w:val="22"/>
              </w:rPr>
              <w:t>-0.5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23799F9" w14:textId="77777777" w:rsidR="002C4E1B" w:rsidRDefault="002C4E1B" w:rsidP="00A27EDC">
            <w:pPr>
              <w:widowControl w:val="0"/>
              <w:spacing w:line="276" w:lineRule="auto"/>
              <w:jc w:val="center"/>
              <w:rPr>
                <w:rFonts w:ascii="Arial" w:eastAsia="Arial" w:hAnsi="Arial" w:cs="Arial"/>
                <w:sz w:val="20"/>
                <w:szCs w:val="20"/>
              </w:rPr>
            </w:pPr>
            <w:r>
              <w:rPr>
                <w:sz w:val="22"/>
                <w:szCs w:val="22"/>
              </w:rPr>
              <w:t>0.62</w:t>
            </w:r>
          </w:p>
        </w:tc>
      </w:tr>
      <w:tr w:rsidR="002C4E1B" w14:paraId="0C179BF1"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68EB602F" w14:textId="77777777" w:rsidR="002C4E1B" w:rsidRDefault="002C4E1B" w:rsidP="00A27EDC">
            <w:pPr>
              <w:widowControl w:val="0"/>
              <w:spacing w:line="276" w:lineRule="auto"/>
              <w:rPr>
                <w:rFonts w:ascii="Arial" w:eastAsia="Arial" w:hAnsi="Arial" w:cs="Arial"/>
                <w:sz w:val="20"/>
                <w:szCs w:val="20"/>
              </w:rPr>
            </w:pPr>
            <w:r>
              <w:rPr>
                <w:sz w:val="22"/>
                <w:szCs w:val="22"/>
              </w:rPr>
              <w:t>C(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8D5E07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3011E717" w14:textId="77777777" w:rsidR="002C4E1B" w:rsidRDefault="002C4E1B" w:rsidP="00A27EDC">
            <w:pPr>
              <w:widowControl w:val="0"/>
              <w:spacing w:line="276" w:lineRule="auto"/>
              <w:jc w:val="center"/>
              <w:rPr>
                <w:rFonts w:ascii="Arial" w:eastAsia="Arial" w:hAnsi="Arial" w:cs="Arial"/>
                <w:sz w:val="20"/>
                <w:szCs w:val="20"/>
              </w:rPr>
            </w:pPr>
            <w:r>
              <w:rPr>
                <w:sz w:val="22"/>
                <w:szCs w:val="22"/>
              </w:rPr>
              <w:t>1.38</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9DB225D" w14:textId="77777777" w:rsidR="002C4E1B" w:rsidRDefault="002C4E1B" w:rsidP="00A27EDC">
            <w:pPr>
              <w:widowControl w:val="0"/>
              <w:spacing w:line="276" w:lineRule="auto"/>
              <w:jc w:val="center"/>
              <w:rPr>
                <w:rFonts w:ascii="Arial" w:eastAsia="Arial" w:hAnsi="Arial" w:cs="Arial"/>
                <w:sz w:val="20"/>
                <w:szCs w:val="20"/>
              </w:rPr>
            </w:pPr>
            <w:r>
              <w:rPr>
                <w:sz w:val="22"/>
                <w:szCs w:val="22"/>
              </w:rPr>
              <w:t>0.1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6C22EC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289CF88" w14:textId="77777777" w:rsidR="002C4E1B" w:rsidRDefault="002C4E1B" w:rsidP="00A27EDC">
            <w:pPr>
              <w:widowControl w:val="0"/>
              <w:spacing w:line="276" w:lineRule="auto"/>
              <w:jc w:val="center"/>
              <w:rPr>
                <w:rFonts w:ascii="Arial" w:eastAsia="Arial" w:hAnsi="Arial" w:cs="Arial"/>
                <w:sz w:val="20"/>
                <w:szCs w:val="20"/>
              </w:rPr>
            </w:pPr>
            <w:r>
              <w:rPr>
                <w:sz w:val="22"/>
                <w:szCs w:val="22"/>
              </w:rPr>
              <w:t>2.4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BEB4734"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r>
      <w:tr w:rsidR="002C4E1B" w14:paraId="6C17900F"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0C6354F" w14:textId="77777777" w:rsidR="002C4E1B" w:rsidRDefault="002C4E1B" w:rsidP="00A27EDC">
            <w:pPr>
              <w:widowControl w:val="0"/>
              <w:spacing w:line="276" w:lineRule="auto"/>
              <w:rPr>
                <w:rFonts w:ascii="Arial" w:eastAsia="Arial" w:hAnsi="Arial" w:cs="Arial"/>
                <w:sz w:val="20"/>
                <w:szCs w:val="20"/>
              </w:rPr>
            </w:pPr>
            <w:r>
              <w:rPr>
                <w:sz w:val="22"/>
                <w:szCs w:val="22"/>
              </w:rPr>
              <w:t>C(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EF7D97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55F5653" w14:textId="77777777" w:rsidR="002C4E1B" w:rsidRDefault="002C4E1B" w:rsidP="00A27EDC">
            <w:pPr>
              <w:widowControl w:val="0"/>
              <w:spacing w:line="276" w:lineRule="auto"/>
              <w:jc w:val="center"/>
              <w:rPr>
                <w:rFonts w:ascii="Arial" w:eastAsia="Arial" w:hAnsi="Arial" w:cs="Arial"/>
                <w:sz w:val="20"/>
                <w:szCs w:val="20"/>
              </w:rPr>
            </w:pPr>
            <w:r>
              <w:rPr>
                <w:sz w:val="22"/>
                <w:szCs w:val="22"/>
              </w:rPr>
              <w:t>-1.91</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57F58C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17DFE6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996422F" w14:textId="77777777" w:rsidR="002C4E1B" w:rsidRDefault="002C4E1B" w:rsidP="00A27EDC">
            <w:pPr>
              <w:widowControl w:val="0"/>
              <w:spacing w:line="276" w:lineRule="auto"/>
              <w:jc w:val="center"/>
              <w:rPr>
                <w:rFonts w:ascii="Arial" w:eastAsia="Arial" w:hAnsi="Arial" w:cs="Arial"/>
                <w:sz w:val="20"/>
                <w:szCs w:val="20"/>
              </w:rPr>
            </w:pPr>
            <w:r>
              <w:rPr>
                <w:sz w:val="22"/>
                <w:szCs w:val="22"/>
              </w:rPr>
              <w:t>-1.38</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475F3D1" w14:textId="77777777" w:rsidR="002C4E1B" w:rsidRDefault="002C4E1B" w:rsidP="00A27EDC">
            <w:pPr>
              <w:widowControl w:val="0"/>
              <w:spacing w:line="276" w:lineRule="auto"/>
              <w:jc w:val="center"/>
              <w:rPr>
                <w:rFonts w:ascii="Arial" w:eastAsia="Arial" w:hAnsi="Arial" w:cs="Arial"/>
                <w:sz w:val="20"/>
                <w:szCs w:val="20"/>
              </w:rPr>
            </w:pPr>
            <w:r>
              <w:rPr>
                <w:sz w:val="22"/>
                <w:szCs w:val="22"/>
              </w:rPr>
              <w:t>0.17</w:t>
            </w:r>
          </w:p>
        </w:tc>
      </w:tr>
      <w:tr w:rsidR="002C4E1B" w14:paraId="0C6D20BD"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5EFE8875" w14:textId="77777777" w:rsidR="002C4E1B" w:rsidRDefault="002C4E1B" w:rsidP="00A27EDC">
            <w:pPr>
              <w:widowControl w:val="0"/>
              <w:spacing w:line="276" w:lineRule="auto"/>
              <w:rPr>
                <w:rFonts w:ascii="Arial" w:eastAsia="Arial" w:hAnsi="Arial" w:cs="Arial"/>
                <w:sz w:val="20"/>
                <w:szCs w:val="20"/>
              </w:rPr>
            </w:pPr>
            <w:r>
              <w:rPr>
                <w:sz w:val="22"/>
                <w:szCs w:val="22"/>
              </w:rPr>
              <w:t>C(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5C5D7D4"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71F5CC5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4</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7DADD849" w14:textId="77777777" w:rsidR="002C4E1B" w:rsidRDefault="002C4E1B" w:rsidP="00A27EDC">
            <w:pPr>
              <w:widowControl w:val="0"/>
              <w:spacing w:line="276" w:lineRule="auto"/>
              <w:jc w:val="center"/>
              <w:rPr>
                <w:rFonts w:ascii="Arial" w:eastAsia="Arial" w:hAnsi="Arial" w:cs="Arial"/>
                <w:sz w:val="20"/>
                <w:szCs w:val="20"/>
              </w:rPr>
            </w:pPr>
            <w:r>
              <w:rPr>
                <w:sz w:val="22"/>
                <w:szCs w:val="22"/>
              </w:rPr>
              <w:t>0.9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14F53E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B5236E8" w14:textId="77777777" w:rsidR="002C4E1B" w:rsidRDefault="002C4E1B" w:rsidP="00A27EDC">
            <w:pPr>
              <w:widowControl w:val="0"/>
              <w:spacing w:line="276" w:lineRule="auto"/>
              <w:jc w:val="center"/>
              <w:rPr>
                <w:rFonts w:ascii="Arial" w:eastAsia="Arial" w:hAnsi="Arial" w:cs="Arial"/>
                <w:sz w:val="20"/>
                <w:szCs w:val="20"/>
              </w:rPr>
            </w:pPr>
            <w:r>
              <w:rPr>
                <w:sz w:val="22"/>
                <w:szCs w:val="22"/>
              </w:rPr>
              <w:t>1.6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C113D66" w14:textId="77777777" w:rsidR="002C4E1B" w:rsidRDefault="002C4E1B" w:rsidP="00A27EDC">
            <w:pPr>
              <w:widowControl w:val="0"/>
              <w:spacing w:line="276" w:lineRule="auto"/>
              <w:jc w:val="center"/>
              <w:rPr>
                <w:rFonts w:ascii="Arial" w:eastAsia="Arial" w:hAnsi="Arial" w:cs="Arial"/>
                <w:sz w:val="20"/>
                <w:szCs w:val="20"/>
              </w:rPr>
            </w:pPr>
            <w:r>
              <w:rPr>
                <w:sz w:val="22"/>
                <w:szCs w:val="22"/>
              </w:rPr>
              <w:t>0.11</w:t>
            </w:r>
          </w:p>
        </w:tc>
      </w:tr>
      <w:tr w:rsidR="002C4E1B" w14:paraId="436B8BC4"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518DAC5B" w14:textId="77777777" w:rsidR="002C4E1B" w:rsidRDefault="002C4E1B" w:rsidP="00A27EDC">
            <w:pPr>
              <w:widowControl w:val="0"/>
              <w:spacing w:line="276" w:lineRule="auto"/>
              <w:rPr>
                <w:rFonts w:ascii="Arial" w:eastAsia="Arial" w:hAnsi="Arial" w:cs="Arial"/>
                <w:sz w:val="20"/>
                <w:szCs w:val="20"/>
              </w:rPr>
            </w:pPr>
            <w:r>
              <w:rPr>
                <w:sz w:val="22"/>
                <w:szCs w:val="22"/>
              </w:rPr>
              <w:t>C(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319F3A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4</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55A52A47" w14:textId="77777777" w:rsidR="002C4E1B" w:rsidRDefault="002C4E1B" w:rsidP="00A27EDC">
            <w:pPr>
              <w:widowControl w:val="0"/>
              <w:spacing w:line="276" w:lineRule="auto"/>
              <w:jc w:val="center"/>
              <w:rPr>
                <w:rFonts w:ascii="Arial" w:eastAsia="Arial" w:hAnsi="Arial" w:cs="Arial"/>
                <w:sz w:val="20"/>
                <w:szCs w:val="20"/>
              </w:rPr>
            </w:pPr>
            <w:r>
              <w:rPr>
                <w:sz w:val="22"/>
                <w:szCs w:val="22"/>
              </w:rPr>
              <w:t>3.27</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C53D31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6D6D9E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B7228A5" w14:textId="77777777" w:rsidR="002C4E1B" w:rsidRDefault="002C4E1B" w:rsidP="00A27EDC">
            <w:pPr>
              <w:widowControl w:val="0"/>
              <w:spacing w:line="276" w:lineRule="auto"/>
              <w:jc w:val="center"/>
              <w:rPr>
                <w:rFonts w:ascii="Arial" w:eastAsia="Arial" w:hAnsi="Arial" w:cs="Arial"/>
                <w:sz w:val="20"/>
                <w:szCs w:val="20"/>
              </w:rPr>
            </w:pPr>
            <w:r>
              <w:rPr>
                <w:sz w:val="22"/>
                <w:szCs w:val="22"/>
              </w:rPr>
              <w:t>2.4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58DFE8F"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r>
      <w:tr w:rsidR="002C4E1B" w14:paraId="473DD76D" w14:textId="77777777" w:rsidTr="00A27EDC">
        <w:trPr>
          <w:trHeight w:val="315"/>
        </w:trPr>
        <w:tc>
          <w:tcPr>
            <w:tcW w:w="5000" w:type="pct"/>
            <w:gridSpan w:val="7"/>
            <w:tcBorders>
              <w:top w:val="nil"/>
              <w:left w:val="nil"/>
              <w:bottom w:val="nil"/>
              <w:right w:val="nil"/>
            </w:tcBorders>
            <w:shd w:val="clear" w:color="auto" w:fill="auto"/>
            <w:tcMar>
              <w:top w:w="40" w:type="dxa"/>
              <w:left w:w="40" w:type="dxa"/>
              <w:bottom w:w="40" w:type="dxa"/>
              <w:right w:w="40" w:type="dxa"/>
            </w:tcMar>
            <w:vAlign w:val="bottom"/>
          </w:tcPr>
          <w:p w14:paraId="0FDDB38D" w14:textId="77777777" w:rsidR="002C4E1B" w:rsidRDefault="002C4E1B" w:rsidP="00A27EDC">
            <w:pPr>
              <w:widowControl w:val="0"/>
              <w:spacing w:line="276" w:lineRule="auto"/>
              <w:rPr>
                <w:rFonts w:ascii="Arial" w:eastAsia="Arial" w:hAnsi="Arial" w:cs="Arial"/>
                <w:sz w:val="20"/>
                <w:szCs w:val="20"/>
              </w:rPr>
            </w:pPr>
            <w:r>
              <w:rPr>
                <w:sz w:val="22"/>
                <w:szCs w:val="22"/>
              </w:rPr>
              <w:t>Variance Equation</w:t>
            </w:r>
          </w:p>
        </w:tc>
      </w:tr>
      <w:tr w:rsidR="002C4E1B" w14:paraId="0EDCCD87"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2A7E5B13" w14:textId="77777777" w:rsidR="002C4E1B" w:rsidRDefault="002C4E1B" w:rsidP="00A27EDC">
            <w:pPr>
              <w:widowControl w:val="0"/>
              <w:spacing w:line="276" w:lineRule="auto"/>
              <w:rPr>
                <w:rFonts w:ascii="Arial" w:eastAsia="Arial" w:hAnsi="Arial" w:cs="Arial"/>
                <w:sz w:val="20"/>
                <w:szCs w:val="20"/>
              </w:rPr>
            </w:pPr>
            <w:r>
              <w:rPr>
                <w:sz w:val="22"/>
                <w:szCs w:val="22"/>
              </w:rPr>
              <w:t>M(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C789FA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4A91828A" w14:textId="77777777" w:rsidR="002C4E1B" w:rsidRDefault="002C4E1B" w:rsidP="00A27EDC">
            <w:pPr>
              <w:widowControl w:val="0"/>
              <w:spacing w:line="276" w:lineRule="auto"/>
              <w:jc w:val="center"/>
              <w:rPr>
                <w:rFonts w:ascii="Arial" w:eastAsia="Arial" w:hAnsi="Arial" w:cs="Arial"/>
                <w:sz w:val="20"/>
                <w:szCs w:val="20"/>
              </w:rPr>
            </w:pPr>
            <w:r>
              <w:rPr>
                <w:sz w:val="22"/>
                <w:szCs w:val="22"/>
              </w:rPr>
              <w:t>8.61</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4B49BCC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6DCE80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3BF23EC" w14:textId="77777777" w:rsidR="002C4E1B" w:rsidRDefault="002C4E1B" w:rsidP="00A27EDC">
            <w:pPr>
              <w:widowControl w:val="0"/>
              <w:spacing w:line="276" w:lineRule="auto"/>
              <w:jc w:val="center"/>
              <w:rPr>
                <w:rFonts w:ascii="Arial" w:eastAsia="Arial" w:hAnsi="Arial" w:cs="Arial"/>
                <w:sz w:val="20"/>
                <w:szCs w:val="20"/>
              </w:rPr>
            </w:pPr>
            <w:r>
              <w:rPr>
                <w:sz w:val="22"/>
                <w:szCs w:val="22"/>
              </w:rPr>
              <w:t>7.3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6D1EF7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1A12D7BC"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7C55BFB" w14:textId="77777777" w:rsidR="002C4E1B" w:rsidRDefault="002C4E1B" w:rsidP="00A27EDC">
            <w:pPr>
              <w:widowControl w:val="0"/>
              <w:spacing w:line="276" w:lineRule="auto"/>
              <w:rPr>
                <w:rFonts w:ascii="Arial" w:eastAsia="Arial" w:hAnsi="Arial" w:cs="Arial"/>
                <w:sz w:val="20"/>
                <w:szCs w:val="20"/>
              </w:rPr>
            </w:pPr>
            <w:r>
              <w:rPr>
                <w:sz w:val="22"/>
                <w:szCs w:val="22"/>
              </w:rPr>
              <w:t>M(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9667EE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6C1F5223" w14:textId="77777777" w:rsidR="002C4E1B" w:rsidRDefault="002C4E1B" w:rsidP="00A27EDC">
            <w:pPr>
              <w:widowControl w:val="0"/>
              <w:spacing w:line="276" w:lineRule="auto"/>
              <w:jc w:val="center"/>
              <w:rPr>
                <w:rFonts w:ascii="Arial" w:eastAsia="Arial" w:hAnsi="Arial" w:cs="Arial"/>
                <w:sz w:val="20"/>
                <w:szCs w:val="20"/>
              </w:rPr>
            </w:pPr>
            <w:r>
              <w:rPr>
                <w:sz w:val="22"/>
                <w:szCs w:val="22"/>
              </w:rPr>
              <w:t>3.47</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89EEA0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385A66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94D814E" w14:textId="77777777" w:rsidR="002C4E1B" w:rsidRDefault="002C4E1B" w:rsidP="00A27EDC">
            <w:pPr>
              <w:widowControl w:val="0"/>
              <w:spacing w:line="276" w:lineRule="auto"/>
              <w:jc w:val="center"/>
              <w:rPr>
                <w:rFonts w:ascii="Arial" w:eastAsia="Arial" w:hAnsi="Arial" w:cs="Arial"/>
                <w:sz w:val="20"/>
                <w:szCs w:val="20"/>
              </w:rPr>
            </w:pPr>
            <w:r>
              <w:rPr>
                <w:sz w:val="22"/>
                <w:szCs w:val="22"/>
              </w:rPr>
              <w:t>2.78</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D66568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r>
      <w:tr w:rsidR="002C4E1B" w14:paraId="33751C1C"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5FEAF47A" w14:textId="77777777" w:rsidR="002C4E1B" w:rsidRDefault="002C4E1B" w:rsidP="00A27EDC">
            <w:pPr>
              <w:widowControl w:val="0"/>
              <w:spacing w:line="276" w:lineRule="auto"/>
              <w:rPr>
                <w:rFonts w:ascii="Arial" w:eastAsia="Arial" w:hAnsi="Arial" w:cs="Arial"/>
                <w:sz w:val="20"/>
                <w:szCs w:val="20"/>
              </w:rPr>
            </w:pPr>
            <w:r>
              <w:rPr>
                <w:sz w:val="22"/>
                <w:szCs w:val="22"/>
              </w:rPr>
              <w:t>M(1,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3B1DA7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6916E184" w14:textId="77777777" w:rsidR="002C4E1B" w:rsidRDefault="002C4E1B" w:rsidP="00A27EDC">
            <w:pPr>
              <w:widowControl w:val="0"/>
              <w:spacing w:line="276" w:lineRule="auto"/>
              <w:jc w:val="center"/>
              <w:rPr>
                <w:rFonts w:ascii="Arial" w:eastAsia="Arial" w:hAnsi="Arial" w:cs="Arial"/>
                <w:sz w:val="20"/>
                <w:szCs w:val="20"/>
              </w:rPr>
            </w:pPr>
            <w:r>
              <w:rPr>
                <w:sz w:val="22"/>
                <w:szCs w:val="22"/>
              </w:rPr>
              <w:t>4.28</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2DD68070"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90A095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115922B" w14:textId="77777777" w:rsidR="002C4E1B" w:rsidRDefault="002C4E1B" w:rsidP="00A27EDC">
            <w:pPr>
              <w:widowControl w:val="0"/>
              <w:spacing w:line="276" w:lineRule="auto"/>
              <w:jc w:val="center"/>
              <w:rPr>
                <w:rFonts w:ascii="Arial" w:eastAsia="Arial" w:hAnsi="Arial" w:cs="Arial"/>
                <w:sz w:val="20"/>
                <w:szCs w:val="20"/>
              </w:rPr>
            </w:pPr>
            <w:r>
              <w:rPr>
                <w:sz w:val="22"/>
                <w:szCs w:val="22"/>
              </w:rPr>
              <w:t>3.9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395589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2568AB43"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2EC423EE" w14:textId="77777777" w:rsidR="002C4E1B" w:rsidRDefault="002C4E1B" w:rsidP="00A27EDC">
            <w:pPr>
              <w:widowControl w:val="0"/>
              <w:spacing w:line="276" w:lineRule="auto"/>
              <w:rPr>
                <w:rFonts w:ascii="Arial" w:eastAsia="Arial" w:hAnsi="Arial" w:cs="Arial"/>
                <w:sz w:val="20"/>
                <w:szCs w:val="20"/>
              </w:rPr>
            </w:pPr>
            <w:r>
              <w:rPr>
                <w:sz w:val="22"/>
                <w:szCs w:val="22"/>
              </w:rPr>
              <w:t>M(2,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5A33F6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52C4E388" w14:textId="77777777" w:rsidR="002C4E1B" w:rsidRDefault="002C4E1B" w:rsidP="00A27EDC">
            <w:pPr>
              <w:widowControl w:val="0"/>
              <w:spacing w:line="276" w:lineRule="auto"/>
              <w:jc w:val="center"/>
              <w:rPr>
                <w:rFonts w:ascii="Arial" w:eastAsia="Arial" w:hAnsi="Arial" w:cs="Arial"/>
                <w:sz w:val="20"/>
                <w:szCs w:val="20"/>
              </w:rPr>
            </w:pPr>
            <w:r>
              <w:rPr>
                <w:sz w:val="22"/>
                <w:szCs w:val="22"/>
              </w:rPr>
              <w:t>8.52</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6659B55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A8DC742"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C21F8DB" w14:textId="77777777" w:rsidR="002C4E1B" w:rsidRDefault="002C4E1B" w:rsidP="00A27EDC">
            <w:pPr>
              <w:widowControl w:val="0"/>
              <w:spacing w:line="276" w:lineRule="auto"/>
              <w:jc w:val="center"/>
              <w:rPr>
                <w:rFonts w:ascii="Arial" w:eastAsia="Arial" w:hAnsi="Arial" w:cs="Arial"/>
                <w:sz w:val="20"/>
                <w:szCs w:val="20"/>
              </w:rPr>
            </w:pPr>
            <w:r>
              <w:rPr>
                <w:sz w:val="22"/>
                <w:szCs w:val="22"/>
              </w:rPr>
              <w:t>6.4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E54C72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589CA724"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3B7EF47E" w14:textId="77777777" w:rsidR="002C4E1B" w:rsidRDefault="002C4E1B" w:rsidP="00A27EDC">
            <w:pPr>
              <w:widowControl w:val="0"/>
              <w:spacing w:line="276" w:lineRule="auto"/>
              <w:rPr>
                <w:rFonts w:ascii="Arial" w:eastAsia="Arial" w:hAnsi="Arial" w:cs="Arial"/>
                <w:sz w:val="20"/>
                <w:szCs w:val="20"/>
              </w:rPr>
            </w:pPr>
            <w:r>
              <w:rPr>
                <w:sz w:val="22"/>
                <w:szCs w:val="22"/>
              </w:rPr>
              <w:t>M(2,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07666B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294FEF6C" w14:textId="77777777" w:rsidR="002C4E1B" w:rsidRDefault="002C4E1B" w:rsidP="00A27EDC">
            <w:pPr>
              <w:widowControl w:val="0"/>
              <w:spacing w:line="276" w:lineRule="auto"/>
              <w:jc w:val="center"/>
              <w:rPr>
                <w:rFonts w:ascii="Arial" w:eastAsia="Arial" w:hAnsi="Arial" w:cs="Arial"/>
                <w:sz w:val="20"/>
                <w:szCs w:val="20"/>
              </w:rPr>
            </w:pPr>
            <w:r>
              <w:rPr>
                <w:sz w:val="22"/>
                <w:szCs w:val="22"/>
              </w:rPr>
              <w:t>3.46</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7AA0D3C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6E884EF"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1407501" w14:textId="77777777" w:rsidR="002C4E1B" w:rsidRDefault="002C4E1B" w:rsidP="00A27EDC">
            <w:pPr>
              <w:widowControl w:val="0"/>
              <w:spacing w:line="276" w:lineRule="auto"/>
              <w:jc w:val="center"/>
              <w:rPr>
                <w:rFonts w:ascii="Arial" w:eastAsia="Arial" w:hAnsi="Arial" w:cs="Arial"/>
                <w:sz w:val="20"/>
                <w:szCs w:val="20"/>
              </w:rPr>
            </w:pPr>
            <w:r>
              <w:rPr>
                <w:sz w:val="22"/>
                <w:szCs w:val="22"/>
              </w:rPr>
              <w:t>3.4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0D5795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7D255808"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CC4F430" w14:textId="77777777" w:rsidR="002C4E1B" w:rsidRDefault="002C4E1B" w:rsidP="00A27EDC">
            <w:pPr>
              <w:widowControl w:val="0"/>
              <w:spacing w:line="276" w:lineRule="auto"/>
              <w:rPr>
                <w:rFonts w:ascii="Arial" w:eastAsia="Arial" w:hAnsi="Arial" w:cs="Arial"/>
                <w:sz w:val="20"/>
                <w:szCs w:val="20"/>
              </w:rPr>
            </w:pPr>
            <w:r>
              <w:rPr>
                <w:sz w:val="22"/>
                <w:szCs w:val="22"/>
              </w:rPr>
              <w:t>M(3,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AD87C52"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5E266068" w14:textId="77777777" w:rsidR="002C4E1B" w:rsidRDefault="002C4E1B" w:rsidP="00A27EDC">
            <w:pPr>
              <w:widowControl w:val="0"/>
              <w:spacing w:line="276" w:lineRule="auto"/>
              <w:jc w:val="center"/>
              <w:rPr>
                <w:rFonts w:ascii="Arial" w:eastAsia="Arial" w:hAnsi="Arial" w:cs="Arial"/>
                <w:sz w:val="20"/>
                <w:szCs w:val="20"/>
              </w:rPr>
            </w:pPr>
            <w:r>
              <w:rPr>
                <w:sz w:val="22"/>
                <w:szCs w:val="22"/>
              </w:rPr>
              <w:t>7.55</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14D511F"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E2DD5D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F71B988" w14:textId="77777777" w:rsidR="002C4E1B" w:rsidRDefault="002C4E1B" w:rsidP="00A27EDC">
            <w:pPr>
              <w:widowControl w:val="0"/>
              <w:spacing w:line="276" w:lineRule="auto"/>
              <w:jc w:val="center"/>
              <w:rPr>
                <w:rFonts w:ascii="Arial" w:eastAsia="Arial" w:hAnsi="Arial" w:cs="Arial"/>
                <w:sz w:val="20"/>
                <w:szCs w:val="20"/>
              </w:rPr>
            </w:pPr>
            <w:r>
              <w:rPr>
                <w:sz w:val="22"/>
                <w:szCs w:val="22"/>
              </w:rPr>
              <w:t>4.9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8E75144"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4E50DF07"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CAF278D" w14:textId="77777777" w:rsidR="002C4E1B" w:rsidRDefault="002C4E1B" w:rsidP="00A27EDC">
            <w:pPr>
              <w:widowControl w:val="0"/>
              <w:spacing w:line="276" w:lineRule="auto"/>
              <w:rPr>
                <w:rFonts w:ascii="Arial" w:eastAsia="Arial" w:hAnsi="Arial" w:cs="Arial"/>
                <w:sz w:val="20"/>
                <w:szCs w:val="20"/>
              </w:rPr>
            </w:pPr>
            <w:r>
              <w:rPr>
                <w:sz w:val="22"/>
                <w:szCs w:val="22"/>
              </w:rPr>
              <w:t>A1(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68D1907" w14:textId="77777777" w:rsidR="002C4E1B" w:rsidRDefault="002C4E1B" w:rsidP="00A27EDC">
            <w:pPr>
              <w:widowControl w:val="0"/>
              <w:spacing w:line="276" w:lineRule="auto"/>
              <w:jc w:val="center"/>
              <w:rPr>
                <w:rFonts w:ascii="Arial" w:eastAsia="Arial" w:hAnsi="Arial" w:cs="Arial"/>
                <w:sz w:val="20"/>
                <w:szCs w:val="20"/>
              </w:rPr>
            </w:pPr>
            <w:r>
              <w:rPr>
                <w:sz w:val="22"/>
                <w:szCs w:val="22"/>
              </w:rPr>
              <w:t>0.16</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6E05DBFC" w14:textId="77777777" w:rsidR="002C4E1B" w:rsidRDefault="002C4E1B" w:rsidP="00A27EDC">
            <w:pPr>
              <w:widowControl w:val="0"/>
              <w:spacing w:line="276" w:lineRule="auto"/>
              <w:jc w:val="center"/>
              <w:rPr>
                <w:rFonts w:ascii="Arial" w:eastAsia="Arial" w:hAnsi="Arial" w:cs="Arial"/>
                <w:sz w:val="20"/>
                <w:szCs w:val="20"/>
              </w:rPr>
            </w:pPr>
            <w:r>
              <w:rPr>
                <w:sz w:val="22"/>
                <w:szCs w:val="22"/>
              </w:rPr>
              <w:t>67.16</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71D5467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DFCF6B5" w14:textId="77777777" w:rsidR="002C4E1B" w:rsidRDefault="002C4E1B" w:rsidP="00A27EDC">
            <w:pPr>
              <w:widowControl w:val="0"/>
              <w:spacing w:line="276" w:lineRule="auto"/>
              <w:jc w:val="center"/>
              <w:rPr>
                <w:rFonts w:ascii="Arial" w:eastAsia="Arial" w:hAnsi="Arial" w:cs="Arial"/>
                <w:sz w:val="20"/>
                <w:szCs w:val="20"/>
              </w:rPr>
            </w:pPr>
            <w:r>
              <w:rPr>
                <w:sz w:val="22"/>
                <w:szCs w:val="22"/>
              </w:rPr>
              <w:t>0.1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C914F81" w14:textId="77777777" w:rsidR="002C4E1B" w:rsidRDefault="002C4E1B" w:rsidP="00A27EDC">
            <w:pPr>
              <w:widowControl w:val="0"/>
              <w:spacing w:line="276" w:lineRule="auto"/>
              <w:jc w:val="center"/>
              <w:rPr>
                <w:rFonts w:ascii="Arial" w:eastAsia="Arial" w:hAnsi="Arial" w:cs="Arial"/>
                <w:sz w:val="20"/>
                <w:szCs w:val="20"/>
              </w:rPr>
            </w:pPr>
            <w:r>
              <w:rPr>
                <w:sz w:val="22"/>
                <w:szCs w:val="22"/>
              </w:rPr>
              <w:t>25.4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DA3C1D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1AFBF385"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F88DBAC" w14:textId="77777777" w:rsidR="002C4E1B" w:rsidRDefault="002C4E1B" w:rsidP="00A27EDC">
            <w:pPr>
              <w:widowControl w:val="0"/>
              <w:spacing w:line="276" w:lineRule="auto"/>
              <w:rPr>
                <w:rFonts w:ascii="Arial" w:eastAsia="Arial" w:hAnsi="Arial" w:cs="Arial"/>
                <w:sz w:val="20"/>
                <w:szCs w:val="20"/>
              </w:rPr>
            </w:pPr>
            <w:r>
              <w:rPr>
                <w:sz w:val="22"/>
                <w:szCs w:val="22"/>
              </w:rPr>
              <w:t>A1(2,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0601DF1" w14:textId="77777777" w:rsidR="002C4E1B" w:rsidRDefault="002C4E1B" w:rsidP="00A27EDC">
            <w:pPr>
              <w:widowControl w:val="0"/>
              <w:spacing w:line="276" w:lineRule="auto"/>
              <w:jc w:val="center"/>
              <w:rPr>
                <w:rFonts w:ascii="Arial" w:eastAsia="Arial" w:hAnsi="Arial" w:cs="Arial"/>
                <w:sz w:val="20"/>
                <w:szCs w:val="20"/>
              </w:rPr>
            </w:pPr>
            <w:r>
              <w:rPr>
                <w:sz w:val="22"/>
                <w:szCs w:val="22"/>
              </w:rPr>
              <w:t>0.25</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526972D4" w14:textId="77777777" w:rsidR="002C4E1B" w:rsidRDefault="002C4E1B" w:rsidP="00A27EDC">
            <w:pPr>
              <w:widowControl w:val="0"/>
              <w:spacing w:line="276" w:lineRule="auto"/>
              <w:jc w:val="center"/>
              <w:rPr>
                <w:rFonts w:ascii="Arial" w:eastAsia="Arial" w:hAnsi="Arial" w:cs="Arial"/>
                <w:sz w:val="20"/>
                <w:szCs w:val="20"/>
              </w:rPr>
            </w:pPr>
            <w:r>
              <w:rPr>
                <w:sz w:val="22"/>
                <w:szCs w:val="22"/>
              </w:rPr>
              <w:t>45.60</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267056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547512E" w14:textId="77777777" w:rsidR="002C4E1B" w:rsidRDefault="002C4E1B" w:rsidP="00A27EDC">
            <w:pPr>
              <w:widowControl w:val="0"/>
              <w:spacing w:line="276" w:lineRule="auto"/>
              <w:jc w:val="center"/>
              <w:rPr>
                <w:rFonts w:ascii="Arial" w:eastAsia="Arial" w:hAnsi="Arial" w:cs="Arial"/>
                <w:sz w:val="20"/>
                <w:szCs w:val="20"/>
              </w:rPr>
            </w:pPr>
            <w:r>
              <w:rPr>
                <w:sz w:val="22"/>
                <w:szCs w:val="22"/>
              </w:rPr>
              <w:t>0.2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C0228DB" w14:textId="77777777" w:rsidR="002C4E1B" w:rsidRDefault="002C4E1B" w:rsidP="00A27EDC">
            <w:pPr>
              <w:widowControl w:val="0"/>
              <w:spacing w:line="276" w:lineRule="auto"/>
              <w:jc w:val="center"/>
              <w:rPr>
                <w:rFonts w:ascii="Arial" w:eastAsia="Arial" w:hAnsi="Arial" w:cs="Arial"/>
                <w:sz w:val="20"/>
                <w:szCs w:val="20"/>
              </w:rPr>
            </w:pPr>
            <w:r>
              <w:rPr>
                <w:sz w:val="22"/>
                <w:szCs w:val="22"/>
              </w:rPr>
              <w:t>24.6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9E6168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7C5D7A72"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EB9F60E" w14:textId="77777777" w:rsidR="002C4E1B" w:rsidRDefault="002C4E1B" w:rsidP="00A27EDC">
            <w:pPr>
              <w:widowControl w:val="0"/>
              <w:spacing w:line="276" w:lineRule="auto"/>
              <w:rPr>
                <w:rFonts w:ascii="Arial" w:eastAsia="Arial" w:hAnsi="Arial" w:cs="Arial"/>
                <w:sz w:val="20"/>
                <w:szCs w:val="20"/>
              </w:rPr>
            </w:pPr>
            <w:r>
              <w:rPr>
                <w:sz w:val="22"/>
                <w:szCs w:val="22"/>
              </w:rPr>
              <w:t>A1(3,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F214E87" w14:textId="77777777" w:rsidR="002C4E1B" w:rsidRDefault="002C4E1B" w:rsidP="00A27EDC">
            <w:pPr>
              <w:widowControl w:val="0"/>
              <w:spacing w:line="276" w:lineRule="auto"/>
              <w:jc w:val="center"/>
              <w:rPr>
                <w:rFonts w:ascii="Arial" w:eastAsia="Arial" w:hAnsi="Arial" w:cs="Arial"/>
                <w:sz w:val="20"/>
                <w:szCs w:val="20"/>
              </w:rPr>
            </w:pPr>
            <w:r>
              <w:rPr>
                <w:sz w:val="22"/>
                <w:szCs w:val="22"/>
              </w:rPr>
              <w:t>0.16</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4BCE69E8" w14:textId="77777777" w:rsidR="002C4E1B" w:rsidRDefault="002C4E1B" w:rsidP="00A27EDC">
            <w:pPr>
              <w:widowControl w:val="0"/>
              <w:spacing w:line="276" w:lineRule="auto"/>
              <w:jc w:val="center"/>
              <w:rPr>
                <w:rFonts w:ascii="Arial" w:eastAsia="Arial" w:hAnsi="Arial" w:cs="Arial"/>
                <w:sz w:val="20"/>
                <w:szCs w:val="20"/>
              </w:rPr>
            </w:pPr>
            <w:r>
              <w:rPr>
                <w:sz w:val="22"/>
                <w:szCs w:val="22"/>
              </w:rPr>
              <w:t>22.67</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48C1D374"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ED9F1BD" w14:textId="77777777" w:rsidR="002C4E1B" w:rsidRDefault="002C4E1B" w:rsidP="00A27EDC">
            <w:pPr>
              <w:widowControl w:val="0"/>
              <w:spacing w:line="276" w:lineRule="auto"/>
              <w:jc w:val="center"/>
              <w:rPr>
                <w:rFonts w:ascii="Arial" w:eastAsia="Arial" w:hAnsi="Arial" w:cs="Arial"/>
                <w:sz w:val="20"/>
                <w:szCs w:val="20"/>
              </w:rPr>
            </w:pPr>
            <w:r>
              <w:rPr>
                <w:sz w:val="22"/>
                <w:szCs w:val="22"/>
              </w:rPr>
              <w:t>0.1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A1BCF62" w14:textId="77777777" w:rsidR="002C4E1B" w:rsidRDefault="002C4E1B" w:rsidP="00A27EDC">
            <w:pPr>
              <w:widowControl w:val="0"/>
              <w:spacing w:line="276" w:lineRule="auto"/>
              <w:jc w:val="center"/>
              <w:rPr>
                <w:rFonts w:ascii="Arial" w:eastAsia="Arial" w:hAnsi="Arial" w:cs="Arial"/>
                <w:sz w:val="20"/>
                <w:szCs w:val="20"/>
              </w:rPr>
            </w:pPr>
            <w:r>
              <w:rPr>
                <w:sz w:val="22"/>
                <w:szCs w:val="22"/>
              </w:rPr>
              <w:t>14.3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7EF8F6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411ADE6D"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292F564F" w14:textId="77777777" w:rsidR="002C4E1B" w:rsidRDefault="002C4E1B" w:rsidP="00A27EDC">
            <w:pPr>
              <w:widowControl w:val="0"/>
              <w:spacing w:line="276" w:lineRule="auto"/>
              <w:rPr>
                <w:rFonts w:ascii="Arial" w:eastAsia="Arial" w:hAnsi="Arial" w:cs="Arial"/>
                <w:sz w:val="20"/>
                <w:szCs w:val="20"/>
              </w:rPr>
            </w:pPr>
            <w:r>
              <w:rPr>
                <w:sz w:val="22"/>
                <w:szCs w:val="22"/>
              </w:rPr>
              <w:t>B1(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80EE7F3" w14:textId="77777777" w:rsidR="002C4E1B" w:rsidRDefault="002C4E1B" w:rsidP="00A27EDC">
            <w:pPr>
              <w:widowControl w:val="0"/>
              <w:spacing w:line="276" w:lineRule="auto"/>
              <w:jc w:val="center"/>
              <w:rPr>
                <w:rFonts w:ascii="Arial" w:eastAsia="Arial" w:hAnsi="Arial" w:cs="Arial"/>
                <w:sz w:val="20"/>
                <w:szCs w:val="20"/>
              </w:rPr>
            </w:pPr>
            <w:r>
              <w:rPr>
                <w:sz w:val="22"/>
                <w:szCs w:val="22"/>
              </w:rPr>
              <w:t>0.99</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EE50130" w14:textId="77777777" w:rsidR="002C4E1B" w:rsidRDefault="002C4E1B" w:rsidP="00A27EDC">
            <w:pPr>
              <w:widowControl w:val="0"/>
              <w:spacing w:line="276" w:lineRule="auto"/>
              <w:jc w:val="center"/>
              <w:rPr>
                <w:rFonts w:ascii="Arial" w:eastAsia="Arial" w:hAnsi="Arial" w:cs="Arial"/>
                <w:sz w:val="20"/>
                <w:szCs w:val="20"/>
              </w:rPr>
            </w:pPr>
            <w:r>
              <w:rPr>
                <w:sz w:val="22"/>
                <w:szCs w:val="22"/>
              </w:rPr>
              <w:t>3671.72</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26B52D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A562273" w14:textId="77777777" w:rsidR="002C4E1B" w:rsidRDefault="002C4E1B" w:rsidP="00A27EDC">
            <w:pPr>
              <w:widowControl w:val="0"/>
              <w:spacing w:line="276" w:lineRule="auto"/>
              <w:jc w:val="center"/>
              <w:rPr>
                <w:rFonts w:ascii="Arial" w:eastAsia="Arial" w:hAnsi="Arial" w:cs="Arial"/>
                <w:sz w:val="20"/>
                <w:szCs w:val="20"/>
              </w:rPr>
            </w:pPr>
            <w:r>
              <w:rPr>
                <w:sz w:val="22"/>
                <w:szCs w:val="22"/>
              </w:rPr>
              <w:t>0.98</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5748AE6" w14:textId="77777777" w:rsidR="002C4E1B" w:rsidRDefault="002C4E1B" w:rsidP="00A27EDC">
            <w:pPr>
              <w:widowControl w:val="0"/>
              <w:spacing w:line="276" w:lineRule="auto"/>
              <w:jc w:val="center"/>
              <w:rPr>
                <w:rFonts w:ascii="Arial" w:eastAsia="Arial" w:hAnsi="Arial" w:cs="Arial"/>
                <w:sz w:val="20"/>
                <w:szCs w:val="20"/>
              </w:rPr>
            </w:pPr>
            <w:r>
              <w:rPr>
                <w:sz w:val="22"/>
                <w:szCs w:val="22"/>
              </w:rPr>
              <w:t>642.6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30139FF"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14C0D0D5"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3ED3DFED" w14:textId="77777777" w:rsidR="002C4E1B" w:rsidRDefault="002C4E1B" w:rsidP="00A27EDC">
            <w:pPr>
              <w:widowControl w:val="0"/>
              <w:spacing w:line="276" w:lineRule="auto"/>
              <w:rPr>
                <w:rFonts w:ascii="Arial" w:eastAsia="Arial" w:hAnsi="Arial" w:cs="Arial"/>
                <w:sz w:val="20"/>
                <w:szCs w:val="20"/>
              </w:rPr>
            </w:pPr>
            <w:r>
              <w:rPr>
                <w:sz w:val="22"/>
                <w:szCs w:val="22"/>
              </w:rPr>
              <w:t>B1(2,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1426941" w14:textId="77777777" w:rsidR="002C4E1B" w:rsidRDefault="002C4E1B" w:rsidP="00A27EDC">
            <w:pPr>
              <w:widowControl w:val="0"/>
              <w:spacing w:line="276" w:lineRule="auto"/>
              <w:jc w:val="center"/>
              <w:rPr>
                <w:rFonts w:ascii="Arial" w:eastAsia="Arial" w:hAnsi="Arial" w:cs="Arial"/>
                <w:sz w:val="20"/>
                <w:szCs w:val="20"/>
              </w:rPr>
            </w:pPr>
            <w:r>
              <w:rPr>
                <w:sz w:val="22"/>
                <w:szCs w:val="22"/>
              </w:rPr>
              <w:t>0.96</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4BCCBA81" w14:textId="77777777" w:rsidR="002C4E1B" w:rsidRDefault="002C4E1B" w:rsidP="00A27EDC">
            <w:pPr>
              <w:widowControl w:val="0"/>
              <w:spacing w:line="276" w:lineRule="auto"/>
              <w:jc w:val="center"/>
              <w:rPr>
                <w:rFonts w:ascii="Arial" w:eastAsia="Arial" w:hAnsi="Arial" w:cs="Arial"/>
                <w:sz w:val="20"/>
                <w:szCs w:val="20"/>
              </w:rPr>
            </w:pPr>
            <w:r>
              <w:rPr>
                <w:sz w:val="22"/>
                <w:szCs w:val="22"/>
              </w:rPr>
              <w:t>596.12</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81BC32E"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C1B66CC" w14:textId="77777777" w:rsidR="002C4E1B" w:rsidRDefault="002C4E1B" w:rsidP="00A27EDC">
            <w:pPr>
              <w:widowControl w:val="0"/>
              <w:spacing w:line="276" w:lineRule="auto"/>
              <w:jc w:val="center"/>
              <w:rPr>
                <w:rFonts w:ascii="Arial" w:eastAsia="Arial" w:hAnsi="Arial" w:cs="Arial"/>
                <w:sz w:val="20"/>
                <w:szCs w:val="20"/>
              </w:rPr>
            </w:pPr>
            <w:r>
              <w:rPr>
                <w:sz w:val="22"/>
                <w:szCs w:val="22"/>
              </w:rPr>
              <w:t>0.9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2436498" w14:textId="77777777" w:rsidR="002C4E1B" w:rsidRDefault="002C4E1B" w:rsidP="00A27EDC">
            <w:pPr>
              <w:widowControl w:val="0"/>
              <w:spacing w:line="276" w:lineRule="auto"/>
              <w:jc w:val="center"/>
              <w:rPr>
                <w:rFonts w:ascii="Arial" w:eastAsia="Arial" w:hAnsi="Arial" w:cs="Arial"/>
                <w:sz w:val="20"/>
                <w:szCs w:val="20"/>
              </w:rPr>
            </w:pPr>
            <w:r>
              <w:rPr>
                <w:sz w:val="22"/>
                <w:szCs w:val="22"/>
              </w:rPr>
              <w:t>345.5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E76F5CE"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0A1D0954" w14:textId="77777777" w:rsidTr="00A27EDC">
        <w:trPr>
          <w:trHeight w:val="330"/>
        </w:trPr>
        <w:tc>
          <w:tcPr>
            <w:tcW w:w="761"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44182B8F" w14:textId="77777777" w:rsidR="002C4E1B" w:rsidRDefault="002C4E1B" w:rsidP="00A27EDC">
            <w:pPr>
              <w:widowControl w:val="0"/>
              <w:spacing w:line="276" w:lineRule="auto"/>
              <w:rPr>
                <w:rFonts w:ascii="Arial" w:eastAsia="Arial" w:hAnsi="Arial" w:cs="Arial"/>
                <w:sz w:val="20"/>
                <w:szCs w:val="20"/>
              </w:rPr>
            </w:pPr>
            <w:r>
              <w:rPr>
                <w:sz w:val="22"/>
                <w:szCs w:val="22"/>
              </w:rPr>
              <w:t>B1(3,3)</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E4BDEEB" w14:textId="77777777" w:rsidR="002C4E1B" w:rsidRDefault="002C4E1B" w:rsidP="00A27EDC">
            <w:pPr>
              <w:widowControl w:val="0"/>
              <w:spacing w:line="276" w:lineRule="auto"/>
              <w:jc w:val="center"/>
              <w:rPr>
                <w:rFonts w:ascii="Arial" w:eastAsia="Arial" w:hAnsi="Arial" w:cs="Arial"/>
                <w:sz w:val="20"/>
                <w:szCs w:val="20"/>
              </w:rPr>
            </w:pPr>
            <w:r>
              <w:rPr>
                <w:sz w:val="22"/>
                <w:szCs w:val="22"/>
              </w:rPr>
              <w:t>0.98</w:t>
            </w:r>
          </w:p>
        </w:tc>
        <w:tc>
          <w:tcPr>
            <w:tcW w:w="790"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FB3D2A2" w14:textId="77777777" w:rsidR="002C4E1B" w:rsidRDefault="002C4E1B" w:rsidP="00A27EDC">
            <w:pPr>
              <w:widowControl w:val="0"/>
              <w:spacing w:line="276" w:lineRule="auto"/>
              <w:jc w:val="center"/>
              <w:rPr>
                <w:rFonts w:ascii="Arial" w:eastAsia="Arial" w:hAnsi="Arial" w:cs="Arial"/>
                <w:sz w:val="20"/>
                <w:szCs w:val="20"/>
              </w:rPr>
            </w:pPr>
            <w:r>
              <w:rPr>
                <w:sz w:val="22"/>
                <w:szCs w:val="22"/>
              </w:rPr>
              <w:t>426.52</w:t>
            </w:r>
          </w:p>
        </w:tc>
        <w:tc>
          <w:tcPr>
            <w:tcW w:w="747"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0A4750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202A8834" w14:textId="77777777" w:rsidR="002C4E1B" w:rsidRDefault="002C4E1B" w:rsidP="00A27EDC">
            <w:pPr>
              <w:widowControl w:val="0"/>
              <w:spacing w:line="276" w:lineRule="auto"/>
              <w:jc w:val="center"/>
              <w:rPr>
                <w:rFonts w:ascii="Arial" w:eastAsia="Arial" w:hAnsi="Arial" w:cs="Arial"/>
                <w:sz w:val="20"/>
                <w:szCs w:val="20"/>
              </w:rPr>
            </w:pPr>
            <w:r>
              <w:rPr>
                <w:sz w:val="22"/>
                <w:szCs w:val="22"/>
              </w:rPr>
              <w:t>0.98</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1AB7F3A2" w14:textId="77777777" w:rsidR="002C4E1B" w:rsidRDefault="002C4E1B" w:rsidP="00A27EDC">
            <w:pPr>
              <w:widowControl w:val="0"/>
              <w:spacing w:line="276" w:lineRule="auto"/>
              <w:jc w:val="center"/>
              <w:rPr>
                <w:rFonts w:ascii="Arial" w:eastAsia="Arial" w:hAnsi="Arial" w:cs="Arial"/>
                <w:sz w:val="20"/>
                <w:szCs w:val="20"/>
              </w:rPr>
            </w:pPr>
            <w:r>
              <w:rPr>
                <w:sz w:val="22"/>
                <w:szCs w:val="22"/>
              </w:rPr>
              <w:t>260.19</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1E0A3EEF"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bl>
    <w:p w14:paraId="16FB9F54" w14:textId="77777777" w:rsidR="002C4E1B" w:rsidRDefault="002C4E1B" w:rsidP="002C4E1B">
      <w:pPr>
        <w:jc w:val="both"/>
      </w:pPr>
    </w:p>
    <w:p w14:paraId="4E1C1BC0" w14:textId="77777777" w:rsidR="002C4E1B" w:rsidRDefault="002C4E1B" w:rsidP="002C4E1B">
      <w:r>
        <w:br w:type="page"/>
      </w:r>
    </w:p>
    <w:p w14:paraId="27618478" w14:textId="7D67AD4C" w:rsidR="002C4E1B" w:rsidRDefault="002C4E1B" w:rsidP="006C34A1">
      <w:pPr>
        <w:spacing w:after="240"/>
        <w:jc w:val="center"/>
      </w:pPr>
      <w:r>
        <w:t xml:space="preserve">Table </w:t>
      </w:r>
      <w:r w:rsidR="00CF5FC4">
        <w:t>B3</w:t>
      </w:r>
      <w:r>
        <w:t>: CCC</w:t>
      </w:r>
    </w:p>
    <w:tbl>
      <w:tblPr>
        <w:tblStyle w:val="a7"/>
        <w:tblW w:w="5000" w:type="pct"/>
        <w:tblBorders>
          <w:top w:val="nil"/>
          <w:left w:val="nil"/>
          <w:bottom w:val="nil"/>
          <w:right w:val="nil"/>
          <w:insideH w:val="nil"/>
          <w:insideV w:val="nil"/>
        </w:tblBorders>
        <w:tblLook w:val="0600" w:firstRow="0" w:lastRow="0" w:firstColumn="0" w:lastColumn="0" w:noHBand="1" w:noVBand="1"/>
      </w:tblPr>
      <w:tblGrid>
        <w:gridCol w:w="1424"/>
        <w:gridCol w:w="1264"/>
        <w:gridCol w:w="1479"/>
        <w:gridCol w:w="1398"/>
        <w:gridCol w:w="1264"/>
        <w:gridCol w:w="1264"/>
        <w:gridCol w:w="1267"/>
      </w:tblGrid>
      <w:tr w:rsidR="002C4E1B" w14:paraId="6D18B639" w14:textId="77777777" w:rsidTr="00A27EDC">
        <w:trPr>
          <w:trHeight w:val="345"/>
        </w:trPr>
        <w:tc>
          <w:tcPr>
            <w:tcW w:w="761"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6323C2C3" w14:textId="77777777" w:rsidR="002C4E1B" w:rsidRDefault="002C4E1B" w:rsidP="00A27EDC">
            <w:pPr>
              <w:widowControl w:val="0"/>
              <w:spacing w:line="276" w:lineRule="auto"/>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6DF3A481" w14:textId="77777777" w:rsidR="002C4E1B" w:rsidRDefault="002C4E1B" w:rsidP="00442192">
            <w:pPr>
              <w:widowControl w:val="0"/>
              <w:spacing w:line="276" w:lineRule="auto"/>
              <w:jc w:val="center"/>
              <w:rPr>
                <w:rFonts w:ascii="Arial" w:eastAsia="Arial" w:hAnsi="Arial" w:cs="Arial"/>
                <w:sz w:val="20"/>
                <w:szCs w:val="20"/>
              </w:rPr>
            </w:pPr>
            <w:r>
              <w:rPr>
                <w:b/>
                <w:sz w:val="22"/>
                <w:szCs w:val="22"/>
              </w:rPr>
              <w:t>Norm</w:t>
            </w:r>
          </w:p>
        </w:tc>
        <w:tc>
          <w:tcPr>
            <w:tcW w:w="790"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36FAD7C2" w14:textId="77777777" w:rsidR="002C4E1B" w:rsidRDefault="002C4E1B" w:rsidP="00442192">
            <w:pPr>
              <w:widowControl w:val="0"/>
              <w:spacing w:line="276" w:lineRule="auto"/>
              <w:jc w:val="center"/>
              <w:rPr>
                <w:rFonts w:ascii="Arial" w:eastAsia="Arial" w:hAnsi="Arial" w:cs="Arial"/>
                <w:sz w:val="20"/>
                <w:szCs w:val="20"/>
              </w:rPr>
            </w:pPr>
          </w:p>
        </w:tc>
        <w:tc>
          <w:tcPr>
            <w:tcW w:w="747"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503400B9" w14:textId="77777777" w:rsidR="002C4E1B" w:rsidRDefault="002C4E1B" w:rsidP="00442192">
            <w:pPr>
              <w:widowControl w:val="0"/>
              <w:spacing w:line="276" w:lineRule="auto"/>
              <w:jc w:val="center"/>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760C8B7A" w14:textId="77777777" w:rsidR="002C4E1B" w:rsidRDefault="002C4E1B" w:rsidP="00442192">
            <w:pPr>
              <w:widowControl w:val="0"/>
              <w:spacing w:line="276" w:lineRule="auto"/>
              <w:jc w:val="center"/>
              <w:rPr>
                <w:rFonts w:ascii="Arial" w:eastAsia="Arial" w:hAnsi="Arial" w:cs="Arial"/>
                <w:sz w:val="20"/>
                <w:szCs w:val="20"/>
              </w:rPr>
            </w:pPr>
            <w:r>
              <w:rPr>
                <w:b/>
                <w:sz w:val="22"/>
                <w:szCs w:val="22"/>
              </w:rPr>
              <w:t>T</w:t>
            </w: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5A4FB218" w14:textId="77777777" w:rsidR="002C4E1B" w:rsidRDefault="002C4E1B" w:rsidP="00442192">
            <w:pPr>
              <w:widowControl w:val="0"/>
              <w:spacing w:line="276" w:lineRule="auto"/>
              <w:jc w:val="center"/>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3E70166A" w14:textId="77777777" w:rsidR="002C4E1B" w:rsidRDefault="002C4E1B" w:rsidP="00442192">
            <w:pPr>
              <w:widowControl w:val="0"/>
              <w:spacing w:line="276" w:lineRule="auto"/>
              <w:jc w:val="center"/>
              <w:rPr>
                <w:rFonts w:ascii="Arial" w:eastAsia="Arial" w:hAnsi="Arial" w:cs="Arial"/>
                <w:sz w:val="20"/>
                <w:szCs w:val="20"/>
              </w:rPr>
            </w:pPr>
          </w:p>
        </w:tc>
      </w:tr>
      <w:tr w:rsidR="002C4E1B" w14:paraId="36E36FAC" w14:textId="77777777" w:rsidTr="00A27EDC">
        <w:trPr>
          <w:trHeight w:val="585"/>
        </w:trPr>
        <w:tc>
          <w:tcPr>
            <w:tcW w:w="761" w:type="pct"/>
            <w:tcBorders>
              <w:top w:val="nil"/>
              <w:left w:val="nil"/>
              <w:bottom w:val="nil"/>
              <w:right w:val="nil"/>
            </w:tcBorders>
            <w:tcMar>
              <w:top w:w="40" w:type="dxa"/>
              <w:left w:w="40" w:type="dxa"/>
              <w:bottom w:w="40" w:type="dxa"/>
              <w:right w:w="40" w:type="dxa"/>
            </w:tcMar>
            <w:vAlign w:val="bottom"/>
          </w:tcPr>
          <w:p w14:paraId="6813A11D" w14:textId="77777777" w:rsidR="002C4E1B" w:rsidRDefault="002C4E1B" w:rsidP="00A27EDC">
            <w:pPr>
              <w:widowControl w:val="0"/>
              <w:spacing w:line="276" w:lineRule="auto"/>
              <w:rPr>
                <w:rFonts w:ascii="Arial" w:eastAsia="Arial" w:hAnsi="Arial" w:cs="Arial"/>
                <w:sz w:val="20"/>
                <w:szCs w:val="20"/>
              </w:rPr>
            </w:pPr>
          </w:p>
        </w:tc>
        <w:tc>
          <w:tcPr>
            <w:tcW w:w="675" w:type="pct"/>
            <w:tcBorders>
              <w:top w:val="nil"/>
              <w:left w:val="nil"/>
              <w:bottom w:val="nil"/>
              <w:right w:val="nil"/>
            </w:tcBorders>
            <w:tcMar>
              <w:top w:w="40" w:type="dxa"/>
              <w:left w:w="40" w:type="dxa"/>
              <w:bottom w:w="40" w:type="dxa"/>
              <w:right w:w="40" w:type="dxa"/>
            </w:tcMar>
            <w:vAlign w:val="bottom"/>
          </w:tcPr>
          <w:p w14:paraId="5418D1D7" w14:textId="77777777" w:rsidR="002C4E1B" w:rsidRDefault="002C4E1B" w:rsidP="00442192">
            <w:pPr>
              <w:widowControl w:val="0"/>
              <w:spacing w:line="276" w:lineRule="auto"/>
              <w:jc w:val="center"/>
              <w:rPr>
                <w:rFonts w:ascii="Arial" w:eastAsia="Arial" w:hAnsi="Arial" w:cs="Arial"/>
                <w:sz w:val="20"/>
                <w:szCs w:val="20"/>
              </w:rPr>
            </w:pPr>
            <w:r>
              <w:rPr>
                <w:sz w:val="22"/>
                <w:szCs w:val="22"/>
              </w:rPr>
              <w:t>Coef</w:t>
            </w:r>
          </w:p>
        </w:tc>
        <w:tc>
          <w:tcPr>
            <w:tcW w:w="790" w:type="pct"/>
            <w:tcBorders>
              <w:top w:val="nil"/>
              <w:left w:val="nil"/>
              <w:bottom w:val="nil"/>
              <w:right w:val="nil"/>
            </w:tcBorders>
            <w:tcMar>
              <w:top w:w="40" w:type="dxa"/>
              <w:left w:w="40" w:type="dxa"/>
              <w:bottom w:w="40" w:type="dxa"/>
              <w:right w:w="40" w:type="dxa"/>
            </w:tcMar>
            <w:vAlign w:val="bottom"/>
          </w:tcPr>
          <w:p w14:paraId="57370C0E" w14:textId="77777777" w:rsidR="002C4E1B" w:rsidRDefault="002C4E1B" w:rsidP="00442192">
            <w:pPr>
              <w:widowControl w:val="0"/>
              <w:spacing w:line="276" w:lineRule="auto"/>
              <w:jc w:val="center"/>
              <w:rPr>
                <w:rFonts w:ascii="Arial" w:eastAsia="Arial" w:hAnsi="Arial" w:cs="Arial"/>
                <w:sz w:val="20"/>
                <w:szCs w:val="20"/>
              </w:rPr>
            </w:pPr>
            <w:r>
              <w:rPr>
                <w:sz w:val="22"/>
                <w:szCs w:val="22"/>
              </w:rPr>
              <w:t>z-Stat</w:t>
            </w:r>
          </w:p>
        </w:tc>
        <w:tc>
          <w:tcPr>
            <w:tcW w:w="747" w:type="pct"/>
            <w:tcBorders>
              <w:top w:val="nil"/>
              <w:left w:val="nil"/>
              <w:bottom w:val="nil"/>
              <w:right w:val="nil"/>
            </w:tcBorders>
            <w:tcMar>
              <w:top w:w="40" w:type="dxa"/>
              <w:left w:w="40" w:type="dxa"/>
              <w:bottom w:w="40" w:type="dxa"/>
              <w:right w:w="40" w:type="dxa"/>
            </w:tcMar>
            <w:vAlign w:val="bottom"/>
          </w:tcPr>
          <w:p w14:paraId="75D664F3" w14:textId="77777777" w:rsidR="002C4E1B" w:rsidRDefault="002C4E1B" w:rsidP="00442192">
            <w:pPr>
              <w:widowControl w:val="0"/>
              <w:spacing w:line="276" w:lineRule="auto"/>
              <w:jc w:val="center"/>
              <w:rPr>
                <w:rFonts w:ascii="Arial" w:eastAsia="Arial" w:hAnsi="Arial" w:cs="Arial"/>
                <w:sz w:val="20"/>
                <w:szCs w:val="20"/>
              </w:rPr>
            </w:pPr>
            <w:r>
              <w:rPr>
                <w:sz w:val="22"/>
                <w:szCs w:val="22"/>
              </w:rPr>
              <w:t>P-value</w:t>
            </w:r>
          </w:p>
        </w:tc>
        <w:tc>
          <w:tcPr>
            <w:tcW w:w="675" w:type="pct"/>
            <w:tcBorders>
              <w:top w:val="nil"/>
              <w:left w:val="nil"/>
              <w:bottom w:val="nil"/>
              <w:right w:val="nil"/>
            </w:tcBorders>
            <w:tcMar>
              <w:top w:w="40" w:type="dxa"/>
              <w:left w:w="40" w:type="dxa"/>
              <w:bottom w:w="40" w:type="dxa"/>
              <w:right w:w="40" w:type="dxa"/>
            </w:tcMar>
            <w:vAlign w:val="bottom"/>
          </w:tcPr>
          <w:p w14:paraId="3CEBC5C0" w14:textId="77777777" w:rsidR="002C4E1B" w:rsidRDefault="002C4E1B" w:rsidP="00442192">
            <w:pPr>
              <w:widowControl w:val="0"/>
              <w:spacing w:line="276" w:lineRule="auto"/>
              <w:jc w:val="center"/>
              <w:rPr>
                <w:rFonts w:ascii="Arial" w:eastAsia="Arial" w:hAnsi="Arial" w:cs="Arial"/>
                <w:sz w:val="20"/>
                <w:szCs w:val="20"/>
              </w:rPr>
            </w:pPr>
            <w:r>
              <w:rPr>
                <w:sz w:val="22"/>
                <w:szCs w:val="22"/>
              </w:rPr>
              <w:t>Coef</w:t>
            </w:r>
          </w:p>
        </w:tc>
        <w:tc>
          <w:tcPr>
            <w:tcW w:w="675" w:type="pct"/>
            <w:tcBorders>
              <w:top w:val="nil"/>
              <w:left w:val="nil"/>
              <w:bottom w:val="nil"/>
              <w:right w:val="nil"/>
            </w:tcBorders>
            <w:tcMar>
              <w:top w:w="40" w:type="dxa"/>
              <w:left w:w="40" w:type="dxa"/>
              <w:bottom w:w="40" w:type="dxa"/>
              <w:right w:w="40" w:type="dxa"/>
            </w:tcMar>
            <w:vAlign w:val="bottom"/>
          </w:tcPr>
          <w:p w14:paraId="3C0E19D0" w14:textId="77777777" w:rsidR="002C4E1B" w:rsidRDefault="002C4E1B" w:rsidP="00442192">
            <w:pPr>
              <w:widowControl w:val="0"/>
              <w:spacing w:line="276" w:lineRule="auto"/>
              <w:jc w:val="center"/>
              <w:rPr>
                <w:rFonts w:ascii="Arial" w:eastAsia="Arial" w:hAnsi="Arial" w:cs="Arial"/>
                <w:sz w:val="20"/>
                <w:szCs w:val="20"/>
              </w:rPr>
            </w:pPr>
            <w:r>
              <w:rPr>
                <w:sz w:val="22"/>
                <w:szCs w:val="22"/>
              </w:rPr>
              <w:t>z-Stat</w:t>
            </w:r>
          </w:p>
        </w:tc>
        <w:tc>
          <w:tcPr>
            <w:tcW w:w="675" w:type="pct"/>
            <w:tcBorders>
              <w:top w:val="nil"/>
              <w:left w:val="nil"/>
              <w:bottom w:val="nil"/>
              <w:right w:val="nil"/>
            </w:tcBorders>
            <w:tcMar>
              <w:top w:w="40" w:type="dxa"/>
              <w:left w:w="40" w:type="dxa"/>
              <w:bottom w:w="40" w:type="dxa"/>
              <w:right w:w="40" w:type="dxa"/>
            </w:tcMar>
            <w:vAlign w:val="bottom"/>
          </w:tcPr>
          <w:p w14:paraId="040109D9" w14:textId="77777777" w:rsidR="002C4E1B" w:rsidRDefault="002C4E1B" w:rsidP="00442192">
            <w:pPr>
              <w:widowControl w:val="0"/>
              <w:spacing w:line="276" w:lineRule="auto"/>
              <w:jc w:val="center"/>
              <w:rPr>
                <w:rFonts w:ascii="Arial" w:eastAsia="Arial" w:hAnsi="Arial" w:cs="Arial"/>
                <w:sz w:val="20"/>
                <w:szCs w:val="20"/>
              </w:rPr>
            </w:pPr>
            <w:r>
              <w:rPr>
                <w:sz w:val="22"/>
                <w:szCs w:val="22"/>
              </w:rPr>
              <w:t>P-value</w:t>
            </w:r>
          </w:p>
        </w:tc>
      </w:tr>
      <w:tr w:rsidR="002C4E1B" w14:paraId="04D6FACE" w14:textId="77777777" w:rsidTr="00A27EDC">
        <w:trPr>
          <w:trHeight w:val="315"/>
        </w:trPr>
        <w:tc>
          <w:tcPr>
            <w:tcW w:w="5000" w:type="pct"/>
            <w:gridSpan w:val="7"/>
            <w:tcBorders>
              <w:top w:val="nil"/>
              <w:left w:val="nil"/>
              <w:bottom w:val="nil"/>
              <w:right w:val="nil"/>
            </w:tcBorders>
            <w:tcMar>
              <w:top w:w="40" w:type="dxa"/>
              <w:left w:w="40" w:type="dxa"/>
              <w:bottom w:w="40" w:type="dxa"/>
              <w:right w:w="40" w:type="dxa"/>
            </w:tcMar>
            <w:vAlign w:val="bottom"/>
          </w:tcPr>
          <w:p w14:paraId="4E3FE8E8" w14:textId="77777777" w:rsidR="002C4E1B" w:rsidRDefault="002C4E1B" w:rsidP="00442192">
            <w:pPr>
              <w:widowControl w:val="0"/>
              <w:spacing w:line="276" w:lineRule="auto"/>
              <w:rPr>
                <w:rFonts w:ascii="Arial" w:eastAsia="Arial" w:hAnsi="Arial" w:cs="Arial"/>
                <w:sz w:val="20"/>
                <w:szCs w:val="20"/>
              </w:rPr>
            </w:pPr>
            <w:r>
              <w:rPr>
                <w:sz w:val="22"/>
                <w:szCs w:val="22"/>
              </w:rPr>
              <w:t>Mean Equation</w:t>
            </w:r>
          </w:p>
        </w:tc>
      </w:tr>
      <w:tr w:rsidR="002C4E1B" w14:paraId="42E00016"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660613D" w14:textId="77777777" w:rsidR="002C4E1B" w:rsidRDefault="002C4E1B" w:rsidP="00A27EDC">
            <w:pPr>
              <w:widowControl w:val="0"/>
              <w:spacing w:line="276" w:lineRule="auto"/>
              <w:rPr>
                <w:rFonts w:ascii="Arial" w:eastAsia="Arial" w:hAnsi="Arial" w:cs="Arial"/>
                <w:sz w:val="20"/>
                <w:szCs w:val="20"/>
              </w:rPr>
            </w:pPr>
            <w:r>
              <w:rPr>
                <w:sz w:val="22"/>
                <w:szCs w:val="22"/>
              </w:rPr>
              <w:t>C(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A7F4809"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7FFB6A2A" w14:textId="77777777" w:rsidR="002C4E1B" w:rsidRDefault="002C4E1B" w:rsidP="00442192">
            <w:pPr>
              <w:widowControl w:val="0"/>
              <w:spacing w:line="276" w:lineRule="auto"/>
              <w:jc w:val="center"/>
              <w:rPr>
                <w:rFonts w:ascii="Arial" w:eastAsia="Arial" w:hAnsi="Arial" w:cs="Arial"/>
                <w:sz w:val="20"/>
                <w:szCs w:val="20"/>
              </w:rPr>
            </w:pPr>
            <w:r>
              <w:rPr>
                <w:sz w:val="22"/>
                <w:szCs w:val="22"/>
              </w:rPr>
              <w:t>0.75</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6B24D8D9" w14:textId="77777777" w:rsidR="002C4E1B" w:rsidRDefault="002C4E1B" w:rsidP="00442192">
            <w:pPr>
              <w:widowControl w:val="0"/>
              <w:spacing w:line="276" w:lineRule="auto"/>
              <w:jc w:val="center"/>
              <w:rPr>
                <w:rFonts w:ascii="Arial" w:eastAsia="Arial" w:hAnsi="Arial" w:cs="Arial"/>
                <w:sz w:val="20"/>
                <w:szCs w:val="20"/>
              </w:rPr>
            </w:pPr>
            <w:r>
              <w:rPr>
                <w:sz w:val="22"/>
                <w:szCs w:val="22"/>
              </w:rPr>
              <w:t>0.4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F9FE5F4"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445BBDA" w14:textId="77777777" w:rsidR="002C4E1B" w:rsidRDefault="002C4E1B" w:rsidP="00442192">
            <w:pPr>
              <w:widowControl w:val="0"/>
              <w:spacing w:line="276" w:lineRule="auto"/>
              <w:jc w:val="center"/>
              <w:rPr>
                <w:rFonts w:ascii="Arial" w:eastAsia="Arial" w:hAnsi="Arial" w:cs="Arial"/>
                <w:sz w:val="20"/>
                <w:szCs w:val="20"/>
              </w:rPr>
            </w:pPr>
            <w:r>
              <w:rPr>
                <w:sz w:val="22"/>
                <w:szCs w:val="22"/>
              </w:rPr>
              <w:t>2.4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244578F" w14:textId="77777777" w:rsidR="002C4E1B" w:rsidRDefault="002C4E1B" w:rsidP="00442192">
            <w:pPr>
              <w:widowControl w:val="0"/>
              <w:spacing w:line="276" w:lineRule="auto"/>
              <w:jc w:val="center"/>
              <w:rPr>
                <w:rFonts w:ascii="Arial" w:eastAsia="Arial" w:hAnsi="Arial" w:cs="Arial"/>
                <w:sz w:val="20"/>
                <w:szCs w:val="20"/>
              </w:rPr>
            </w:pPr>
            <w:r>
              <w:rPr>
                <w:sz w:val="22"/>
                <w:szCs w:val="22"/>
              </w:rPr>
              <w:t>0.02</w:t>
            </w:r>
          </w:p>
        </w:tc>
      </w:tr>
      <w:tr w:rsidR="002C4E1B" w14:paraId="7E6F2A55"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26701EA4" w14:textId="77777777" w:rsidR="002C4E1B" w:rsidRDefault="002C4E1B" w:rsidP="00A27EDC">
            <w:pPr>
              <w:widowControl w:val="0"/>
              <w:spacing w:line="276" w:lineRule="auto"/>
              <w:rPr>
                <w:rFonts w:ascii="Arial" w:eastAsia="Arial" w:hAnsi="Arial" w:cs="Arial"/>
                <w:sz w:val="20"/>
                <w:szCs w:val="20"/>
              </w:rPr>
            </w:pPr>
            <w:r>
              <w:rPr>
                <w:sz w:val="22"/>
                <w:szCs w:val="22"/>
              </w:rPr>
              <w:t>C(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6543A78"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5853CC9B" w14:textId="77777777" w:rsidR="002C4E1B" w:rsidRDefault="002C4E1B" w:rsidP="00442192">
            <w:pPr>
              <w:widowControl w:val="0"/>
              <w:spacing w:line="276" w:lineRule="auto"/>
              <w:jc w:val="center"/>
              <w:rPr>
                <w:rFonts w:ascii="Arial" w:eastAsia="Arial" w:hAnsi="Arial" w:cs="Arial"/>
                <w:sz w:val="20"/>
                <w:szCs w:val="20"/>
              </w:rPr>
            </w:pPr>
            <w:r>
              <w:rPr>
                <w:sz w:val="22"/>
                <w:szCs w:val="22"/>
              </w:rPr>
              <w:t>0.02</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21DD4D4C" w14:textId="77777777" w:rsidR="002C4E1B" w:rsidRDefault="002C4E1B" w:rsidP="00442192">
            <w:pPr>
              <w:widowControl w:val="0"/>
              <w:spacing w:line="276" w:lineRule="auto"/>
              <w:jc w:val="center"/>
              <w:rPr>
                <w:rFonts w:ascii="Arial" w:eastAsia="Arial" w:hAnsi="Arial" w:cs="Arial"/>
                <w:sz w:val="20"/>
                <w:szCs w:val="20"/>
              </w:rPr>
            </w:pPr>
            <w:r>
              <w:rPr>
                <w:sz w:val="22"/>
                <w:szCs w:val="22"/>
              </w:rPr>
              <w:t>0.98</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1EB212B"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464502D" w14:textId="77777777" w:rsidR="002C4E1B" w:rsidRDefault="002C4E1B" w:rsidP="00442192">
            <w:pPr>
              <w:widowControl w:val="0"/>
              <w:spacing w:line="276" w:lineRule="auto"/>
              <w:jc w:val="center"/>
              <w:rPr>
                <w:rFonts w:ascii="Arial" w:eastAsia="Arial" w:hAnsi="Arial" w:cs="Arial"/>
                <w:sz w:val="20"/>
                <w:szCs w:val="20"/>
              </w:rPr>
            </w:pPr>
            <w:r>
              <w:rPr>
                <w:sz w:val="22"/>
                <w:szCs w:val="22"/>
              </w:rPr>
              <w:t>0.19</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764BB38" w14:textId="77777777" w:rsidR="002C4E1B" w:rsidRDefault="002C4E1B" w:rsidP="00442192">
            <w:pPr>
              <w:widowControl w:val="0"/>
              <w:spacing w:line="276" w:lineRule="auto"/>
              <w:jc w:val="center"/>
              <w:rPr>
                <w:rFonts w:ascii="Arial" w:eastAsia="Arial" w:hAnsi="Arial" w:cs="Arial"/>
                <w:sz w:val="20"/>
                <w:szCs w:val="20"/>
              </w:rPr>
            </w:pPr>
            <w:r>
              <w:rPr>
                <w:sz w:val="22"/>
                <w:szCs w:val="22"/>
              </w:rPr>
              <w:t>0.85</w:t>
            </w:r>
          </w:p>
        </w:tc>
      </w:tr>
      <w:tr w:rsidR="002C4E1B" w14:paraId="15E74947"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9B7FAAA" w14:textId="77777777" w:rsidR="002C4E1B" w:rsidRDefault="002C4E1B" w:rsidP="00A27EDC">
            <w:pPr>
              <w:widowControl w:val="0"/>
              <w:spacing w:line="276" w:lineRule="auto"/>
              <w:rPr>
                <w:rFonts w:ascii="Arial" w:eastAsia="Arial" w:hAnsi="Arial" w:cs="Arial"/>
                <w:sz w:val="20"/>
                <w:szCs w:val="20"/>
              </w:rPr>
            </w:pPr>
            <w:r>
              <w:rPr>
                <w:sz w:val="22"/>
                <w:szCs w:val="22"/>
              </w:rPr>
              <w:t>C(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21801EE"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E0EEDD1" w14:textId="77777777" w:rsidR="002C4E1B" w:rsidRDefault="002C4E1B" w:rsidP="00442192">
            <w:pPr>
              <w:widowControl w:val="0"/>
              <w:spacing w:line="276" w:lineRule="auto"/>
              <w:jc w:val="center"/>
              <w:rPr>
                <w:rFonts w:ascii="Arial" w:eastAsia="Arial" w:hAnsi="Arial" w:cs="Arial"/>
                <w:sz w:val="20"/>
                <w:szCs w:val="20"/>
              </w:rPr>
            </w:pPr>
            <w:r>
              <w:rPr>
                <w:sz w:val="22"/>
                <w:szCs w:val="22"/>
              </w:rPr>
              <w:t>1.57</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DC62333" w14:textId="77777777" w:rsidR="002C4E1B" w:rsidRDefault="002C4E1B" w:rsidP="00442192">
            <w:pPr>
              <w:widowControl w:val="0"/>
              <w:spacing w:line="276" w:lineRule="auto"/>
              <w:jc w:val="center"/>
              <w:rPr>
                <w:rFonts w:ascii="Arial" w:eastAsia="Arial" w:hAnsi="Arial" w:cs="Arial"/>
                <w:sz w:val="20"/>
                <w:szCs w:val="20"/>
              </w:rPr>
            </w:pPr>
            <w:r>
              <w:rPr>
                <w:sz w:val="22"/>
                <w:szCs w:val="22"/>
              </w:rPr>
              <w:t>0.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5411ECF"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E47EFBF" w14:textId="77777777" w:rsidR="002C4E1B" w:rsidRDefault="002C4E1B" w:rsidP="00442192">
            <w:pPr>
              <w:widowControl w:val="0"/>
              <w:spacing w:line="276" w:lineRule="auto"/>
              <w:jc w:val="center"/>
              <w:rPr>
                <w:rFonts w:ascii="Arial" w:eastAsia="Arial" w:hAnsi="Arial" w:cs="Arial"/>
                <w:sz w:val="20"/>
                <w:szCs w:val="20"/>
              </w:rPr>
            </w:pPr>
            <w:r>
              <w:rPr>
                <w:sz w:val="22"/>
                <w:szCs w:val="22"/>
              </w:rPr>
              <w:t>2.6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8C558AB" w14:textId="77777777" w:rsidR="002C4E1B" w:rsidRDefault="002C4E1B" w:rsidP="00442192">
            <w:pPr>
              <w:widowControl w:val="0"/>
              <w:spacing w:line="276" w:lineRule="auto"/>
              <w:jc w:val="center"/>
              <w:rPr>
                <w:rFonts w:ascii="Arial" w:eastAsia="Arial" w:hAnsi="Arial" w:cs="Arial"/>
                <w:sz w:val="20"/>
                <w:szCs w:val="20"/>
              </w:rPr>
            </w:pPr>
            <w:r>
              <w:rPr>
                <w:sz w:val="22"/>
                <w:szCs w:val="22"/>
              </w:rPr>
              <w:t>0.01</w:t>
            </w:r>
          </w:p>
        </w:tc>
      </w:tr>
      <w:tr w:rsidR="002C4E1B" w14:paraId="384153A8"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64F2E243" w14:textId="77777777" w:rsidR="002C4E1B" w:rsidRDefault="002C4E1B" w:rsidP="00A27EDC">
            <w:pPr>
              <w:widowControl w:val="0"/>
              <w:spacing w:line="276" w:lineRule="auto"/>
              <w:rPr>
                <w:rFonts w:ascii="Arial" w:eastAsia="Arial" w:hAnsi="Arial" w:cs="Arial"/>
                <w:sz w:val="20"/>
                <w:szCs w:val="20"/>
              </w:rPr>
            </w:pPr>
            <w:r>
              <w:rPr>
                <w:sz w:val="22"/>
                <w:szCs w:val="22"/>
              </w:rPr>
              <w:t>C(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4DF0A64" w14:textId="77777777" w:rsidR="002C4E1B" w:rsidRDefault="002C4E1B" w:rsidP="00442192">
            <w:pPr>
              <w:widowControl w:val="0"/>
              <w:spacing w:line="276" w:lineRule="auto"/>
              <w:jc w:val="center"/>
              <w:rPr>
                <w:rFonts w:ascii="Arial" w:eastAsia="Arial" w:hAnsi="Arial" w:cs="Arial"/>
                <w:sz w:val="20"/>
                <w:szCs w:val="20"/>
              </w:rPr>
            </w:pPr>
            <w:r>
              <w:rPr>
                <w:sz w:val="22"/>
                <w:szCs w:val="22"/>
              </w:rPr>
              <w:t>-0.0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B9E874E" w14:textId="77777777" w:rsidR="002C4E1B" w:rsidRDefault="002C4E1B" w:rsidP="00442192">
            <w:pPr>
              <w:widowControl w:val="0"/>
              <w:spacing w:line="276" w:lineRule="auto"/>
              <w:jc w:val="center"/>
              <w:rPr>
                <w:rFonts w:ascii="Arial" w:eastAsia="Arial" w:hAnsi="Arial" w:cs="Arial"/>
                <w:sz w:val="20"/>
                <w:szCs w:val="20"/>
              </w:rPr>
            </w:pPr>
            <w:r>
              <w:rPr>
                <w:sz w:val="22"/>
                <w:szCs w:val="22"/>
              </w:rPr>
              <w:t>-1.36</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5BB9812B" w14:textId="77777777" w:rsidR="002C4E1B" w:rsidRDefault="002C4E1B" w:rsidP="00442192">
            <w:pPr>
              <w:widowControl w:val="0"/>
              <w:spacing w:line="276" w:lineRule="auto"/>
              <w:jc w:val="center"/>
              <w:rPr>
                <w:rFonts w:ascii="Arial" w:eastAsia="Arial" w:hAnsi="Arial" w:cs="Arial"/>
                <w:sz w:val="20"/>
                <w:szCs w:val="20"/>
              </w:rPr>
            </w:pPr>
            <w:r>
              <w:rPr>
                <w:sz w:val="22"/>
                <w:szCs w:val="22"/>
              </w:rPr>
              <w:t>0.1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69D338C" w14:textId="77777777" w:rsidR="002C4E1B" w:rsidRDefault="002C4E1B" w:rsidP="00442192">
            <w:pPr>
              <w:widowControl w:val="0"/>
              <w:spacing w:line="276" w:lineRule="auto"/>
              <w:jc w:val="center"/>
              <w:rPr>
                <w:rFonts w:ascii="Arial" w:eastAsia="Arial" w:hAnsi="Arial" w:cs="Arial"/>
                <w:sz w:val="20"/>
                <w:szCs w:val="20"/>
              </w:rPr>
            </w:pPr>
            <w:r>
              <w:rPr>
                <w:sz w:val="22"/>
                <w:szCs w:val="22"/>
              </w:rPr>
              <w:t>-0.0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7CF7567" w14:textId="77777777" w:rsidR="002C4E1B" w:rsidRDefault="002C4E1B" w:rsidP="00442192">
            <w:pPr>
              <w:widowControl w:val="0"/>
              <w:spacing w:line="276" w:lineRule="auto"/>
              <w:jc w:val="center"/>
              <w:rPr>
                <w:rFonts w:ascii="Arial" w:eastAsia="Arial" w:hAnsi="Arial" w:cs="Arial"/>
                <w:sz w:val="20"/>
                <w:szCs w:val="20"/>
              </w:rPr>
            </w:pPr>
            <w:r>
              <w:rPr>
                <w:sz w:val="22"/>
                <w:szCs w:val="22"/>
              </w:rPr>
              <w:t>-1.0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CD7A77E" w14:textId="77777777" w:rsidR="002C4E1B" w:rsidRDefault="002C4E1B" w:rsidP="00442192">
            <w:pPr>
              <w:widowControl w:val="0"/>
              <w:spacing w:line="276" w:lineRule="auto"/>
              <w:jc w:val="center"/>
              <w:rPr>
                <w:rFonts w:ascii="Arial" w:eastAsia="Arial" w:hAnsi="Arial" w:cs="Arial"/>
                <w:sz w:val="20"/>
                <w:szCs w:val="20"/>
              </w:rPr>
            </w:pPr>
            <w:r>
              <w:rPr>
                <w:sz w:val="22"/>
                <w:szCs w:val="22"/>
              </w:rPr>
              <w:t>0.31</w:t>
            </w:r>
          </w:p>
        </w:tc>
      </w:tr>
      <w:tr w:rsidR="002C4E1B" w14:paraId="202781AF"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3D33276D" w14:textId="77777777" w:rsidR="002C4E1B" w:rsidRDefault="002C4E1B" w:rsidP="00A27EDC">
            <w:pPr>
              <w:widowControl w:val="0"/>
              <w:spacing w:line="276" w:lineRule="auto"/>
              <w:rPr>
                <w:rFonts w:ascii="Arial" w:eastAsia="Arial" w:hAnsi="Arial" w:cs="Arial"/>
                <w:sz w:val="20"/>
                <w:szCs w:val="20"/>
              </w:rPr>
            </w:pPr>
            <w:r>
              <w:rPr>
                <w:sz w:val="22"/>
                <w:szCs w:val="22"/>
              </w:rPr>
              <w:t>C(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E7C60CE"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349AA15E" w14:textId="77777777" w:rsidR="002C4E1B" w:rsidRDefault="002C4E1B" w:rsidP="00442192">
            <w:pPr>
              <w:widowControl w:val="0"/>
              <w:spacing w:line="276" w:lineRule="auto"/>
              <w:jc w:val="center"/>
              <w:rPr>
                <w:rFonts w:ascii="Arial" w:eastAsia="Arial" w:hAnsi="Arial" w:cs="Arial"/>
                <w:sz w:val="20"/>
                <w:szCs w:val="20"/>
              </w:rPr>
            </w:pPr>
            <w:r>
              <w:rPr>
                <w:sz w:val="22"/>
                <w:szCs w:val="22"/>
              </w:rPr>
              <w:t>-0.0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2B2D6798" w14:textId="77777777" w:rsidR="002C4E1B" w:rsidRDefault="002C4E1B" w:rsidP="00442192">
            <w:pPr>
              <w:widowControl w:val="0"/>
              <w:spacing w:line="276" w:lineRule="auto"/>
              <w:jc w:val="center"/>
              <w:rPr>
                <w:rFonts w:ascii="Arial" w:eastAsia="Arial" w:hAnsi="Arial" w:cs="Arial"/>
                <w:sz w:val="20"/>
                <w:szCs w:val="20"/>
              </w:rPr>
            </w:pPr>
            <w:r>
              <w:rPr>
                <w:sz w:val="22"/>
                <w:szCs w:val="22"/>
              </w:rPr>
              <w:t>0.98</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7EC00E6"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3EB2065" w14:textId="77777777" w:rsidR="002C4E1B" w:rsidRDefault="002C4E1B" w:rsidP="00442192">
            <w:pPr>
              <w:widowControl w:val="0"/>
              <w:spacing w:line="276" w:lineRule="auto"/>
              <w:jc w:val="center"/>
              <w:rPr>
                <w:rFonts w:ascii="Arial" w:eastAsia="Arial" w:hAnsi="Arial" w:cs="Arial"/>
                <w:sz w:val="20"/>
                <w:szCs w:val="20"/>
              </w:rPr>
            </w:pPr>
            <w:r>
              <w:rPr>
                <w:sz w:val="22"/>
                <w:szCs w:val="22"/>
              </w:rPr>
              <w:t>1.49</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E4675F1" w14:textId="77777777" w:rsidR="002C4E1B" w:rsidRDefault="002C4E1B" w:rsidP="00442192">
            <w:pPr>
              <w:widowControl w:val="0"/>
              <w:spacing w:line="276" w:lineRule="auto"/>
              <w:jc w:val="center"/>
              <w:rPr>
                <w:rFonts w:ascii="Arial" w:eastAsia="Arial" w:hAnsi="Arial" w:cs="Arial"/>
                <w:sz w:val="20"/>
                <w:szCs w:val="20"/>
              </w:rPr>
            </w:pPr>
            <w:r>
              <w:rPr>
                <w:sz w:val="22"/>
                <w:szCs w:val="22"/>
              </w:rPr>
              <w:t>0.14</w:t>
            </w:r>
          </w:p>
        </w:tc>
      </w:tr>
      <w:tr w:rsidR="002C4E1B" w14:paraId="034A96EA"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26A6D60A" w14:textId="77777777" w:rsidR="002C4E1B" w:rsidRDefault="002C4E1B" w:rsidP="00A27EDC">
            <w:pPr>
              <w:widowControl w:val="0"/>
              <w:spacing w:line="276" w:lineRule="auto"/>
              <w:rPr>
                <w:rFonts w:ascii="Arial" w:eastAsia="Arial" w:hAnsi="Arial" w:cs="Arial"/>
                <w:sz w:val="20"/>
                <w:szCs w:val="20"/>
              </w:rPr>
            </w:pPr>
            <w:r>
              <w:rPr>
                <w:sz w:val="22"/>
                <w:szCs w:val="22"/>
              </w:rPr>
              <w:t>C(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96E11B3" w14:textId="77777777" w:rsidR="002C4E1B" w:rsidRDefault="002C4E1B" w:rsidP="00442192">
            <w:pPr>
              <w:widowControl w:val="0"/>
              <w:spacing w:line="276" w:lineRule="auto"/>
              <w:jc w:val="center"/>
              <w:rPr>
                <w:rFonts w:ascii="Arial" w:eastAsia="Arial" w:hAnsi="Arial" w:cs="Arial"/>
                <w:sz w:val="20"/>
                <w:szCs w:val="20"/>
              </w:rPr>
            </w:pPr>
            <w:r>
              <w:rPr>
                <w:sz w:val="22"/>
                <w:szCs w:val="22"/>
              </w:rPr>
              <w:t>0.04</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3EA9F896" w14:textId="77777777" w:rsidR="002C4E1B" w:rsidRDefault="002C4E1B" w:rsidP="00442192">
            <w:pPr>
              <w:widowControl w:val="0"/>
              <w:spacing w:line="276" w:lineRule="auto"/>
              <w:jc w:val="center"/>
              <w:rPr>
                <w:rFonts w:ascii="Arial" w:eastAsia="Arial" w:hAnsi="Arial" w:cs="Arial"/>
                <w:sz w:val="20"/>
                <w:szCs w:val="20"/>
              </w:rPr>
            </w:pPr>
            <w:r>
              <w:rPr>
                <w:sz w:val="22"/>
                <w:szCs w:val="22"/>
              </w:rPr>
              <w:t>3.40</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19B2764D"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E711959" w14:textId="77777777" w:rsidR="002C4E1B" w:rsidRDefault="002C4E1B" w:rsidP="00442192">
            <w:pPr>
              <w:widowControl w:val="0"/>
              <w:spacing w:line="276" w:lineRule="auto"/>
              <w:jc w:val="center"/>
              <w:rPr>
                <w:rFonts w:ascii="Arial" w:eastAsia="Arial" w:hAnsi="Arial" w:cs="Arial"/>
                <w:sz w:val="20"/>
                <w:szCs w:val="20"/>
              </w:rPr>
            </w:pPr>
            <w:r>
              <w:rPr>
                <w:sz w:val="22"/>
                <w:szCs w:val="22"/>
              </w:rPr>
              <w:t>0.0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3E66013" w14:textId="77777777" w:rsidR="002C4E1B" w:rsidRDefault="002C4E1B" w:rsidP="00442192">
            <w:pPr>
              <w:widowControl w:val="0"/>
              <w:spacing w:line="276" w:lineRule="auto"/>
              <w:jc w:val="center"/>
              <w:rPr>
                <w:rFonts w:ascii="Arial" w:eastAsia="Arial" w:hAnsi="Arial" w:cs="Arial"/>
                <w:sz w:val="20"/>
                <w:szCs w:val="20"/>
              </w:rPr>
            </w:pPr>
            <w:r>
              <w:rPr>
                <w:sz w:val="22"/>
                <w:szCs w:val="22"/>
              </w:rPr>
              <w:t>2.5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8006C61" w14:textId="77777777" w:rsidR="002C4E1B" w:rsidRDefault="002C4E1B" w:rsidP="00442192">
            <w:pPr>
              <w:widowControl w:val="0"/>
              <w:spacing w:line="276" w:lineRule="auto"/>
              <w:jc w:val="center"/>
              <w:rPr>
                <w:rFonts w:ascii="Arial" w:eastAsia="Arial" w:hAnsi="Arial" w:cs="Arial"/>
                <w:sz w:val="20"/>
                <w:szCs w:val="20"/>
              </w:rPr>
            </w:pPr>
            <w:r>
              <w:rPr>
                <w:sz w:val="22"/>
                <w:szCs w:val="22"/>
              </w:rPr>
              <w:t>0.01</w:t>
            </w:r>
          </w:p>
        </w:tc>
      </w:tr>
      <w:tr w:rsidR="002C4E1B" w14:paraId="22CE2180" w14:textId="77777777" w:rsidTr="00A27EDC">
        <w:trPr>
          <w:trHeight w:val="315"/>
        </w:trPr>
        <w:tc>
          <w:tcPr>
            <w:tcW w:w="5000" w:type="pct"/>
            <w:gridSpan w:val="7"/>
            <w:tcBorders>
              <w:top w:val="nil"/>
              <w:left w:val="nil"/>
              <w:bottom w:val="nil"/>
              <w:right w:val="nil"/>
            </w:tcBorders>
            <w:shd w:val="clear" w:color="auto" w:fill="auto"/>
            <w:tcMar>
              <w:top w:w="40" w:type="dxa"/>
              <w:left w:w="40" w:type="dxa"/>
              <w:bottom w:w="40" w:type="dxa"/>
              <w:right w:w="40" w:type="dxa"/>
            </w:tcMar>
            <w:vAlign w:val="bottom"/>
          </w:tcPr>
          <w:p w14:paraId="5F8C4208" w14:textId="77777777" w:rsidR="002C4E1B" w:rsidRDefault="002C4E1B" w:rsidP="00442192">
            <w:pPr>
              <w:widowControl w:val="0"/>
              <w:spacing w:line="276" w:lineRule="auto"/>
              <w:rPr>
                <w:rFonts w:ascii="Arial" w:eastAsia="Arial" w:hAnsi="Arial" w:cs="Arial"/>
                <w:sz w:val="20"/>
                <w:szCs w:val="20"/>
              </w:rPr>
            </w:pPr>
            <w:r>
              <w:rPr>
                <w:sz w:val="22"/>
                <w:szCs w:val="22"/>
              </w:rPr>
              <w:t>Variance Equation</w:t>
            </w:r>
          </w:p>
        </w:tc>
      </w:tr>
      <w:tr w:rsidR="002C4E1B" w14:paraId="1E0DFFC4"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58E7E7E4" w14:textId="77777777" w:rsidR="002C4E1B" w:rsidRDefault="002C4E1B" w:rsidP="00A27EDC">
            <w:pPr>
              <w:widowControl w:val="0"/>
              <w:spacing w:line="276" w:lineRule="auto"/>
              <w:rPr>
                <w:rFonts w:ascii="Arial" w:eastAsia="Arial" w:hAnsi="Arial" w:cs="Arial"/>
                <w:sz w:val="20"/>
                <w:szCs w:val="20"/>
              </w:rPr>
            </w:pPr>
            <w:r>
              <w:rPr>
                <w:sz w:val="22"/>
                <w:szCs w:val="22"/>
              </w:rPr>
              <w:t>M(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3B7FF1A"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54C26A27" w14:textId="77777777" w:rsidR="002C4E1B" w:rsidRDefault="002C4E1B" w:rsidP="00442192">
            <w:pPr>
              <w:widowControl w:val="0"/>
              <w:spacing w:line="276" w:lineRule="auto"/>
              <w:jc w:val="center"/>
              <w:rPr>
                <w:rFonts w:ascii="Arial" w:eastAsia="Arial" w:hAnsi="Arial" w:cs="Arial"/>
                <w:sz w:val="20"/>
                <w:szCs w:val="20"/>
              </w:rPr>
            </w:pPr>
            <w:r>
              <w:rPr>
                <w:sz w:val="22"/>
                <w:szCs w:val="22"/>
              </w:rPr>
              <w:t>7.56</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416F2E9D"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15C0BB5"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33A1452" w14:textId="77777777" w:rsidR="002C4E1B" w:rsidRDefault="002C4E1B" w:rsidP="00442192">
            <w:pPr>
              <w:widowControl w:val="0"/>
              <w:spacing w:line="276" w:lineRule="auto"/>
              <w:jc w:val="center"/>
              <w:rPr>
                <w:rFonts w:ascii="Arial" w:eastAsia="Arial" w:hAnsi="Arial" w:cs="Arial"/>
                <w:sz w:val="20"/>
                <w:szCs w:val="20"/>
              </w:rPr>
            </w:pPr>
            <w:r>
              <w:rPr>
                <w:sz w:val="22"/>
                <w:szCs w:val="22"/>
              </w:rPr>
              <w:t>7.5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62A410B"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40D92D74"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A19C198" w14:textId="77777777" w:rsidR="002C4E1B" w:rsidRDefault="002C4E1B" w:rsidP="00A27EDC">
            <w:pPr>
              <w:widowControl w:val="0"/>
              <w:spacing w:line="276" w:lineRule="auto"/>
              <w:rPr>
                <w:rFonts w:ascii="Arial" w:eastAsia="Arial" w:hAnsi="Arial" w:cs="Arial"/>
                <w:sz w:val="20"/>
                <w:szCs w:val="20"/>
              </w:rPr>
            </w:pPr>
            <w:r>
              <w:rPr>
                <w:sz w:val="22"/>
                <w:szCs w:val="22"/>
              </w:rPr>
              <w:t>A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924B151" w14:textId="77777777" w:rsidR="002C4E1B" w:rsidRDefault="002C4E1B" w:rsidP="00442192">
            <w:pPr>
              <w:widowControl w:val="0"/>
              <w:spacing w:line="276" w:lineRule="auto"/>
              <w:jc w:val="center"/>
              <w:rPr>
                <w:rFonts w:ascii="Arial" w:eastAsia="Arial" w:hAnsi="Arial" w:cs="Arial"/>
                <w:sz w:val="20"/>
                <w:szCs w:val="20"/>
              </w:rPr>
            </w:pPr>
            <w:r>
              <w:rPr>
                <w:sz w:val="22"/>
                <w:szCs w:val="22"/>
              </w:rPr>
              <w:t>0.03</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3FB36D1B" w14:textId="77777777" w:rsidR="002C4E1B" w:rsidRDefault="002C4E1B" w:rsidP="00442192">
            <w:pPr>
              <w:widowControl w:val="0"/>
              <w:spacing w:line="276" w:lineRule="auto"/>
              <w:jc w:val="center"/>
              <w:rPr>
                <w:rFonts w:ascii="Arial" w:eastAsia="Arial" w:hAnsi="Arial" w:cs="Arial"/>
                <w:sz w:val="20"/>
                <w:szCs w:val="20"/>
              </w:rPr>
            </w:pPr>
            <w:r>
              <w:rPr>
                <w:sz w:val="22"/>
                <w:szCs w:val="22"/>
              </w:rPr>
              <w:t>32.8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616D883D"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210676C" w14:textId="77777777" w:rsidR="002C4E1B" w:rsidRDefault="002C4E1B" w:rsidP="00442192">
            <w:pPr>
              <w:widowControl w:val="0"/>
              <w:spacing w:line="276" w:lineRule="auto"/>
              <w:jc w:val="center"/>
              <w:rPr>
                <w:rFonts w:ascii="Arial" w:eastAsia="Arial" w:hAnsi="Arial" w:cs="Arial"/>
                <w:sz w:val="20"/>
                <w:szCs w:val="20"/>
              </w:rPr>
            </w:pPr>
            <w:r>
              <w:rPr>
                <w:sz w:val="22"/>
                <w:szCs w:val="22"/>
              </w:rPr>
              <w:t>0.0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A5C7D38" w14:textId="77777777" w:rsidR="002C4E1B" w:rsidRDefault="002C4E1B" w:rsidP="00442192">
            <w:pPr>
              <w:widowControl w:val="0"/>
              <w:spacing w:line="276" w:lineRule="auto"/>
              <w:jc w:val="center"/>
              <w:rPr>
                <w:rFonts w:ascii="Arial" w:eastAsia="Arial" w:hAnsi="Arial" w:cs="Arial"/>
                <w:sz w:val="20"/>
                <w:szCs w:val="20"/>
              </w:rPr>
            </w:pPr>
            <w:r>
              <w:rPr>
                <w:sz w:val="22"/>
                <w:szCs w:val="22"/>
              </w:rPr>
              <w:t>11.79</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93C7ECD"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0D7D5A62"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66B190B5" w14:textId="77777777" w:rsidR="002C4E1B" w:rsidRDefault="002C4E1B" w:rsidP="00A27EDC">
            <w:pPr>
              <w:widowControl w:val="0"/>
              <w:spacing w:line="276" w:lineRule="auto"/>
              <w:rPr>
                <w:rFonts w:ascii="Arial" w:eastAsia="Arial" w:hAnsi="Arial" w:cs="Arial"/>
                <w:sz w:val="20"/>
                <w:szCs w:val="20"/>
              </w:rPr>
            </w:pPr>
            <w:r>
              <w:rPr>
                <w:sz w:val="22"/>
                <w:szCs w:val="22"/>
              </w:rPr>
              <w:t>B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5095A3A" w14:textId="77777777" w:rsidR="002C4E1B" w:rsidRDefault="002C4E1B" w:rsidP="00442192">
            <w:pPr>
              <w:widowControl w:val="0"/>
              <w:spacing w:line="276" w:lineRule="auto"/>
              <w:jc w:val="center"/>
              <w:rPr>
                <w:rFonts w:ascii="Arial" w:eastAsia="Arial" w:hAnsi="Arial" w:cs="Arial"/>
                <w:sz w:val="20"/>
                <w:szCs w:val="20"/>
              </w:rPr>
            </w:pPr>
            <w:r>
              <w:rPr>
                <w:sz w:val="22"/>
                <w:szCs w:val="22"/>
              </w:rPr>
              <w:t>0.97</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2D7412F" w14:textId="77777777" w:rsidR="002C4E1B" w:rsidRDefault="002C4E1B" w:rsidP="00442192">
            <w:pPr>
              <w:widowControl w:val="0"/>
              <w:spacing w:line="276" w:lineRule="auto"/>
              <w:jc w:val="center"/>
              <w:rPr>
                <w:rFonts w:ascii="Arial" w:eastAsia="Arial" w:hAnsi="Arial" w:cs="Arial"/>
                <w:sz w:val="20"/>
                <w:szCs w:val="20"/>
              </w:rPr>
            </w:pPr>
            <w:r>
              <w:rPr>
                <w:sz w:val="22"/>
                <w:szCs w:val="22"/>
              </w:rPr>
              <w:t>1690.00</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66EC60F1"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54FF896" w14:textId="77777777" w:rsidR="002C4E1B" w:rsidRDefault="002C4E1B" w:rsidP="00442192">
            <w:pPr>
              <w:widowControl w:val="0"/>
              <w:spacing w:line="276" w:lineRule="auto"/>
              <w:jc w:val="center"/>
              <w:rPr>
                <w:rFonts w:ascii="Arial" w:eastAsia="Arial" w:hAnsi="Arial" w:cs="Arial"/>
                <w:sz w:val="20"/>
                <w:szCs w:val="20"/>
              </w:rPr>
            </w:pPr>
            <w:r>
              <w:rPr>
                <w:sz w:val="22"/>
                <w:szCs w:val="22"/>
              </w:rPr>
              <w:t>0.9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8004FB6" w14:textId="77777777" w:rsidR="002C4E1B" w:rsidRDefault="002C4E1B" w:rsidP="00442192">
            <w:pPr>
              <w:widowControl w:val="0"/>
              <w:spacing w:line="276" w:lineRule="auto"/>
              <w:jc w:val="center"/>
              <w:rPr>
                <w:rFonts w:ascii="Arial" w:eastAsia="Arial" w:hAnsi="Arial" w:cs="Arial"/>
                <w:sz w:val="20"/>
                <w:szCs w:val="20"/>
              </w:rPr>
            </w:pPr>
            <w:r>
              <w:rPr>
                <w:sz w:val="22"/>
                <w:szCs w:val="22"/>
              </w:rPr>
              <w:t>119.7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EFEBBF3"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1D8D4547"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D0113E2" w14:textId="77777777" w:rsidR="002C4E1B" w:rsidRDefault="002C4E1B" w:rsidP="00A27EDC">
            <w:pPr>
              <w:widowControl w:val="0"/>
              <w:spacing w:line="276" w:lineRule="auto"/>
              <w:rPr>
                <w:rFonts w:ascii="Arial" w:eastAsia="Arial" w:hAnsi="Arial" w:cs="Arial"/>
                <w:sz w:val="20"/>
                <w:szCs w:val="20"/>
              </w:rPr>
            </w:pPr>
            <w:r>
              <w:rPr>
                <w:sz w:val="22"/>
                <w:szCs w:val="22"/>
              </w:rPr>
              <w:t>M(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D647402"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21C33F54" w14:textId="77777777" w:rsidR="002C4E1B" w:rsidRDefault="002C4E1B" w:rsidP="00442192">
            <w:pPr>
              <w:widowControl w:val="0"/>
              <w:spacing w:line="276" w:lineRule="auto"/>
              <w:jc w:val="center"/>
              <w:rPr>
                <w:rFonts w:ascii="Arial" w:eastAsia="Arial" w:hAnsi="Arial" w:cs="Arial"/>
                <w:sz w:val="20"/>
                <w:szCs w:val="20"/>
              </w:rPr>
            </w:pPr>
            <w:r>
              <w:rPr>
                <w:sz w:val="22"/>
                <w:szCs w:val="22"/>
              </w:rPr>
              <w:t>8.34</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5A6141BF"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0241A1F"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40AFA04" w14:textId="77777777" w:rsidR="002C4E1B" w:rsidRDefault="002C4E1B" w:rsidP="00442192">
            <w:pPr>
              <w:widowControl w:val="0"/>
              <w:spacing w:line="276" w:lineRule="auto"/>
              <w:jc w:val="center"/>
              <w:rPr>
                <w:rFonts w:ascii="Arial" w:eastAsia="Arial" w:hAnsi="Arial" w:cs="Arial"/>
                <w:sz w:val="20"/>
                <w:szCs w:val="20"/>
              </w:rPr>
            </w:pPr>
            <w:r>
              <w:rPr>
                <w:sz w:val="22"/>
                <w:szCs w:val="22"/>
              </w:rPr>
              <w:t>5.6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42654BB"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3E4A3C3B"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FA7893D" w14:textId="77777777" w:rsidR="002C4E1B" w:rsidRDefault="002C4E1B" w:rsidP="00A27EDC">
            <w:pPr>
              <w:widowControl w:val="0"/>
              <w:spacing w:line="276" w:lineRule="auto"/>
              <w:rPr>
                <w:rFonts w:ascii="Arial" w:eastAsia="Arial" w:hAnsi="Arial" w:cs="Arial"/>
                <w:sz w:val="20"/>
                <w:szCs w:val="20"/>
              </w:rPr>
            </w:pPr>
            <w:r>
              <w:rPr>
                <w:sz w:val="22"/>
                <w:szCs w:val="22"/>
              </w:rPr>
              <w:t>A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948B7D5" w14:textId="77777777" w:rsidR="002C4E1B" w:rsidRDefault="002C4E1B" w:rsidP="00442192">
            <w:pPr>
              <w:widowControl w:val="0"/>
              <w:spacing w:line="276" w:lineRule="auto"/>
              <w:jc w:val="center"/>
              <w:rPr>
                <w:rFonts w:ascii="Arial" w:eastAsia="Arial" w:hAnsi="Arial" w:cs="Arial"/>
                <w:sz w:val="20"/>
                <w:szCs w:val="20"/>
              </w:rPr>
            </w:pPr>
            <w:r>
              <w:rPr>
                <w:sz w:val="22"/>
                <w:szCs w:val="22"/>
              </w:rPr>
              <w:t>0.08</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25C15BF1" w14:textId="77777777" w:rsidR="002C4E1B" w:rsidRDefault="002C4E1B" w:rsidP="00442192">
            <w:pPr>
              <w:widowControl w:val="0"/>
              <w:spacing w:line="276" w:lineRule="auto"/>
              <w:jc w:val="center"/>
              <w:rPr>
                <w:rFonts w:ascii="Arial" w:eastAsia="Arial" w:hAnsi="Arial" w:cs="Arial"/>
                <w:sz w:val="20"/>
                <w:szCs w:val="20"/>
              </w:rPr>
            </w:pPr>
            <w:r>
              <w:rPr>
                <w:sz w:val="22"/>
                <w:szCs w:val="22"/>
              </w:rPr>
              <w:t>20.51</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5F1062B"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A865C64" w14:textId="77777777" w:rsidR="002C4E1B" w:rsidRDefault="002C4E1B" w:rsidP="00442192">
            <w:pPr>
              <w:widowControl w:val="0"/>
              <w:spacing w:line="276" w:lineRule="auto"/>
              <w:jc w:val="center"/>
              <w:rPr>
                <w:rFonts w:ascii="Arial" w:eastAsia="Arial" w:hAnsi="Arial" w:cs="Arial"/>
                <w:sz w:val="20"/>
                <w:szCs w:val="20"/>
              </w:rPr>
            </w:pPr>
            <w:r>
              <w:rPr>
                <w:sz w:val="22"/>
                <w:szCs w:val="22"/>
              </w:rPr>
              <w:t>0.0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F9327B7" w14:textId="77777777" w:rsidR="002C4E1B" w:rsidRDefault="002C4E1B" w:rsidP="00442192">
            <w:pPr>
              <w:widowControl w:val="0"/>
              <w:spacing w:line="276" w:lineRule="auto"/>
              <w:jc w:val="center"/>
              <w:rPr>
                <w:rFonts w:ascii="Arial" w:eastAsia="Arial" w:hAnsi="Arial" w:cs="Arial"/>
                <w:sz w:val="20"/>
                <w:szCs w:val="20"/>
              </w:rPr>
            </w:pPr>
            <w:r>
              <w:rPr>
                <w:sz w:val="22"/>
                <w:szCs w:val="22"/>
              </w:rPr>
              <w:t>11.6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B678AF2"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5092844E"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0F586DD" w14:textId="77777777" w:rsidR="002C4E1B" w:rsidRDefault="002C4E1B" w:rsidP="00A27EDC">
            <w:pPr>
              <w:widowControl w:val="0"/>
              <w:spacing w:line="276" w:lineRule="auto"/>
              <w:rPr>
                <w:rFonts w:ascii="Arial" w:eastAsia="Arial" w:hAnsi="Arial" w:cs="Arial"/>
                <w:sz w:val="20"/>
                <w:szCs w:val="20"/>
              </w:rPr>
            </w:pPr>
            <w:r>
              <w:rPr>
                <w:sz w:val="22"/>
                <w:szCs w:val="22"/>
              </w:rPr>
              <w:t>B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643A78D" w14:textId="77777777" w:rsidR="002C4E1B" w:rsidRDefault="002C4E1B" w:rsidP="00442192">
            <w:pPr>
              <w:widowControl w:val="0"/>
              <w:spacing w:line="276" w:lineRule="auto"/>
              <w:jc w:val="center"/>
              <w:rPr>
                <w:rFonts w:ascii="Arial" w:eastAsia="Arial" w:hAnsi="Arial" w:cs="Arial"/>
                <w:sz w:val="20"/>
                <w:szCs w:val="20"/>
              </w:rPr>
            </w:pPr>
            <w:r>
              <w:rPr>
                <w:sz w:val="22"/>
                <w:szCs w:val="22"/>
              </w:rPr>
              <w:t>0.91</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C7F88D8" w14:textId="77777777" w:rsidR="002C4E1B" w:rsidRDefault="002C4E1B" w:rsidP="00442192">
            <w:pPr>
              <w:widowControl w:val="0"/>
              <w:spacing w:line="276" w:lineRule="auto"/>
              <w:jc w:val="center"/>
              <w:rPr>
                <w:rFonts w:ascii="Arial" w:eastAsia="Arial" w:hAnsi="Arial" w:cs="Arial"/>
                <w:sz w:val="20"/>
                <w:szCs w:val="20"/>
              </w:rPr>
            </w:pPr>
            <w:r>
              <w:rPr>
                <w:sz w:val="22"/>
                <w:szCs w:val="22"/>
              </w:rPr>
              <w:t>212.78</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13B177ED"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A526E15" w14:textId="77777777" w:rsidR="002C4E1B" w:rsidRDefault="002C4E1B" w:rsidP="00442192">
            <w:pPr>
              <w:widowControl w:val="0"/>
              <w:spacing w:line="276" w:lineRule="auto"/>
              <w:jc w:val="center"/>
              <w:rPr>
                <w:rFonts w:ascii="Arial" w:eastAsia="Arial" w:hAnsi="Arial" w:cs="Arial"/>
                <w:sz w:val="20"/>
                <w:szCs w:val="20"/>
              </w:rPr>
            </w:pPr>
            <w:r>
              <w:rPr>
                <w:sz w:val="22"/>
                <w:szCs w:val="22"/>
              </w:rPr>
              <w:t>0.9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755CAD5" w14:textId="77777777" w:rsidR="002C4E1B" w:rsidRDefault="002C4E1B" w:rsidP="00442192">
            <w:pPr>
              <w:widowControl w:val="0"/>
              <w:spacing w:line="276" w:lineRule="auto"/>
              <w:jc w:val="center"/>
              <w:rPr>
                <w:rFonts w:ascii="Arial" w:eastAsia="Arial" w:hAnsi="Arial" w:cs="Arial"/>
                <w:sz w:val="20"/>
                <w:szCs w:val="20"/>
              </w:rPr>
            </w:pPr>
            <w:r>
              <w:rPr>
                <w:sz w:val="22"/>
                <w:szCs w:val="22"/>
              </w:rPr>
              <w:t>134.9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15337DA"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6EE9EDF4"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FEA8392" w14:textId="77777777" w:rsidR="002C4E1B" w:rsidRDefault="002C4E1B" w:rsidP="00A27EDC">
            <w:pPr>
              <w:widowControl w:val="0"/>
              <w:spacing w:line="276" w:lineRule="auto"/>
              <w:rPr>
                <w:rFonts w:ascii="Arial" w:eastAsia="Arial" w:hAnsi="Arial" w:cs="Arial"/>
                <w:sz w:val="20"/>
                <w:szCs w:val="20"/>
              </w:rPr>
            </w:pPr>
            <w:r>
              <w:rPr>
                <w:sz w:val="22"/>
                <w:szCs w:val="22"/>
              </w:rPr>
              <w:t>M(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2C64CB6"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C799F56" w14:textId="77777777" w:rsidR="002C4E1B" w:rsidRDefault="002C4E1B" w:rsidP="00442192">
            <w:pPr>
              <w:widowControl w:val="0"/>
              <w:spacing w:line="276" w:lineRule="auto"/>
              <w:jc w:val="center"/>
              <w:rPr>
                <w:rFonts w:ascii="Arial" w:eastAsia="Arial" w:hAnsi="Arial" w:cs="Arial"/>
                <w:sz w:val="20"/>
                <w:szCs w:val="20"/>
              </w:rPr>
            </w:pPr>
            <w:r>
              <w:rPr>
                <w:sz w:val="22"/>
                <w:szCs w:val="22"/>
              </w:rPr>
              <w:t>7.14</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0E26915"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8E615FF"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DE6BE41" w14:textId="77777777" w:rsidR="002C4E1B" w:rsidRDefault="002C4E1B" w:rsidP="00442192">
            <w:pPr>
              <w:widowControl w:val="0"/>
              <w:spacing w:line="276" w:lineRule="auto"/>
              <w:jc w:val="center"/>
              <w:rPr>
                <w:rFonts w:ascii="Arial" w:eastAsia="Arial" w:hAnsi="Arial" w:cs="Arial"/>
                <w:sz w:val="20"/>
                <w:szCs w:val="20"/>
              </w:rPr>
            </w:pPr>
            <w:r>
              <w:rPr>
                <w:sz w:val="22"/>
                <w:szCs w:val="22"/>
              </w:rPr>
              <w:t>4.6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81D80FC"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29DE51D1"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F5AA281" w14:textId="77777777" w:rsidR="002C4E1B" w:rsidRDefault="002C4E1B" w:rsidP="00A27EDC">
            <w:pPr>
              <w:widowControl w:val="0"/>
              <w:spacing w:line="276" w:lineRule="auto"/>
              <w:rPr>
                <w:rFonts w:ascii="Arial" w:eastAsia="Arial" w:hAnsi="Arial" w:cs="Arial"/>
                <w:sz w:val="20"/>
                <w:szCs w:val="20"/>
              </w:rPr>
            </w:pPr>
            <w:r>
              <w:rPr>
                <w:sz w:val="22"/>
                <w:szCs w:val="22"/>
              </w:rPr>
              <w:t>A1(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318E1E3" w14:textId="77777777" w:rsidR="002C4E1B" w:rsidRDefault="002C4E1B" w:rsidP="00442192">
            <w:pPr>
              <w:widowControl w:val="0"/>
              <w:spacing w:line="276" w:lineRule="auto"/>
              <w:jc w:val="center"/>
              <w:rPr>
                <w:rFonts w:ascii="Arial" w:eastAsia="Arial" w:hAnsi="Arial" w:cs="Arial"/>
                <w:sz w:val="20"/>
                <w:szCs w:val="20"/>
              </w:rPr>
            </w:pPr>
            <w:r>
              <w:rPr>
                <w:sz w:val="22"/>
                <w:szCs w:val="22"/>
              </w:rPr>
              <w:t>0.04</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C9EB60E" w14:textId="77777777" w:rsidR="002C4E1B" w:rsidRDefault="002C4E1B" w:rsidP="00442192">
            <w:pPr>
              <w:widowControl w:val="0"/>
              <w:spacing w:line="276" w:lineRule="auto"/>
              <w:jc w:val="center"/>
              <w:rPr>
                <w:rFonts w:ascii="Arial" w:eastAsia="Arial" w:hAnsi="Arial" w:cs="Arial"/>
                <w:sz w:val="20"/>
                <w:szCs w:val="20"/>
              </w:rPr>
            </w:pPr>
            <w:r>
              <w:rPr>
                <w:sz w:val="22"/>
                <w:szCs w:val="22"/>
              </w:rPr>
              <w:t>11.50</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FBB02D7"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468BE16" w14:textId="77777777" w:rsidR="002C4E1B" w:rsidRDefault="002C4E1B" w:rsidP="00442192">
            <w:pPr>
              <w:widowControl w:val="0"/>
              <w:spacing w:line="276" w:lineRule="auto"/>
              <w:jc w:val="center"/>
              <w:rPr>
                <w:rFonts w:ascii="Arial" w:eastAsia="Arial" w:hAnsi="Arial" w:cs="Arial"/>
                <w:sz w:val="20"/>
                <w:szCs w:val="20"/>
              </w:rPr>
            </w:pPr>
            <w:r>
              <w:rPr>
                <w:sz w:val="22"/>
                <w:szCs w:val="22"/>
              </w:rPr>
              <w:t>0.0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1510C84" w14:textId="77777777" w:rsidR="002C4E1B" w:rsidRDefault="002C4E1B" w:rsidP="00442192">
            <w:pPr>
              <w:widowControl w:val="0"/>
              <w:spacing w:line="276" w:lineRule="auto"/>
              <w:jc w:val="center"/>
              <w:rPr>
                <w:rFonts w:ascii="Arial" w:eastAsia="Arial" w:hAnsi="Arial" w:cs="Arial"/>
                <w:sz w:val="20"/>
                <w:szCs w:val="20"/>
              </w:rPr>
            </w:pPr>
            <w:r>
              <w:rPr>
                <w:sz w:val="22"/>
                <w:szCs w:val="22"/>
              </w:rPr>
              <w:t>6.8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D59D21B"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1CDAA3ED"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50F58A14" w14:textId="77777777" w:rsidR="002C4E1B" w:rsidRDefault="002C4E1B" w:rsidP="00A27EDC">
            <w:pPr>
              <w:widowControl w:val="0"/>
              <w:spacing w:line="276" w:lineRule="auto"/>
              <w:rPr>
                <w:rFonts w:ascii="Arial" w:eastAsia="Arial" w:hAnsi="Arial" w:cs="Arial"/>
                <w:sz w:val="20"/>
                <w:szCs w:val="20"/>
              </w:rPr>
            </w:pPr>
            <w:r>
              <w:rPr>
                <w:sz w:val="22"/>
                <w:szCs w:val="22"/>
              </w:rPr>
              <w:t>B1(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6BF0238" w14:textId="77777777" w:rsidR="002C4E1B" w:rsidRDefault="002C4E1B" w:rsidP="00442192">
            <w:pPr>
              <w:widowControl w:val="0"/>
              <w:spacing w:line="276" w:lineRule="auto"/>
              <w:jc w:val="center"/>
              <w:rPr>
                <w:rFonts w:ascii="Arial" w:eastAsia="Arial" w:hAnsi="Arial" w:cs="Arial"/>
                <w:sz w:val="20"/>
                <w:szCs w:val="20"/>
              </w:rPr>
            </w:pPr>
            <w:r>
              <w:rPr>
                <w:sz w:val="22"/>
                <w:szCs w:val="22"/>
              </w:rPr>
              <w:t>0.94</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8C52032" w14:textId="77777777" w:rsidR="002C4E1B" w:rsidRDefault="002C4E1B" w:rsidP="00442192">
            <w:pPr>
              <w:widowControl w:val="0"/>
              <w:spacing w:line="276" w:lineRule="auto"/>
              <w:jc w:val="center"/>
              <w:rPr>
                <w:rFonts w:ascii="Arial" w:eastAsia="Arial" w:hAnsi="Arial" w:cs="Arial"/>
                <w:sz w:val="20"/>
                <w:szCs w:val="20"/>
              </w:rPr>
            </w:pPr>
            <w:r>
              <w:rPr>
                <w:sz w:val="22"/>
                <w:szCs w:val="22"/>
              </w:rPr>
              <w:t>161.04</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5D70EFC2"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0AADE43" w14:textId="77777777" w:rsidR="002C4E1B" w:rsidRDefault="002C4E1B" w:rsidP="00442192">
            <w:pPr>
              <w:widowControl w:val="0"/>
              <w:spacing w:line="276" w:lineRule="auto"/>
              <w:jc w:val="center"/>
              <w:rPr>
                <w:rFonts w:ascii="Arial" w:eastAsia="Arial" w:hAnsi="Arial" w:cs="Arial"/>
                <w:sz w:val="20"/>
                <w:szCs w:val="20"/>
              </w:rPr>
            </w:pPr>
            <w:r>
              <w:rPr>
                <w:sz w:val="22"/>
                <w:szCs w:val="22"/>
              </w:rPr>
              <w:t>0.9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61D82B0" w14:textId="77777777" w:rsidR="002C4E1B" w:rsidRDefault="002C4E1B" w:rsidP="00442192">
            <w:pPr>
              <w:widowControl w:val="0"/>
              <w:spacing w:line="276" w:lineRule="auto"/>
              <w:jc w:val="center"/>
              <w:rPr>
                <w:rFonts w:ascii="Arial" w:eastAsia="Arial" w:hAnsi="Arial" w:cs="Arial"/>
                <w:sz w:val="20"/>
                <w:szCs w:val="20"/>
              </w:rPr>
            </w:pPr>
            <w:r>
              <w:rPr>
                <w:sz w:val="22"/>
                <w:szCs w:val="22"/>
              </w:rPr>
              <w:t>97.4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52B6550"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113B8A04"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ACF8A4D" w14:textId="77777777" w:rsidR="002C4E1B" w:rsidRDefault="002C4E1B" w:rsidP="00A27EDC">
            <w:pPr>
              <w:widowControl w:val="0"/>
              <w:spacing w:line="276" w:lineRule="auto"/>
              <w:rPr>
                <w:rFonts w:ascii="Arial" w:eastAsia="Arial" w:hAnsi="Arial" w:cs="Arial"/>
                <w:sz w:val="20"/>
                <w:szCs w:val="20"/>
              </w:rPr>
            </w:pPr>
            <w:r>
              <w:rPr>
                <w:sz w:val="22"/>
                <w:szCs w:val="22"/>
              </w:rPr>
              <w:t>R(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6F95F39" w14:textId="77777777" w:rsidR="002C4E1B" w:rsidRDefault="002C4E1B" w:rsidP="00442192">
            <w:pPr>
              <w:widowControl w:val="0"/>
              <w:spacing w:line="276" w:lineRule="auto"/>
              <w:jc w:val="center"/>
              <w:rPr>
                <w:rFonts w:ascii="Arial" w:eastAsia="Arial" w:hAnsi="Arial" w:cs="Arial"/>
                <w:sz w:val="20"/>
                <w:szCs w:val="20"/>
              </w:rPr>
            </w:pPr>
            <w:r>
              <w:rPr>
                <w:sz w:val="22"/>
                <w:szCs w:val="22"/>
              </w:rPr>
              <w:t>0.18</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37C6F0D7" w14:textId="77777777" w:rsidR="002C4E1B" w:rsidRDefault="002C4E1B" w:rsidP="00442192">
            <w:pPr>
              <w:widowControl w:val="0"/>
              <w:spacing w:line="276" w:lineRule="auto"/>
              <w:jc w:val="center"/>
              <w:rPr>
                <w:rFonts w:ascii="Arial" w:eastAsia="Arial" w:hAnsi="Arial" w:cs="Arial"/>
                <w:sz w:val="20"/>
                <w:szCs w:val="20"/>
              </w:rPr>
            </w:pPr>
            <w:r>
              <w:rPr>
                <w:sz w:val="22"/>
                <w:szCs w:val="22"/>
              </w:rPr>
              <w:t>16.11</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6612277E"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182003C" w14:textId="77777777" w:rsidR="002C4E1B" w:rsidRDefault="002C4E1B" w:rsidP="00442192">
            <w:pPr>
              <w:widowControl w:val="0"/>
              <w:spacing w:line="276" w:lineRule="auto"/>
              <w:jc w:val="center"/>
              <w:rPr>
                <w:rFonts w:ascii="Arial" w:eastAsia="Arial" w:hAnsi="Arial" w:cs="Arial"/>
                <w:sz w:val="20"/>
                <w:szCs w:val="20"/>
              </w:rPr>
            </w:pPr>
            <w:r>
              <w:rPr>
                <w:sz w:val="22"/>
                <w:szCs w:val="22"/>
              </w:rPr>
              <w:t>0.18</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34FFA7A" w14:textId="77777777" w:rsidR="002C4E1B" w:rsidRDefault="002C4E1B" w:rsidP="00442192">
            <w:pPr>
              <w:widowControl w:val="0"/>
              <w:spacing w:line="276" w:lineRule="auto"/>
              <w:jc w:val="center"/>
              <w:rPr>
                <w:rFonts w:ascii="Arial" w:eastAsia="Arial" w:hAnsi="Arial" w:cs="Arial"/>
                <w:sz w:val="20"/>
                <w:szCs w:val="20"/>
              </w:rPr>
            </w:pPr>
            <w:r>
              <w:rPr>
                <w:sz w:val="22"/>
                <w:szCs w:val="22"/>
              </w:rPr>
              <w:t>13.3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E48FDC0"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141F218D"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342A7812" w14:textId="77777777" w:rsidR="002C4E1B" w:rsidRDefault="002C4E1B" w:rsidP="00A27EDC">
            <w:pPr>
              <w:widowControl w:val="0"/>
              <w:spacing w:line="276" w:lineRule="auto"/>
              <w:rPr>
                <w:rFonts w:ascii="Arial" w:eastAsia="Arial" w:hAnsi="Arial" w:cs="Arial"/>
                <w:sz w:val="20"/>
                <w:szCs w:val="20"/>
              </w:rPr>
            </w:pPr>
            <w:r>
              <w:rPr>
                <w:sz w:val="22"/>
                <w:szCs w:val="22"/>
              </w:rPr>
              <w:t>R(1,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C4D225B" w14:textId="77777777" w:rsidR="002C4E1B" w:rsidRDefault="002C4E1B" w:rsidP="00442192">
            <w:pPr>
              <w:widowControl w:val="0"/>
              <w:spacing w:line="276" w:lineRule="auto"/>
              <w:jc w:val="center"/>
              <w:rPr>
                <w:rFonts w:ascii="Arial" w:eastAsia="Arial" w:hAnsi="Arial" w:cs="Arial"/>
                <w:sz w:val="20"/>
                <w:szCs w:val="20"/>
              </w:rPr>
            </w:pPr>
            <w:r>
              <w:rPr>
                <w:sz w:val="22"/>
                <w:szCs w:val="22"/>
              </w:rPr>
              <w:t>0.2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62BD268" w14:textId="77777777" w:rsidR="002C4E1B" w:rsidRDefault="002C4E1B" w:rsidP="00442192">
            <w:pPr>
              <w:widowControl w:val="0"/>
              <w:spacing w:line="276" w:lineRule="auto"/>
              <w:jc w:val="center"/>
              <w:rPr>
                <w:rFonts w:ascii="Arial" w:eastAsia="Arial" w:hAnsi="Arial" w:cs="Arial"/>
                <w:sz w:val="20"/>
                <w:szCs w:val="20"/>
              </w:rPr>
            </w:pPr>
            <w:r>
              <w:rPr>
                <w:sz w:val="22"/>
                <w:szCs w:val="22"/>
              </w:rPr>
              <w:t>19.5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2A338EFD"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7014406" w14:textId="77777777" w:rsidR="002C4E1B" w:rsidRDefault="002C4E1B" w:rsidP="00442192">
            <w:pPr>
              <w:widowControl w:val="0"/>
              <w:spacing w:line="276" w:lineRule="auto"/>
              <w:jc w:val="center"/>
              <w:rPr>
                <w:rFonts w:ascii="Arial" w:eastAsia="Arial" w:hAnsi="Arial" w:cs="Arial"/>
                <w:sz w:val="20"/>
                <w:szCs w:val="20"/>
              </w:rPr>
            </w:pPr>
            <w:r>
              <w:rPr>
                <w:sz w:val="22"/>
                <w:szCs w:val="22"/>
              </w:rPr>
              <w:t>0.2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69B51EE" w14:textId="77777777" w:rsidR="002C4E1B" w:rsidRDefault="002C4E1B" w:rsidP="00442192">
            <w:pPr>
              <w:widowControl w:val="0"/>
              <w:spacing w:line="276" w:lineRule="auto"/>
              <w:jc w:val="center"/>
              <w:rPr>
                <w:rFonts w:ascii="Arial" w:eastAsia="Arial" w:hAnsi="Arial" w:cs="Arial"/>
                <w:sz w:val="20"/>
                <w:szCs w:val="20"/>
              </w:rPr>
            </w:pPr>
            <w:r>
              <w:rPr>
                <w:sz w:val="22"/>
                <w:szCs w:val="22"/>
              </w:rPr>
              <w:t>16.19</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FA2D055"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0B3B6E19" w14:textId="77777777" w:rsidTr="00A27EDC">
        <w:trPr>
          <w:trHeight w:val="330"/>
        </w:trPr>
        <w:tc>
          <w:tcPr>
            <w:tcW w:w="761"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0956DB71" w14:textId="77777777" w:rsidR="002C4E1B" w:rsidRDefault="002C4E1B" w:rsidP="00A27EDC">
            <w:pPr>
              <w:widowControl w:val="0"/>
              <w:spacing w:line="276" w:lineRule="auto"/>
              <w:rPr>
                <w:rFonts w:ascii="Arial" w:eastAsia="Arial" w:hAnsi="Arial" w:cs="Arial"/>
                <w:sz w:val="20"/>
                <w:szCs w:val="20"/>
              </w:rPr>
            </w:pPr>
            <w:r>
              <w:rPr>
                <w:sz w:val="22"/>
                <w:szCs w:val="22"/>
              </w:rPr>
              <w:t>R(2,3)</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42D40E3" w14:textId="77777777" w:rsidR="002C4E1B" w:rsidRDefault="002C4E1B" w:rsidP="00442192">
            <w:pPr>
              <w:widowControl w:val="0"/>
              <w:spacing w:line="276" w:lineRule="auto"/>
              <w:jc w:val="center"/>
              <w:rPr>
                <w:rFonts w:ascii="Arial" w:eastAsia="Arial" w:hAnsi="Arial" w:cs="Arial"/>
                <w:sz w:val="20"/>
                <w:szCs w:val="20"/>
              </w:rPr>
            </w:pPr>
            <w:r>
              <w:rPr>
                <w:sz w:val="22"/>
                <w:szCs w:val="22"/>
              </w:rPr>
              <w:t>0.16</w:t>
            </w:r>
          </w:p>
        </w:tc>
        <w:tc>
          <w:tcPr>
            <w:tcW w:w="790"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371F1F34" w14:textId="77777777" w:rsidR="002C4E1B" w:rsidRDefault="002C4E1B" w:rsidP="00442192">
            <w:pPr>
              <w:widowControl w:val="0"/>
              <w:spacing w:line="276" w:lineRule="auto"/>
              <w:jc w:val="center"/>
              <w:rPr>
                <w:rFonts w:ascii="Arial" w:eastAsia="Arial" w:hAnsi="Arial" w:cs="Arial"/>
                <w:sz w:val="20"/>
                <w:szCs w:val="20"/>
              </w:rPr>
            </w:pPr>
            <w:r>
              <w:rPr>
                <w:sz w:val="22"/>
                <w:szCs w:val="22"/>
              </w:rPr>
              <w:t>13.65</w:t>
            </w:r>
          </w:p>
        </w:tc>
        <w:tc>
          <w:tcPr>
            <w:tcW w:w="747"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3FFCE675"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421E4CD" w14:textId="77777777" w:rsidR="002C4E1B" w:rsidRDefault="002C4E1B" w:rsidP="00442192">
            <w:pPr>
              <w:widowControl w:val="0"/>
              <w:spacing w:line="276" w:lineRule="auto"/>
              <w:jc w:val="center"/>
              <w:rPr>
                <w:rFonts w:ascii="Arial" w:eastAsia="Arial" w:hAnsi="Arial" w:cs="Arial"/>
                <w:sz w:val="20"/>
                <w:szCs w:val="20"/>
              </w:rPr>
            </w:pPr>
            <w:r>
              <w:rPr>
                <w:sz w:val="22"/>
                <w:szCs w:val="22"/>
              </w:rPr>
              <w:t>0.16</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03538590" w14:textId="77777777" w:rsidR="002C4E1B" w:rsidRDefault="002C4E1B" w:rsidP="00442192">
            <w:pPr>
              <w:widowControl w:val="0"/>
              <w:spacing w:line="276" w:lineRule="auto"/>
              <w:jc w:val="center"/>
              <w:rPr>
                <w:rFonts w:ascii="Arial" w:eastAsia="Arial" w:hAnsi="Arial" w:cs="Arial"/>
                <w:sz w:val="20"/>
                <w:szCs w:val="20"/>
              </w:rPr>
            </w:pPr>
            <w:r>
              <w:rPr>
                <w:sz w:val="22"/>
                <w:szCs w:val="22"/>
              </w:rPr>
              <w:t>11.66</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363786CE"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bl>
    <w:p w14:paraId="01FB76B9" w14:textId="77777777" w:rsidR="002C4E1B" w:rsidRDefault="002C4E1B" w:rsidP="002C4E1B">
      <w:pPr>
        <w:jc w:val="both"/>
      </w:pPr>
    </w:p>
    <w:p w14:paraId="64BC47B5" w14:textId="120E4D0B" w:rsidR="00D429B1" w:rsidRDefault="00D429B1">
      <w:pPr>
        <w:spacing w:after="240"/>
      </w:pPr>
      <w:r>
        <w:br w:type="page"/>
      </w:r>
    </w:p>
    <w:p w14:paraId="6DE95418" w14:textId="0C727610" w:rsidR="009508E6" w:rsidRDefault="00E72645" w:rsidP="009508E6">
      <w:pPr>
        <w:pStyle w:val="Heading1"/>
        <w:jc w:val="both"/>
      </w:pPr>
      <w:bookmarkStart w:id="41" w:name="_Toc167478301"/>
      <w:r w:rsidRPr="00E72645">
        <w:t>Declaration of Generative AI</w:t>
      </w:r>
      <w:bookmarkEnd w:id="41"/>
    </w:p>
    <w:p w14:paraId="2B86710B" w14:textId="77777777" w:rsidR="005D5602" w:rsidRDefault="005D5602" w:rsidP="00EA5BE5">
      <w:pPr>
        <w:spacing w:after="240"/>
      </w:pPr>
    </w:p>
    <w:p w14:paraId="35AE351E" w14:textId="56A24D90" w:rsidR="00EA5BE5" w:rsidRDefault="00EA5BE5" w:rsidP="00EA5BE5">
      <w:pPr>
        <w:spacing w:after="240"/>
      </w:pPr>
      <w:r>
        <w:t>I acknowledge the use of ChatGPT for understanding concepts and rephrasing sentences.</w:t>
      </w:r>
      <w:r w:rsidR="006510A1">
        <w:t xml:space="preserve"> </w:t>
      </w:r>
    </w:p>
    <w:p w14:paraId="77387F96" w14:textId="77777777" w:rsidR="00EA5BE5" w:rsidRDefault="00EA5BE5" w:rsidP="00EA5BE5">
      <w:pPr>
        <w:spacing w:after="240"/>
      </w:pPr>
    </w:p>
    <w:p w14:paraId="49AE5611" w14:textId="0C76AA76" w:rsidR="00D640F1" w:rsidRDefault="00D640F1" w:rsidP="00D429B1">
      <w:pPr>
        <w:spacing w:after="240"/>
      </w:pPr>
    </w:p>
    <w:sectPr w:rsidR="00D640F1">
      <w:footerReference w:type="default" r:id="rId17"/>
      <w:footerReference w:type="first" r:id="rId18"/>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297E8E" w14:textId="77777777" w:rsidR="0007656A" w:rsidRDefault="0007656A">
      <w:r>
        <w:separator/>
      </w:r>
    </w:p>
  </w:endnote>
  <w:endnote w:type="continuationSeparator" w:id="0">
    <w:p w14:paraId="77DAA891" w14:textId="77777777" w:rsidR="0007656A" w:rsidRDefault="000765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C02676" w14:textId="48D181CE" w:rsidR="00227779" w:rsidRDefault="00227779">
    <w:pPr>
      <w:pStyle w:val="Footer"/>
      <w:jc w:val="center"/>
    </w:pPr>
  </w:p>
  <w:p w14:paraId="0D5EE3AA" w14:textId="77777777" w:rsidR="00227779" w:rsidRDefault="002277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C3C097" w14:textId="286D9ED2" w:rsidR="00227779" w:rsidRPr="00227779" w:rsidRDefault="00227779" w:rsidP="00227779">
    <w:pPr>
      <w:pStyle w:val="Footer"/>
      <w:jc w:val="center"/>
      <w:rPr>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DA4859" w14:textId="6D76C0F3" w:rsidR="000363C9" w:rsidRDefault="000363C9">
    <w:pPr>
      <w:pStyle w:val="Footer"/>
      <w:jc w:val="center"/>
    </w:pPr>
  </w:p>
  <w:p w14:paraId="2FD31C9B" w14:textId="77777777" w:rsidR="00227779" w:rsidRDefault="0022777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39551197"/>
      <w:docPartObj>
        <w:docPartGallery w:val="Page Numbers (Bottom of Page)"/>
        <w:docPartUnique/>
      </w:docPartObj>
    </w:sdtPr>
    <w:sdtEndPr>
      <w:rPr>
        <w:noProof/>
      </w:rPr>
    </w:sdtEndPr>
    <w:sdtContent>
      <w:p w14:paraId="6E7BD214" w14:textId="2604BE09" w:rsidR="000363C9" w:rsidRDefault="000363C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EA7D7A8" w14:textId="77777777" w:rsidR="00227779" w:rsidRDefault="0022777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8A59E4" w14:textId="2AA76B47" w:rsidR="00A47E27" w:rsidRPr="00227779" w:rsidRDefault="00A47E27" w:rsidP="00227779">
    <w:pPr>
      <w:pStyle w:val="Footer"/>
      <w:jc w:val="center"/>
      <w:rPr>
        <w:lang w:val="en-US"/>
      </w:rPr>
    </w:pPr>
    <w:r>
      <w:rPr>
        <w:lang w:val="en-US"/>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2AE161" w14:textId="77777777" w:rsidR="0007656A" w:rsidRDefault="0007656A">
      <w:r>
        <w:separator/>
      </w:r>
    </w:p>
  </w:footnote>
  <w:footnote w:type="continuationSeparator" w:id="0">
    <w:p w14:paraId="7CBBD999" w14:textId="77777777" w:rsidR="0007656A" w:rsidRDefault="0007656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2"/>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40F1"/>
    <w:rsid w:val="0000113B"/>
    <w:rsid w:val="000014E7"/>
    <w:rsid w:val="00001898"/>
    <w:rsid w:val="00001B9A"/>
    <w:rsid w:val="000027B9"/>
    <w:rsid w:val="000044CD"/>
    <w:rsid w:val="00005DB0"/>
    <w:rsid w:val="00005F1C"/>
    <w:rsid w:val="00007922"/>
    <w:rsid w:val="000101A4"/>
    <w:rsid w:val="00012302"/>
    <w:rsid w:val="000129E0"/>
    <w:rsid w:val="00012EA8"/>
    <w:rsid w:val="00013E88"/>
    <w:rsid w:val="00014268"/>
    <w:rsid w:val="000146D5"/>
    <w:rsid w:val="00014D7A"/>
    <w:rsid w:val="00014F75"/>
    <w:rsid w:val="000150B4"/>
    <w:rsid w:val="00016099"/>
    <w:rsid w:val="0001627D"/>
    <w:rsid w:val="0001692F"/>
    <w:rsid w:val="00016BD7"/>
    <w:rsid w:val="00017D02"/>
    <w:rsid w:val="00020828"/>
    <w:rsid w:val="0002122F"/>
    <w:rsid w:val="00021379"/>
    <w:rsid w:val="00022233"/>
    <w:rsid w:val="0002305A"/>
    <w:rsid w:val="000231A6"/>
    <w:rsid w:val="00023740"/>
    <w:rsid w:val="00023B5E"/>
    <w:rsid w:val="000245F0"/>
    <w:rsid w:val="00024E08"/>
    <w:rsid w:val="00024F33"/>
    <w:rsid w:val="00024FEA"/>
    <w:rsid w:val="0002626E"/>
    <w:rsid w:val="00026405"/>
    <w:rsid w:val="00026BD6"/>
    <w:rsid w:val="00027166"/>
    <w:rsid w:val="00030C49"/>
    <w:rsid w:val="00030F61"/>
    <w:rsid w:val="00030FA8"/>
    <w:rsid w:val="000310C9"/>
    <w:rsid w:val="0003191B"/>
    <w:rsid w:val="00031DCC"/>
    <w:rsid w:val="00033B44"/>
    <w:rsid w:val="00034617"/>
    <w:rsid w:val="000359E5"/>
    <w:rsid w:val="000363C9"/>
    <w:rsid w:val="000363D8"/>
    <w:rsid w:val="0003712A"/>
    <w:rsid w:val="00037250"/>
    <w:rsid w:val="000372CF"/>
    <w:rsid w:val="00037D6F"/>
    <w:rsid w:val="0004083F"/>
    <w:rsid w:val="00040EC3"/>
    <w:rsid w:val="00041F72"/>
    <w:rsid w:val="000422E3"/>
    <w:rsid w:val="00042F02"/>
    <w:rsid w:val="000436BA"/>
    <w:rsid w:val="00043E96"/>
    <w:rsid w:val="0004447D"/>
    <w:rsid w:val="00044649"/>
    <w:rsid w:val="0004592D"/>
    <w:rsid w:val="00045E2F"/>
    <w:rsid w:val="00046B16"/>
    <w:rsid w:val="00046DE9"/>
    <w:rsid w:val="00047190"/>
    <w:rsid w:val="000471DB"/>
    <w:rsid w:val="0004737E"/>
    <w:rsid w:val="000475D3"/>
    <w:rsid w:val="00047F2A"/>
    <w:rsid w:val="00050003"/>
    <w:rsid w:val="00050458"/>
    <w:rsid w:val="00050A1B"/>
    <w:rsid w:val="00053244"/>
    <w:rsid w:val="000534AB"/>
    <w:rsid w:val="0005358D"/>
    <w:rsid w:val="000535EB"/>
    <w:rsid w:val="00054E37"/>
    <w:rsid w:val="0005505E"/>
    <w:rsid w:val="00055B2C"/>
    <w:rsid w:val="00056185"/>
    <w:rsid w:val="000564B2"/>
    <w:rsid w:val="00056F49"/>
    <w:rsid w:val="000576EF"/>
    <w:rsid w:val="00057D55"/>
    <w:rsid w:val="00057D59"/>
    <w:rsid w:val="00057E70"/>
    <w:rsid w:val="00060262"/>
    <w:rsid w:val="00061B0D"/>
    <w:rsid w:val="00061DF2"/>
    <w:rsid w:val="00061F02"/>
    <w:rsid w:val="00062926"/>
    <w:rsid w:val="000641AE"/>
    <w:rsid w:val="00064771"/>
    <w:rsid w:val="000649E1"/>
    <w:rsid w:val="00064F54"/>
    <w:rsid w:val="00065B0B"/>
    <w:rsid w:val="00065B6F"/>
    <w:rsid w:val="000663DC"/>
    <w:rsid w:val="0007018D"/>
    <w:rsid w:val="00070FFC"/>
    <w:rsid w:val="00070FFE"/>
    <w:rsid w:val="000714B7"/>
    <w:rsid w:val="000714D1"/>
    <w:rsid w:val="00072468"/>
    <w:rsid w:val="00072583"/>
    <w:rsid w:val="000729F9"/>
    <w:rsid w:val="00073419"/>
    <w:rsid w:val="00073B3C"/>
    <w:rsid w:val="00075542"/>
    <w:rsid w:val="00075701"/>
    <w:rsid w:val="0007576F"/>
    <w:rsid w:val="000763E4"/>
    <w:rsid w:val="0007656A"/>
    <w:rsid w:val="000769F9"/>
    <w:rsid w:val="00076AE7"/>
    <w:rsid w:val="00077DBA"/>
    <w:rsid w:val="0008073D"/>
    <w:rsid w:val="00080B06"/>
    <w:rsid w:val="00080B13"/>
    <w:rsid w:val="00080D70"/>
    <w:rsid w:val="00081C49"/>
    <w:rsid w:val="000824C2"/>
    <w:rsid w:val="00083040"/>
    <w:rsid w:val="0008321F"/>
    <w:rsid w:val="00083D97"/>
    <w:rsid w:val="000843F5"/>
    <w:rsid w:val="0008476D"/>
    <w:rsid w:val="000855C3"/>
    <w:rsid w:val="00085A81"/>
    <w:rsid w:val="000860A4"/>
    <w:rsid w:val="00086F5A"/>
    <w:rsid w:val="00087312"/>
    <w:rsid w:val="000874F0"/>
    <w:rsid w:val="00087A79"/>
    <w:rsid w:val="00087E15"/>
    <w:rsid w:val="0009000A"/>
    <w:rsid w:val="00090564"/>
    <w:rsid w:val="0009130A"/>
    <w:rsid w:val="000921FA"/>
    <w:rsid w:val="000926BF"/>
    <w:rsid w:val="00092DD3"/>
    <w:rsid w:val="00092F4E"/>
    <w:rsid w:val="000937CA"/>
    <w:rsid w:val="00094006"/>
    <w:rsid w:val="0009501D"/>
    <w:rsid w:val="00095101"/>
    <w:rsid w:val="000954D4"/>
    <w:rsid w:val="00095AE3"/>
    <w:rsid w:val="00096BDB"/>
    <w:rsid w:val="00096FA4"/>
    <w:rsid w:val="000970E2"/>
    <w:rsid w:val="0009741F"/>
    <w:rsid w:val="00097E8F"/>
    <w:rsid w:val="000A0AB8"/>
    <w:rsid w:val="000A13FD"/>
    <w:rsid w:val="000A169E"/>
    <w:rsid w:val="000A25D7"/>
    <w:rsid w:val="000A29C9"/>
    <w:rsid w:val="000A2A5A"/>
    <w:rsid w:val="000A2C8C"/>
    <w:rsid w:val="000A477D"/>
    <w:rsid w:val="000A4E55"/>
    <w:rsid w:val="000A51BE"/>
    <w:rsid w:val="000A58C8"/>
    <w:rsid w:val="000A5ECC"/>
    <w:rsid w:val="000A6497"/>
    <w:rsid w:val="000A6D7A"/>
    <w:rsid w:val="000B0138"/>
    <w:rsid w:val="000B0228"/>
    <w:rsid w:val="000B07C5"/>
    <w:rsid w:val="000B09E5"/>
    <w:rsid w:val="000B0E94"/>
    <w:rsid w:val="000B171C"/>
    <w:rsid w:val="000B1D66"/>
    <w:rsid w:val="000B271E"/>
    <w:rsid w:val="000B338B"/>
    <w:rsid w:val="000B3B97"/>
    <w:rsid w:val="000B579B"/>
    <w:rsid w:val="000B5C7A"/>
    <w:rsid w:val="000B5E19"/>
    <w:rsid w:val="000B6857"/>
    <w:rsid w:val="000B6AEC"/>
    <w:rsid w:val="000B73EF"/>
    <w:rsid w:val="000B7D4E"/>
    <w:rsid w:val="000B7F04"/>
    <w:rsid w:val="000C06E9"/>
    <w:rsid w:val="000C0F7E"/>
    <w:rsid w:val="000C3F67"/>
    <w:rsid w:val="000C3FB5"/>
    <w:rsid w:val="000C480E"/>
    <w:rsid w:val="000C51C1"/>
    <w:rsid w:val="000C63D0"/>
    <w:rsid w:val="000C6AB9"/>
    <w:rsid w:val="000C6AE3"/>
    <w:rsid w:val="000C6E85"/>
    <w:rsid w:val="000C72C2"/>
    <w:rsid w:val="000C77EC"/>
    <w:rsid w:val="000C7D4E"/>
    <w:rsid w:val="000D048D"/>
    <w:rsid w:val="000D04C9"/>
    <w:rsid w:val="000D0645"/>
    <w:rsid w:val="000D08D0"/>
    <w:rsid w:val="000D0E36"/>
    <w:rsid w:val="000D13DE"/>
    <w:rsid w:val="000D196B"/>
    <w:rsid w:val="000D1AA4"/>
    <w:rsid w:val="000D1FA4"/>
    <w:rsid w:val="000D2992"/>
    <w:rsid w:val="000D2A4D"/>
    <w:rsid w:val="000D2AFA"/>
    <w:rsid w:val="000D2CB6"/>
    <w:rsid w:val="000D3456"/>
    <w:rsid w:val="000D3BFC"/>
    <w:rsid w:val="000D58E6"/>
    <w:rsid w:val="000D60F2"/>
    <w:rsid w:val="000D6E33"/>
    <w:rsid w:val="000D7035"/>
    <w:rsid w:val="000D7087"/>
    <w:rsid w:val="000E0361"/>
    <w:rsid w:val="000E0417"/>
    <w:rsid w:val="000E0441"/>
    <w:rsid w:val="000E0B98"/>
    <w:rsid w:val="000E0ECF"/>
    <w:rsid w:val="000E1B98"/>
    <w:rsid w:val="000E3397"/>
    <w:rsid w:val="000E3B1C"/>
    <w:rsid w:val="000E5444"/>
    <w:rsid w:val="000E5756"/>
    <w:rsid w:val="000E5E51"/>
    <w:rsid w:val="000E67DA"/>
    <w:rsid w:val="000F000C"/>
    <w:rsid w:val="000F0BE2"/>
    <w:rsid w:val="000F1CF3"/>
    <w:rsid w:val="000F2581"/>
    <w:rsid w:val="000F25D5"/>
    <w:rsid w:val="000F2C39"/>
    <w:rsid w:val="000F2FB4"/>
    <w:rsid w:val="000F36F2"/>
    <w:rsid w:val="000F3A62"/>
    <w:rsid w:val="000F42F5"/>
    <w:rsid w:val="000F4461"/>
    <w:rsid w:val="000F4589"/>
    <w:rsid w:val="000F4A26"/>
    <w:rsid w:val="000F4AA4"/>
    <w:rsid w:val="000F4F5F"/>
    <w:rsid w:val="000F6548"/>
    <w:rsid w:val="000F6C4B"/>
    <w:rsid w:val="000F6EDD"/>
    <w:rsid w:val="000F74D1"/>
    <w:rsid w:val="000F78E6"/>
    <w:rsid w:val="00100A16"/>
    <w:rsid w:val="0010214D"/>
    <w:rsid w:val="00102BFF"/>
    <w:rsid w:val="001031C4"/>
    <w:rsid w:val="0010397F"/>
    <w:rsid w:val="00103BE5"/>
    <w:rsid w:val="00106D77"/>
    <w:rsid w:val="001071E1"/>
    <w:rsid w:val="001071FD"/>
    <w:rsid w:val="00107327"/>
    <w:rsid w:val="001101EA"/>
    <w:rsid w:val="0011169A"/>
    <w:rsid w:val="0011192B"/>
    <w:rsid w:val="00111E61"/>
    <w:rsid w:val="0011292C"/>
    <w:rsid w:val="00112E83"/>
    <w:rsid w:val="00113291"/>
    <w:rsid w:val="001133CD"/>
    <w:rsid w:val="001136C4"/>
    <w:rsid w:val="00114697"/>
    <w:rsid w:val="00115582"/>
    <w:rsid w:val="00116385"/>
    <w:rsid w:val="00116EF1"/>
    <w:rsid w:val="001171A7"/>
    <w:rsid w:val="00117330"/>
    <w:rsid w:val="0011747C"/>
    <w:rsid w:val="00117AD4"/>
    <w:rsid w:val="0012080B"/>
    <w:rsid w:val="001209EF"/>
    <w:rsid w:val="00120DEE"/>
    <w:rsid w:val="00120F47"/>
    <w:rsid w:val="00120FA6"/>
    <w:rsid w:val="00121265"/>
    <w:rsid w:val="001219A1"/>
    <w:rsid w:val="0012201E"/>
    <w:rsid w:val="00122A3B"/>
    <w:rsid w:val="00123AB5"/>
    <w:rsid w:val="00123D06"/>
    <w:rsid w:val="001249A2"/>
    <w:rsid w:val="00125A65"/>
    <w:rsid w:val="00125AA1"/>
    <w:rsid w:val="00125B0B"/>
    <w:rsid w:val="0012735D"/>
    <w:rsid w:val="001278D1"/>
    <w:rsid w:val="00130A8E"/>
    <w:rsid w:val="00130DDA"/>
    <w:rsid w:val="00130F3E"/>
    <w:rsid w:val="001310C8"/>
    <w:rsid w:val="00131575"/>
    <w:rsid w:val="00131937"/>
    <w:rsid w:val="00131C4A"/>
    <w:rsid w:val="001329FC"/>
    <w:rsid w:val="00132AB9"/>
    <w:rsid w:val="00133AEF"/>
    <w:rsid w:val="00133D7B"/>
    <w:rsid w:val="0013486A"/>
    <w:rsid w:val="0013489A"/>
    <w:rsid w:val="00136227"/>
    <w:rsid w:val="001369E3"/>
    <w:rsid w:val="0013738D"/>
    <w:rsid w:val="001375B2"/>
    <w:rsid w:val="001404BA"/>
    <w:rsid w:val="001407FB"/>
    <w:rsid w:val="00140CD0"/>
    <w:rsid w:val="00140F6E"/>
    <w:rsid w:val="00141427"/>
    <w:rsid w:val="00142DFB"/>
    <w:rsid w:val="001431F7"/>
    <w:rsid w:val="001442DB"/>
    <w:rsid w:val="00144504"/>
    <w:rsid w:val="00144590"/>
    <w:rsid w:val="00144B08"/>
    <w:rsid w:val="00145163"/>
    <w:rsid w:val="0014563E"/>
    <w:rsid w:val="00145A51"/>
    <w:rsid w:val="00146A35"/>
    <w:rsid w:val="00146CE9"/>
    <w:rsid w:val="0014716B"/>
    <w:rsid w:val="001500EE"/>
    <w:rsid w:val="00152A9C"/>
    <w:rsid w:val="001537FC"/>
    <w:rsid w:val="00154A39"/>
    <w:rsid w:val="00154DB3"/>
    <w:rsid w:val="0015652E"/>
    <w:rsid w:val="001565D6"/>
    <w:rsid w:val="0015714A"/>
    <w:rsid w:val="001573B4"/>
    <w:rsid w:val="001574C4"/>
    <w:rsid w:val="00157E6C"/>
    <w:rsid w:val="00157E8F"/>
    <w:rsid w:val="00157EB5"/>
    <w:rsid w:val="001601FF"/>
    <w:rsid w:val="00161073"/>
    <w:rsid w:val="00161252"/>
    <w:rsid w:val="001629C3"/>
    <w:rsid w:val="0016349B"/>
    <w:rsid w:val="00163B5A"/>
    <w:rsid w:val="00163C94"/>
    <w:rsid w:val="0016601A"/>
    <w:rsid w:val="001663D9"/>
    <w:rsid w:val="0016716F"/>
    <w:rsid w:val="00167235"/>
    <w:rsid w:val="0017078E"/>
    <w:rsid w:val="00170B20"/>
    <w:rsid w:val="00170D4F"/>
    <w:rsid w:val="001711F2"/>
    <w:rsid w:val="00171B50"/>
    <w:rsid w:val="00171C44"/>
    <w:rsid w:val="00171E94"/>
    <w:rsid w:val="0017305E"/>
    <w:rsid w:val="00173483"/>
    <w:rsid w:val="0017477F"/>
    <w:rsid w:val="00174EBD"/>
    <w:rsid w:val="00175533"/>
    <w:rsid w:val="00175738"/>
    <w:rsid w:val="0017698C"/>
    <w:rsid w:val="001770DD"/>
    <w:rsid w:val="00177231"/>
    <w:rsid w:val="001800C8"/>
    <w:rsid w:val="001800ED"/>
    <w:rsid w:val="00180728"/>
    <w:rsid w:val="00181DAB"/>
    <w:rsid w:val="00182127"/>
    <w:rsid w:val="00182711"/>
    <w:rsid w:val="00184A99"/>
    <w:rsid w:val="00185636"/>
    <w:rsid w:val="001858E3"/>
    <w:rsid w:val="0018673D"/>
    <w:rsid w:val="00187254"/>
    <w:rsid w:val="00187A75"/>
    <w:rsid w:val="001900AB"/>
    <w:rsid w:val="00190515"/>
    <w:rsid w:val="00190EDE"/>
    <w:rsid w:val="00191C9D"/>
    <w:rsid w:val="00192B3E"/>
    <w:rsid w:val="00193831"/>
    <w:rsid w:val="00193DEC"/>
    <w:rsid w:val="001943B9"/>
    <w:rsid w:val="0019476A"/>
    <w:rsid w:val="001951CE"/>
    <w:rsid w:val="001954C7"/>
    <w:rsid w:val="001954E8"/>
    <w:rsid w:val="00195584"/>
    <w:rsid w:val="0019625E"/>
    <w:rsid w:val="00196CB5"/>
    <w:rsid w:val="0019713B"/>
    <w:rsid w:val="001971D9"/>
    <w:rsid w:val="00197561"/>
    <w:rsid w:val="00197FDB"/>
    <w:rsid w:val="001A0AE0"/>
    <w:rsid w:val="001A0C4C"/>
    <w:rsid w:val="001A111A"/>
    <w:rsid w:val="001A15C8"/>
    <w:rsid w:val="001A389F"/>
    <w:rsid w:val="001A42FA"/>
    <w:rsid w:val="001A5C7A"/>
    <w:rsid w:val="001A6113"/>
    <w:rsid w:val="001A62F3"/>
    <w:rsid w:val="001A737E"/>
    <w:rsid w:val="001A7609"/>
    <w:rsid w:val="001A78BA"/>
    <w:rsid w:val="001A7FFB"/>
    <w:rsid w:val="001B0B71"/>
    <w:rsid w:val="001B1514"/>
    <w:rsid w:val="001B2396"/>
    <w:rsid w:val="001B253B"/>
    <w:rsid w:val="001B3CB6"/>
    <w:rsid w:val="001B3F94"/>
    <w:rsid w:val="001B47CA"/>
    <w:rsid w:val="001B5161"/>
    <w:rsid w:val="001B586D"/>
    <w:rsid w:val="001B61BE"/>
    <w:rsid w:val="001B634D"/>
    <w:rsid w:val="001B66E7"/>
    <w:rsid w:val="001B6A9A"/>
    <w:rsid w:val="001B7112"/>
    <w:rsid w:val="001B73FA"/>
    <w:rsid w:val="001B7723"/>
    <w:rsid w:val="001B780D"/>
    <w:rsid w:val="001B7AA1"/>
    <w:rsid w:val="001C0FAF"/>
    <w:rsid w:val="001C23A7"/>
    <w:rsid w:val="001C30D6"/>
    <w:rsid w:val="001C336D"/>
    <w:rsid w:val="001C3699"/>
    <w:rsid w:val="001C391E"/>
    <w:rsid w:val="001C3B6E"/>
    <w:rsid w:val="001C45D4"/>
    <w:rsid w:val="001C559F"/>
    <w:rsid w:val="001C5BC3"/>
    <w:rsid w:val="001C60EE"/>
    <w:rsid w:val="001C678C"/>
    <w:rsid w:val="001C6B75"/>
    <w:rsid w:val="001C6CA2"/>
    <w:rsid w:val="001C7984"/>
    <w:rsid w:val="001C7C2B"/>
    <w:rsid w:val="001C7E84"/>
    <w:rsid w:val="001D032C"/>
    <w:rsid w:val="001D0898"/>
    <w:rsid w:val="001D0A0F"/>
    <w:rsid w:val="001D0B09"/>
    <w:rsid w:val="001D1336"/>
    <w:rsid w:val="001D1ACE"/>
    <w:rsid w:val="001D1FF3"/>
    <w:rsid w:val="001D28D1"/>
    <w:rsid w:val="001D3499"/>
    <w:rsid w:val="001D49D3"/>
    <w:rsid w:val="001D57D9"/>
    <w:rsid w:val="001D5AEB"/>
    <w:rsid w:val="001D5F12"/>
    <w:rsid w:val="001D5F91"/>
    <w:rsid w:val="001D65F4"/>
    <w:rsid w:val="001D715B"/>
    <w:rsid w:val="001D7452"/>
    <w:rsid w:val="001D7B0B"/>
    <w:rsid w:val="001E0683"/>
    <w:rsid w:val="001E1086"/>
    <w:rsid w:val="001E115F"/>
    <w:rsid w:val="001E151E"/>
    <w:rsid w:val="001E37FD"/>
    <w:rsid w:val="001E3C79"/>
    <w:rsid w:val="001E3E18"/>
    <w:rsid w:val="001E4F21"/>
    <w:rsid w:val="001E5022"/>
    <w:rsid w:val="001E5C95"/>
    <w:rsid w:val="001E5F91"/>
    <w:rsid w:val="001E5FAF"/>
    <w:rsid w:val="001E6361"/>
    <w:rsid w:val="001E6C8F"/>
    <w:rsid w:val="001F03F4"/>
    <w:rsid w:val="001F0792"/>
    <w:rsid w:val="001F0C70"/>
    <w:rsid w:val="001F15BA"/>
    <w:rsid w:val="001F19D3"/>
    <w:rsid w:val="001F2337"/>
    <w:rsid w:val="001F2F3C"/>
    <w:rsid w:val="001F325E"/>
    <w:rsid w:val="001F3328"/>
    <w:rsid w:val="001F3DB6"/>
    <w:rsid w:val="001F3F78"/>
    <w:rsid w:val="001F4EC1"/>
    <w:rsid w:val="001F50DB"/>
    <w:rsid w:val="001F5801"/>
    <w:rsid w:val="001F6272"/>
    <w:rsid w:val="001F6380"/>
    <w:rsid w:val="001F6CF5"/>
    <w:rsid w:val="001F78E7"/>
    <w:rsid w:val="001F7F9A"/>
    <w:rsid w:val="00201065"/>
    <w:rsid w:val="0020121E"/>
    <w:rsid w:val="00202811"/>
    <w:rsid w:val="00202C39"/>
    <w:rsid w:val="00202EEC"/>
    <w:rsid w:val="00203200"/>
    <w:rsid w:val="0020448D"/>
    <w:rsid w:val="0020496C"/>
    <w:rsid w:val="00204C5D"/>
    <w:rsid w:val="002055D4"/>
    <w:rsid w:val="002059A7"/>
    <w:rsid w:val="00205FB7"/>
    <w:rsid w:val="002060A6"/>
    <w:rsid w:val="0020699F"/>
    <w:rsid w:val="00206BDC"/>
    <w:rsid w:val="00206C65"/>
    <w:rsid w:val="00206EF9"/>
    <w:rsid w:val="002075F1"/>
    <w:rsid w:val="00207AD8"/>
    <w:rsid w:val="00210B7F"/>
    <w:rsid w:val="00211739"/>
    <w:rsid w:val="00211DE8"/>
    <w:rsid w:val="00211E0B"/>
    <w:rsid w:val="00211E25"/>
    <w:rsid w:val="00212F87"/>
    <w:rsid w:val="00212FE5"/>
    <w:rsid w:val="002138AC"/>
    <w:rsid w:val="00214A5E"/>
    <w:rsid w:val="002159C6"/>
    <w:rsid w:val="002159EE"/>
    <w:rsid w:val="002168A0"/>
    <w:rsid w:val="00216E73"/>
    <w:rsid w:val="002179BF"/>
    <w:rsid w:val="00217AE4"/>
    <w:rsid w:val="0022120B"/>
    <w:rsid w:val="00221345"/>
    <w:rsid w:val="00221959"/>
    <w:rsid w:val="00221EF2"/>
    <w:rsid w:val="00222B19"/>
    <w:rsid w:val="0022476F"/>
    <w:rsid w:val="00224FFC"/>
    <w:rsid w:val="002252B1"/>
    <w:rsid w:val="002259AD"/>
    <w:rsid w:val="00225B1F"/>
    <w:rsid w:val="002268F9"/>
    <w:rsid w:val="0022705F"/>
    <w:rsid w:val="0022711B"/>
    <w:rsid w:val="0022712B"/>
    <w:rsid w:val="0022733B"/>
    <w:rsid w:val="00227396"/>
    <w:rsid w:val="002273CC"/>
    <w:rsid w:val="00227779"/>
    <w:rsid w:val="00227D9D"/>
    <w:rsid w:val="002301CE"/>
    <w:rsid w:val="00230337"/>
    <w:rsid w:val="00230E13"/>
    <w:rsid w:val="0023130A"/>
    <w:rsid w:val="00231963"/>
    <w:rsid w:val="00232A71"/>
    <w:rsid w:val="0023355F"/>
    <w:rsid w:val="002336BD"/>
    <w:rsid w:val="00233B4C"/>
    <w:rsid w:val="00234198"/>
    <w:rsid w:val="00234285"/>
    <w:rsid w:val="00234AE2"/>
    <w:rsid w:val="00235292"/>
    <w:rsid w:val="00235E90"/>
    <w:rsid w:val="00236079"/>
    <w:rsid w:val="00236DC7"/>
    <w:rsid w:val="002370C9"/>
    <w:rsid w:val="00237526"/>
    <w:rsid w:val="00240E2A"/>
    <w:rsid w:val="00242579"/>
    <w:rsid w:val="002425CF"/>
    <w:rsid w:val="002436C4"/>
    <w:rsid w:val="00243FEB"/>
    <w:rsid w:val="002444DF"/>
    <w:rsid w:val="002452C1"/>
    <w:rsid w:val="002455CC"/>
    <w:rsid w:val="0024565D"/>
    <w:rsid w:val="0024623A"/>
    <w:rsid w:val="002474BE"/>
    <w:rsid w:val="00247651"/>
    <w:rsid w:val="0024766C"/>
    <w:rsid w:val="002500B8"/>
    <w:rsid w:val="00251727"/>
    <w:rsid w:val="0025501F"/>
    <w:rsid w:val="0025553A"/>
    <w:rsid w:val="002556D0"/>
    <w:rsid w:val="00255800"/>
    <w:rsid w:val="00255C9D"/>
    <w:rsid w:val="0025659C"/>
    <w:rsid w:val="002606E2"/>
    <w:rsid w:val="002608B1"/>
    <w:rsid w:val="00260A17"/>
    <w:rsid w:val="00260DE6"/>
    <w:rsid w:val="002617D1"/>
    <w:rsid w:val="00261A7D"/>
    <w:rsid w:val="00261B80"/>
    <w:rsid w:val="00261FFE"/>
    <w:rsid w:val="00262E76"/>
    <w:rsid w:val="00263214"/>
    <w:rsid w:val="002635C5"/>
    <w:rsid w:val="0026382E"/>
    <w:rsid w:val="002639DC"/>
    <w:rsid w:val="00263A18"/>
    <w:rsid w:val="00263E06"/>
    <w:rsid w:val="00264C6E"/>
    <w:rsid w:val="002659D9"/>
    <w:rsid w:val="00265CD0"/>
    <w:rsid w:val="00265D59"/>
    <w:rsid w:val="002663E5"/>
    <w:rsid w:val="0026726F"/>
    <w:rsid w:val="002676DA"/>
    <w:rsid w:val="002678B6"/>
    <w:rsid w:val="002702DD"/>
    <w:rsid w:val="00271B07"/>
    <w:rsid w:val="0027221C"/>
    <w:rsid w:val="0027254B"/>
    <w:rsid w:val="00272652"/>
    <w:rsid w:val="00273E07"/>
    <w:rsid w:val="00274893"/>
    <w:rsid w:val="002751D5"/>
    <w:rsid w:val="00275923"/>
    <w:rsid w:val="00275965"/>
    <w:rsid w:val="00275D09"/>
    <w:rsid w:val="00277364"/>
    <w:rsid w:val="00277859"/>
    <w:rsid w:val="002800E9"/>
    <w:rsid w:val="00280561"/>
    <w:rsid w:val="00281276"/>
    <w:rsid w:val="00281FC9"/>
    <w:rsid w:val="00285628"/>
    <w:rsid w:val="00285EAF"/>
    <w:rsid w:val="00287ECA"/>
    <w:rsid w:val="00290FF6"/>
    <w:rsid w:val="002928A1"/>
    <w:rsid w:val="00292F3C"/>
    <w:rsid w:val="002939DD"/>
    <w:rsid w:val="00297C9C"/>
    <w:rsid w:val="002A037B"/>
    <w:rsid w:val="002A065C"/>
    <w:rsid w:val="002A07A5"/>
    <w:rsid w:val="002A0B51"/>
    <w:rsid w:val="002A0E96"/>
    <w:rsid w:val="002A1C44"/>
    <w:rsid w:val="002A1EFB"/>
    <w:rsid w:val="002A24EB"/>
    <w:rsid w:val="002A2BA1"/>
    <w:rsid w:val="002A38CE"/>
    <w:rsid w:val="002A5BCD"/>
    <w:rsid w:val="002A5DAC"/>
    <w:rsid w:val="002B0560"/>
    <w:rsid w:val="002B0C9C"/>
    <w:rsid w:val="002B0F19"/>
    <w:rsid w:val="002B1463"/>
    <w:rsid w:val="002B16F5"/>
    <w:rsid w:val="002B416A"/>
    <w:rsid w:val="002B4829"/>
    <w:rsid w:val="002B5240"/>
    <w:rsid w:val="002B543A"/>
    <w:rsid w:val="002B5B7A"/>
    <w:rsid w:val="002B681F"/>
    <w:rsid w:val="002B68D7"/>
    <w:rsid w:val="002B766E"/>
    <w:rsid w:val="002B7E91"/>
    <w:rsid w:val="002B7F1A"/>
    <w:rsid w:val="002C0531"/>
    <w:rsid w:val="002C09F4"/>
    <w:rsid w:val="002C1F39"/>
    <w:rsid w:val="002C2869"/>
    <w:rsid w:val="002C2A77"/>
    <w:rsid w:val="002C2BC8"/>
    <w:rsid w:val="002C2BD4"/>
    <w:rsid w:val="002C2C04"/>
    <w:rsid w:val="002C2E2D"/>
    <w:rsid w:val="002C2FF6"/>
    <w:rsid w:val="002C374B"/>
    <w:rsid w:val="002C39C5"/>
    <w:rsid w:val="002C4216"/>
    <w:rsid w:val="002C4E1B"/>
    <w:rsid w:val="002C4E83"/>
    <w:rsid w:val="002C58B2"/>
    <w:rsid w:val="002C5F04"/>
    <w:rsid w:val="002C6007"/>
    <w:rsid w:val="002C66D8"/>
    <w:rsid w:val="002C6C95"/>
    <w:rsid w:val="002C7878"/>
    <w:rsid w:val="002C7D3E"/>
    <w:rsid w:val="002C7E44"/>
    <w:rsid w:val="002D0BF5"/>
    <w:rsid w:val="002D1838"/>
    <w:rsid w:val="002D24F1"/>
    <w:rsid w:val="002D33CA"/>
    <w:rsid w:val="002D3C45"/>
    <w:rsid w:val="002D4468"/>
    <w:rsid w:val="002D4DA6"/>
    <w:rsid w:val="002D58D9"/>
    <w:rsid w:val="002D7704"/>
    <w:rsid w:val="002D770A"/>
    <w:rsid w:val="002D77A0"/>
    <w:rsid w:val="002D7D0F"/>
    <w:rsid w:val="002E0097"/>
    <w:rsid w:val="002E0C6B"/>
    <w:rsid w:val="002E0E0C"/>
    <w:rsid w:val="002E0E1C"/>
    <w:rsid w:val="002E13BC"/>
    <w:rsid w:val="002E1897"/>
    <w:rsid w:val="002E2646"/>
    <w:rsid w:val="002E2A13"/>
    <w:rsid w:val="002E2A4D"/>
    <w:rsid w:val="002E4052"/>
    <w:rsid w:val="002E40A9"/>
    <w:rsid w:val="002E456F"/>
    <w:rsid w:val="002E5128"/>
    <w:rsid w:val="002E51EF"/>
    <w:rsid w:val="002E58AB"/>
    <w:rsid w:val="002E6614"/>
    <w:rsid w:val="002E6734"/>
    <w:rsid w:val="002E6AE3"/>
    <w:rsid w:val="002E6DAC"/>
    <w:rsid w:val="002E7593"/>
    <w:rsid w:val="002E7FC8"/>
    <w:rsid w:val="002F046A"/>
    <w:rsid w:val="002F0C4D"/>
    <w:rsid w:val="002F1EF9"/>
    <w:rsid w:val="002F5F58"/>
    <w:rsid w:val="002F6BC4"/>
    <w:rsid w:val="00301DC1"/>
    <w:rsid w:val="00301E0D"/>
    <w:rsid w:val="00301F9D"/>
    <w:rsid w:val="003048FB"/>
    <w:rsid w:val="0030509A"/>
    <w:rsid w:val="0030531E"/>
    <w:rsid w:val="00306064"/>
    <w:rsid w:val="0030680F"/>
    <w:rsid w:val="00307571"/>
    <w:rsid w:val="00307D6E"/>
    <w:rsid w:val="0031088D"/>
    <w:rsid w:val="003111C1"/>
    <w:rsid w:val="0031199E"/>
    <w:rsid w:val="00313305"/>
    <w:rsid w:val="0031362E"/>
    <w:rsid w:val="003142D6"/>
    <w:rsid w:val="00315A10"/>
    <w:rsid w:val="00315D73"/>
    <w:rsid w:val="00316036"/>
    <w:rsid w:val="00316156"/>
    <w:rsid w:val="00316A05"/>
    <w:rsid w:val="00316A60"/>
    <w:rsid w:val="00317483"/>
    <w:rsid w:val="0031795C"/>
    <w:rsid w:val="003201A1"/>
    <w:rsid w:val="003223A8"/>
    <w:rsid w:val="00322BA9"/>
    <w:rsid w:val="0032385E"/>
    <w:rsid w:val="00324C34"/>
    <w:rsid w:val="00324E41"/>
    <w:rsid w:val="0032600D"/>
    <w:rsid w:val="00326C1A"/>
    <w:rsid w:val="003272C3"/>
    <w:rsid w:val="00327749"/>
    <w:rsid w:val="00327D09"/>
    <w:rsid w:val="00327EA0"/>
    <w:rsid w:val="00330489"/>
    <w:rsid w:val="0033075C"/>
    <w:rsid w:val="00330B9A"/>
    <w:rsid w:val="00330CC7"/>
    <w:rsid w:val="00330F46"/>
    <w:rsid w:val="00331290"/>
    <w:rsid w:val="00331E45"/>
    <w:rsid w:val="00332BF4"/>
    <w:rsid w:val="003331A5"/>
    <w:rsid w:val="0033327D"/>
    <w:rsid w:val="003339A5"/>
    <w:rsid w:val="00334EE2"/>
    <w:rsid w:val="00335046"/>
    <w:rsid w:val="00335353"/>
    <w:rsid w:val="00335CC8"/>
    <w:rsid w:val="0033646D"/>
    <w:rsid w:val="00336B3F"/>
    <w:rsid w:val="0033700D"/>
    <w:rsid w:val="00337910"/>
    <w:rsid w:val="00340216"/>
    <w:rsid w:val="00340C91"/>
    <w:rsid w:val="00340EA8"/>
    <w:rsid w:val="003412A7"/>
    <w:rsid w:val="00342A55"/>
    <w:rsid w:val="00342E06"/>
    <w:rsid w:val="00343458"/>
    <w:rsid w:val="00343AD3"/>
    <w:rsid w:val="003455F8"/>
    <w:rsid w:val="00346306"/>
    <w:rsid w:val="003505F7"/>
    <w:rsid w:val="00351932"/>
    <w:rsid w:val="00351A18"/>
    <w:rsid w:val="00351BFB"/>
    <w:rsid w:val="00352DF7"/>
    <w:rsid w:val="00352F82"/>
    <w:rsid w:val="00353DC9"/>
    <w:rsid w:val="00354317"/>
    <w:rsid w:val="003546DA"/>
    <w:rsid w:val="00355017"/>
    <w:rsid w:val="003550E0"/>
    <w:rsid w:val="00357970"/>
    <w:rsid w:val="00361330"/>
    <w:rsid w:val="0036312E"/>
    <w:rsid w:val="00364646"/>
    <w:rsid w:val="00364D71"/>
    <w:rsid w:val="00364F69"/>
    <w:rsid w:val="00365839"/>
    <w:rsid w:val="003663AF"/>
    <w:rsid w:val="00366E9C"/>
    <w:rsid w:val="00366EF5"/>
    <w:rsid w:val="0036732D"/>
    <w:rsid w:val="003675AF"/>
    <w:rsid w:val="00370039"/>
    <w:rsid w:val="00372142"/>
    <w:rsid w:val="0037358C"/>
    <w:rsid w:val="00373832"/>
    <w:rsid w:val="00373B65"/>
    <w:rsid w:val="0037448E"/>
    <w:rsid w:val="00374927"/>
    <w:rsid w:val="003756F6"/>
    <w:rsid w:val="003761C8"/>
    <w:rsid w:val="0037684D"/>
    <w:rsid w:val="003777CF"/>
    <w:rsid w:val="00377A29"/>
    <w:rsid w:val="0038040D"/>
    <w:rsid w:val="00380F81"/>
    <w:rsid w:val="0038173F"/>
    <w:rsid w:val="00381C36"/>
    <w:rsid w:val="00382D39"/>
    <w:rsid w:val="00383445"/>
    <w:rsid w:val="0038368B"/>
    <w:rsid w:val="00383D91"/>
    <w:rsid w:val="00384616"/>
    <w:rsid w:val="00385C6A"/>
    <w:rsid w:val="00385DB5"/>
    <w:rsid w:val="0038686C"/>
    <w:rsid w:val="0038791F"/>
    <w:rsid w:val="00387F0D"/>
    <w:rsid w:val="003905E1"/>
    <w:rsid w:val="00391AAB"/>
    <w:rsid w:val="003929FD"/>
    <w:rsid w:val="00393679"/>
    <w:rsid w:val="00393FB6"/>
    <w:rsid w:val="00393FDE"/>
    <w:rsid w:val="0039459F"/>
    <w:rsid w:val="00394E68"/>
    <w:rsid w:val="0039576C"/>
    <w:rsid w:val="0039599D"/>
    <w:rsid w:val="00395C41"/>
    <w:rsid w:val="003968B6"/>
    <w:rsid w:val="003977E1"/>
    <w:rsid w:val="00397BCE"/>
    <w:rsid w:val="00397E05"/>
    <w:rsid w:val="003A07F0"/>
    <w:rsid w:val="003A1766"/>
    <w:rsid w:val="003A29C1"/>
    <w:rsid w:val="003A2D69"/>
    <w:rsid w:val="003A42C9"/>
    <w:rsid w:val="003A43DC"/>
    <w:rsid w:val="003A4FD6"/>
    <w:rsid w:val="003A5119"/>
    <w:rsid w:val="003A7942"/>
    <w:rsid w:val="003B0D2A"/>
    <w:rsid w:val="003B0F42"/>
    <w:rsid w:val="003B1BE1"/>
    <w:rsid w:val="003B206F"/>
    <w:rsid w:val="003B20D8"/>
    <w:rsid w:val="003B2303"/>
    <w:rsid w:val="003B2393"/>
    <w:rsid w:val="003B2835"/>
    <w:rsid w:val="003B36F4"/>
    <w:rsid w:val="003B40A6"/>
    <w:rsid w:val="003B411E"/>
    <w:rsid w:val="003B41F8"/>
    <w:rsid w:val="003B5151"/>
    <w:rsid w:val="003B51CC"/>
    <w:rsid w:val="003B53B6"/>
    <w:rsid w:val="003B5817"/>
    <w:rsid w:val="003B5C0F"/>
    <w:rsid w:val="003B5D0D"/>
    <w:rsid w:val="003B6502"/>
    <w:rsid w:val="003C04C5"/>
    <w:rsid w:val="003C091F"/>
    <w:rsid w:val="003C2515"/>
    <w:rsid w:val="003C30C6"/>
    <w:rsid w:val="003C6014"/>
    <w:rsid w:val="003C6088"/>
    <w:rsid w:val="003C64EA"/>
    <w:rsid w:val="003C66F5"/>
    <w:rsid w:val="003C69D9"/>
    <w:rsid w:val="003C7894"/>
    <w:rsid w:val="003D06D2"/>
    <w:rsid w:val="003D0AE4"/>
    <w:rsid w:val="003D1F8F"/>
    <w:rsid w:val="003D2C82"/>
    <w:rsid w:val="003D4692"/>
    <w:rsid w:val="003D5609"/>
    <w:rsid w:val="003D599B"/>
    <w:rsid w:val="003D6681"/>
    <w:rsid w:val="003D71A2"/>
    <w:rsid w:val="003E2181"/>
    <w:rsid w:val="003E2477"/>
    <w:rsid w:val="003E379A"/>
    <w:rsid w:val="003E3FCC"/>
    <w:rsid w:val="003E414B"/>
    <w:rsid w:val="003E4185"/>
    <w:rsid w:val="003E466B"/>
    <w:rsid w:val="003E52B5"/>
    <w:rsid w:val="003E5431"/>
    <w:rsid w:val="003E5B02"/>
    <w:rsid w:val="003E6396"/>
    <w:rsid w:val="003E6670"/>
    <w:rsid w:val="003E76A6"/>
    <w:rsid w:val="003F06F3"/>
    <w:rsid w:val="003F0AD8"/>
    <w:rsid w:val="003F0D96"/>
    <w:rsid w:val="003F15C3"/>
    <w:rsid w:val="003F1726"/>
    <w:rsid w:val="003F1FF6"/>
    <w:rsid w:val="003F2057"/>
    <w:rsid w:val="003F282D"/>
    <w:rsid w:val="003F2BB1"/>
    <w:rsid w:val="003F2BCE"/>
    <w:rsid w:val="003F52E5"/>
    <w:rsid w:val="003F5A64"/>
    <w:rsid w:val="003F5CCF"/>
    <w:rsid w:val="003F7491"/>
    <w:rsid w:val="003F7F70"/>
    <w:rsid w:val="004003F2"/>
    <w:rsid w:val="00400B82"/>
    <w:rsid w:val="0040220A"/>
    <w:rsid w:val="004038C7"/>
    <w:rsid w:val="00404286"/>
    <w:rsid w:val="00404361"/>
    <w:rsid w:val="004043E6"/>
    <w:rsid w:val="0040579F"/>
    <w:rsid w:val="00405C61"/>
    <w:rsid w:val="004060E9"/>
    <w:rsid w:val="004073E9"/>
    <w:rsid w:val="004104DC"/>
    <w:rsid w:val="004113A3"/>
    <w:rsid w:val="004121E7"/>
    <w:rsid w:val="004125EE"/>
    <w:rsid w:val="00412656"/>
    <w:rsid w:val="00412E2C"/>
    <w:rsid w:val="00413207"/>
    <w:rsid w:val="00414A83"/>
    <w:rsid w:val="00415679"/>
    <w:rsid w:val="00415FD9"/>
    <w:rsid w:val="00416622"/>
    <w:rsid w:val="0041692D"/>
    <w:rsid w:val="004169AA"/>
    <w:rsid w:val="00420128"/>
    <w:rsid w:val="00420457"/>
    <w:rsid w:val="00421132"/>
    <w:rsid w:val="0042216E"/>
    <w:rsid w:val="0042249E"/>
    <w:rsid w:val="004230B0"/>
    <w:rsid w:val="0042314C"/>
    <w:rsid w:val="004246C9"/>
    <w:rsid w:val="00424840"/>
    <w:rsid w:val="0042564B"/>
    <w:rsid w:val="00425FA0"/>
    <w:rsid w:val="004263D8"/>
    <w:rsid w:val="00426B6C"/>
    <w:rsid w:val="00427E84"/>
    <w:rsid w:val="004300C0"/>
    <w:rsid w:val="00430142"/>
    <w:rsid w:val="0043020C"/>
    <w:rsid w:val="004303E1"/>
    <w:rsid w:val="00430474"/>
    <w:rsid w:val="00431263"/>
    <w:rsid w:val="004313AB"/>
    <w:rsid w:val="00431EE9"/>
    <w:rsid w:val="0043272E"/>
    <w:rsid w:val="00432AE8"/>
    <w:rsid w:val="004338C6"/>
    <w:rsid w:val="0043409D"/>
    <w:rsid w:val="0043576B"/>
    <w:rsid w:val="00436214"/>
    <w:rsid w:val="004362A6"/>
    <w:rsid w:val="00436D79"/>
    <w:rsid w:val="00437146"/>
    <w:rsid w:val="00437A49"/>
    <w:rsid w:val="00437AFF"/>
    <w:rsid w:val="00440420"/>
    <w:rsid w:val="004409E3"/>
    <w:rsid w:val="0044132F"/>
    <w:rsid w:val="00441C65"/>
    <w:rsid w:val="004420A9"/>
    <w:rsid w:val="004420B8"/>
    <w:rsid w:val="00442192"/>
    <w:rsid w:val="00442AF3"/>
    <w:rsid w:val="004453A2"/>
    <w:rsid w:val="00445412"/>
    <w:rsid w:val="00445845"/>
    <w:rsid w:val="00445E41"/>
    <w:rsid w:val="00446650"/>
    <w:rsid w:val="00446A3A"/>
    <w:rsid w:val="00446C16"/>
    <w:rsid w:val="004477E6"/>
    <w:rsid w:val="00447837"/>
    <w:rsid w:val="0045029A"/>
    <w:rsid w:val="004505A5"/>
    <w:rsid w:val="00450E31"/>
    <w:rsid w:val="00451F68"/>
    <w:rsid w:val="00452CB8"/>
    <w:rsid w:val="0045380C"/>
    <w:rsid w:val="00453E84"/>
    <w:rsid w:val="0045597C"/>
    <w:rsid w:val="004559E5"/>
    <w:rsid w:val="00456723"/>
    <w:rsid w:val="00457F72"/>
    <w:rsid w:val="00460664"/>
    <w:rsid w:val="00461C70"/>
    <w:rsid w:val="00461CB5"/>
    <w:rsid w:val="0046234C"/>
    <w:rsid w:val="0046257F"/>
    <w:rsid w:val="004625CD"/>
    <w:rsid w:val="0046288F"/>
    <w:rsid w:val="00463F11"/>
    <w:rsid w:val="00464B15"/>
    <w:rsid w:val="0046500E"/>
    <w:rsid w:val="00465498"/>
    <w:rsid w:val="00466F33"/>
    <w:rsid w:val="0047049E"/>
    <w:rsid w:val="004713D8"/>
    <w:rsid w:val="00471799"/>
    <w:rsid w:val="004721B7"/>
    <w:rsid w:val="00472B4D"/>
    <w:rsid w:val="00472C67"/>
    <w:rsid w:val="00473201"/>
    <w:rsid w:val="004735F4"/>
    <w:rsid w:val="00473C98"/>
    <w:rsid w:val="00475794"/>
    <w:rsid w:val="00475EFD"/>
    <w:rsid w:val="00477EA3"/>
    <w:rsid w:val="00480D1A"/>
    <w:rsid w:val="00480E56"/>
    <w:rsid w:val="00480EB4"/>
    <w:rsid w:val="00481C7A"/>
    <w:rsid w:val="00481ED1"/>
    <w:rsid w:val="0048228A"/>
    <w:rsid w:val="0048284F"/>
    <w:rsid w:val="00482EC4"/>
    <w:rsid w:val="004840F6"/>
    <w:rsid w:val="00484379"/>
    <w:rsid w:val="00484D13"/>
    <w:rsid w:val="00486D80"/>
    <w:rsid w:val="004872AA"/>
    <w:rsid w:val="004872D1"/>
    <w:rsid w:val="00487353"/>
    <w:rsid w:val="00487C98"/>
    <w:rsid w:val="0049126B"/>
    <w:rsid w:val="00492E31"/>
    <w:rsid w:val="0049348F"/>
    <w:rsid w:val="00493AE7"/>
    <w:rsid w:val="00493F74"/>
    <w:rsid w:val="0049520A"/>
    <w:rsid w:val="00495357"/>
    <w:rsid w:val="00496354"/>
    <w:rsid w:val="0049667E"/>
    <w:rsid w:val="00496B48"/>
    <w:rsid w:val="00497A2A"/>
    <w:rsid w:val="00497CAC"/>
    <w:rsid w:val="004A11A8"/>
    <w:rsid w:val="004A14D8"/>
    <w:rsid w:val="004A17AE"/>
    <w:rsid w:val="004A34E6"/>
    <w:rsid w:val="004A3B7D"/>
    <w:rsid w:val="004A48C0"/>
    <w:rsid w:val="004A5260"/>
    <w:rsid w:val="004A53B0"/>
    <w:rsid w:val="004A55AF"/>
    <w:rsid w:val="004A5A8F"/>
    <w:rsid w:val="004A612C"/>
    <w:rsid w:val="004A67A4"/>
    <w:rsid w:val="004A7B5F"/>
    <w:rsid w:val="004B0BFA"/>
    <w:rsid w:val="004B1645"/>
    <w:rsid w:val="004B17A9"/>
    <w:rsid w:val="004B25D4"/>
    <w:rsid w:val="004B25D8"/>
    <w:rsid w:val="004B2964"/>
    <w:rsid w:val="004B2BFC"/>
    <w:rsid w:val="004B2F8A"/>
    <w:rsid w:val="004B3558"/>
    <w:rsid w:val="004B4376"/>
    <w:rsid w:val="004B43D1"/>
    <w:rsid w:val="004B44B5"/>
    <w:rsid w:val="004B4825"/>
    <w:rsid w:val="004B4C54"/>
    <w:rsid w:val="004B5541"/>
    <w:rsid w:val="004B5C99"/>
    <w:rsid w:val="004B680D"/>
    <w:rsid w:val="004B701B"/>
    <w:rsid w:val="004B7192"/>
    <w:rsid w:val="004B7E68"/>
    <w:rsid w:val="004B7F2A"/>
    <w:rsid w:val="004C0581"/>
    <w:rsid w:val="004C139B"/>
    <w:rsid w:val="004C220E"/>
    <w:rsid w:val="004C221B"/>
    <w:rsid w:val="004C23A9"/>
    <w:rsid w:val="004C3CB9"/>
    <w:rsid w:val="004C3E09"/>
    <w:rsid w:val="004C3E5A"/>
    <w:rsid w:val="004C49BB"/>
    <w:rsid w:val="004C49C8"/>
    <w:rsid w:val="004C5357"/>
    <w:rsid w:val="004C6E59"/>
    <w:rsid w:val="004C79F3"/>
    <w:rsid w:val="004D1846"/>
    <w:rsid w:val="004D44AB"/>
    <w:rsid w:val="004D4965"/>
    <w:rsid w:val="004D4EEE"/>
    <w:rsid w:val="004D4F0E"/>
    <w:rsid w:val="004D54D0"/>
    <w:rsid w:val="004D58E0"/>
    <w:rsid w:val="004D5AD2"/>
    <w:rsid w:val="004D6589"/>
    <w:rsid w:val="004D6DB4"/>
    <w:rsid w:val="004D6E5F"/>
    <w:rsid w:val="004D7409"/>
    <w:rsid w:val="004D7801"/>
    <w:rsid w:val="004E035D"/>
    <w:rsid w:val="004E19F5"/>
    <w:rsid w:val="004E2397"/>
    <w:rsid w:val="004E2C1F"/>
    <w:rsid w:val="004E32C3"/>
    <w:rsid w:val="004E3F1F"/>
    <w:rsid w:val="004E4068"/>
    <w:rsid w:val="004E40FF"/>
    <w:rsid w:val="004E519D"/>
    <w:rsid w:val="004E65E2"/>
    <w:rsid w:val="004E664B"/>
    <w:rsid w:val="004E6951"/>
    <w:rsid w:val="004F06A1"/>
    <w:rsid w:val="004F0B17"/>
    <w:rsid w:val="004F0BC7"/>
    <w:rsid w:val="004F1936"/>
    <w:rsid w:val="004F25FF"/>
    <w:rsid w:val="004F2A68"/>
    <w:rsid w:val="004F3260"/>
    <w:rsid w:val="004F3C57"/>
    <w:rsid w:val="004F3E65"/>
    <w:rsid w:val="004F4E18"/>
    <w:rsid w:val="004F508B"/>
    <w:rsid w:val="004F5AF8"/>
    <w:rsid w:val="004F61D0"/>
    <w:rsid w:val="00500BA9"/>
    <w:rsid w:val="00501B8E"/>
    <w:rsid w:val="00502B43"/>
    <w:rsid w:val="00503447"/>
    <w:rsid w:val="00503494"/>
    <w:rsid w:val="00503769"/>
    <w:rsid w:val="00504B38"/>
    <w:rsid w:val="00504C3A"/>
    <w:rsid w:val="00505210"/>
    <w:rsid w:val="00506BC2"/>
    <w:rsid w:val="00506EC1"/>
    <w:rsid w:val="005109A5"/>
    <w:rsid w:val="00510DFB"/>
    <w:rsid w:val="00511308"/>
    <w:rsid w:val="00511688"/>
    <w:rsid w:val="00511F71"/>
    <w:rsid w:val="00512919"/>
    <w:rsid w:val="00512CD5"/>
    <w:rsid w:val="00515A3E"/>
    <w:rsid w:val="00517875"/>
    <w:rsid w:val="00517B30"/>
    <w:rsid w:val="00517CCB"/>
    <w:rsid w:val="005201D4"/>
    <w:rsid w:val="0052062E"/>
    <w:rsid w:val="0052070F"/>
    <w:rsid w:val="005213D6"/>
    <w:rsid w:val="00521628"/>
    <w:rsid w:val="00521A85"/>
    <w:rsid w:val="0052254A"/>
    <w:rsid w:val="00522631"/>
    <w:rsid w:val="0052266E"/>
    <w:rsid w:val="005229A0"/>
    <w:rsid w:val="00522A91"/>
    <w:rsid w:val="00522F6E"/>
    <w:rsid w:val="00523627"/>
    <w:rsid w:val="00523759"/>
    <w:rsid w:val="00524207"/>
    <w:rsid w:val="00524967"/>
    <w:rsid w:val="00525579"/>
    <w:rsid w:val="00525BB9"/>
    <w:rsid w:val="00525E02"/>
    <w:rsid w:val="00526896"/>
    <w:rsid w:val="00527103"/>
    <w:rsid w:val="005274E2"/>
    <w:rsid w:val="00527768"/>
    <w:rsid w:val="005320BD"/>
    <w:rsid w:val="005326E5"/>
    <w:rsid w:val="0053322A"/>
    <w:rsid w:val="00533334"/>
    <w:rsid w:val="0053388C"/>
    <w:rsid w:val="005341EE"/>
    <w:rsid w:val="00534305"/>
    <w:rsid w:val="005344E2"/>
    <w:rsid w:val="00535015"/>
    <w:rsid w:val="005351FF"/>
    <w:rsid w:val="00536203"/>
    <w:rsid w:val="00537981"/>
    <w:rsid w:val="00537C84"/>
    <w:rsid w:val="00540233"/>
    <w:rsid w:val="0054043E"/>
    <w:rsid w:val="00540BA8"/>
    <w:rsid w:val="00540D91"/>
    <w:rsid w:val="00540ED2"/>
    <w:rsid w:val="00540F11"/>
    <w:rsid w:val="00541E8C"/>
    <w:rsid w:val="005426FE"/>
    <w:rsid w:val="00542C60"/>
    <w:rsid w:val="00543787"/>
    <w:rsid w:val="00543D07"/>
    <w:rsid w:val="00543DF8"/>
    <w:rsid w:val="00543F44"/>
    <w:rsid w:val="005443B5"/>
    <w:rsid w:val="005443C7"/>
    <w:rsid w:val="00544B0C"/>
    <w:rsid w:val="00544C5E"/>
    <w:rsid w:val="00545438"/>
    <w:rsid w:val="00545763"/>
    <w:rsid w:val="00545C93"/>
    <w:rsid w:val="00546B88"/>
    <w:rsid w:val="005475C0"/>
    <w:rsid w:val="00547D56"/>
    <w:rsid w:val="00550702"/>
    <w:rsid w:val="00550952"/>
    <w:rsid w:val="00550B01"/>
    <w:rsid w:val="0055162F"/>
    <w:rsid w:val="00552427"/>
    <w:rsid w:val="00552855"/>
    <w:rsid w:val="00552894"/>
    <w:rsid w:val="00552E89"/>
    <w:rsid w:val="00553147"/>
    <w:rsid w:val="005538F5"/>
    <w:rsid w:val="00554519"/>
    <w:rsid w:val="00554B87"/>
    <w:rsid w:val="00555523"/>
    <w:rsid w:val="00555B57"/>
    <w:rsid w:val="00555E8A"/>
    <w:rsid w:val="005561DB"/>
    <w:rsid w:val="005564BF"/>
    <w:rsid w:val="00556503"/>
    <w:rsid w:val="00556B7C"/>
    <w:rsid w:val="00556F3B"/>
    <w:rsid w:val="00557240"/>
    <w:rsid w:val="005575E5"/>
    <w:rsid w:val="0056009F"/>
    <w:rsid w:val="00560802"/>
    <w:rsid w:val="00560E07"/>
    <w:rsid w:val="00561728"/>
    <w:rsid w:val="00561AF1"/>
    <w:rsid w:val="00562DDC"/>
    <w:rsid w:val="005636A1"/>
    <w:rsid w:val="00563C81"/>
    <w:rsid w:val="00564091"/>
    <w:rsid w:val="00564844"/>
    <w:rsid w:val="005654D8"/>
    <w:rsid w:val="00565CFD"/>
    <w:rsid w:val="005662EE"/>
    <w:rsid w:val="0056695D"/>
    <w:rsid w:val="0056775D"/>
    <w:rsid w:val="00567C70"/>
    <w:rsid w:val="005701F9"/>
    <w:rsid w:val="00570236"/>
    <w:rsid w:val="00570371"/>
    <w:rsid w:val="00572D38"/>
    <w:rsid w:val="0057303C"/>
    <w:rsid w:val="005736AC"/>
    <w:rsid w:val="0057409D"/>
    <w:rsid w:val="00574A39"/>
    <w:rsid w:val="00575461"/>
    <w:rsid w:val="00575851"/>
    <w:rsid w:val="00576CCC"/>
    <w:rsid w:val="0057710E"/>
    <w:rsid w:val="0057722D"/>
    <w:rsid w:val="00577EC0"/>
    <w:rsid w:val="005800C9"/>
    <w:rsid w:val="00580A1E"/>
    <w:rsid w:val="00580F10"/>
    <w:rsid w:val="00581630"/>
    <w:rsid w:val="0058198A"/>
    <w:rsid w:val="00581E04"/>
    <w:rsid w:val="00581F6C"/>
    <w:rsid w:val="00582089"/>
    <w:rsid w:val="00582170"/>
    <w:rsid w:val="005822D6"/>
    <w:rsid w:val="00583C5B"/>
    <w:rsid w:val="00584B1F"/>
    <w:rsid w:val="00584E58"/>
    <w:rsid w:val="005851D8"/>
    <w:rsid w:val="005853F5"/>
    <w:rsid w:val="005858DC"/>
    <w:rsid w:val="00586CDA"/>
    <w:rsid w:val="0058757E"/>
    <w:rsid w:val="005878CF"/>
    <w:rsid w:val="00587CFF"/>
    <w:rsid w:val="00590398"/>
    <w:rsid w:val="00591B53"/>
    <w:rsid w:val="00592020"/>
    <w:rsid w:val="00592AD3"/>
    <w:rsid w:val="005957F8"/>
    <w:rsid w:val="00595A34"/>
    <w:rsid w:val="00595C30"/>
    <w:rsid w:val="00596032"/>
    <w:rsid w:val="0059639B"/>
    <w:rsid w:val="005965DB"/>
    <w:rsid w:val="0059665E"/>
    <w:rsid w:val="00596898"/>
    <w:rsid w:val="0059689C"/>
    <w:rsid w:val="005A0B78"/>
    <w:rsid w:val="005A0EE6"/>
    <w:rsid w:val="005A1C29"/>
    <w:rsid w:val="005A20E6"/>
    <w:rsid w:val="005A2247"/>
    <w:rsid w:val="005A2E58"/>
    <w:rsid w:val="005A2F5F"/>
    <w:rsid w:val="005A3460"/>
    <w:rsid w:val="005A3466"/>
    <w:rsid w:val="005A3B2B"/>
    <w:rsid w:val="005A3B9A"/>
    <w:rsid w:val="005A499D"/>
    <w:rsid w:val="005A58B1"/>
    <w:rsid w:val="005A609D"/>
    <w:rsid w:val="005A67BD"/>
    <w:rsid w:val="005A6E43"/>
    <w:rsid w:val="005B0183"/>
    <w:rsid w:val="005B0671"/>
    <w:rsid w:val="005B0723"/>
    <w:rsid w:val="005B0FE9"/>
    <w:rsid w:val="005B138D"/>
    <w:rsid w:val="005B1417"/>
    <w:rsid w:val="005B1E5F"/>
    <w:rsid w:val="005B23AA"/>
    <w:rsid w:val="005B2517"/>
    <w:rsid w:val="005B27C1"/>
    <w:rsid w:val="005B2AE3"/>
    <w:rsid w:val="005B33EA"/>
    <w:rsid w:val="005B33F3"/>
    <w:rsid w:val="005B4FFE"/>
    <w:rsid w:val="005B619B"/>
    <w:rsid w:val="005B6A7B"/>
    <w:rsid w:val="005B6F95"/>
    <w:rsid w:val="005B763C"/>
    <w:rsid w:val="005B7BB3"/>
    <w:rsid w:val="005B7C71"/>
    <w:rsid w:val="005C0196"/>
    <w:rsid w:val="005C11D5"/>
    <w:rsid w:val="005C208B"/>
    <w:rsid w:val="005C267F"/>
    <w:rsid w:val="005C353E"/>
    <w:rsid w:val="005C3B07"/>
    <w:rsid w:val="005C415F"/>
    <w:rsid w:val="005C445B"/>
    <w:rsid w:val="005C471A"/>
    <w:rsid w:val="005C4BC2"/>
    <w:rsid w:val="005C5011"/>
    <w:rsid w:val="005C612B"/>
    <w:rsid w:val="005C7C1C"/>
    <w:rsid w:val="005C7E5E"/>
    <w:rsid w:val="005D08E8"/>
    <w:rsid w:val="005D1453"/>
    <w:rsid w:val="005D1663"/>
    <w:rsid w:val="005D1AB7"/>
    <w:rsid w:val="005D1D89"/>
    <w:rsid w:val="005D254F"/>
    <w:rsid w:val="005D2E38"/>
    <w:rsid w:val="005D33D9"/>
    <w:rsid w:val="005D3405"/>
    <w:rsid w:val="005D385E"/>
    <w:rsid w:val="005D407F"/>
    <w:rsid w:val="005D411E"/>
    <w:rsid w:val="005D4272"/>
    <w:rsid w:val="005D440C"/>
    <w:rsid w:val="005D46E6"/>
    <w:rsid w:val="005D4815"/>
    <w:rsid w:val="005D4E35"/>
    <w:rsid w:val="005D5602"/>
    <w:rsid w:val="005D7015"/>
    <w:rsid w:val="005D70E3"/>
    <w:rsid w:val="005D741B"/>
    <w:rsid w:val="005D74B9"/>
    <w:rsid w:val="005E00EE"/>
    <w:rsid w:val="005E01A7"/>
    <w:rsid w:val="005E02BE"/>
    <w:rsid w:val="005E0EE8"/>
    <w:rsid w:val="005E12BA"/>
    <w:rsid w:val="005E1643"/>
    <w:rsid w:val="005E17B7"/>
    <w:rsid w:val="005E31D3"/>
    <w:rsid w:val="005E3E34"/>
    <w:rsid w:val="005E414A"/>
    <w:rsid w:val="005E45D6"/>
    <w:rsid w:val="005E51D2"/>
    <w:rsid w:val="005E56FE"/>
    <w:rsid w:val="005E60C0"/>
    <w:rsid w:val="005E6A2B"/>
    <w:rsid w:val="005E6F8B"/>
    <w:rsid w:val="005E7258"/>
    <w:rsid w:val="005E753D"/>
    <w:rsid w:val="005E75BE"/>
    <w:rsid w:val="005E7690"/>
    <w:rsid w:val="005E7DAA"/>
    <w:rsid w:val="005F137B"/>
    <w:rsid w:val="005F1531"/>
    <w:rsid w:val="005F1B33"/>
    <w:rsid w:val="005F1C08"/>
    <w:rsid w:val="005F33DC"/>
    <w:rsid w:val="005F33EC"/>
    <w:rsid w:val="005F34BC"/>
    <w:rsid w:val="005F47D1"/>
    <w:rsid w:val="005F4BF7"/>
    <w:rsid w:val="005F52DD"/>
    <w:rsid w:val="005F5622"/>
    <w:rsid w:val="005F5FD4"/>
    <w:rsid w:val="005F68DE"/>
    <w:rsid w:val="005F6C18"/>
    <w:rsid w:val="005F6CBE"/>
    <w:rsid w:val="005F6E82"/>
    <w:rsid w:val="005F7638"/>
    <w:rsid w:val="0060152E"/>
    <w:rsid w:val="0060172F"/>
    <w:rsid w:val="00601BD2"/>
    <w:rsid w:val="00602DA4"/>
    <w:rsid w:val="00603539"/>
    <w:rsid w:val="00603B36"/>
    <w:rsid w:val="00604E69"/>
    <w:rsid w:val="0060605A"/>
    <w:rsid w:val="006072FB"/>
    <w:rsid w:val="00611C0C"/>
    <w:rsid w:val="00613843"/>
    <w:rsid w:val="0061462E"/>
    <w:rsid w:val="00614915"/>
    <w:rsid w:val="0061515F"/>
    <w:rsid w:val="00615886"/>
    <w:rsid w:val="006159AE"/>
    <w:rsid w:val="00616696"/>
    <w:rsid w:val="0061793B"/>
    <w:rsid w:val="00617C89"/>
    <w:rsid w:val="00617C98"/>
    <w:rsid w:val="0062036D"/>
    <w:rsid w:val="00620432"/>
    <w:rsid w:val="00620502"/>
    <w:rsid w:val="0062247D"/>
    <w:rsid w:val="00622D94"/>
    <w:rsid w:val="00623588"/>
    <w:rsid w:val="00623A6C"/>
    <w:rsid w:val="00624082"/>
    <w:rsid w:val="00624F20"/>
    <w:rsid w:val="0062668A"/>
    <w:rsid w:val="0062685C"/>
    <w:rsid w:val="00626968"/>
    <w:rsid w:val="00627AB2"/>
    <w:rsid w:val="00627E8F"/>
    <w:rsid w:val="00627F9C"/>
    <w:rsid w:val="00630FF0"/>
    <w:rsid w:val="00631844"/>
    <w:rsid w:val="00632654"/>
    <w:rsid w:val="00633A22"/>
    <w:rsid w:val="00633C45"/>
    <w:rsid w:val="0063409A"/>
    <w:rsid w:val="00634E75"/>
    <w:rsid w:val="00635313"/>
    <w:rsid w:val="00637749"/>
    <w:rsid w:val="00637923"/>
    <w:rsid w:val="00640739"/>
    <w:rsid w:val="00641DE8"/>
    <w:rsid w:val="00642674"/>
    <w:rsid w:val="006428CC"/>
    <w:rsid w:val="006430D5"/>
    <w:rsid w:val="006438A0"/>
    <w:rsid w:val="00643E7A"/>
    <w:rsid w:val="006442CF"/>
    <w:rsid w:val="00645034"/>
    <w:rsid w:val="00645842"/>
    <w:rsid w:val="00645A74"/>
    <w:rsid w:val="00645C2F"/>
    <w:rsid w:val="00645E74"/>
    <w:rsid w:val="006462E4"/>
    <w:rsid w:val="00646B5D"/>
    <w:rsid w:val="006501DF"/>
    <w:rsid w:val="006510A1"/>
    <w:rsid w:val="006511B1"/>
    <w:rsid w:val="0065160F"/>
    <w:rsid w:val="00651D2C"/>
    <w:rsid w:val="006520C7"/>
    <w:rsid w:val="006524E2"/>
    <w:rsid w:val="00652535"/>
    <w:rsid w:val="00652617"/>
    <w:rsid w:val="00653F10"/>
    <w:rsid w:val="00653F39"/>
    <w:rsid w:val="006544FD"/>
    <w:rsid w:val="00654A01"/>
    <w:rsid w:val="00654C28"/>
    <w:rsid w:val="00654D23"/>
    <w:rsid w:val="00655165"/>
    <w:rsid w:val="00655772"/>
    <w:rsid w:val="00655BF9"/>
    <w:rsid w:val="006561E3"/>
    <w:rsid w:val="00656F4A"/>
    <w:rsid w:val="0065713C"/>
    <w:rsid w:val="00657AE7"/>
    <w:rsid w:val="00657C74"/>
    <w:rsid w:val="00661190"/>
    <w:rsid w:val="00661602"/>
    <w:rsid w:val="0066274D"/>
    <w:rsid w:val="00663389"/>
    <w:rsid w:val="006636AB"/>
    <w:rsid w:val="00663926"/>
    <w:rsid w:val="0066392C"/>
    <w:rsid w:val="00663E7F"/>
    <w:rsid w:val="0066447E"/>
    <w:rsid w:val="006654AF"/>
    <w:rsid w:val="00665873"/>
    <w:rsid w:val="00665EC8"/>
    <w:rsid w:val="00666AC5"/>
    <w:rsid w:val="00670033"/>
    <w:rsid w:val="0067003B"/>
    <w:rsid w:val="0067125C"/>
    <w:rsid w:val="00672440"/>
    <w:rsid w:val="006729C0"/>
    <w:rsid w:val="00673DCC"/>
    <w:rsid w:val="006740F6"/>
    <w:rsid w:val="006748CE"/>
    <w:rsid w:val="00674BB7"/>
    <w:rsid w:val="00675997"/>
    <w:rsid w:val="00675BA5"/>
    <w:rsid w:val="00676BC4"/>
    <w:rsid w:val="00677B00"/>
    <w:rsid w:val="00680981"/>
    <w:rsid w:val="006814F0"/>
    <w:rsid w:val="00681F13"/>
    <w:rsid w:val="00682CA3"/>
    <w:rsid w:val="00682EFD"/>
    <w:rsid w:val="00685A3D"/>
    <w:rsid w:val="00686377"/>
    <w:rsid w:val="00687744"/>
    <w:rsid w:val="00687E2C"/>
    <w:rsid w:val="00690225"/>
    <w:rsid w:val="006909A9"/>
    <w:rsid w:val="00690DAB"/>
    <w:rsid w:val="00691346"/>
    <w:rsid w:val="006915CA"/>
    <w:rsid w:val="00691792"/>
    <w:rsid w:val="00691D1F"/>
    <w:rsid w:val="0069230E"/>
    <w:rsid w:val="00692B4E"/>
    <w:rsid w:val="006937A7"/>
    <w:rsid w:val="00693B16"/>
    <w:rsid w:val="00693BC1"/>
    <w:rsid w:val="00693CC8"/>
    <w:rsid w:val="00694AAB"/>
    <w:rsid w:val="00694BA4"/>
    <w:rsid w:val="00696B7B"/>
    <w:rsid w:val="006A0788"/>
    <w:rsid w:val="006A09AC"/>
    <w:rsid w:val="006A0E8D"/>
    <w:rsid w:val="006A135A"/>
    <w:rsid w:val="006A1632"/>
    <w:rsid w:val="006A2225"/>
    <w:rsid w:val="006A2407"/>
    <w:rsid w:val="006A2455"/>
    <w:rsid w:val="006A3647"/>
    <w:rsid w:val="006A3941"/>
    <w:rsid w:val="006A4BDB"/>
    <w:rsid w:val="006A4D2C"/>
    <w:rsid w:val="006A4ED7"/>
    <w:rsid w:val="006A532E"/>
    <w:rsid w:val="006A5389"/>
    <w:rsid w:val="006A65B4"/>
    <w:rsid w:val="006A6685"/>
    <w:rsid w:val="006B02F7"/>
    <w:rsid w:val="006B0F48"/>
    <w:rsid w:val="006B2083"/>
    <w:rsid w:val="006B37A3"/>
    <w:rsid w:val="006B4D78"/>
    <w:rsid w:val="006B5F97"/>
    <w:rsid w:val="006B6089"/>
    <w:rsid w:val="006B64B7"/>
    <w:rsid w:val="006B725B"/>
    <w:rsid w:val="006B77EF"/>
    <w:rsid w:val="006B7D8F"/>
    <w:rsid w:val="006C0104"/>
    <w:rsid w:val="006C11F5"/>
    <w:rsid w:val="006C15F7"/>
    <w:rsid w:val="006C197B"/>
    <w:rsid w:val="006C34A1"/>
    <w:rsid w:val="006C3C70"/>
    <w:rsid w:val="006C3D25"/>
    <w:rsid w:val="006C6551"/>
    <w:rsid w:val="006C6F89"/>
    <w:rsid w:val="006C70B2"/>
    <w:rsid w:val="006C7C63"/>
    <w:rsid w:val="006D0354"/>
    <w:rsid w:val="006D04A8"/>
    <w:rsid w:val="006D08CE"/>
    <w:rsid w:val="006D10FD"/>
    <w:rsid w:val="006D2F43"/>
    <w:rsid w:val="006D3407"/>
    <w:rsid w:val="006D363D"/>
    <w:rsid w:val="006D4016"/>
    <w:rsid w:val="006D59DE"/>
    <w:rsid w:val="006D5A7C"/>
    <w:rsid w:val="006D5A95"/>
    <w:rsid w:val="006D6352"/>
    <w:rsid w:val="006D6A29"/>
    <w:rsid w:val="006D6FA9"/>
    <w:rsid w:val="006D7C74"/>
    <w:rsid w:val="006D7DB5"/>
    <w:rsid w:val="006E24C9"/>
    <w:rsid w:val="006E31BC"/>
    <w:rsid w:val="006E3B3E"/>
    <w:rsid w:val="006E3F6A"/>
    <w:rsid w:val="006E4209"/>
    <w:rsid w:val="006E518E"/>
    <w:rsid w:val="006E5B14"/>
    <w:rsid w:val="006E7146"/>
    <w:rsid w:val="006E7D89"/>
    <w:rsid w:val="006E7E2A"/>
    <w:rsid w:val="006F041C"/>
    <w:rsid w:val="006F088B"/>
    <w:rsid w:val="006F0C0F"/>
    <w:rsid w:val="006F10CB"/>
    <w:rsid w:val="006F1445"/>
    <w:rsid w:val="006F2132"/>
    <w:rsid w:val="006F3C4C"/>
    <w:rsid w:val="006F433C"/>
    <w:rsid w:val="006F4B72"/>
    <w:rsid w:val="006F4E7E"/>
    <w:rsid w:val="006F500E"/>
    <w:rsid w:val="006F541F"/>
    <w:rsid w:val="006F5E5F"/>
    <w:rsid w:val="006F5FE6"/>
    <w:rsid w:val="006F6082"/>
    <w:rsid w:val="006F61E1"/>
    <w:rsid w:val="006F6B1B"/>
    <w:rsid w:val="006F7A9B"/>
    <w:rsid w:val="006F7B9D"/>
    <w:rsid w:val="006F7DAE"/>
    <w:rsid w:val="00700AC0"/>
    <w:rsid w:val="00701B79"/>
    <w:rsid w:val="007029CB"/>
    <w:rsid w:val="00702A6A"/>
    <w:rsid w:val="00704433"/>
    <w:rsid w:val="007050C9"/>
    <w:rsid w:val="00705502"/>
    <w:rsid w:val="0070578F"/>
    <w:rsid w:val="007061FA"/>
    <w:rsid w:val="00706510"/>
    <w:rsid w:val="00706A0E"/>
    <w:rsid w:val="0070709E"/>
    <w:rsid w:val="0071005A"/>
    <w:rsid w:val="007103BC"/>
    <w:rsid w:val="007104FB"/>
    <w:rsid w:val="007118C6"/>
    <w:rsid w:val="00711EE4"/>
    <w:rsid w:val="00715022"/>
    <w:rsid w:val="0071507D"/>
    <w:rsid w:val="007151E2"/>
    <w:rsid w:val="00715C1A"/>
    <w:rsid w:val="00715D59"/>
    <w:rsid w:val="007164F2"/>
    <w:rsid w:val="007168E6"/>
    <w:rsid w:val="00722F01"/>
    <w:rsid w:val="00723C1D"/>
    <w:rsid w:val="0072566C"/>
    <w:rsid w:val="007256B5"/>
    <w:rsid w:val="007258B9"/>
    <w:rsid w:val="007261F8"/>
    <w:rsid w:val="00730B3F"/>
    <w:rsid w:val="007323FD"/>
    <w:rsid w:val="00732A58"/>
    <w:rsid w:val="00733E93"/>
    <w:rsid w:val="0073499E"/>
    <w:rsid w:val="00735E85"/>
    <w:rsid w:val="00737C3C"/>
    <w:rsid w:val="00741190"/>
    <w:rsid w:val="007416E8"/>
    <w:rsid w:val="007418A3"/>
    <w:rsid w:val="00741D22"/>
    <w:rsid w:val="00742364"/>
    <w:rsid w:val="00742948"/>
    <w:rsid w:val="00742AB7"/>
    <w:rsid w:val="00742B77"/>
    <w:rsid w:val="007431DE"/>
    <w:rsid w:val="00743A94"/>
    <w:rsid w:val="0074418C"/>
    <w:rsid w:val="00744DE9"/>
    <w:rsid w:val="0074505B"/>
    <w:rsid w:val="00745219"/>
    <w:rsid w:val="007472AD"/>
    <w:rsid w:val="00750F13"/>
    <w:rsid w:val="00751310"/>
    <w:rsid w:val="0075202C"/>
    <w:rsid w:val="007522FD"/>
    <w:rsid w:val="007530DA"/>
    <w:rsid w:val="0075328F"/>
    <w:rsid w:val="0075367D"/>
    <w:rsid w:val="00753ACD"/>
    <w:rsid w:val="00754DE8"/>
    <w:rsid w:val="00754DF6"/>
    <w:rsid w:val="00754E4A"/>
    <w:rsid w:val="00755764"/>
    <w:rsid w:val="00756378"/>
    <w:rsid w:val="00756B26"/>
    <w:rsid w:val="007577D4"/>
    <w:rsid w:val="00757F52"/>
    <w:rsid w:val="0076039A"/>
    <w:rsid w:val="007604F9"/>
    <w:rsid w:val="00760692"/>
    <w:rsid w:val="00760F5C"/>
    <w:rsid w:val="00761290"/>
    <w:rsid w:val="00762045"/>
    <w:rsid w:val="0076285F"/>
    <w:rsid w:val="00763620"/>
    <w:rsid w:val="00764398"/>
    <w:rsid w:val="007656BF"/>
    <w:rsid w:val="00765983"/>
    <w:rsid w:val="00766869"/>
    <w:rsid w:val="00767324"/>
    <w:rsid w:val="0076743D"/>
    <w:rsid w:val="00767939"/>
    <w:rsid w:val="007700FF"/>
    <w:rsid w:val="0077263D"/>
    <w:rsid w:val="00772BDB"/>
    <w:rsid w:val="007731A4"/>
    <w:rsid w:val="00774D39"/>
    <w:rsid w:val="00775542"/>
    <w:rsid w:val="00775969"/>
    <w:rsid w:val="00776180"/>
    <w:rsid w:val="007762C7"/>
    <w:rsid w:val="00776872"/>
    <w:rsid w:val="00776FC1"/>
    <w:rsid w:val="007774CD"/>
    <w:rsid w:val="00780535"/>
    <w:rsid w:val="00780AB4"/>
    <w:rsid w:val="00780DAE"/>
    <w:rsid w:val="0078207C"/>
    <w:rsid w:val="007827AF"/>
    <w:rsid w:val="00782CFA"/>
    <w:rsid w:val="007851CF"/>
    <w:rsid w:val="007855CB"/>
    <w:rsid w:val="00785BF2"/>
    <w:rsid w:val="007860B9"/>
    <w:rsid w:val="0078714C"/>
    <w:rsid w:val="0078754B"/>
    <w:rsid w:val="0079009E"/>
    <w:rsid w:val="00790339"/>
    <w:rsid w:val="00790A9E"/>
    <w:rsid w:val="00791490"/>
    <w:rsid w:val="00791521"/>
    <w:rsid w:val="00792970"/>
    <w:rsid w:val="007929D5"/>
    <w:rsid w:val="00793089"/>
    <w:rsid w:val="0079369C"/>
    <w:rsid w:val="007938CB"/>
    <w:rsid w:val="00793EF6"/>
    <w:rsid w:val="00794663"/>
    <w:rsid w:val="00794CEE"/>
    <w:rsid w:val="00794E91"/>
    <w:rsid w:val="0079591E"/>
    <w:rsid w:val="00795DAF"/>
    <w:rsid w:val="00795F39"/>
    <w:rsid w:val="00797B55"/>
    <w:rsid w:val="007A1308"/>
    <w:rsid w:val="007A148D"/>
    <w:rsid w:val="007A1F1C"/>
    <w:rsid w:val="007A2350"/>
    <w:rsid w:val="007A26CC"/>
    <w:rsid w:val="007A2BAE"/>
    <w:rsid w:val="007A3731"/>
    <w:rsid w:val="007A39D8"/>
    <w:rsid w:val="007A4464"/>
    <w:rsid w:val="007A4878"/>
    <w:rsid w:val="007A4BB4"/>
    <w:rsid w:val="007A62A2"/>
    <w:rsid w:val="007A6469"/>
    <w:rsid w:val="007A7631"/>
    <w:rsid w:val="007A7740"/>
    <w:rsid w:val="007A7DEC"/>
    <w:rsid w:val="007B25D8"/>
    <w:rsid w:val="007B2849"/>
    <w:rsid w:val="007B33D1"/>
    <w:rsid w:val="007B3773"/>
    <w:rsid w:val="007B41E4"/>
    <w:rsid w:val="007B443E"/>
    <w:rsid w:val="007B4460"/>
    <w:rsid w:val="007B5084"/>
    <w:rsid w:val="007B51F9"/>
    <w:rsid w:val="007B569D"/>
    <w:rsid w:val="007B63B9"/>
    <w:rsid w:val="007B7721"/>
    <w:rsid w:val="007B7C7B"/>
    <w:rsid w:val="007B7E30"/>
    <w:rsid w:val="007C051C"/>
    <w:rsid w:val="007C09FF"/>
    <w:rsid w:val="007C1648"/>
    <w:rsid w:val="007C192B"/>
    <w:rsid w:val="007C1DA6"/>
    <w:rsid w:val="007C3A16"/>
    <w:rsid w:val="007C462F"/>
    <w:rsid w:val="007C4CB6"/>
    <w:rsid w:val="007C5880"/>
    <w:rsid w:val="007C598F"/>
    <w:rsid w:val="007C60BF"/>
    <w:rsid w:val="007C6E20"/>
    <w:rsid w:val="007C7870"/>
    <w:rsid w:val="007D0B6D"/>
    <w:rsid w:val="007D119D"/>
    <w:rsid w:val="007D17C8"/>
    <w:rsid w:val="007D23BA"/>
    <w:rsid w:val="007D2623"/>
    <w:rsid w:val="007D3118"/>
    <w:rsid w:val="007D35CB"/>
    <w:rsid w:val="007D42BD"/>
    <w:rsid w:val="007D4366"/>
    <w:rsid w:val="007D5131"/>
    <w:rsid w:val="007D549C"/>
    <w:rsid w:val="007D5986"/>
    <w:rsid w:val="007D5B5F"/>
    <w:rsid w:val="007D6365"/>
    <w:rsid w:val="007D65BA"/>
    <w:rsid w:val="007D7789"/>
    <w:rsid w:val="007D7C0C"/>
    <w:rsid w:val="007D7CCE"/>
    <w:rsid w:val="007E0642"/>
    <w:rsid w:val="007E0915"/>
    <w:rsid w:val="007E0BF1"/>
    <w:rsid w:val="007E1114"/>
    <w:rsid w:val="007E1D00"/>
    <w:rsid w:val="007E2340"/>
    <w:rsid w:val="007E25B1"/>
    <w:rsid w:val="007E2BF0"/>
    <w:rsid w:val="007E428E"/>
    <w:rsid w:val="007E64B1"/>
    <w:rsid w:val="007E6558"/>
    <w:rsid w:val="007E66FA"/>
    <w:rsid w:val="007E6937"/>
    <w:rsid w:val="007E778A"/>
    <w:rsid w:val="007E7878"/>
    <w:rsid w:val="007F1197"/>
    <w:rsid w:val="007F1CE4"/>
    <w:rsid w:val="007F32E9"/>
    <w:rsid w:val="007F33ED"/>
    <w:rsid w:val="007F4818"/>
    <w:rsid w:val="007F4F23"/>
    <w:rsid w:val="007F54A2"/>
    <w:rsid w:val="007F710E"/>
    <w:rsid w:val="007F7C06"/>
    <w:rsid w:val="008006B7"/>
    <w:rsid w:val="00800758"/>
    <w:rsid w:val="00800A93"/>
    <w:rsid w:val="00800DE1"/>
    <w:rsid w:val="008012CC"/>
    <w:rsid w:val="0080198A"/>
    <w:rsid w:val="0080283A"/>
    <w:rsid w:val="008034AF"/>
    <w:rsid w:val="00803B0C"/>
    <w:rsid w:val="00804555"/>
    <w:rsid w:val="00804766"/>
    <w:rsid w:val="0080568B"/>
    <w:rsid w:val="008059F7"/>
    <w:rsid w:val="00806549"/>
    <w:rsid w:val="00807266"/>
    <w:rsid w:val="0080728A"/>
    <w:rsid w:val="008072B7"/>
    <w:rsid w:val="00810780"/>
    <w:rsid w:val="00810AC7"/>
    <w:rsid w:val="00810DF2"/>
    <w:rsid w:val="008113E8"/>
    <w:rsid w:val="008114BF"/>
    <w:rsid w:val="00811CF1"/>
    <w:rsid w:val="00812729"/>
    <w:rsid w:val="00812DA0"/>
    <w:rsid w:val="00812F57"/>
    <w:rsid w:val="00812FE1"/>
    <w:rsid w:val="0081411D"/>
    <w:rsid w:val="0081524A"/>
    <w:rsid w:val="00815487"/>
    <w:rsid w:val="00815560"/>
    <w:rsid w:val="008159F2"/>
    <w:rsid w:val="00815B09"/>
    <w:rsid w:val="00815BB2"/>
    <w:rsid w:val="00816096"/>
    <w:rsid w:val="008163E0"/>
    <w:rsid w:val="008167D4"/>
    <w:rsid w:val="0081725A"/>
    <w:rsid w:val="0081769B"/>
    <w:rsid w:val="00817EDF"/>
    <w:rsid w:val="008236BF"/>
    <w:rsid w:val="00823906"/>
    <w:rsid w:val="00823C02"/>
    <w:rsid w:val="00824904"/>
    <w:rsid w:val="00824E7F"/>
    <w:rsid w:val="00825A05"/>
    <w:rsid w:val="00825A66"/>
    <w:rsid w:val="008261CE"/>
    <w:rsid w:val="00826421"/>
    <w:rsid w:val="0082691E"/>
    <w:rsid w:val="00826D06"/>
    <w:rsid w:val="0082737D"/>
    <w:rsid w:val="00827570"/>
    <w:rsid w:val="00827F14"/>
    <w:rsid w:val="00830624"/>
    <w:rsid w:val="00830D58"/>
    <w:rsid w:val="00831172"/>
    <w:rsid w:val="00833003"/>
    <w:rsid w:val="00834594"/>
    <w:rsid w:val="00835445"/>
    <w:rsid w:val="00835549"/>
    <w:rsid w:val="008355BC"/>
    <w:rsid w:val="00835B67"/>
    <w:rsid w:val="00836D59"/>
    <w:rsid w:val="00836FF5"/>
    <w:rsid w:val="00837613"/>
    <w:rsid w:val="00837D5C"/>
    <w:rsid w:val="008405A1"/>
    <w:rsid w:val="00840FE7"/>
    <w:rsid w:val="008413C8"/>
    <w:rsid w:val="00841ECA"/>
    <w:rsid w:val="008421EB"/>
    <w:rsid w:val="00843000"/>
    <w:rsid w:val="008435C4"/>
    <w:rsid w:val="008441E1"/>
    <w:rsid w:val="00844D55"/>
    <w:rsid w:val="00844E64"/>
    <w:rsid w:val="00845857"/>
    <w:rsid w:val="008474CB"/>
    <w:rsid w:val="008477B4"/>
    <w:rsid w:val="00850884"/>
    <w:rsid w:val="00850A15"/>
    <w:rsid w:val="00853296"/>
    <w:rsid w:val="00854C8D"/>
    <w:rsid w:val="008552F2"/>
    <w:rsid w:val="0085540F"/>
    <w:rsid w:val="008559ED"/>
    <w:rsid w:val="00855A93"/>
    <w:rsid w:val="008563B5"/>
    <w:rsid w:val="00860428"/>
    <w:rsid w:val="00860733"/>
    <w:rsid w:val="00860861"/>
    <w:rsid w:val="0086087E"/>
    <w:rsid w:val="00860971"/>
    <w:rsid w:val="0086142B"/>
    <w:rsid w:val="00862113"/>
    <w:rsid w:val="00862981"/>
    <w:rsid w:val="00862B16"/>
    <w:rsid w:val="00862CF9"/>
    <w:rsid w:val="00863421"/>
    <w:rsid w:val="008635A3"/>
    <w:rsid w:val="00863B67"/>
    <w:rsid w:val="00863EED"/>
    <w:rsid w:val="008646CD"/>
    <w:rsid w:val="008649B3"/>
    <w:rsid w:val="00864F02"/>
    <w:rsid w:val="00865089"/>
    <w:rsid w:val="0086530F"/>
    <w:rsid w:val="0086567F"/>
    <w:rsid w:val="008656E4"/>
    <w:rsid w:val="008659A5"/>
    <w:rsid w:val="00865A23"/>
    <w:rsid w:val="008663A7"/>
    <w:rsid w:val="0086705C"/>
    <w:rsid w:val="0086743F"/>
    <w:rsid w:val="00870715"/>
    <w:rsid w:val="00870949"/>
    <w:rsid w:val="008709F9"/>
    <w:rsid w:val="00871169"/>
    <w:rsid w:val="0087164B"/>
    <w:rsid w:val="008717C6"/>
    <w:rsid w:val="0087212F"/>
    <w:rsid w:val="00872173"/>
    <w:rsid w:val="0087239D"/>
    <w:rsid w:val="00872ABD"/>
    <w:rsid w:val="00873EC9"/>
    <w:rsid w:val="00874280"/>
    <w:rsid w:val="00874FC8"/>
    <w:rsid w:val="00875C76"/>
    <w:rsid w:val="00876298"/>
    <w:rsid w:val="008762F2"/>
    <w:rsid w:val="008765D3"/>
    <w:rsid w:val="00876837"/>
    <w:rsid w:val="00877326"/>
    <w:rsid w:val="00877330"/>
    <w:rsid w:val="00880D03"/>
    <w:rsid w:val="00881EB7"/>
    <w:rsid w:val="00882537"/>
    <w:rsid w:val="00882A14"/>
    <w:rsid w:val="00883738"/>
    <w:rsid w:val="00884FC7"/>
    <w:rsid w:val="008861F3"/>
    <w:rsid w:val="00886303"/>
    <w:rsid w:val="00886C88"/>
    <w:rsid w:val="00887C24"/>
    <w:rsid w:val="00890053"/>
    <w:rsid w:val="00890AA0"/>
    <w:rsid w:val="00890C45"/>
    <w:rsid w:val="0089168C"/>
    <w:rsid w:val="008921C8"/>
    <w:rsid w:val="00893724"/>
    <w:rsid w:val="0089384F"/>
    <w:rsid w:val="00895024"/>
    <w:rsid w:val="0089508F"/>
    <w:rsid w:val="00895EF4"/>
    <w:rsid w:val="00895F2C"/>
    <w:rsid w:val="0089706F"/>
    <w:rsid w:val="008973A2"/>
    <w:rsid w:val="00897412"/>
    <w:rsid w:val="008A11B0"/>
    <w:rsid w:val="008A156A"/>
    <w:rsid w:val="008A1980"/>
    <w:rsid w:val="008A1A71"/>
    <w:rsid w:val="008A26B5"/>
    <w:rsid w:val="008A49B0"/>
    <w:rsid w:val="008A5E26"/>
    <w:rsid w:val="008A60FA"/>
    <w:rsid w:val="008B0056"/>
    <w:rsid w:val="008B0301"/>
    <w:rsid w:val="008B0DFE"/>
    <w:rsid w:val="008B20A5"/>
    <w:rsid w:val="008B2464"/>
    <w:rsid w:val="008B2A17"/>
    <w:rsid w:val="008B3262"/>
    <w:rsid w:val="008B70BD"/>
    <w:rsid w:val="008B70FD"/>
    <w:rsid w:val="008B793F"/>
    <w:rsid w:val="008B7A1D"/>
    <w:rsid w:val="008B7DF4"/>
    <w:rsid w:val="008C13F4"/>
    <w:rsid w:val="008C1474"/>
    <w:rsid w:val="008C15D8"/>
    <w:rsid w:val="008C1DB6"/>
    <w:rsid w:val="008C2302"/>
    <w:rsid w:val="008C2922"/>
    <w:rsid w:val="008C2C0A"/>
    <w:rsid w:val="008C30B3"/>
    <w:rsid w:val="008C36A8"/>
    <w:rsid w:val="008C40E0"/>
    <w:rsid w:val="008C58E2"/>
    <w:rsid w:val="008C5AD3"/>
    <w:rsid w:val="008C5B49"/>
    <w:rsid w:val="008C62F5"/>
    <w:rsid w:val="008C6B46"/>
    <w:rsid w:val="008C6BC8"/>
    <w:rsid w:val="008C6C5E"/>
    <w:rsid w:val="008C722E"/>
    <w:rsid w:val="008C746C"/>
    <w:rsid w:val="008C7809"/>
    <w:rsid w:val="008C7CDE"/>
    <w:rsid w:val="008D098E"/>
    <w:rsid w:val="008D182F"/>
    <w:rsid w:val="008D19E0"/>
    <w:rsid w:val="008D24F5"/>
    <w:rsid w:val="008D5BD2"/>
    <w:rsid w:val="008D5E28"/>
    <w:rsid w:val="008D6D37"/>
    <w:rsid w:val="008D7A22"/>
    <w:rsid w:val="008E0772"/>
    <w:rsid w:val="008E09D1"/>
    <w:rsid w:val="008E115E"/>
    <w:rsid w:val="008E1B0F"/>
    <w:rsid w:val="008E2093"/>
    <w:rsid w:val="008E2288"/>
    <w:rsid w:val="008E22C4"/>
    <w:rsid w:val="008E3FD6"/>
    <w:rsid w:val="008E4004"/>
    <w:rsid w:val="008E4073"/>
    <w:rsid w:val="008E4149"/>
    <w:rsid w:val="008E47E0"/>
    <w:rsid w:val="008E496F"/>
    <w:rsid w:val="008E4BCB"/>
    <w:rsid w:val="008E4C66"/>
    <w:rsid w:val="008E540A"/>
    <w:rsid w:val="008E5D08"/>
    <w:rsid w:val="008E6569"/>
    <w:rsid w:val="008E6829"/>
    <w:rsid w:val="008E709D"/>
    <w:rsid w:val="008E70DB"/>
    <w:rsid w:val="008E759A"/>
    <w:rsid w:val="008E763B"/>
    <w:rsid w:val="008E78F7"/>
    <w:rsid w:val="008E7B3E"/>
    <w:rsid w:val="008E7B7D"/>
    <w:rsid w:val="008F0373"/>
    <w:rsid w:val="008F0722"/>
    <w:rsid w:val="008F0E8D"/>
    <w:rsid w:val="008F115A"/>
    <w:rsid w:val="008F257F"/>
    <w:rsid w:val="008F3264"/>
    <w:rsid w:val="008F36D7"/>
    <w:rsid w:val="008F371E"/>
    <w:rsid w:val="008F5177"/>
    <w:rsid w:val="008F57B7"/>
    <w:rsid w:val="008F591F"/>
    <w:rsid w:val="008F6076"/>
    <w:rsid w:val="008F60A4"/>
    <w:rsid w:val="008F7838"/>
    <w:rsid w:val="009005B6"/>
    <w:rsid w:val="00900FC3"/>
    <w:rsid w:val="0090172A"/>
    <w:rsid w:val="00902BA3"/>
    <w:rsid w:val="00902CFE"/>
    <w:rsid w:val="00902D89"/>
    <w:rsid w:val="00902DB0"/>
    <w:rsid w:val="00903F76"/>
    <w:rsid w:val="00904BD4"/>
    <w:rsid w:val="00905C76"/>
    <w:rsid w:val="00906B26"/>
    <w:rsid w:val="009118F9"/>
    <w:rsid w:val="00911B95"/>
    <w:rsid w:val="00912CA1"/>
    <w:rsid w:val="0091332E"/>
    <w:rsid w:val="00914CB2"/>
    <w:rsid w:val="00914E23"/>
    <w:rsid w:val="00914F76"/>
    <w:rsid w:val="0091529E"/>
    <w:rsid w:val="0091537F"/>
    <w:rsid w:val="009153DA"/>
    <w:rsid w:val="00915B1A"/>
    <w:rsid w:val="00916AD0"/>
    <w:rsid w:val="0092093B"/>
    <w:rsid w:val="0092105D"/>
    <w:rsid w:val="00921D20"/>
    <w:rsid w:val="00921E0E"/>
    <w:rsid w:val="00921E93"/>
    <w:rsid w:val="009220E9"/>
    <w:rsid w:val="00922137"/>
    <w:rsid w:val="00923545"/>
    <w:rsid w:val="00924327"/>
    <w:rsid w:val="0092502A"/>
    <w:rsid w:val="00926532"/>
    <w:rsid w:val="009271AD"/>
    <w:rsid w:val="0092737C"/>
    <w:rsid w:val="00927DC3"/>
    <w:rsid w:val="00931017"/>
    <w:rsid w:val="00931876"/>
    <w:rsid w:val="00931C20"/>
    <w:rsid w:val="00932E62"/>
    <w:rsid w:val="009338A4"/>
    <w:rsid w:val="0093421F"/>
    <w:rsid w:val="0093458E"/>
    <w:rsid w:val="0093523C"/>
    <w:rsid w:val="00936477"/>
    <w:rsid w:val="00936482"/>
    <w:rsid w:val="009364A7"/>
    <w:rsid w:val="00936582"/>
    <w:rsid w:val="0093689B"/>
    <w:rsid w:val="00936DE0"/>
    <w:rsid w:val="0093727F"/>
    <w:rsid w:val="00940B60"/>
    <w:rsid w:val="00941760"/>
    <w:rsid w:val="0094178D"/>
    <w:rsid w:val="009432D6"/>
    <w:rsid w:val="009433D1"/>
    <w:rsid w:val="009435A9"/>
    <w:rsid w:val="00943900"/>
    <w:rsid w:val="00943A27"/>
    <w:rsid w:val="009443F4"/>
    <w:rsid w:val="00945B0D"/>
    <w:rsid w:val="00945CA7"/>
    <w:rsid w:val="00947039"/>
    <w:rsid w:val="00947FE3"/>
    <w:rsid w:val="009508E6"/>
    <w:rsid w:val="009509DF"/>
    <w:rsid w:val="00950D16"/>
    <w:rsid w:val="00951501"/>
    <w:rsid w:val="00951D7B"/>
    <w:rsid w:val="0095311F"/>
    <w:rsid w:val="009541C9"/>
    <w:rsid w:val="0095464F"/>
    <w:rsid w:val="00955401"/>
    <w:rsid w:val="00955556"/>
    <w:rsid w:val="00955746"/>
    <w:rsid w:val="00955AE5"/>
    <w:rsid w:val="009566C6"/>
    <w:rsid w:val="0095701E"/>
    <w:rsid w:val="009570D9"/>
    <w:rsid w:val="00957162"/>
    <w:rsid w:val="00957D63"/>
    <w:rsid w:val="009611A0"/>
    <w:rsid w:val="0096128D"/>
    <w:rsid w:val="009613E3"/>
    <w:rsid w:val="00962043"/>
    <w:rsid w:val="00962B16"/>
    <w:rsid w:val="00962C91"/>
    <w:rsid w:val="00963550"/>
    <w:rsid w:val="00966AEB"/>
    <w:rsid w:val="00970072"/>
    <w:rsid w:val="00971363"/>
    <w:rsid w:val="00971664"/>
    <w:rsid w:val="00973790"/>
    <w:rsid w:val="009750DA"/>
    <w:rsid w:val="00975401"/>
    <w:rsid w:val="009755AC"/>
    <w:rsid w:val="00975A55"/>
    <w:rsid w:val="00975AE1"/>
    <w:rsid w:val="00975D80"/>
    <w:rsid w:val="00976184"/>
    <w:rsid w:val="009767AA"/>
    <w:rsid w:val="009776E5"/>
    <w:rsid w:val="00977ECC"/>
    <w:rsid w:val="00980800"/>
    <w:rsid w:val="00980AD9"/>
    <w:rsid w:val="00981322"/>
    <w:rsid w:val="009813FD"/>
    <w:rsid w:val="009816C2"/>
    <w:rsid w:val="00981BEF"/>
    <w:rsid w:val="009824F3"/>
    <w:rsid w:val="00982DA6"/>
    <w:rsid w:val="009838B9"/>
    <w:rsid w:val="0098434F"/>
    <w:rsid w:val="00985E3B"/>
    <w:rsid w:val="00986420"/>
    <w:rsid w:val="009871FF"/>
    <w:rsid w:val="009907B9"/>
    <w:rsid w:val="00990B1E"/>
    <w:rsid w:val="00990E37"/>
    <w:rsid w:val="00991CBE"/>
    <w:rsid w:val="00992284"/>
    <w:rsid w:val="00993DC9"/>
    <w:rsid w:val="009940C7"/>
    <w:rsid w:val="00994638"/>
    <w:rsid w:val="009946F0"/>
    <w:rsid w:val="00995817"/>
    <w:rsid w:val="00995AD4"/>
    <w:rsid w:val="00996114"/>
    <w:rsid w:val="009969E5"/>
    <w:rsid w:val="00996AFB"/>
    <w:rsid w:val="00997AE5"/>
    <w:rsid w:val="009A02A9"/>
    <w:rsid w:val="009A0A20"/>
    <w:rsid w:val="009A1F3C"/>
    <w:rsid w:val="009A207E"/>
    <w:rsid w:val="009A21B2"/>
    <w:rsid w:val="009A271C"/>
    <w:rsid w:val="009A2BC4"/>
    <w:rsid w:val="009A328A"/>
    <w:rsid w:val="009A345A"/>
    <w:rsid w:val="009A4175"/>
    <w:rsid w:val="009A483B"/>
    <w:rsid w:val="009A4A6A"/>
    <w:rsid w:val="009A4C5B"/>
    <w:rsid w:val="009A4F43"/>
    <w:rsid w:val="009A56E9"/>
    <w:rsid w:val="009A5E60"/>
    <w:rsid w:val="009A6007"/>
    <w:rsid w:val="009A7C2C"/>
    <w:rsid w:val="009B0BB6"/>
    <w:rsid w:val="009B206B"/>
    <w:rsid w:val="009B5307"/>
    <w:rsid w:val="009B5340"/>
    <w:rsid w:val="009B539D"/>
    <w:rsid w:val="009B64C5"/>
    <w:rsid w:val="009B6883"/>
    <w:rsid w:val="009B760A"/>
    <w:rsid w:val="009B7BC8"/>
    <w:rsid w:val="009C1960"/>
    <w:rsid w:val="009C1CDE"/>
    <w:rsid w:val="009C1EF2"/>
    <w:rsid w:val="009C2A67"/>
    <w:rsid w:val="009C2E23"/>
    <w:rsid w:val="009C3396"/>
    <w:rsid w:val="009C4499"/>
    <w:rsid w:val="009C4707"/>
    <w:rsid w:val="009C491F"/>
    <w:rsid w:val="009C5591"/>
    <w:rsid w:val="009C5770"/>
    <w:rsid w:val="009C589B"/>
    <w:rsid w:val="009C5E7E"/>
    <w:rsid w:val="009C5EA3"/>
    <w:rsid w:val="009C6845"/>
    <w:rsid w:val="009C7177"/>
    <w:rsid w:val="009D00B5"/>
    <w:rsid w:val="009D07A6"/>
    <w:rsid w:val="009D0D23"/>
    <w:rsid w:val="009D2B36"/>
    <w:rsid w:val="009D2E4C"/>
    <w:rsid w:val="009D30BD"/>
    <w:rsid w:val="009D3330"/>
    <w:rsid w:val="009D37BF"/>
    <w:rsid w:val="009D3871"/>
    <w:rsid w:val="009D3DD7"/>
    <w:rsid w:val="009D4263"/>
    <w:rsid w:val="009D44B6"/>
    <w:rsid w:val="009D461B"/>
    <w:rsid w:val="009D5747"/>
    <w:rsid w:val="009D6A52"/>
    <w:rsid w:val="009D7A76"/>
    <w:rsid w:val="009E0C11"/>
    <w:rsid w:val="009E109E"/>
    <w:rsid w:val="009E287D"/>
    <w:rsid w:val="009E287E"/>
    <w:rsid w:val="009E310F"/>
    <w:rsid w:val="009E3681"/>
    <w:rsid w:val="009E397E"/>
    <w:rsid w:val="009E48C4"/>
    <w:rsid w:val="009E4919"/>
    <w:rsid w:val="009E4EF7"/>
    <w:rsid w:val="009E5F08"/>
    <w:rsid w:val="009E63D5"/>
    <w:rsid w:val="009E707C"/>
    <w:rsid w:val="009E7436"/>
    <w:rsid w:val="009E7FB9"/>
    <w:rsid w:val="009F002B"/>
    <w:rsid w:val="009F038D"/>
    <w:rsid w:val="009F091D"/>
    <w:rsid w:val="009F17BB"/>
    <w:rsid w:val="009F1962"/>
    <w:rsid w:val="009F1DAD"/>
    <w:rsid w:val="009F2308"/>
    <w:rsid w:val="009F29C8"/>
    <w:rsid w:val="009F29D5"/>
    <w:rsid w:val="009F2E56"/>
    <w:rsid w:val="009F30E5"/>
    <w:rsid w:val="009F3130"/>
    <w:rsid w:val="009F4915"/>
    <w:rsid w:val="009F492F"/>
    <w:rsid w:val="009F4BDE"/>
    <w:rsid w:val="009F6D76"/>
    <w:rsid w:val="009F7740"/>
    <w:rsid w:val="00A00219"/>
    <w:rsid w:val="00A00243"/>
    <w:rsid w:val="00A0073C"/>
    <w:rsid w:val="00A00BAE"/>
    <w:rsid w:val="00A012DE"/>
    <w:rsid w:val="00A01469"/>
    <w:rsid w:val="00A019D1"/>
    <w:rsid w:val="00A02811"/>
    <w:rsid w:val="00A03050"/>
    <w:rsid w:val="00A03504"/>
    <w:rsid w:val="00A0363E"/>
    <w:rsid w:val="00A036D7"/>
    <w:rsid w:val="00A03D19"/>
    <w:rsid w:val="00A04373"/>
    <w:rsid w:val="00A0469D"/>
    <w:rsid w:val="00A04CB6"/>
    <w:rsid w:val="00A060D8"/>
    <w:rsid w:val="00A060DE"/>
    <w:rsid w:val="00A12196"/>
    <w:rsid w:val="00A12232"/>
    <w:rsid w:val="00A12F63"/>
    <w:rsid w:val="00A13A33"/>
    <w:rsid w:val="00A13B58"/>
    <w:rsid w:val="00A1630B"/>
    <w:rsid w:val="00A16670"/>
    <w:rsid w:val="00A166D6"/>
    <w:rsid w:val="00A16B34"/>
    <w:rsid w:val="00A17798"/>
    <w:rsid w:val="00A177C0"/>
    <w:rsid w:val="00A20A4D"/>
    <w:rsid w:val="00A20ECB"/>
    <w:rsid w:val="00A217D7"/>
    <w:rsid w:val="00A219EB"/>
    <w:rsid w:val="00A21F01"/>
    <w:rsid w:val="00A21FA1"/>
    <w:rsid w:val="00A22009"/>
    <w:rsid w:val="00A22188"/>
    <w:rsid w:val="00A228AB"/>
    <w:rsid w:val="00A238B8"/>
    <w:rsid w:val="00A238C4"/>
    <w:rsid w:val="00A24223"/>
    <w:rsid w:val="00A2432C"/>
    <w:rsid w:val="00A243C7"/>
    <w:rsid w:val="00A24496"/>
    <w:rsid w:val="00A24D90"/>
    <w:rsid w:val="00A252E0"/>
    <w:rsid w:val="00A263A1"/>
    <w:rsid w:val="00A268DB"/>
    <w:rsid w:val="00A30BF3"/>
    <w:rsid w:val="00A30E56"/>
    <w:rsid w:val="00A315D6"/>
    <w:rsid w:val="00A323B7"/>
    <w:rsid w:val="00A32F0A"/>
    <w:rsid w:val="00A336BF"/>
    <w:rsid w:val="00A33E35"/>
    <w:rsid w:val="00A33F70"/>
    <w:rsid w:val="00A34737"/>
    <w:rsid w:val="00A35C9F"/>
    <w:rsid w:val="00A35CFA"/>
    <w:rsid w:val="00A35F3F"/>
    <w:rsid w:val="00A36442"/>
    <w:rsid w:val="00A36ADA"/>
    <w:rsid w:val="00A3716B"/>
    <w:rsid w:val="00A37552"/>
    <w:rsid w:val="00A37721"/>
    <w:rsid w:val="00A3787C"/>
    <w:rsid w:val="00A40D22"/>
    <w:rsid w:val="00A4319C"/>
    <w:rsid w:val="00A43646"/>
    <w:rsid w:val="00A43663"/>
    <w:rsid w:val="00A43B0E"/>
    <w:rsid w:val="00A43CFD"/>
    <w:rsid w:val="00A45120"/>
    <w:rsid w:val="00A47E27"/>
    <w:rsid w:val="00A50A04"/>
    <w:rsid w:val="00A50E42"/>
    <w:rsid w:val="00A531F9"/>
    <w:rsid w:val="00A54C0E"/>
    <w:rsid w:val="00A55B98"/>
    <w:rsid w:val="00A5623A"/>
    <w:rsid w:val="00A5755A"/>
    <w:rsid w:val="00A57DF6"/>
    <w:rsid w:val="00A60EF8"/>
    <w:rsid w:val="00A60F82"/>
    <w:rsid w:val="00A61B81"/>
    <w:rsid w:val="00A61EC1"/>
    <w:rsid w:val="00A63E3E"/>
    <w:rsid w:val="00A649EC"/>
    <w:rsid w:val="00A65B73"/>
    <w:rsid w:val="00A6662D"/>
    <w:rsid w:val="00A67116"/>
    <w:rsid w:val="00A67A54"/>
    <w:rsid w:val="00A707AA"/>
    <w:rsid w:val="00A71073"/>
    <w:rsid w:val="00A713FA"/>
    <w:rsid w:val="00A714A9"/>
    <w:rsid w:val="00A7166D"/>
    <w:rsid w:val="00A71CEE"/>
    <w:rsid w:val="00A72058"/>
    <w:rsid w:val="00A73414"/>
    <w:rsid w:val="00A7375F"/>
    <w:rsid w:val="00A7391B"/>
    <w:rsid w:val="00A73943"/>
    <w:rsid w:val="00A73C85"/>
    <w:rsid w:val="00A73DD0"/>
    <w:rsid w:val="00A7547F"/>
    <w:rsid w:val="00A779B5"/>
    <w:rsid w:val="00A77C74"/>
    <w:rsid w:val="00A77D4C"/>
    <w:rsid w:val="00A8121A"/>
    <w:rsid w:val="00A81E8A"/>
    <w:rsid w:val="00A81EE6"/>
    <w:rsid w:val="00A8560B"/>
    <w:rsid w:val="00A86117"/>
    <w:rsid w:val="00A902AC"/>
    <w:rsid w:val="00A90F88"/>
    <w:rsid w:val="00A91521"/>
    <w:rsid w:val="00A92004"/>
    <w:rsid w:val="00A927C9"/>
    <w:rsid w:val="00A92AB4"/>
    <w:rsid w:val="00A92C6F"/>
    <w:rsid w:val="00A94752"/>
    <w:rsid w:val="00A94E70"/>
    <w:rsid w:val="00A95189"/>
    <w:rsid w:val="00A958F0"/>
    <w:rsid w:val="00A95B36"/>
    <w:rsid w:val="00A9609B"/>
    <w:rsid w:val="00A962E5"/>
    <w:rsid w:val="00A96492"/>
    <w:rsid w:val="00A964F1"/>
    <w:rsid w:val="00A96647"/>
    <w:rsid w:val="00A97B86"/>
    <w:rsid w:val="00A97EDD"/>
    <w:rsid w:val="00AA0786"/>
    <w:rsid w:val="00AA0A98"/>
    <w:rsid w:val="00AA1503"/>
    <w:rsid w:val="00AA19C7"/>
    <w:rsid w:val="00AA19CE"/>
    <w:rsid w:val="00AA2522"/>
    <w:rsid w:val="00AA6176"/>
    <w:rsid w:val="00AA7617"/>
    <w:rsid w:val="00AA76D7"/>
    <w:rsid w:val="00AB12F0"/>
    <w:rsid w:val="00AB13B7"/>
    <w:rsid w:val="00AB1B2C"/>
    <w:rsid w:val="00AB2781"/>
    <w:rsid w:val="00AB2F04"/>
    <w:rsid w:val="00AB35FA"/>
    <w:rsid w:val="00AB4BE9"/>
    <w:rsid w:val="00AB4CA3"/>
    <w:rsid w:val="00AB4D81"/>
    <w:rsid w:val="00AB5C73"/>
    <w:rsid w:val="00AB5F60"/>
    <w:rsid w:val="00AB61D9"/>
    <w:rsid w:val="00AB7163"/>
    <w:rsid w:val="00AC063F"/>
    <w:rsid w:val="00AC0986"/>
    <w:rsid w:val="00AC0F65"/>
    <w:rsid w:val="00AC126A"/>
    <w:rsid w:val="00AC191B"/>
    <w:rsid w:val="00AC409B"/>
    <w:rsid w:val="00AC40BB"/>
    <w:rsid w:val="00AC4760"/>
    <w:rsid w:val="00AC4761"/>
    <w:rsid w:val="00AC4B96"/>
    <w:rsid w:val="00AC4D5C"/>
    <w:rsid w:val="00AC4D8D"/>
    <w:rsid w:val="00AC6186"/>
    <w:rsid w:val="00AC6E03"/>
    <w:rsid w:val="00AD063D"/>
    <w:rsid w:val="00AD071E"/>
    <w:rsid w:val="00AD0FA7"/>
    <w:rsid w:val="00AD10DD"/>
    <w:rsid w:val="00AD1D29"/>
    <w:rsid w:val="00AD1F7B"/>
    <w:rsid w:val="00AD2483"/>
    <w:rsid w:val="00AD24E6"/>
    <w:rsid w:val="00AD296D"/>
    <w:rsid w:val="00AD2DC5"/>
    <w:rsid w:val="00AD3DC8"/>
    <w:rsid w:val="00AD3E5B"/>
    <w:rsid w:val="00AD4286"/>
    <w:rsid w:val="00AD4501"/>
    <w:rsid w:val="00AD460A"/>
    <w:rsid w:val="00AD4C87"/>
    <w:rsid w:val="00AD5D0B"/>
    <w:rsid w:val="00AD6AD3"/>
    <w:rsid w:val="00AD7317"/>
    <w:rsid w:val="00AD73F9"/>
    <w:rsid w:val="00AE1399"/>
    <w:rsid w:val="00AE19AB"/>
    <w:rsid w:val="00AE2101"/>
    <w:rsid w:val="00AE2271"/>
    <w:rsid w:val="00AE24C4"/>
    <w:rsid w:val="00AE45BA"/>
    <w:rsid w:val="00AE4B5E"/>
    <w:rsid w:val="00AE598B"/>
    <w:rsid w:val="00AE6020"/>
    <w:rsid w:val="00AE6ACF"/>
    <w:rsid w:val="00AE72A5"/>
    <w:rsid w:val="00AE7301"/>
    <w:rsid w:val="00AE7377"/>
    <w:rsid w:val="00AE73EB"/>
    <w:rsid w:val="00AF0397"/>
    <w:rsid w:val="00AF064F"/>
    <w:rsid w:val="00AF1D2F"/>
    <w:rsid w:val="00AF20E1"/>
    <w:rsid w:val="00AF24A9"/>
    <w:rsid w:val="00AF45BF"/>
    <w:rsid w:val="00AF5E02"/>
    <w:rsid w:val="00AF648F"/>
    <w:rsid w:val="00AF67E5"/>
    <w:rsid w:val="00AF742A"/>
    <w:rsid w:val="00AF7F1E"/>
    <w:rsid w:val="00AF7FF5"/>
    <w:rsid w:val="00B0055A"/>
    <w:rsid w:val="00B0172F"/>
    <w:rsid w:val="00B04195"/>
    <w:rsid w:val="00B044F5"/>
    <w:rsid w:val="00B04E3E"/>
    <w:rsid w:val="00B0539C"/>
    <w:rsid w:val="00B05471"/>
    <w:rsid w:val="00B055D0"/>
    <w:rsid w:val="00B05727"/>
    <w:rsid w:val="00B05762"/>
    <w:rsid w:val="00B059CB"/>
    <w:rsid w:val="00B05F11"/>
    <w:rsid w:val="00B06344"/>
    <w:rsid w:val="00B10E72"/>
    <w:rsid w:val="00B10EB6"/>
    <w:rsid w:val="00B112B9"/>
    <w:rsid w:val="00B12C90"/>
    <w:rsid w:val="00B13FA9"/>
    <w:rsid w:val="00B14530"/>
    <w:rsid w:val="00B149AF"/>
    <w:rsid w:val="00B149D7"/>
    <w:rsid w:val="00B14D09"/>
    <w:rsid w:val="00B14D55"/>
    <w:rsid w:val="00B15720"/>
    <w:rsid w:val="00B157FB"/>
    <w:rsid w:val="00B1582C"/>
    <w:rsid w:val="00B15BA0"/>
    <w:rsid w:val="00B16A35"/>
    <w:rsid w:val="00B20B05"/>
    <w:rsid w:val="00B20DDD"/>
    <w:rsid w:val="00B2111A"/>
    <w:rsid w:val="00B229A0"/>
    <w:rsid w:val="00B230DD"/>
    <w:rsid w:val="00B23216"/>
    <w:rsid w:val="00B25E2C"/>
    <w:rsid w:val="00B267E3"/>
    <w:rsid w:val="00B27065"/>
    <w:rsid w:val="00B272A1"/>
    <w:rsid w:val="00B2797D"/>
    <w:rsid w:val="00B27EB7"/>
    <w:rsid w:val="00B309C4"/>
    <w:rsid w:val="00B30D52"/>
    <w:rsid w:val="00B31956"/>
    <w:rsid w:val="00B31EED"/>
    <w:rsid w:val="00B32378"/>
    <w:rsid w:val="00B3246B"/>
    <w:rsid w:val="00B32A36"/>
    <w:rsid w:val="00B32B1A"/>
    <w:rsid w:val="00B33385"/>
    <w:rsid w:val="00B33BEB"/>
    <w:rsid w:val="00B33FFD"/>
    <w:rsid w:val="00B3668F"/>
    <w:rsid w:val="00B3701C"/>
    <w:rsid w:val="00B37267"/>
    <w:rsid w:val="00B416FC"/>
    <w:rsid w:val="00B41EA2"/>
    <w:rsid w:val="00B420A1"/>
    <w:rsid w:val="00B43AB7"/>
    <w:rsid w:val="00B44130"/>
    <w:rsid w:val="00B44B85"/>
    <w:rsid w:val="00B4532E"/>
    <w:rsid w:val="00B45425"/>
    <w:rsid w:val="00B4558C"/>
    <w:rsid w:val="00B47179"/>
    <w:rsid w:val="00B507FC"/>
    <w:rsid w:val="00B511D3"/>
    <w:rsid w:val="00B5149B"/>
    <w:rsid w:val="00B51500"/>
    <w:rsid w:val="00B51F1B"/>
    <w:rsid w:val="00B5209A"/>
    <w:rsid w:val="00B522C1"/>
    <w:rsid w:val="00B5259B"/>
    <w:rsid w:val="00B528A5"/>
    <w:rsid w:val="00B531C4"/>
    <w:rsid w:val="00B532BC"/>
    <w:rsid w:val="00B53C34"/>
    <w:rsid w:val="00B549EF"/>
    <w:rsid w:val="00B54E13"/>
    <w:rsid w:val="00B5544B"/>
    <w:rsid w:val="00B555E4"/>
    <w:rsid w:val="00B5615A"/>
    <w:rsid w:val="00B56479"/>
    <w:rsid w:val="00B56945"/>
    <w:rsid w:val="00B56D9F"/>
    <w:rsid w:val="00B57C96"/>
    <w:rsid w:val="00B60138"/>
    <w:rsid w:val="00B60CBF"/>
    <w:rsid w:val="00B60E37"/>
    <w:rsid w:val="00B61E64"/>
    <w:rsid w:val="00B622AD"/>
    <w:rsid w:val="00B6289F"/>
    <w:rsid w:val="00B62DAF"/>
    <w:rsid w:val="00B633E8"/>
    <w:rsid w:val="00B645DB"/>
    <w:rsid w:val="00B653F7"/>
    <w:rsid w:val="00B66A12"/>
    <w:rsid w:val="00B66DCA"/>
    <w:rsid w:val="00B671F3"/>
    <w:rsid w:val="00B672DD"/>
    <w:rsid w:val="00B679DB"/>
    <w:rsid w:val="00B67EC9"/>
    <w:rsid w:val="00B712A6"/>
    <w:rsid w:val="00B72370"/>
    <w:rsid w:val="00B7255D"/>
    <w:rsid w:val="00B7310C"/>
    <w:rsid w:val="00B735F1"/>
    <w:rsid w:val="00B739D3"/>
    <w:rsid w:val="00B73A55"/>
    <w:rsid w:val="00B74263"/>
    <w:rsid w:val="00B74373"/>
    <w:rsid w:val="00B75345"/>
    <w:rsid w:val="00B757B7"/>
    <w:rsid w:val="00B75E83"/>
    <w:rsid w:val="00B769BA"/>
    <w:rsid w:val="00B772D8"/>
    <w:rsid w:val="00B77D09"/>
    <w:rsid w:val="00B8036C"/>
    <w:rsid w:val="00B80537"/>
    <w:rsid w:val="00B8111E"/>
    <w:rsid w:val="00B812DC"/>
    <w:rsid w:val="00B816B8"/>
    <w:rsid w:val="00B81FDA"/>
    <w:rsid w:val="00B83406"/>
    <w:rsid w:val="00B83A7D"/>
    <w:rsid w:val="00B83ED5"/>
    <w:rsid w:val="00B851B3"/>
    <w:rsid w:val="00B86074"/>
    <w:rsid w:val="00B86091"/>
    <w:rsid w:val="00B86B1E"/>
    <w:rsid w:val="00B86C2C"/>
    <w:rsid w:val="00B87709"/>
    <w:rsid w:val="00B901AE"/>
    <w:rsid w:val="00B906BB"/>
    <w:rsid w:val="00B90A39"/>
    <w:rsid w:val="00B91BD6"/>
    <w:rsid w:val="00B921A1"/>
    <w:rsid w:val="00B9254C"/>
    <w:rsid w:val="00B925A2"/>
    <w:rsid w:val="00B9289F"/>
    <w:rsid w:val="00B92B7E"/>
    <w:rsid w:val="00B92EB2"/>
    <w:rsid w:val="00B92F8F"/>
    <w:rsid w:val="00B930C1"/>
    <w:rsid w:val="00B934A5"/>
    <w:rsid w:val="00B9580C"/>
    <w:rsid w:val="00B9589C"/>
    <w:rsid w:val="00B96DE0"/>
    <w:rsid w:val="00B97033"/>
    <w:rsid w:val="00B970E6"/>
    <w:rsid w:val="00B97AFA"/>
    <w:rsid w:val="00BA14D6"/>
    <w:rsid w:val="00BA1510"/>
    <w:rsid w:val="00BA1BF7"/>
    <w:rsid w:val="00BA1F2D"/>
    <w:rsid w:val="00BA2B02"/>
    <w:rsid w:val="00BA2E1D"/>
    <w:rsid w:val="00BA33A6"/>
    <w:rsid w:val="00BA35ED"/>
    <w:rsid w:val="00BA41C7"/>
    <w:rsid w:val="00BA45FF"/>
    <w:rsid w:val="00BA4620"/>
    <w:rsid w:val="00BA48C9"/>
    <w:rsid w:val="00BA4B6B"/>
    <w:rsid w:val="00BA5903"/>
    <w:rsid w:val="00BA5935"/>
    <w:rsid w:val="00BA765F"/>
    <w:rsid w:val="00BA79C7"/>
    <w:rsid w:val="00BB0310"/>
    <w:rsid w:val="00BB0473"/>
    <w:rsid w:val="00BB0889"/>
    <w:rsid w:val="00BB0D1B"/>
    <w:rsid w:val="00BB1921"/>
    <w:rsid w:val="00BB30BF"/>
    <w:rsid w:val="00BB43C1"/>
    <w:rsid w:val="00BB4571"/>
    <w:rsid w:val="00BB5307"/>
    <w:rsid w:val="00BB5911"/>
    <w:rsid w:val="00BB59E3"/>
    <w:rsid w:val="00BB6DE7"/>
    <w:rsid w:val="00BB7019"/>
    <w:rsid w:val="00BB713F"/>
    <w:rsid w:val="00BB752E"/>
    <w:rsid w:val="00BB7D2C"/>
    <w:rsid w:val="00BC0111"/>
    <w:rsid w:val="00BC06D6"/>
    <w:rsid w:val="00BC08F5"/>
    <w:rsid w:val="00BC2CFE"/>
    <w:rsid w:val="00BC2F53"/>
    <w:rsid w:val="00BC3355"/>
    <w:rsid w:val="00BC36F4"/>
    <w:rsid w:val="00BC3C23"/>
    <w:rsid w:val="00BC3CE3"/>
    <w:rsid w:val="00BC3DE4"/>
    <w:rsid w:val="00BC3E13"/>
    <w:rsid w:val="00BC4186"/>
    <w:rsid w:val="00BC48F6"/>
    <w:rsid w:val="00BC4D62"/>
    <w:rsid w:val="00BC548B"/>
    <w:rsid w:val="00BC5918"/>
    <w:rsid w:val="00BC599A"/>
    <w:rsid w:val="00BC5B2C"/>
    <w:rsid w:val="00BC6047"/>
    <w:rsid w:val="00BC6683"/>
    <w:rsid w:val="00BC7081"/>
    <w:rsid w:val="00BC7F10"/>
    <w:rsid w:val="00BD03B4"/>
    <w:rsid w:val="00BD0FF9"/>
    <w:rsid w:val="00BD212C"/>
    <w:rsid w:val="00BD2169"/>
    <w:rsid w:val="00BD2608"/>
    <w:rsid w:val="00BD2D61"/>
    <w:rsid w:val="00BD3952"/>
    <w:rsid w:val="00BD39AA"/>
    <w:rsid w:val="00BD3F1F"/>
    <w:rsid w:val="00BD45BB"/>
    <w:rsid w:val="00BD4EB7"/>
    <w:rsid w:val="00BD54EC"/>
    <w:rsid w:val="00BD5AF7"/>
    <w:rsid w:val="00BD6370"/>
    <w:rsid w:val="00BD6EEA"/>
    <w:rsid w:val="00BD6F97"/>
    <w:rsid w:val="00BD7955"/>
    <w:rsid w:val="00BD7B6D"/>
    <w:rsid w:val="00BE090F"/>
    <w:rsid w:val="00BE11BC"/>
    <w:rsid w:val="00BE1624"/>
    <w:rsid w:val="00BE1635"/>
    <w:rsid w:val="00BE262B"/>
    <w:rsid w:val="00BE28CF"/>
    <w:rsid w:val="00BE341F"/>
    <w:rsid w:val="00BE46B6"/>
    <w:rsid w:val="00BE4CE7"/>
    <w:rsid w:val="00BE5159"/>
    <w:rsid w:val="00BE5BEA"/>
    <w:rsid w:val="00BE5C57"/>
    <w:rsid w:val="00BE6801"/>
    <w:rsid w:val="00BE6FA5"/>
    <w:rsid w:val="00BE7A43"/>
    <w:rsid w:val="00BE7EF9"/>
    <w:rsid w:val="00BF00F5"/>
    <w:rsid w:val="00BF05A8"/>
    <w:rsid w:val="00BF1573"/>
    <w:rsid w:val="00BF28E7"/>
    <w:rsid w:val="00BF3EA0"/>
    <w:rsid w:val="00BF48E2"/>
    <w:rsid w:val="00BF49B2"/>
    <w:rsid w:val="00BF5CD1"/>
    <w:rsid w:val="00BF6C68"/>
    <w:rsid w:val="00BF6C9B"/>
    <w:rsid w:val="00BF6D5F"/>
    <w:rsid w:val="00BF7745"/>
    <w:rsid w:val="00BF7CBB"/>
    <w:rsid w:val="00C0034F"/>
    <w:rsid w:val="00C00A07"/>
    <w:rsid w:val="00C00BC2"/>
    <w:rsid w:val="00C02126"/>
    <w:rsid w:val="00C03541"/>
    <w:rsid w:val="00C035E8"/>
    <w:rsid w:val="00C03C05"/>
    <w:rsid w:val="00C03D31"/>
    <w:rsid w:val="00C05755"/>
    <w:rsid w:val="00C05DCA"/>
    <w:rsid w:val="00C066DF"/>
    <w:rsid w:val="00C06DCC"/>
    <w:rsid w:val="00C06DFF"/>
    <w:rsid w:val="00C07D55"/>
    <w:rsid w:val="00C102CE"/>
    <w:rsid w:val="00C109E0"/>
    <w:rsid w:val="00C116A3"/>
    <w:rsid w:val="00C116A7"/>
    <w:rsid w:val="00C118F4"/>
    <w:rsid w:val="00C1194C"/>
    <w:rsid w:val="00C13072"/>
    <w:rsid w:val="00C134A2"/>
    <w:rsid w:val="00C136C9"/>
    <w:rsid w:val="00C137AC"/>
    <w:rsid w:val="00C13FB8"/>
    <w:rsid w:val="00C144FC"/>
    <w:rsid w:val="00C14E70"/>
    <w:rsid w:val="00C162DD"/>
    <w:rsid w:val="00C16C5E"/>
    <w:rsid w:val="00C171BE"/>
    <w:rsid w:val="00C17697"/>
    <w:rsid w:val="00C17F22"/>
    <w:rsid w:val="00C2037A"/>
    <w:rsid w:val="00C20D3C"/>
    <w:rsid w:val="00C2135A"/>
    <w:rsid w:val="00C21614"/>
    <w:rsid w:val="00C219B4"/>
    <w:rsid w:val="00C219D0"/>
    <w:rsid w:val="00C223B1"/>
    <w:rsid w:val="00C225D0"/>
    <w:rsid w:val="00C22944"/>
    <w:rsid w:val="00C2441F"/>
    <w:rsid w:val="00C24B1F"/>
    <w:rsid w:val="00C24C96"/>
    <w:rsid w:val="00C24D00"/>
    <w:rsid w:val="00C253B8"/>
    <w:rsid w:val="00C25A71"/>
    <w:rsid w:val="00C25DEA"/>
    <w:rsid w:val="00C26891"/>
    <w:rsid w:val="00C26E49"/>
    <w:rsid w:val="00C26EB5"/>
    <w:rsid w:val="00C270C5"/>
    <w:rsid w:val="00C275E6"/>
    <w:rsid w:val="00C277CF"/>
    <w:rsid w:val="00C27894"/>
    <w:rsid w:val="00C30081"/>
    <w:rsid w:val="00C30983"/>
    <w:rsid w:val="00C316DC"/>
    <w:rsid w:val="00C31DCC"/>
    <w:rsid w:val="00C323CB"/>
    <w:rsid w:val="00C331F5"/>
    <w:rsid w:val="00C3337F"/>
    <w:rsid w:val="00C33F4D"/>
    <w:rsid w:val="00C343BD"/>
    <w:rsid w:val="00C34980"/>
    <w:rsid w:val="00C35B24"/>
    <w:rsid w:val="00C3720A"/>
    <w:rsid w:val="00C3743B"/>
    <w:rsid w:val="00C40317"/>
    <w:rsid w:val="00C40CD0"/>
    <w:rsid w:val="00C40D88"/>
    <w:rsid w:val="00C4401E"/>
    <w:rsid w:val="00C443B2"/>
    <w:rsid w:val="00C44762"/>
    <w:rsid w:val="00C459AA"/>
    <w:rsid w:val="00C475A2"/>
    <w:rsid w:val="00C50282"/>
    <w:rsid w:val="00C50A7A"/>
    <w:rsid w:val="00C50E96"/>
    <w:rsid w:val="00C518C9"/>
    <w:rsid w:val="00C52D47"/>
    <w:rsid w:val="00C52DB2"/>
    <w:rsid w:val="00C5343E"/>
    <w:rsid w:val="00C53C7A"/>
    <w:rsid w:val="00C557E5"/>
    <w:rsid w:val="00C57885"/>
    <w:rsid w:val="00C57FDB"/>
    <w:rsid w:val="00C607AA"/>
    <w:rsid w:val="00C6090A"/>
    <w:rsid w:val="00C60E1C"/>
    <w:rsid w:val="00C612AD"/>
    <w:rsid w:val="00C61B15"/>
    <w:rsid w:val="00C62504"/>
    <w:rsid w:val="00C62569"/>
    <w:rsid w:val="00C62802"/>
    <w:rsid w:val="00C63121"/>
    <w:rsid w:val="00C64415"/>
    <w:rsid w:val="00C65048"/>
    <w:rsid w:val="00C65789"/>
    <w:rsid w:val="00C65AF3"/>
    <w:rsid w:val="00C66458"/>
    <w:rsid w:val="00C6770C"/>
    <w:rsid w:val="00C6771C"/>
    <w:rsid w:val="00C70BC5"/>
    <w:rsid w:val="00C717C7"/>
    <w:rsid w:val="00C71BB3"/>
    <w:rsid w:val="00C71CC5"/>
    <w:rsid w:val="00C72623"/>
    <w:rsid w:val="00C72AAF"/>
    <w:rsid w:val="00C73405"/>
    <w:rsid w:val="00C736C8"/>
    <w:rsid w:val="00C75078"/>
    <w:rsid w:val="00C75912"/>
    <w:rsid w:val="00C7669F"/>
    <w:rsid w:val="00C77486"/>
    <w:rsid w:val="00C77C33"/>
    <w:rsid w:val="00C80801"/>
    <w:rsid w:val="00C80FCE"/>
    <w:rsid w:val="00C81231"/>
    <w:rsid w:val="00C81F26"/>
    <w:rsid w:val="00C824EB"/>
    <w:rsid w:val="00C82CBA"/>
    <w:rsid w:val="00C8335E"/>
    <w:rsid w:val="00C84CA2"/>
    <w:rsid w:val="00C85DF1"/>
    <w:rsid w:val="00C85EC0"/>
    <w:rsid w:val="00C8609A"/>
    <w:rsid w:val="00C8621D"/>
    <w:rsid w:val="00C862F8"/>
    <w:rsid w:val="00C87708"/>
    <w:rsid w:val="00C87C25"/>
    <w:rsid w:val="00C90612"/>
    <w:rsid w:val="00C90978"/>
    <w:rsid w:val="00C90EA6"/>
    <w:rsid w:val="00C9166B"/>
    <w:rsid w:val="00C91850"/>
    <w:rsid w:val="00C91EAE"/>
    <w:rsid w:val="00C92CF5"/>
    <w:rsid w:val="00C92D3A"/>
    <w:rsid w:val="00C9373B"/>
    <w:rsid w:val="00C93940"/>
    <w:rsid w:val="00C93AAE"/>
    <w:rsid w:val="00C9477B"/>
    <w:rsid w:val="00C94A8E"/>
    <w:rsid w:val="00C94E2A"/>
    <w:rsid w:val="00C94F0E"/>
    <w:rsid w:val="00C9587B"/>
    <w:rsid w:val="00C9729E"/>
    <w:rsid w:val="00C97435"/>
    <w:rsid w:val="00C97AAA"/>
    <w:rsid w:val="00C97C0D"/>
    <w:rsid w:val="00C97C93"/>
    <w:rsid w:val="00CA038D"/>
    <w:rsid w:val="00CA095F"/>
    <w:rsid w:val="00CA1F94"/>
    <w:rsid w:val="00CA203F"/>
    <w:rsid w:val="00CA237B"/>
    <w:rsid w:val="00CA2CA7"/>
    <w:rsid w:val="00CA3B67"/>
    <w:rsid w:val="00CA4DEE"/>
    <w:rsid w:val="00CA588F"/>
    <w:rsid w:val="00CB0081"/>
    <w:rsid w:val="00CB09BC"/>
    <w:rsid w:val="00CB0C60"/>
    <w:rsid w:val="00CB14AB"/>
    <w:rsid w:val="00CB1F28"/>
    <w:rsid w:val="00CB2193"/>
    <w:rsid w:val="00CB2816"/>
    <w:rsid w:val="00CB2A25"/>
    <w:rsid w:val="00CB3B2E"/>
    <w:rsid w:val="00CB5EA7"/>
    <w:rsid w:val="00CB652C"/>
    <w:rsid w:val="00CB7EED"/>
    <w:rsid w:val="00CB7EEE"/>
    <w:rsid w:val="00CC0207"/>
    <w:rsid w:val="00CC090B"/>
    <w:rsid w:val="00CC1A6B"/>
    <w:rsid w:val="00CC1DB7"/>
    <w:rsid w:val="00CC25BA"/>
    <w:rsid w:val="00CC27CE"/>
    <w:rsid w:val="00CC3A28"/>
    <w:rsid w:val="00CC40F9"/>
    <w:rsid w:val="00CC43B3"/>
    <w:rsid w:val="00CC45D3"/>
    <w:rsid w:val="00CC4CDA"/>
    <w:rsid w:val="00CC5359"/>
    <w:rsid w:val="00CC5937"/>
    <w:rsid w:val="00CC5F04"/>
    <w:rsid w:val="00CC6846"/>
    <w:rsid w:val="00CC712F"/>
    <w:rsid w:val="00CC78B0"/>
    <w:rsid w:val="00CD0784"/>
    <w:rsid w:val="00CD07FC"/>
    <w:rsid w:val="00CD28F2"/>
    <w:rsid w:val="00CD3377"/>
    <w:rsid w:val="00CD4333"/>
    <w:rsid w:val="00CD4374"/>
    <w:rsid w:val="00CD5293"/>
    <w:rsid w:val="00CD7403"/>
    <w:rsid w:val="00CD7A21"/>
    <w:rsid w:val="00CE03FE"/>
    <w:rsid w:val="00CE13A5"/>
    <w:rsid w:val="00CE163D"/>
    <w:rsid w:val="00CE1849"/>
    <w:rsid w:val="00CE21F2"/>
    <w:rsid w:val="00CE2A39"/>
    <w:rsid w:val="00CE2C6D"/>
    <w:rsid w:val="00CE34C9"/>
    <w:rsid w:val="00CE3BA5"/>
    <w:rsid w:val="00CE3C1E"/>
    <w:rsid w:val="00CE44C2"/>
    <w:rsid w:val="00CE5CB1"/>
    <w:rsid w:val="00CE65D1"/>
    <w:rsid w:val="00CE6C44"/>
    <w:rsid w:val="00CE7808"/>
    <w:rsid w:val="00CE7D85"/>
    <w:rsid w:val="00CF089A"/>
    <w:rsid w:val="00CF0BA0"/>
    <w:rsid w:val="00CF0CBF"/>
    <w:rsid w:val="00CF1057"/>
    <w:rsid w:val="00CF1852"/>
    <w:rsid w:val="00CF1D7F"/>
    <w:rsid w:val="00CF2748"/>
    <w:rsid w:val="00CF2A22"/>
    <w:rsid w:val="00CF3046"/>
    <w:rsid w:val="00CF30D9"/>
    <w:rsid w:val="00CF41AA"/>
    <w:rsid w:val="00CF44E2"/>
    <w:rsid w:val="00CF5948"/>
    <w:rsid w:val="00CF5BA4"/>
    <w:rsid w:val="00CF5D4C"/>
    <w:rsid w:val="00CF5E11"/>
    <w:rsid w:val="00CF5FC4"/>
    <w:rsid w:val="00CF60D4"/>
    <w:rsid w:val="00CF6DD2"/>
    <w:rsid w:val="00CF71F4"/>
    <w:rsid w:val="00CF7CEB"/>
    <w:rsid w:val="00CF7E74"/>
    <w:rsid w:val="00D014E6"/>
    <w:rsid w:val="00D01BA3"/>
    <w:rsid w:val="00D03610"/>
    <w:rsid w:val="00D03714"/>
    <w:rsid w:val="00D046DF"/>
    <w:rsid w:val="00D063E5"/>
    <w:rsid w:val="00D067C3"/>
    <w:rsid w:val="00D06B1E"/>
    <w:rsid w:val="00D06CA9"/>
    <w:rsid w:val="00D071FE"/>
    <w:rsid w:val="00D0769C"/>
    <w:rsid w:val="00D1050E"/>
    <w:rsid w:val="00D10A0F"/>
    <w:rsid w:val="00D10AF2"/>
    <w:rsid w:val="00D12D24"/>
    <w:rsid w:val="00D13A20"/>
    <w:rsid w:val="00D14440"/>
    <w:rsid w:val="00D145BD"/>
    <w:rsid w:val="00D164C7"/>
    <w:rsid w:val="00D16540"/>
    <w:rsid w:val="00D16AA9"/>
    <w:rsid w:val="00D17981"/>
    <w:rsid w:val="00D205B4"/>
    <w:rsid w:val="00D20D18"/>
    <w:rsid w:val="00D20DAB"/>
    <w:rsid w:val="00D21708"/>
    <w:rsid w:val="00D218C5"/>
    <w:rsid w:val="00D2198D"/>
    <w:rsid w:val="00D22419"/>
    <w:rsid w:val="00D23995"/>
    <w:rsid w:val="00D23BEE"/>
    <w:rsid w:val="00D24424"/>
    <w:rsid w:val="00D2445B"/>
    <w:rsid w:val="00D24C6A"/>
    <w:rsid w:val="00D24D68"/>
    <w:rsid w:val="00D2512B"/>
    <w:rsid w:val="00D2520A"/>
    <w:rsid w:val="00D25B4A"/>
    <w:rsid w:val="00D25D4F"/>
    <w:rsid w:val="00D25E22"/>
    <w:rsid w:val="00D275BA"/>
    <w:rsid w:val="00D300BA"/>
    <w:rsid w:val="00D3027E"/>
    <w:rsid w:val="00D3042F"/>
    <w:rsid w:val="00D30D21"/>
    <w:rsid w:val="00D31A39"/>
    <w:rsid w:val="00D31FD9"/>
    <w:rsid w:val="00D3266F"/>
    <w:rsid w:val="00D32979"/>
    <w:rsid w:val="00D32E07"/>
    <w:rsid w:val="00D32FBE"/>
    <w:rsid w:val="00D3356A"/>
    <w:rsid w:val="00D33955"/>
    <w:rsid w:val="00D33C63"/>
    <w:rsid w:val="00D33CA3"/>
    <w:rsid w:val="00D33F3F"/>
    <w:rsid w:val="00D37071"/>
    <w:rsid w:val="00D37BFB"/>
    <w:rsid w:val="00D37C93"/>
    <w:rsid w:val="00D40755"/>
    <w:rsid w:val="00D41781"/>
    <w:rsid w:val="00D427C5"/>
    <w:rsid w:val="00D429B1"/>
    <w:rsid w:val="00D429EE"/>
    <w:rsid w:val="00D4369E"/>
    <w:rsid w:val="00D43C81"/>
    <w:rsid w:val="00D43E11"/>
    <w:rsid w:val="00D4577A"/>
    <w:rsid w:val="00D4621A"/>
    <w:rsid w:val="00D46374"/>
    <w:rsid w:val="00D46972"/>
    <w:rsid w:val="00D46A77"/>
    <w:rsid w:val="00D46D95"/>
    <w:rsid w:val="00D4790B"/>
    <w:rsid w:val="00D506EA"/>
    <w:rsid w:val="00D510D5"/>
    <w:rsid w:val="00D51439"/>
    <w:rsid w:val="00D5184C"/>
    <w:rsid w:val="00D51CDE"/>
    <w:rsid w:val="00D52AD7"/>
    <w:rsid w:val="00D53922"/>
    <w:rsid w:val="00D54E8F"/>
    <w:rsid w:val="00D5613F"/>
    <w:rsid w:val="00D56568"/>
    <w:rsid w:val="00D56861"/>
    <w:rsid w:val="00D56ECC"/>
    <w:rsid w:val="00D57A78"/>
    <w:rsid w:val="00D60659"/>
    <w:rsid w:val="00D6077B"/>
    <w:rsid w:val="00D63830"/>
    <w:rsid w:val="00D640F1"/>
    <w:rsid w:val="00D64559"/>
    <w:rsid w:val="00D647FD"/>
    <w:rsid w:val="00D64827"/>
    <w:rsid w:val="00D65BF2"/>
    <w:rsid w:val="00D65CE4"/>
    <w:rsid w:val="00D66061"/>
    <w:rsid w:val="00D66134"/>
    <w:rsid w:val="00D6619A"/>
    <w:rsid w:val="00D66CD0"/>
    <w:rsid w:val="00D677AA"/>
    <w:rsid w:val="00D67E91"/>
    <w:rsid w:val="00D7027B"/>
    <w:rsid w:val="00D70771"/>
    <w:rsid w:val="00D70B3A"/>
    <w:rsid w:val="00D71A8B"/>
    <w:rsid w:val="00D7201D"/>
    <w:rsid w:val="00D72A58"/>
    <w:rsid w:val="00D73485"/>
    <w:rsid w:val="00D734EA"/>
    <w:rsid w:val="00D76348"/>
    <w:rsid w:val="00D805FE"/>
    <w:rsid w:val="00D809EE"/>
    <w:rsid w:val="00D80CB6"/>
    <w:rsid w:val="00D81DFA"/>
    <w:rsid w:val="00D82DB5"/>
    <w:rsid w:val="00D83C0F"/>
    <w:rsid w:val="00D83FA0"/>
    <w:rsid w:val="00D84009"/>
    <w:rsid w:val="00D84890"/>
    <w:rsid w:val="00D85E7A"/>
    <w:rsid w:val="00D861EB"/>
    <w:rsid w:val="00D868FF"/>
    <w:rsid w:val="00D8759A"/>
    <w:rsid w:val="00D87DE5"/>
    <w:rsid w:val="00D90981"/>
    <w:rsid w:val="00D913F0"/>
    <w:rsid w:val="00D923C8"/>
    <w:rsid w:val="00D926BD"/>
    <w:rsid w:val="00D94BCA"/>
    <w:rsid w:val="00D95BB3"/>
    <w:rsid w:val="00D95D76"/>
    <w:rsid w:val="00D964A3"/>
    <w:rsid w:val="00D96882"/>
    <w:rsid w:val="00D968F9"/>
    <w:rsid w:val="00D96CC0"/>
    <w:rsid w:val="00D96F5D"/>
    <w:rsid w:val="00D974AA"/>
    <w:rsid w:val="00D97BCE"/>
    <w:rsid w:val="00DA045B"/>
    <w:rsid w:val="00DA0917"/>
    <w:rsid w:val="00DA09C7"/>
    <w:rsid w:val="00DA09D4"/>
    <w:rsid w:val="00DA0A42"/>
    <w:rsid w:val="00DA0E2D"/>
    <w:rsid w:val="00DA191E"/>
    <w:rsid w:val="00DA2902"/>
    <w:rsid w:val="00DA2A3C"/>
    <w:rsid w:val="00DA467C"/>
    <w:rsid w:val="00DA4BD9"/>
    <w:rsid w:val="00DA51E8"/>
    <w:rsid w:val="00DA5627"/>
    <w:rsid w:val="00DA5CA8"/>
    <w:rsid w:val="00DA647E"/>
    <w:rsid w:val="00DA6E2E"/>
    <w:rsid w:val="00DA700F"/>
    <w:rsid w:val="00DA71FE"/>
    <w:rsid w:val="00DA7AA0"/>
    <w:rsid w:val="00DB06D5"/>
    <w:rsid w:val="00DB0C7F"/>
    <w:rsid w:val="00DB1610"/>
    <w:rsid w:val="00DB1868"/>
    <w:rsid w:val="00DB29B8"/>
    <w:rsid w:val="00DB2E51"/>
    <w:rsid w:val="00DB34D7"/>
    <w:rsid w:val="00DB3874"/>
    <w:rsid w:val="00DB5607"/>
    <w:rsid w:val="00DB5E52"/>
    <w:rsid w:val="00DB60F2"/>
    <w:rsid w:val="00DB61B1"/>
    <w:rsid w:val="00DB6AC4"/>
    <w:rsid w:val="00DB6F2B"/>
    <w:rsid w:val="00DB708C"/>
    <w:rsid w:val="00DB74A2"/>
    <w:rsid w:val="00DC0379"/>
    <w:rsid w:val="00DC03ED"/>
    <w:rsid w:val="00DC06F3"/>
    <w:rsid w:val="00DC0D32"/>
    <w:rsid w:val="00DC1837"/>
    <w:rsid w:val="00DC2DBE"/>
    <w:rsid w:val="00DC33F3"/>
    <w:rsid w:val="00DC4F9E"/>
    <w:rsid w:val="00DC69D0"/>
    <w:rsid w:val="00DC6A11"/>
    <w:rsid w:val="00DD11CB"/>
    <w:rsid w:val="00DD1DED"/>
    <w:rsid w:val="00DD2511"/>
    <w:rsid w:val="00DD2903"/>
    <w:rsid w:val="00DD2F28"/>
    <w:rsid w:val="00DD3485"/>
    <w:rsid w:val="00DD3931"/>
    <w:rsid w:val="00DD5610"/>
    <w:rsid w:val="00DD5971"/>
    <w:rsid w:val="00DD5FBF"/>
    <w:rsid w:val="00DD647D"/>
    <w:rsid w:val="00DD6D4E"/>
    <w:rsid w:val="00DD71ED"/>
    <w:rsid w:val="00DE0126"/>
    <w:rsid w:val="00DE036A"/>
    <w:rsid w:val="00DE0438"/>
    <w:rsid w:val="00DE096C"/>
    <w:rsid w:val="00DE0A2D"/>
    <w:rsid w:val="00DE119B"/>
    <w:rsid w:val="00DE14B1"/>
    <w:rsid w:val="00DE1506"/>
    <w:rsid w:val="00DE1994"/>
    <w:rsid w:val="00DE3864"/>
    <w:rsid w:val="00DE3A1E"/>
    <w:rsid w:val="00DE471D"/>
    <w:rsid w:val="00DE5BA2"/>
    <w:rsid w:val="00DE5ED0"/>
    <w:rsid w:val="00DE6711"/>
    <w:rsid w:val="00DE75F2"/>
    <w:rsid w:val="00DF053E"/>
    <w:rsid w:val="00DF0910"/>
    <w:rsid w:val="00DF2777"/>
    <w:rsid w:val="00DF2878"/>
    <w:rsid w:val="00DF2BE9"/>
    <w:rsid w:val="00DF469D"/>
    <w:rsid w:val="00DF4740"/>
    <w:rsid w:val="00DF47C4"/>
    <w:rsid w:val="00DF58D7"/>
    <w:rsid w:val="00DF5952"/>
    <w:rsid w:val="00DF5F45"/>
    <w:rsid w:val="00E0062D"/>
    <w:rsid w:val="00E0120A"/>
    <w:rsid w:val="00E02604"/>
    <w:rsid w:val="00E02B16"/>
    <w:rsid w:val="00E04277"/>
    <w:rsid w:val="00E04652"/>
    <w:rsid w:val="00E04EAE"/>
    <w:rsid w:val="00E05181"/>
    <w:rsid w:val="00E05C3C"/>
    <w:rsid w:val="00E0653D"/>
    <w:rsid w:val="00E06FE5"/>
    <w:rsid w:val="00E07022"/>
    <w:rsid w:val="00E070E0"/>
    <w:rsid w:val="00E07D3B"/>
    <w:rsid w:val="00E10EE9"/>
    <w:rsid w:val="00E11477"/>
    <w:rsid w:val="00E11BAA"/>
    <w:rsid w:val="00E11D5C"/>
    <w:rsid w:val="00E12900"/>
    <w:rsid w:val="00E13A02"/>
    <w:rsid w:val="00E1450F"/>
    <w:rsid w:val="00E14594"/>
    <w:rsid w:val="00E146AA"/>
    <w:rsid w:val="00E14863"/>
    <w:rsid w:val="00E14B40"/>
    <w:rsid w:val="00E14F27"/>
    <w:rsid w:val="00E14F9A"/>
    <w:rsid w:val="00E15DB6"/>
    <w:rsid w:val="00E16FAA"/>
    <w:rsid w:val="00E1758A"/>
    <w:rsid w:val="00E17EEE"/>
    <w:rsid w:val="00E20B88"/>
    <w:rsid w:val="00E20C86"/>
    <w:rsid w:val="00E21332"/>
    <w:rsid w:val="00E21D1E"/>
    <w:rsid w:val="00E22044"/>
    <w:rsid w:val="00E23967"/>
    <w:rsid w:val="00E23F85"/>
    <w:rsid w:val="00E24D1D"/>
    <w:rsid w:val="00E256F9"/>
    <w:rsid w:val="00E25BF5"/>
    <w:rsid w:val="00E25DF5"/>
    <w:rsid w:val="00E26555"/>
    <w:rsid w:val="00E27736"/>
    <w:rsid w:val="00E2799E"/>
    <w:rsid w:val="00E30422"/>
    <w:rsid w:val="00E307ED"/>
    <w:rsid w:val="00E3084E"/>
    <w:rsid w:val="00E31469"/>
    <w:rsid w:val="00E31D85"/>
    <w:rsid w:val="00E33380"/>
    <w:rsid w:val="00E353EC"/>
    <w:rsid w:val="00E37077"/>
    <w:rsid w:val="00E3783C"/>
    <w:rsid w:val="00E37905"/>
    <w:rsid w:val="00E4035A"/>
    <w:rsid w:val="00E40ED2"/>
    <w:rsid w:val="00E427C5"/>
    <w:rsid w:val="00E42AF5"/>
    <w:rsid w:val="00E43248"/>
    <w:rsid w:val="00E434BA"/>
    <w:rsid w:val="00E44BD3"/>
    <w:rsid w:val="00E454F8"/>
    <w:rsid w:val="00E45642"/>
    <w:rsid w:val="00E461D9"/>
    <w:rsid w:val="00E46E78"/>
    <w:rsid w:val="00E47965"/>
    <w:rsid w:val="00E518E2"/>
    <w:rsid w:val="00E51BE7"/>
    <w:rsid w:val="00E52C14"/>
    <w:rsid w:val="00E539CB"/>
    <w:rsid w:val="00E53E63"/>
    <w:rsid w:val="00E546CB"/>
    <w:rsid w:val="00E557C7"/>
    <w:rsid w:val="00E55F06"/>
    <w:rsid w:val="00E57607"/>
    <w:rsid w:val="00E57C77"/>
    <w:rsid w:val="00E57C96"/>
    <w:rsid w:val="00E615FB"/>
    <w:rsid w:val="00E61CB7"/>
    <w:rsid w:val="00E62249"/>
    <w:rsid w:val="00E624A3"/>
    <w:rsid w:val="00E62C6E"/>
    <w:rsid w:val="00E633F4"/>
    <w:rsid w:val="00E635AA"/>
    <w:rsid w:val="00E64AD7"/>
    <w:rsid w:val="00E64C54"/>
    <w:rsid w:val="00E6503B"/>
    <w:rsid w:val="00E65137"/>
    <w:rsid w:val="00E65B95"/>
    <w:rsid w:val="00E665E6"/>
    <w:rsid w:val="00E6785B"/>
    <w:rsid w:val="00E701CC"/>
    <w:rsid w:val="00E70653"/>
    <w:rsid w:val="00E70946"/>
    <w:rsid w:val="00E70D7A"/>
    <w:rsid w:val="00E71343"/>
    <w:rsid w:val="00E71895"/>
    <w:rsid w:val="00E7197A"/>
    <w:rsid w:val="00E71F50"/>
    <w:rsid w:val="00E72645"/>
    <w:rsid w:val="00E72F92"/>
    <w:rsid w:val="00E735B8"/>
    <w:rsid w:val="00E74106"/>
    <w:rsid w:val="00E74FEB"/>
    <w:rsid w:val="00E75327"/>
    <w:rsid w:val="00E7555E"/>
    <w:rsid w:val="00E75900"/>
    <w:rsid w:val="00E75B8C"/>
    <w:rsid w:val="00E76BD2"/>
    <w:rsid w:val="00E77354"/>
    <w:rsid w:val="00E77411"/>
    <w:rsid w:val="00E775A5"/>
    <w:rsid w:val="00E77E21"/>
    <w:rsid w:val="00E80625"/>
    <w:rsid w:val="00E8149F"/>
    <w:rsid w:val="00E821A7"/>
    <w:rsid w:val="00E8274E"/>
    <w:rsid w:val="00E82951"/>
    <w:rsid w:val="00E842DD"/>
    <w:rsid w:val="00E8449C"/>
    <w:rsid w:val="00E863CD"/>
    <w:rsid w:val="00E864ED"/>
    <w:rsid w:val="00E86C0E"/>
    <w:rsid w:val="00E87566"/>
    <w:rsid w:val="00E87582"/>
    <w:rsid w:val="00E87637"/>
    <w:rsid w:val="00E87CA0"/>
    <w:rsid w:val="00E903D0"/>
    <w:rsid w:val="00E907A4"/>
    <w:rsid w:val="00E90B0A"/>
    <w:rsid w:val="00E911EE"/>
    <w:rsid w:val="00E9139C"/>
    <w:rsid w:val="00E91AAE"/>
    <w:rsid w:val="00E91D68"/>
    <w:rsid w:val="00E91E01"/>
    <w:rsid w:val="00E9218F"/>
    <w:rsid w:val="00E92AF6"/>
    <w:rsid w:val="00E92CB5"/>
    <w:rsid w:val="00E92F59"/>
    <w:rsid w:val="00E93508"/>
    <w:rsid w:val="00E93EC0"/>
    <w:rsid w:val="00E94BE4"/>
    <w:rsid w:val="00E956C3"/>
    <w:rsid w:val="00E96097"/>
    <w:rsid w:val="00E9696B"/>
    <w:rsid w:val="00E96A9A"/>
    <w:rsid w:val="00E96CAE"/>
    <w:rsid w:val="00E97616"/>
    <w:rsid w:val="00E97801"/>
    <w:rsid w:val="00E97DF0"/>
    <w:rsid w:val="00EA0458"/>
    <w:rsid w:val="00EA0F48"/>
    <w:rsid w:val="00EA31C2"/>
    <w:rsid w:val="00EA3657"/>
    <w:rsid w:val="00EA3A8D"/>
    <w:rsid w:val="00EA5055"/>
    <w:rsid w:val="00EA5A13"/>
    <w:rsid w:val="00EA5BE5"/>
    <w:rsid w:val="00EA5F84"/>
    <w:rsid w:val="00EA6558"/>
    <w:rsid w:val="00EA6E49"/>
    <w:rsid w:val="00EB01D4"/>
    <w:rsid w:val="00EB03D9"/>
    <w:rsid w:val="00EB1B77"/>
    <w:rsid w:val="00EB23BF"/>
    <w:rsid w:val="00EB2659"/>
    <w:rsid w:val="00EB27BE"/>
    <w:rsid w:val="00EB2DCE"/>
    <w:rsid w:val="00EB383E"/>
    <w:rsid w:val="00EB4CB4"/>
    <w:rsid w:val="00EB64D8"/>
    <w:rsid w:val="00EB6BAF"/>
    <w:rsid w:val="00EB77E7"/>
    <w:rsid w:val="00EC0B9A"/>
    <w:rsid w:val="00EC1061"/>
    <w:rsid w:val="00EC253B"/>
    <w:rsid w:val="00EC280F"/>
    <w:rsid w:val="00EC28F5"/>
    <w:rsid w:val="00EC29D4"/>
    <w:rsid w:val="00EC3168"/>
    <w:rsid w:val="00EC35BB"/>
    <w:rsid w:val="00EC47D6"/>
    <w:rsid w:val="00EC4AD8"/>
    <w:rsid w:val="00EC4F95"/>
    <w:rsid w:val="00EC5C69"/>
    <w:rsid w:val="00EC6E20"/>
    <w:rsid w:val="00EC7709"/>
    <w:rsid w:val="00EC7AF1"/>
    <w:rsid w:val="00ED0EFA"/>
    <w:rsid w:val="00ED2B74"/>
    <w:rsid w:val="00ED38BA"/>
    <w:rsid w:val="00ED4237"/>
    <w:rsid w:val="00ED45A8"/>
    <w:rsid w:val="00ED70D2"/>
    <w:rsid w:val="00ED7A40"/>
    <w:rsid w:val="00ED7F03"/>
    <w:rsid w:val="00ED7FF7"/>
    <w:rsid w:val="00EE0053"/>
    <w:rsid w:val="00EE01FF"/>
    <w:rsid w:val="00EE05D3"/>
    <w:rsid w:val="00EE0EDA"/>
    <w:rsid w:val="00EE22B6"/>
    <w:rsid w:val="00EE2D18"/>
    <w:rsid w:val="00EE37E3"/>
    <w:rsid w:val="00EE3DEE"/>
    <w:rsid w:val="00EE4C70"/>
    <w:rsid w:val="00EE5D0B"/>
    <w:rsid w:val="00EE5FAA"/>
    <w:rsid w:val="00EE62E2"/>
    <w:rsid w:val="00EE6B51"/>
    <w:rsid w:val="00EE75FF"/>
    <w:rsid w:val="00EE7F49"/>
    <w:rsid w:val="00EF07B5"/>
    <w:rsid w:val="00EF0A40"/>
    <w:rsid w:val="00EF12C4"/>
    <w:rsid w:val="00EF1C1B"/>
    <w:rsid w:val="00EF26DF"/>
    <w:rsid w:val="00EF2C7A"/>
    <w:rsid w:val="00EF3000"/>
    <w:rsid w:val="00EF329D"/>
    <w:rsid w:val="00EF36BF"/>
    <w:rsid w:val="00EF4AEC"/>
    <w:rsid w:val="00EF4C09"/>
    <w:rsid w:val="00EF6D46"/>
    <w:rsid w:val="00EF7B3D"/>
    <w:rsid w:val="00EF7E82"/>
    <w:rsid w:val="00EF7F89"/>
    <w:rsid w:val="00F01D8F"/>
    <w:rsid w:val="00F02D21"/>
    <w:rsid w:val="00F0319F"/>
    <w:rsid w:val="00F036FF"/>
    <w:rsid w:val="00F03751"/>
    <w:rsid w:val="00F04C13"/>
    <w:rsid w:val="00F04C82"/>
    <w:rsid w:val="00F05AA0"/>
    <w:rsid w:val="00F05F7F"/>
    <w:rsid w:val="00F06389"/>
    <w:rsid w:val="00F06C95"/>
    <w:rsid w:val="00F06F44"/>
    <w:rsid w:val="00F070B5"/>
    <w:rsid w:val="00F07EC8"/>
    <w:rsid w:val="00F10237"/>
    <w:rsid w:val="00F112AE"/>
    <w:rsid w:val="00F11B07"/>
    <w:rsid w:val="00F11CA3"/>
    <w:rsid w:val="00F11D5C"/>
    <w:rsid w:val="00F11D79"/>
    <w:rsid w:val="00F12204"/>
    <w:rsid w:val="00F12757"/>
    <w:rsid w:val="00F1295A"/>
    <w:rsid w:val="00F12A5F"/>
    <w:rsid w:val="00F133F5"/>
    <w:rsid w:val="00F14191"/>
    <w:rsid w:val="00F14595"/>
    <w:rsid w:val="00F14BB0"/>
    <w:rsid w:val="00F14C71"/>
    <w:rsid w:val="00F154F8"/>
    <w:rsid w:val="00F16AF0"/>
    <w:rsid w:val="00F172C1"/>
    <w:rsid w:val="00F17584"/>
    <w:rsid w:val="00F1764A"/>
    <w:rsid w:val="00F17B81"/>
    <w:rsid w:val="00F2011D"/>
    <w:rsid w:val="00F214B1"/>
    <w:rsid w:val="00F21AE7"/>
    <w:rsid w:val="00F21B07"/>
    <w:rsid w:val="00F2210D"/>
    <w:rsid w:val="00F22F09"/>
    <w:rsid w:val="00F23A97"/>
    <w:rsid w:val="00F23DC8"/>
    <w:rsid w:val="00F241E5"/>
    <w:rsid w:val="00F2433C"/>
    <w:rsid w:val="00F245A9"/>
    <w:rsid w:val="00F24D5C"/>
    <w:rsid w:val="00F266E7"/>
    <w:rsid w:val="00F26EEF"/>
    <w:rsid w:val="00F273B4"/>
    <w:rsid w:val="00F276E7"/>
    <w:rsid w:val="00F301E7"/>
    <w:rsid w:val="00F30813"/>
    <w:rsid w:val="00F31F50"/>
    <w:rsid w:val="00F32A0D"/>
    <w:rsid w:val="00F32D98"/>
    <w:rsid w:val="00F3314D"/>
    <w:rsid w:val="00F332E5"/>
    <w:rsid w:val="00F3377E"/>
    <w:rsid w:val="00F338A8"/>
    <w:rsid w:val="00F344C6"/>
    <w:rsid w:val="00F354C0"/>
    <w:rsid w:val="00F35D3D"/>
    <w:rsid w:val="00F35FFB"/>
    <w:rsid w:val="00F367C2"/>
    <w:rsid w:val="00F374A9"/>
    <w:rsid w:val="00F377D8"/>
    <w:rsid w:val="00F37DBC"/>
    <w:rsid w:val="00F407A6"/>
    <w:rsid w:val="00F40CC3"/>
    <w:rsid w:val="00F40FEA"/>
    <w:rsid w:val="00F41D79"/>
    <w:rsid w:val="00F4233B"/>
    <w:rsid w:val="00F425D4"/>
    <w:rsid w:val="00F4408D"/>
    <w:rsid w:val="00F4496D"/>
    <w:rsid w:val="00F45740"/>
    <w:rsid w:val="00F45C3C"/>
    <w:rsid w:val="00F46049"/>
    <w:rsid w:val="00F4631B"/>
    <w:rsid w:val="00F467CE"/>
    <w:rsid w:val="00F47024"/>
    <w:rsid w:val="00F47154"/>
    <w:rsid w:val="00F47224"/>
    <w:rsid w:val="00F500F0"/>
    <w:rsid w:val="00F505A4"/>
    <w:rsid w:val="00F5061F"/>
    <w:rsid w:val="00F51A04"/>
    <w:rsid w:val="00F51A21"/>
    <w:rsid w:val="00F52431"/>
    <w:rsid w:val="00F525FB"/>
    <w:rsid w:val="00F53534"/>
    <w:rsid w:val="00F54066"/>
    <w:rsid w:val="00F5666F"/>
    <w:rsid w:val="00F5677E"/>
    <w:rsid w:val="00F56844"/>
    <w:rsid w:val="00F61E7A"/>
    <w:rsid w:val="00F62E3E"/>
    <w:rsid w:val="00F6368F"/>
    <w:rsid w:val="00F63A25"/>
    <w:rsid w:val="00F645ED"/>
    <w:rsid w:val="00F65458"/>
    <w:rsid w:val="00F65516"/>
    <w:rsid w:val="00F655DD"/>
    <w:rsid w:val="00F65633"/>
    <w:rsid w:val="00F6630F"/>
    <w:rsid w:val="00F6708C"/>
    <w:rsid w:val="00F67DC3"/>
    <w:rsid w:val="00F7120F"/>
    <w:rsid w:val="00F7263D"/>
    <w:rsid w:val="00F7277F"/>
    <w:rsid w:val="00F73232"/>
    <w:rsid w:val="00F7409E"/>
    <w:rsid w:val="00F74317"/>
    <w:rsid w:val="00F74333"/>
    <w:rsid w:val="00F74AD0"/>
    <w:rsid w:val="00F75079"/>
    <w:rsid w:val="00F75830"/>
    <w:rsid w:val="00F75AAF"/>
    <w:rsid w:val="00F75D95"/>
    <w:rsid w:val="00F76006"/>
    <w:rsid w:val="00F76539"/>
    <w:rsid w:val="00F771F6"/>
    <w:rsid w:val="00F775A3"/>
    <w:rsid w:val="00F8013D"/>
    <w:rsid w:val="00F814A3"/>
    <w:rsid w:val="00F81853"/>
    <w:rsid w:val="00F827DE"/>
    <w:rsid w:val="00F82805"/>
    <w:rsid w:val="00F8298F"/>
    <w:rsid w:val="00F82C94"/>
    <w:rsid w:val="00F8322C"/>
    <w:rsid w:val="00F8331F"/>
    <w:rsid w:val="00F83D52"/>
    <w:rsid w:val="00F84061"/>
    <w:rsid w:val="00F847CF"/>
    <w:rsid w:val="00F853C6"/>
    <w:rsid w:val="00F854D1"/>
    <w:rsid w:val="00F85DC1"/>
    <w:rsid w:val="00F86EC2"/>
    <w:rsid w:val="00F87484"/>
    <w:rsid w:val="00F8754E"/>
    <w:rsid w:val="00F87654"/>
    <w:rsid w:val="00F87829"/>
    <w:rsid w:val="00F87ADC"/>
    <w:rsid w:val="00F87D8E"/>
    <w:rsid w:val="00F916EE"/>
    <w:rsid w:val="00F91B03"/>
    <w:rsid w:val="00F92082"/>
    <w:rsid w:val="00F92E40"/>
    <w:rsid w:val="00F93B9F"/>
    <w:rsid w:val="00F93D77"/>
    <w:rsid w:val="00F93DBB"/>
    <w:rsid w:val="00F94322"/>
    <w:rsid w:val="00F95A52"/>
    <w:rsid w:val="00F96041"/>
    <w:rsid w:val="00F9633E"/>
    <w:rsid w:val="00F97771"/>
    <w:rsid w:val="00FA0C30"/>
    <w:rsid w:val="00FA2060"/>
    <w:rsid w:val="00FA24AD"/>
    <w:rsid w:val="00FA290C"/>
    <w:rsid w:val="00FA2F0E"/>
    <w:rsid w:val="00FA3761"/>
    <w:rsid w:val="00FA42C4"/>
    <w:rsid w:val="00FA4C8F"/>
    <w:rsid w:val="00FA4E36"/>
    <w:rsid w:val="00FA5455"/>
    <w:rsid w:val="00FA5466"/>
    <w:rsid w:val="00FA6260"/>
    <w:rsid w:val="00FA643E"/>
    <w:rsid w:val="00FB04CB"/>
    <w:rsid w:val="00FB160A"/>
    <w:rsid w:val="00FB17DD"/>
    <w:rsid w:val="00FB1D6B"/>
    <w:rsid w:val="00FB28FF"/>
    <w:rsid w:val="00FB382C"/>
    <w:rsid w:val="00FB42FC"/>
    <w:rsid w:val="00FB45D9"/>
    <w:rsid w:val="00FB4A49"/>
    <w:rsid w:val="00FB4D81"/>
    <w:rsid w:val="00FB5045"/>
    <w:rsid w:val="00FB5A29"/>
    <w:rsid w:val="00FB5B40"/>
    <w:rsid w:val="00FB5D16"/>
    <w:rsid w:val="00FB5FAF"/>
    <w:rsid w:val="00FB65FD"/>
    <w:rsid w:val="00FB7547"/>
    <w:rsid w:val="00FC047F"/>
    <w:rsid w:val="00FC0560"/>
    <w:rsid w:val="00FC07D9"/>
    <w:rsid w:val="00FC2D0A"/>
    <w:rsid w:val="00FC3E88"/>
    <w:rsid w:val="00FC459D"/>
    <w:rsid w:val="00FC47DF"/>
    <w:rsid w:val="00FC4873"/>
    <w:rsid w:val="00FC4E3F"/>
    <w:rsid w:val="00FC50D9"/>
    <w:rsid w:val="00FC52C5"/>
    <w:rsid w:val="00FC58CC"/>
    <w:rsid w:val="00FC5B79"/>
    <w:rsid w:val="00FC6114"/>
    <w:rsid w:val="00FC64B9"/>
    <w:rsid w:val="00FC671C"/>
    <w:rsid w:val="00FC7107"/>
    <w:rsid w:val="00FD12C9"/>
    <w:rsid w:val="00FD1614"/>
    <w:rsid w:val="00FD19DC"/>
    <w:rsid w:val="00FD1E01"/>
    <w:rsid w:val="00FD1E78"/>
    <w:rsid w:val="00FD2ED4"/>
    <w:rsid w:val="00FD326C"/>
    <w:rsid w:val="00FD3BFC"/>
    <w:rsid w:val="00FD4120"/>
    <w:rsid w:val="00FD4446"/>
    <w:rsid w:val="00FD4A68"/>
    <w:rsid w:val="00FD5378"/>
    <w:rsid w:val="00FD5822"/>
    <w:rsid w:val="00FD5897"/>
    <w:rsid w:val="00FD593E"/>
    <w:rsid w:val="00FD5948"/>
    <w:rsid w:val="00FD59F8"/>
    <w:rsid w:val="00FD5E43"/>
    <w:rsid w:val="00FD658A"/>
    <w:rsid w:val="00FD6AE5"/>
    <w:rsid w:val="00FD7676"/>
    <w:rsid w:val="00FD7ED2"/>
    <w:rsid w:val="00FE06D7"/>
    <w:rsid w:val="00FE0FA1"/>
    <w:rsid w:val="00FE1F66"/>
    <w:rsid w:val="00FE21DC"/>
    <w:rsid w:val="00FE27B1"/>
    <w:rsid w:val="00FE2D12"/>
    <w:rsid w:val="00FE3105"/>
    <w:rsid w:val="00FE3D73"/>
    <w:rsid w:val="00FE3EB4"/>
    <w:rsid w:val="00FE5224"/>
    <w:rsid w:val="00FE5DF6"/>
    <w:rsid w:val="00FE6515"/>
    <w:rsid w:val="00FE669F"/>
    <w:rsid w:val="00FE6CD3"/>
    <w:rsid w:val="00FE7802"/>
    <w:rsid w:val="00FE7B75"/>
    <w:rsid w:val="00FF0286"/>
    <w:rsid w:val="00FF0AC5"/>
    <w:rsid w:val="00FF1399"/>
    <w:rsid w:val="00FF14F9"/>
    <w:rsid w:val="00FF3177"/>
    <w:rsid w:val="00FF441D"/>
    <w:rsid w:val="00FF482D"/>
    <w:rsid w:val="00FF5D1A"/>
    <w:rsid w:val="00FF65A7"/>
    <w:rsid w:val="00FF6E64"/>
    <w:rsid w:val="00FF6E8C"/>
    <w:rsid w:val="00FF75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898FB0"/>
  <w15:docId w15:val="{2A084F8B-513E-48FA-8ED1-EA5FA1FF46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EastAsia" w:hAnsi="Times New Roman" w:cs="Times New Roman"/>
        <w:sz w:val="24"/>
        <w:szCs w:val="24"/>
        <w:lang w:val="en" w:eastAsia="zh-CN" w:bidi="ar-SA"/>
      </w:rPr>
    </w:rPrDefault>
    <w:pPrDefault>
      <w:pPr>
        <w:spacing w:after="24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2E38"/>
    <w:pPr>
      <w:spacing w:after="0"/>
    </w:pPr>
    <w:rPr>
      <w:rFonts w:eastAsia="Times New Roman"/>
      <w:lang w:val="en-US"/>
    </w:rPr>
  </w:style>
  <w:style w:type="paragraph" w:styleId="Heading1">
    <w:name w:val="heading 1"/>
    <w:basedOn w:val="Normal"/>
    <w:next w:val="Normal"/>
    <w:link w:val="Heading1Char"/>
    <w:uiPriority w:val="9"/>
    <w:qFormat/>
    <w:pPr>
      <w:keepNext/>
      <w:keepLines/>
      <w:tabs>
        <w:tab w:val="left" w:pos="1165"/>
        <w:tab w:val="left" w:pos="1167"/>
      </w:tabs>
      <w:spacing w:before="55" w:after="240"/>
      <w:outlineLvl w:val="0"/>
    </w:pPr>
    <w:rPr>
      <w:rFonts w:eastAsiaTheme="minorEastAsia"/>
      <w:sz w:val="48"/>
      <w:szCs w:val="48"/>
      <w:lang w:val="en"/>
    </w:rPr>
  </w:style>
  <w:style w:type="paragraph" w:styleId="Heading2">
    <w:name w:val="heading 2"/>
    <w:basedOn w:val="Normal"/>
    <w:next w:val="Normal"/>
    <w:uiPriority w:val="9"/>
    <w:unhideWhenUsed/>
    <w:qFormat/>
    <w:pPr>
      <w:keepNext/>
      <w:keepLines/>
      <w:spacing w:after="240"/>
      <w:outlineLvl w:val="1"/>
    </w:pPr>
    <w:rPr>
      <w:rFonts w:eastAsiaTheme="minorEastAsia"/>
      <w:sz w:val="36"/>
      <w:szCs w:val="36"/>
      <w:lang w:val="en"/>
    </w:rPr>
  </w:style>
  <w:style w:type="paragraph" w:styleId="Heading3">
    <w:name w:val="heading 3"/>
    <w:basedOn w:val="Normal"/>
    <w:next w:val="Normal"/>
    <w:uiPriority w:val="9"/>
    <w:unhideWhenUsed/>
    <w:qFormat/>
    <w:pPr>
      <w:keepNext/>
      <w:keepLines/>
      <w:spacing w:after="240"/>
      <w:outlineLvl w:val="2"/>
    </w:pPr>
    <w:rPr>
      <w:rFonts w:eastAsiaTheme="minorEastAsia"/>
      <w:sz w:val="28"/>
      <w:szCs w:val="28"/>
      <w:lang w:val="en"/>
    </w:rPr>
  </w:style>
  <w:style w:type="paragraph" w:styleId="Heading4">
    <w:name w:val="heading 4"/>
    <w:basedOn w:val="Normal"/>
    <w:next w:val="Normal"/>
    <w:uiPriority w:val="9"/>
    <w:semiHidden/>
    <w:unhideWhenUsed/>
    <w:qFormat/>
    <w:pPr>
      <w:keepNext/>
      <w:keepLines/>
      <w:spacing w:before="280" w:after="80"/>
      <w:outlineLvl w:val="3"/>
    </w:pPr>
    <w:rPr>
      <w:rFonts w:eastAsiaTheme="minorEastAsia"/>
      <w:color w:val="666666"/>
      <w:lang w:val="en"/>
    </w:rPr>
  </w:style>
  <w:style w:type="paragraph" w:styleId="Heading5">
    <w:name w:val="heading 5"/>
    <w:basedOn w:val="Normal"/>
    <w:next w:val="Normal"/>
    <w:uiPriority w:val="9"/>
    <w:semiHidden/>
    <w:unhideWhenUsed/>
    <w:qFormat/>
    <w:pPr>
      <w:keepNext/>
      <w:keepLines/>
      <w:spacing w:before="240" w:after="80"/>
      <w:outlineLvl w:val="4"/>
    </w:pPr>
    <w:rPr>
      <w:rFonts w:eastAsiaTheme="minorEastAsia"/>
      <w:color w:val="666666"/>
      <w:sz w:val="22"/>
      <w:szCs w:val="22"/>
      <w:lang w:val="en"/>
    </w:rPr>
  </w:style>
  <w:style w:type="paragraph" w:styleId="Heading6">
    <w:name w:val="heading 6"/>
    <w:basedOn w:val="Normal"/>
    <w:next w:val="Normal"/>
    <w:uiPriority w:val="9"/>
    <w:semiHidden/>
    <w:unhideWhenUsed/>
    <w:qFormat/>
    <w:pPr>
      <w:keepNext/>
      <w:keepLines/>
      <w:spacing w:before="240" w:after="80"/>
      <w:outlineLvl w:val="5"/>
    </w:pPr>
    <w:rPr>
      <w:rFonts w:eastAsiaTheme="minorEastAsia"/>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rFonts w:eastAsiaTheme="minorEastAsia"/>
      <w:sz w:val="52"/>
      <w:szCs w:val="52"/>
      <w:lang w:val="en"/>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B0055A"/>
    <w:pPr>
      <w:spacing w:after="240"/>
      <w:ind w:left="720" w:hanging="720"/>
    </w:pPr>
    <w:rPr>
      <w:rFonts w:eastAsiaTheme="minorEastAsia"/>
      <w:lang w:val="en"/>
    </w:rPr>
  </w:style>
  <w:style w:type="paragraph" w:styleId="TOC1">
    <w:name w:val="toc 1"/>
    <w:basedOn w:val="Normal"/>
    <w:next w:val="Normal"/>
    <w:autoRedefine/>
    <w:uiPriority w:val="39"/>
    <w:unhideWhenUsed/>
    <w:rsid w:val="0038173F"/>
    <w:pPr>
      <w:spacing w:after="100"/>
    </w:pPr>
    <w:rPr>
      <w:rFonts w:eastAsiaTheme="minorEastAsia"/>
      <w:lang w:val="en"/>
    </w:rPr>
  </w:style>
  <w:style w:type="paragraph" w:styleId="TOC2">
    <w:name w:val="toc 2"/>
    <w:basedOn w:val="Normal"/>
    <w:next w:val="Normal"/>
    <w:autoRedefine/>
    <w:uiPriority w:val="39"/>
    <w:unhideWhenUsed/>
    <w:rsid w:val="0038173F"/>
    <w:pPr>
      <w:spacing w:after="100"/>
      <w:ind w:left="240"/>
    </w:pPr>
    <w:rPr>
      <w:rFonts w:eastAsiaTheme="minorEastAsia"/>
      <w:lang w:val="en"/>
    </w:rPr>
  </w:style>
  <w:style w:type="paragraph" w:styleId="TOC3">
    <w:name w:val="toc 3"/>
    <w:basedOn w:val="Normal"/>
    <w:next w:val="Normal"/>
    <w:autoRedefine/>
    <w:uiPriority w:val="39"/>
    <w:unhideWhenUsed/>
    <w:rsid w:val="0038173F"/>
    <w:pPr>
      <w:spacing w:after="100"/>
      <w:ind w:left="480"/>
    </w:pPr>
    <w:rPr>
      <w:rFonts w:eastAsiaTheme="minorEastAsia"/>
      <w:lang w:val="en"/>
    </w:rPr>
  </w:style>
  <w:style w:type="character" w:styleId="Hyperlink">
    <w:name w:val="Hyperlink"/>
    <w:basedOn w:val="DefaultParagraphFont"/>
    <w:uiPriority w:val="99"/>
    <w:unhideWhenUsed/>
    <w:rsid w:val="0038173F"/>
    <w:rPr>
      <w:color w:val="0000FF" w:themeColor="hyperlink"/>
      <w:u w:val="single"/>
    </w:rPr>
  </w:style>
  <w:style w:type="paragraph" w:styleId="Header">
    <w:name w:val="header"/>
    <w:basedOn w:val="Normal"/>
    <w:link w:val="HeaderChar"/>
    <w:uiPriority w:val="99"/>
    <w:unhideWhenUsed/>
    <w:rsid w:val="0038173F"/>
    <w:pPr>
      <w:tabs>
        <w:tab w:val="center" w:pos="4320"/>
        <w:tab w:val="right" w:pos="8640"/>
      </w:tabs>
    </w:pPr>
    <w:rPr>
      <w:rFonts w:eastAsiaTheme="minorEastAsia"/>
      <w:lang w:val="en"/>
    </w:rPr>
  </w:style>
  <w:style w:type="character" w:customStyle="1" w:styleId="HeaderChar">
    <w:name w:val="Header Char"/>
    <w:basedOn w:val="DefaultParagraphFont"/>
    <w:link w:val="Header"/>
    <w:uiPriority w:val="99"/>
    <w:rsid w:val="0038173F"/>
  </w:style>
  <w:style w:type="paragraph" w:styleId="Footer">
    <w:name w:val="footer"/>
    <w:basedOn w:val="Normal"/>
    <w:link w:val="FooterChar"/>
    <w:uiPriority w:val="99"/>
    <w:unhideWhenUsed/>
    <w:rsid w:val="0038173F"/>
    <w:pPr>
      <w:tabs>
        <w:tab w:val="center" w:pos="4320"/>
        <w:tab w:val="right" w:pos="8640"/>
      </w:tabs>
    </w:pPr>
    <w:rPr>
      <w:rFonts w:eastAsiaTheme="minorEastAsia"/>
      <w:lang w:val="en"/>
    </w:rPr>
  </w:style>
  <w:style w:type="character" w:customStyle="1" w:styleId="FooterChar">
    <w:name w:val="Footer Char"/>
    <w:basedOn w:val="DefaultParagraphFont"/>
    <w:link w:val="Footer"/>
    <w:uiPriority w:val="99"/>
    <w:rsid w:val="0038173F"/>
  </w:style>
  <w:style w:type="character" w:styleId="PlaceholderText">
    <w:name w:val="Placeholder Text"/>
    <w:basedOn w:val="DefaultParagraphFont"/>
    <w:uiPriority w:val="99"/>
    <w:semiHidden/>
    <w:rsid w:val="00C518C9"/>
    <w:rPr>
      <w:color w:val="666666"/>
    </w:rPr>
  </w:style>
  <w:style w:type="paragraph" w:styleId="NormalWeb">
    <w:name w:val="Normal (Web)"/>
    <w:basedOn w:val="Normal"/>
    <w:uiPriority w:val="99"/>
    <w:semiHidden/>
    <w:unhideWhenUsed/>
    <w:rsid w:val="004C23A9"/>
    <w:pPr>
      <w:spacing w:before="100" w:beforeAutospacing="1" w:after="100" w:afterAutospacing="1"/>
    </w:pPr>
    <w:rPr>
      <w:rFonts w:eastAsiaTheme="minorEastAsia"/>
    </w:rPr>
  </w:style>
  <w:style w:type="paragraph" w:styleId="Date">
    <w:name w:val="Date"/>
    <w:basedOn w:val="Normal"/>
    <w:next w:val="Normal"/>
    <w:link w:val="DateChar"/>
    <w:uiPriority w:val="99"/>
    <w:semiHidden/>
    <w:unhideWhenUsed/>
    <w:rsid w:val="0040579F"/>
    <w:pPr>
      <w:spacing w:after="240"/>
    </w:pPr>
    <w:rPr>
      <w:rFonts w:eastAsiaTheme="minorEastAsia"/>
      <w:lang w:val="en"/>
    </w:rPr>
  </w:style>
  <w:style w:type="character" w:customStyle="1" w:styleId="DateChar">
    <w:name w:val="Date Char"/>
    <w:basedOn w:val="DefaultParagraphFont"/>
    <w:link w:val="Date"/>
    <w:uiPriority w:val="99"/>
    <w:semiHidden/>
    <w:rsid w:val="0040579F"/>
  </w:style>
  <w:style w:type="character" w:styleId="Strong">
    <w:name w:val="Strong"/>
    <w:basedOn w:val="DefaultParagraphFont"/>
    <w:uiPriority w:val="22"/>
    <w:qFormat/>
    <w:rsid w:val="00D429B1"/>
    <w:rPr>
      <w:b/>
      <w:bCs/>
    </w:rPr>
  </w:style>
  <w:style w:type="character" w:customStyle="1" w:styleId="Heading1Char">
    <w:name w:val="Heading 1 Char"/>
    <w:basedOn w:val="DefaultParagraphFont"/>
    <w:link w:val="Heading1"/>
    <w:uiPriority w:val="9"/>
    <w:rsid w:val="009508E6"/>
    <w:rPr>
      <w:sz w:val="48"/>
      <w:szCs w:val="48"/>
    </w:rPr>
  </w:style>
  <w:style w:type="paragraph" w:styleId="Caption">
    <w:name w:val="caption"/>
    <w:basedOn w:val="Normal"/>
    <w:next w:val="Normal"/>
    <w:uiPriority w:val="35"/>
    <w:unhideWhenUsed/>
    <w:qFormat/>
    <w:rsid w:val="00955401"/>
    <w:pPr>
      <w:keepNext/>
      <w:spacing w:after="240"/>
      <w:jc w:val="center"/>
    </w:pPr>
    <w:rPr>
      <w:iCs/>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4922647">
      <w:bodyDiv w:val="1"/>
      <w:marLeft w:val="0"/>
      <w:marRight w:val="0"/>
      <w:marTop w:val="0"/>
      <w:marBottom w:val="0"/>
      <w:divBdr>
        <w:top w:val="none" w:sz="0" w:space="0" w:color="auto"/>
        <w:left w:val="none" w:sz="0" w:space="0" w:color="auto"/>
        <w:bottom w:val="none" w:sz="0" w:space="0" w:color="auto"/>
        <w:right w:val="none" w:sz="0" w:space="0" w:color="auto"/>
      </w:divBdr>
      <w:divsChild>
        <w:div w:id="599414143">
          <w:marLeft w:val="0"/>
          <w:marRight w:val="0"/>
          <w:marTop w:val="0"/>
          <w:marBottom w:val="0"/>
          <w:divBdr>
            <w:top w:val="none" w:sz="0" w:space="0" w:color="auto"/>
            <w:left w:val="none" w:sz="0" w:space="0" w:color="auto"/>
            <w:bottom w:val="none" w:sz="0" w:space="0" w:color="auto"/>
            <w:right w:val="none" w:sz="0" w:space="0" w:color="auto"/>
          </w:divBdr>
        </w:div>
        <w:div w:id="231698883">
          <w:marLeft w:val="0"/>
          <w:marRight w:val="0"/>
          <w:marTop w:val="0"/>
          <w:marBottom w:val="0"/>
          <w:divBdr>
            <w:top w:val="none" w:sz="0" w:space="0" w:color="auto"/>
            <w:left w:val="none" w:sz="0" w:space="0" w:color="auto"/>
            <w:bottom w:val="none" w:sz="0" w:space="0" w:color="auto"/>
            <w:right w:val="none" w:sz="0" w:space="0" w:color="auto"/>
          </w:divBdr>
        </w:div>
        <w:div w:id="1631017037">
          <w:marLeft w:val="0"/>
          <w:marRight w:val="0"/>
          <w:marTop w:val="0"/>
          <w:marBottom w:val="0"/>
          <w:divBdr>
            <w:top w:val="none" w:sz="0" w:space="0" w:color="auto"/>
            <w:left w:val="none" w:sz="0" w:space="0" w:color="auto"/>
            <w:bottom w:val="none" w:sz="0" w:space="0" w:color="auto"/>
            <w:right w:val="none" w:sz="0" w:space="0" w:color="auto"/>
          </w:divBdr>
        </w:div>
      </w:divsChild>
    </w:div>
    <w:div w:id="1372224281">
      <w:bodyDiv w:val="1"/>
      <w:marLeft w:val="0"/>
      <w:marRight w:val="0"/>
      <w:marTop w:val="0"/>
      <w:marBottom w:val="0"/>
      <w:divBdr>
        <w:top w:val="none" w:sz="0" w:space="0" w:color="auto"/>
        <w:left w:val="none" w:sz="0" w:space="0" w:color="auto"/>
        <w:bottom w:val="none" w:sz="0" w:space="0" w:color="auto"/>
        <w:right w:val="none" w:sz="0" w:space="0" w:color="auto"/>
      </w:divBdr>
    </w:div>
    <w:div w:id="1622497591">
      <w:bodyDiv w:val="1"/>
      <w:marLeft w:val="0"/>
      <w:marRight w:val="0"/>
      <w:marTop w:val="0"/>
      <w:marBottom w:val="0"/>
      <w:divBdr>
        <w:top w:val="none" w:sz="0" w:space="0" w:color="auto"/>
        <w:left w:val="none" w:sz="0" w:space="0" w:color="auto"/>
        <w:bottom w:val="none" w:sz="0" w:space="0" w:color="auto"/>
        <w:right w:val="none" w:sz="0" w:space="0" w:color="auto"/>
      </w:divBdr>
    </w:div>
    <w:div w:id="17039377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5.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3.png"/><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footer" Target="footer3.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D78F3A-0FCE-4E4A-98DD-129A151528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1</TotalTime>
  <Pages>40</Pages>
  <Words>37760</Words>
  <Characters>215236</Characters>
  <Application>Microsoft Office Word</Application>
  <DocSecurity>0</DocSecurity>
  <Lines>1793</Lines>
  <Paragraphs>504</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
      <vt:lpstr/>
      <vt:lpstr>1. Introduction</vt:lpstr>
      <vt:lpstr>2. Literature Review</vt:lpstr>
      <vt:lpstr>    2.1 Interconnectedness among Commodities</vt:lpstr>
      <vt:lpstr>        2.1.1 Metal and Energy Commodities</vt:lpstr>
      <vt:lpstr>        2.1.2 Metal and Agricultural Commodities</vt:lpstr>
      <vt:lpstr>        2.1.3 Energy and Agricultural Commodities</vt:lpstr>
      <vt:lpstr>    2.2 Models for Interconnectedness </vt:lpstr>
      <vt:lpstr>        2.2.1 GARCH Models</vt:lpstr>
      <vt:lpstr>        2.2.2 Copula Models</vt:lpstr>
      <vt:lpstr>        2.2.3 Granger Causality Test</vt:lpstr>
    </vt:vector>
  </TitlesOfParts>
  <Company/>
  <LinksUpToDate>false</LinksUpToDate>
  <CharactersWithSpaces>252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Qianqian Yang</cp:lastModifiedBy>
  <cp:revision>3967</cp:revision>
  <cp:lastPrinted>2024-06-03T19:08:00Z</cp:lastPrinted>
  <dcterms:created xsi:type="dcterms:W3CDTF">2024-05-20T10:47:00Z</dcterms:created>
  <dcterms:modified xsi:type="dcterms:W3CDTF">2024-06-03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lund-university-school-of-economics-and-management","hasBibliography":true,"bibliographyStyleHasBeenSet":true},"prefs":{"fieldType":"Field","automaticJournalAbbreviations":true,"delayCitationUpdates":false</vt:lpwstr>
  </property>
  <property fmtid="{D5CDD505-2E9C-101B-9397-08002B2CF9AE}" pid="3" name="ZOTERO_PREF_2">
    <vt:lpwstr>,"noteType":0,"dontAskDelayCitationUpdates":true},"sessionID":"8uaVsHOq","zoteroVersion":"6.0.36","dataVersion":4}</vt:lpwstr>
  </property>
  <property fmtid="{D5CDD505-2E9C-101B-9397-08002B2CF9AE}" pid="4" name="GrammarlyDocumentId">
    <vt:lpwstr>eca56c5d67511670d694d9b198f28d2e98880d45a51fdaa9c04af22f14b817bb</vt:lpwstr>
  </property>
</Properties>
</file>